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560E7" w:rsidRDefault="001560E7" w:rsidP="00297619">
      <w:pPr>
        <w:spacing w:line="480" w:lineRule="auto"/>
        <w:jc w:val="center"/>
        <w:rPr>
          <w:b/>
        </w:rPr>
      </w:pPr>
      <w:bookmarkStart w:id="0" w:name="_GoBack"/>
      <w:r w:rsidRPr="001560E7">
        <w:rPr>
          <w:b/>
        </w:rPr>
        <w:t>From chemo</w:t>
      </w:r>
      <w:r w:rsidR="00E2428F">
        <w:rPr>
          <w:b/>
        </w:rPr>
        <w:t>-</w:t>
      </w:r>
      <w:r w:rsidRPr="001560E7">
        <w:rPr>
          <w:b/>
        </w:rPr>
        <w:t>prevention to epigen</w:t>
      </w:r>
      <w:r w:rsidR="00677452">
        <w:rPr>
          <w:b/>
        </w:rPr>
        <w:t>etic regulation</w:t>
      </w:r>
      <w:bookmarkEnd w:id="0"/>
      <w:r w:rsidR="00677452">
        <w:rPr>
          <w:b/>
        </w:rPr>
        <w:t>: The role of isothiocyanate</w:t>
      </w:r>
      <w:r w:rsidRPr="001560E7">
        <w:rPr>
          <w:b/>
        </w:rPr>
        <w:t>s in skin cancer prevention</w:t>
      </w:r>
    </w:p>
    <w:p w:rsidR="00BA325E" w:rsidRDefault="00BA325E" w:rsidP="00297619">
      <w:pPr>
        <w:spacing w:line="480" w:lineRule="auto"/>
        <w:jc w:val="center"/>
        <w:rPr>
          <w:b/>
        </w:rPr>
      </w:pPr>
    </w:p>
    <w:p w:rsidR="008E7ED9" w:rsidRDefault="00BA325E" w:rsidP="00297619">
      <w:pPr>
        <w:spacing w:line="480" w:lineRule="auto"/>
        <w:jc w:val="center"/>
        <w:rPr>
          <w:b/>
          <w:color w:val="000000"/>
          <w:lang w:eastAsia="en-GB"/>
        </w:rPr>
      </w:pPr>
      <w:r>
        <w:rPr>
          <w:b/>
          <w:color w:val="000000"/>
          <w:lang w:eastAsia="en-GB"/>
        </w:rPr>
        <w:t>Melina Mitsiogiann</w:t>
      </w:r>
      <w:r w:rsidR="001A2D6D">
        <w:rPr>
          <w:b/>
          <w:color w:val="000000"/>
          <w:lang w:eastAsia="en-GB"/>
        </w:rPr>
        <w:t>i</w:t>
      </w:r>
      <w:r w:rsidR="008E7ED9" w:rsidRPr="008E7ED9">
        <w:rPr>
          <w:b/>
          <w:color w:val="000000"/>
          <w:vertAlign w:val="superscript"/>
          <w:lang w:eastAsia="en-GB"/>
        </w:rPr>
        <w:t>1</w:t>
      </w:r>
      <w:r w:rsidR="008712CB">
        <w:rPr>
          <w:b/>
          <w:color w:val="000000"/>
          <w:lang w:eastAsia="en-GB"/>
        </w:rPr>
        <w:t>,</w:t>
      </w:r>
      <w:r w:rsidR="005D3DF2">
        <w:rPr>
          <w:b/>
          <w:color w:val="000000"/>
          <w:lang w:eastAsia="en-GB"/>
        </w:rPr>
        <w:t xml:space="preserve"> </w:t>
      </w:r>
      <w:r w:rsidR="00C72978">
        <w:rPr>
          <w:b/>
          <w:color w:val="000000"/>
          <w:lang w:eastAsia="en-GB"/>
        </w:rPr>
        <w:t>Tom Amery</w:t>
      </w:r>
      <w:r w:rsidR="00C72978" w:rsidRPr="00C72978">
        <w:rPr>
          <w:b/>
          <w:color w:val="000000"/>
          <w:vertAlign w:val="superscript"/>
          <w:lang w:eastAsia="en-GB"/>
        </w:rPr>
        <w:t>2</w:t>
      </w:r>
      <w:r w:rsidR="00C72978">
        <w:rPr>
          <w:b/>
          <w:color w:val="000000"/>
          <w:lang w:eastAsia="en-GB"/>
        </w:rPr>
        <w:t xml:space="preserve">, </w:t>
      </w:r>
      <w:r w:rsidR="00A97AF3">
        <w:rPr>
          <w:b/>
          <w:color w:val="000000"/>
          <w:lang w:eastAsia="en-GB"/>
        </w:rPr>
        <w:t>Rodrigo Franco</w:t>
      </w:r>
      <w:r w:rsidR="00C72978">
        <w:rPr>
          <w:b/>
          <w:color w:val="000000"/>
          <w:vertAlign w:val="superscript"/>
          <w:lang w:eastAsia="en-GB"/>
        </w:rPr>
        <w:t>3,4</w:t>
      </w:r>
      <w:r w:rsidR="00A97AF3">
        <w:rPr>
          <w:b/>
          <w:color w:val="000000"/>
          <w:lang w:eastAsia="en-GB"/>
        </w:rPr>
        <w:t>, Vasilis Zoumpourlis</w:t>
      </w:r>
      <w:r w:rsidR="00C72978">
        <w:rPr>
          <w:b/>
          <w:color w:val="000000"/>
          <w:vertAlign w:val="superscript"/>
          <w:lang w:eastAsia="en-GB"/>
        </w:rPr>
        <w:t>5</w:t>
      </w:r>
      <w:r w:rsidR="007E724B">
        <w:rPr>
          <w:b/>
          <w:color w:val="000000"/>
          <w:lang w:eastAsia="en-GB"/>
        </w:rPr>
        <w:t>, Aglaia Pappa</w:t>
      </w:r>
      <w:r w:rsidR="00C72978">
        <w:rPr>
          <w:b/>
          <w:color w:val="000000"/>
          <w:vertAlign w:val="superscript"/>
          <w:lang w:eastAsia="en-GB"/>
        </w:rPr>
        <w:t>6</w:t>
      </w:r>
      <w:r w:rsidR="007E724B">
        <w:rPr>
          <w:b/>
          <w:color w:val="000000"/>
          <w:lang w:eastAsia="en-GB"/>
        </w:rPr>
        <w:t>, Mihalis I. Panay</w:t>
      </w:r>
      <w:r w:rsidR="008E7ED9" w:rsidRPr="008E7ED9">
        <w:rPr>
          <w:b/>
          <w:color w:val="000000"/>
          <w:lang w:eastAsia="en-GB"/>
        </w:rPr>
        <w:t>iotidis</w:t>
      </w:r>
      <w:r w:rsidR="008E7ED9" w:rsidRPr="008E7ED9">
        <w:rPr>
          <w:b/>
          <w:color w:val="000000"/>
          <w:vertAlign w:val="superscript"/>
          <w:lang w:eastAsia="en-GB"/>
        </w:rPr>
        <w:t>1</w:t>
      </w:r>
      <w:r w:rsidR="008E7ED9" w:rsidRPr="008E7ED9">
        <w:rPr>
          <w:b/>
          <w:color w:val="000000"/>
          <w:lang w:eastAsia="en-GB"/>
        </w:rPr>
        <w:t>*</w:t>
      </w:r>
    </w:p>
    <w:p w:rsidR="008712CB" w:rsidRPr="008E7ED9" w:rsidRDefault="008712CB" w:rsidP="00297619">
      <w:pPr>
        <w:spacing w:line="480" w:lineRule="auto"/>
        <w:jc w:val="both"/>
        <w:rPr>
          <w:b/>
          <w:color w:val="000000"/>
          <w:lang w:eastAsia="en-GB"/>
        </w:rPr>
      </w:pPr>
    </w:p>
    <w:p w:rsidR="008712CB" w:rsidRPr="008712CB" w:rsidRDefault="008E7ED9" w:rsidP="00297619">
      <w:pPr>
        <w:spacing w:line="480" w:lineRule="auto"/>
        <w:jc w:val="both"/>
        <w:rPr>
          <w:color w:val="000000"/>
          <w:lang w:val="en-US" w:eastAsia="en-GB"/>
        </w:rPr>
      </w:pPr>
      <w:r w:rsidRPr="008E7ED9">
        <w:rPr>
          <w:color w:val="000000"/>
          <w:vertAlign w:val="superscript"/>
          <w:lang w:eastAsia="en-GB"/>
        </w:rPr>
        <w:t>1</w:t>
      </w:r>
      <w:r w:rsidRPr="008E7ED9">
        <w:rPr>
          <w:color w:val="000000"/>
          <w:lang w:eastAsia="en-GB"/>
        </w:rPr>
        <w:t>Department of Applied Sciences, Northumbria University, N</w:t>
      </w:r>
      <w:r w:rsidR="008712CB">
        <w:rPr>
          <w:color w:val="000000"/>
          <w:lang w:eastAsia="en-GB"/>
        </w:rPr>
        <w:t xml:space="preserve">ewcastle Upon Tyne, </w:t>
      </w:r>
      <w:r w:rsidR="00BA325E">
        <w:rPr>
          <w:color w:val="000000"/>
          <w:lang w:eastAsia="en-GB"/>
        </w:rPr>
        <w:t>UK</w:t>
      </w:r>
      <w:r w:rsidR="008712CB">
        <w:rPr>
          <w:color w:val="000000"/>
          <w:lang w:eastAsia="en-GB"/>
        </w:rPr>
        <w:t>;</w:t>
      </w:r>
      <w:r w:rsidR="00C72978">
        <w:rPr>
          <w:color w:val="000000"/>
          <w:lang w:eastAsia="en-GB"/>
        </w:rPr>
        <w:t xml:space="preserve"> </w:t>
      </w:r>
      <w:r w:rsidR="00C72978" w:rsidRPr="00C72978">
        <w:rPr>
          <w:color w:val="000000"/>
          <w:vertAlign w:val="superscript"/>
          <w:lang w:eastAsia="en-GB"/>
        </w:rPr>
        <w:t>2</w:t>
      </w:r>
      <w:r w:rsidR="00C72978">
        <w:rPr>
          <w:color w:val="000000"/>
          <w:lang w:eastAsia="en-GB"/>
        </w:rPr>
        <w:t>The Watercress Company / The Wasabi Company, Dorset, UK;</w:t>
      </w:r>
      <w:r w:rsidR="008712CB">
        <w:rPr>
          <w:color w:val="000000"/>
          <w:lang w:eastAsia="en-GB"/>
        </w:rPr>
        <w:t xml:space="preserve"> </w:t>
      </w:r>
      <w:r w:rsidR="00C72978">
        <w:rPr>
          <w:color w:val="000000"/>
          <w:vertAlign w:val="superscript"/>
          <w:lang w:val="en-US" w:eastAsia="en-GB"/>
        </w:rPr>
        <w:t>3</w:t>
      </w:r>
      <w:r w:rsidR="008712CB" w:rsidRPr="008712CB">
        <w:rPr>
          <w:color w:val="000000"/>
          <w:lang w:val="en-US" w:eastAsia="en-GB"/>
        </w:rPr>
        <w:t>Redox Biology Centre and</w:t>
      </w:r>
      <w:r w:rsidR="008712CB">
        <w:rPr>
          <w:color w:val="000000"/>
          <w:lang w:val="en-US" w:eastAsia="en-GB"/>
        </w:rPr>
        <w:t xml:space="preserve"> </w:t>
      </w:r>
      <w:r w:rsidR="00C72978">
        <w:rPr>
          <w:color w:val="000000"/>
          <w:vertAlign w:val="superscript"/>
          <w:lang w:val="en-US" w:eastAsia="en-GB"/>
        </w:rPr>
        <w:t>4</w:t>
      </w:r>
      <w:r w:rsidR="008712CB" w:rsidRPr="008712CB">
        <w:rPr>
          <w:color w:val="000000"/>
          <w:lang w:val="en-US" w:eastAsia="en-GB"/>
        </w:rPr>
        <w:t>School of Veterinary Medicine &amp; Biomedical Sciences, University of Nebraska, Lincoln, USA</w:t>
      </w:r>
      <w:r w:rsidR="008712CB">
        <w:rPr>
          <w:color w:val="000000"/>
          <w:lang w:val="en-US" w:eastAsia="en-GB"/>
        </w:rPr>
        <w:t xml:space="preserve">; </w:t>
      </w:r>
      <w:r w:rsidR="00C72978">
        <w:rPr>
          <w:color w:val="000000"/>
          <w:vertAlign w:val="superscript"/>
          <w:lang w:val="en-US" w:eastAsia="en-GB"/>
        </w:rPr>
        <w:t>5</w:t>
      </w:r>
      <w:r w:rsidR="008712CB">
        <w:rPr>
          <w:color w:val="000000"/>
          <w:lang w:val="en-US" w:eastAsia="en-GB"/>
        </w:rPr>
        <w:t xml:space="preserve">National Hellenic Research Foundation, Institute of Biology, Medicinal Chemistry &amp; Biotechnology, Athens, Greece; </w:t>
      </w:r>
      <w:r w:rsidR="00C72978">
        <w:rPr>
          <w:color w:val="000000"/>
          <w:vertAlign w:val="superscript"/>
          <w:lang w:val="en-US" w:eastAsia="en-GB"/>
        </w:rPr>
        <w:t>6</w:t>
      </w:r>
      <w:r w:rsidR="008712CB" w:rsidRPr="008712CB">
        <w:rPr>
          <w:color w:val="000000"/>
          <w:lang w:val="en-US" w:eastAsia="en-GB"/>
        </w:rPr>
        <w:t>Department of Molecular Biology &amp; Genetics, Democritus University of Thrace, Alexandroupolis, Greece</w:t>
      </w:r>
    </w:p>
    <w:p w:rsidR="008E7ED9" w:rsidRPr="00E669A9" w:rsidRDefault="008E7ED9" w:rsidP="00297619">
      <w:pPr>
        <w:spacing w:line="480" w:lineRule="auto"/>
        <w:jc w:val="both"/>
        <w:rPr>
          <w:color w:val="000000"/>
          <w:lang w:eastAsia="en-GB"/>
        </w:rPr>
      </w:pPr>
      <w:r w:rsidRPr="008E7ED9">
        <w:rPr>
          <w:color w:val="000000"/>
          <w:lang w:eastAsia="en-GB"/>
        </w:rPr>
        <w:t xml:space="preserve"> </w:t>
      </w:r>
    </w:p>
    <w:p w:rsidR="008712CB" w:rsidRDefault="008712CB" w:rsidP="00297619">
      <w:pPr>
        <w:spacing w:line="480" w:lineRule="auto"/>
        <w:jc w:val="both"/>
        <w:rPr>
          <w:b/>
        </w:rPr>
      </w:pPr>
    </w:p>
    <w:p w:rsidR="008712CB" w:rsidRDefault="008712CB" w:rsidP="00297619">
      <w:pPr>
        <w:spacing w:line="480" w:lineRule="auto"/>
        <w:jc w:val="both"/>
        <w:rPr>
          <w:b/>
        </w:rPr>
      </w:pPr>
    </w:p>
    <w:p w:rsidR="008712CB" w:rsidRDefault="008712CB" w:rsidP="00297619">
      <w:pPr>
        <w:spacing w:line="480" w:lineRule="auto"/>
        <w:jc w:val="both"/>
        <w:rPr>
          <w:b/>
        </w:rPr>
      </w:pPr>
    </w:p>
    <w:p w:rsidR="008712CB" w:rsidRDefault="008712CB" w:rsidP="00297619">
      <w:pPr>
        <w:spacing w:line="480" w:lineRule="auto"/>
        <w:jc w:val="both"/>
        <w:rPr>
          <w:b/>
        </w:rPr>
      </w:pPr>
    </w:p>
    <w:p w:rsidR="008712CB" w:rsidRDefault="008712CB" w:rsidP="00297619">
      <w:pPr>
        <w:spacing w:line="480" w:lineRule="auto"/>
        <w:jc w:val="both"/>
        <w:rPr>
          <w:b/>
        </w:rPr>
      </w:pPr>
    </w:p>
    <w:p w:rsidR="00D171CF" w:rsidRDefault="00D171CF" w:rsidP="00297619">
      <w:pPr>
        <w:spacing w:line="480" w:lineRule="auto"/>
        <w:jc w:val="both"/>
        <w:rPr>
          <w:b/>
        </w:rPr>
      </w:pPr>
    </w:p>
    <w:p w:rsidR="008712CB" w:rsidRDefault="00BA325E" w:rsidP="00297619">
      <w:pPr>
        <w:spacing w:line="480" w:lineRule="auto"/>
        <w:jc w:val="both"/>
        <w:rPr>
          <w:b/>
        </w:rPr>
      </w:pPr>
      <w:r w:rsidRPr="00BA325E">
        <w:rPr>
          <w:b/>
        </w:rPr>
        <w:t>Corresponding author</w:t>
      </w:r>
      <w:r>
        <w:rPr>
          <w:b/>
        </w:rPr>
        <w:t>:</w:t>
      </w:r>
      <w:r w:rsidRPr="00BA325E">
        <w:rPr>
          <w:b/>
        </w:rPr>
        <w:t xml:space="preserve"> </w:t>
      </w:r>
    </w:p>
    <w:p w:rsidR="008712CB" w:rsidRDefault="00BA325E" w:rsidP="00297619">
      <w:pPr>
        <w:spacing w:line="480" w:lineRule="auto"/>
        <w:jc w:val="both"/>
      </w:pPr>
      <w:r w:rsidRPr="00BA325E">
        <w:t xml:space="preserve">Mihalis </w:t>
      </w:r>
      <w:r w:rsidR="00677452">
        <w:t xml:space="preserve">I. </w:t>
      </w:r>
      <w:r w:rsidRPr="00BA325E">
        <w:t>Panayiotidis</w:t>
      </w:r>
      <w:r w:rsidR="001A2D6D">
        <w:t>, Professor of Cellular &amp; Molecular Sciences</w:t>
      </w:r>
    </w:p>
    <w:p w:rsidR="008712CB" w:rsidRDefault="00BA325E" w:rsidP="00297619">
      <w:pPr>
        <w:spacing w:line="480" w:lineRule="auto"/>
        <w:jc w:val="both"/>
      </w:pPr>
      <w:r w:rsidRPr="00BA325E">
        <w:t>Department of Applied Sc</w:t>
      </w:r>
      <w:r w:rsidR="008712CB">
        <w:t>iences</w:t>
      </w:r>
      <w:r w:rsidR="001B7F0B">
        <w:t xml:space="preserve">, </w:t>
      </w:r>
      <w:r w:rsidR="00677452">
        <w:t>Fa</w:t>
      </w:r>
      <w:r w:rsidR="008712CB">
        <w:t>culty of Health &amp; Life Sciences</w:t>
      </w:r>
    </w:p>
    <w:p w:rsidR="008712CB" w:rsidRDefault="008712CB" w:rsidP="00297619">
      <w:pPr>
        <w:spacing w:line="480" w:lineRule="auto"/>
        <w:jc w:val="both"/>
      </w:pPr>
      <w:r>
        <w:t xml:space="preserve">Northumbria University, </w:t>
      </w:r>
      <w:r w:rsidR="00EE15C9">
        <w:t xml:space="preserve">Newcastle </w:t>
      </w:r>
      <w:r>
        <w:t>Upon Tyne</w:t>
      </w:r>
      <w:r w:rsidR="00D171CF">
        <w:t xml:space="preserve">, </w:t>
      </w:r>
      <w:r>
        <w:t xml:space="preserve">NE1 8ST, </w:t>
      </w:r>
      <w:r w:rsidR="00677452">
        <w:t xml:space="preserve">United </w:t>
      </w:r>
      <w:r w:rsidR="00BA325E" w:rsidRPr="00BA325E">
        <w:t>K</w:t>
      </w:r>
      <w:r>
        <w:t>ingdom</w:t>
      </w:r>
    </w:p>
    <w:p w:rsidR="008712CB" w:rsidRDefault="00E669A9" w:rsidP="00297619">
      <w:pPr>
        <w:spacing w:line="480" w:lineRule="auto"/>
        <w:jc w:val="both"/>
      </w:pPr>
      <w:r w:rsidRPr="00E669A9">
        <w:t>T</w:t>
      </w:r>
      <w:r>
        <w:t>el</w:t>
      </w:r>
      <w:r w:rsidRPr="00E669A9">
        <w:t xml:space="preserve"> +44 (0)191 227 4503</w:t>
      </w:r>
    </w:p>
    <w:p w:rsidR="008712CB" w:rsidRPr="008712CB" w:rsidRDefault="00BA325E" w:rsidP="00297619">
      <w:pPr>
        <w:spacing w:line="480" w:lineRule="auto"/>
        <w:jc w:val="both"/>
      </w:pPr>
      <w:r w:rsidRPr="00BA325E">
        <w:t>E-mail: m.panagiotidis@northumbria.ac.uk</w:t>
      </w:r>
    </w:p>
    <w:p w:rsidR="00CF45B1" w:rsidRPr="009431C7" w:rsidRDefault="00CF45B1" w:rsidP="00297619">
      <w:pPr>
        <w:spacing w:line="480" w:lineRule="auto"/>
        <w:jc w:val="both"/>
        <w:rPr>
          <w:b/>
        </w:rPr>
      </w:pPr>
      <w:r w:rsidRPr="009431C7">
        <w:rPr>
          <w:b/>
        </w:rPr>
        <w:lastRenderedPageBreak/>
        <w:t>Abstract</w:t>
      </w:r>
    </w:p>
    <w:p w:rsidR="009C6954" w:rsidRPr="009431C7" w:rsidRDefault="009C6954" w:rsidP="00297619">
      <w:pPr>
        <w:spacing w:before="100" w:line="480" w:lineRule="auto"/>
        <w:jc w:val="both"/>
      </w:pPr>
      <w:r w:rsidRPr="009431C7">
        <w:t xml:space="preserve">Skin cancer </w:t>
      </w:r>
      <w:r w:rsidR="00376A47" w:rsidRPr="009431C7">
        <w:t xml:space="preserve">incidence </w:t>
      </w:r>
      <w:r w:rsidRPr="009431C7">
        <w:t>is rapidly g</w:t>
      </w:r>
      <w:r w:rsidR="001F5655" w:rsidRPr="009431C7">
        <w:t>rowing over the last decades</w:t>
      </w:r>
      <w:r w:rsidR="00213597">
        <w:t xml:space="preserve"> and is generally divided into m</w:t>
      </w:r>
      <w:r w:rsidR="00376A47" w:rsidRPr="009431C7">
        <w:t>alignan</w:t>
      </w:r>
      <w:r w:rsidR="00542ED6" w:rsidRPr="009431C7">
        <w:t>t</w:t>
      </w:r>
      <w:r w:rsidR="00213597">
        <w:t xml:space="preserve"> m</w:t>
      </w:r>
      <w:r w:rsidR="00376A47" w:rsidRPr="009431C7">
        <w:t>elan</w:t>
      </w:r>
      <w:r w:rsidR="00280E59" w:rsidRPr="009431C7">
        <w:t>o</w:t>
      </w:r>
      <w:r w:rsidR="00376A47" w:rsidRPr="009431C7">
        <w:t xml:space="preserve">ma </w:t>
      </w:r>
      <w:r w:rsidR="00280E59" w:rsidRPr="009431C7">
        <w:t xml:space="preserve">and </w:t>
      </w:r>
      <w:r w:rsidR="00213597">
        <w:t>n</w:t>
      </w:r>
      <w:r w:rsidR="009D35CC">
        <w:t>on-</w:t>
      </w:r>
      <w:r w:rsidR="00294B40">
        <w:t>melanoma</w:t>
      </w:r>
      <w:r w:rsidR="00076F04">
        <w:t xml:space="preserve"> (NMSC) with the latter being</w:t>
      </w:r>
      <w:r w:rsidR="00280E59" w:rsidRPr="009431C7">
        <w:t xml:space="preserve"> subdivided </w:t>
      </w:r>
      <w:r w:rsidR="00213597">
        <w:t>in</w:t>
      </w:r>
      <w:r w:rsidR="00280E59" w:rsidRPr="009431C7">
        <w:t>to</w:t>
      </w:r>
      <w:r w:rsidR="00213597">
        <w:t xml:space="preserve"> s</w:t>
      </w:r>
      <w:r w:rsidR="001F5655" w:rsidRPr="009431C7">
        <w:t>qu</w:t>
      </w:r>
      <w:r w:rsidR="00280E59" w:rsidRPr="009431C7">
        <w:t xml:space="preserve">amous (SCC) and </w:t>
      </w:r>
      <w:r w:rsidR="00213597">
        <w:t>basal cell c</w:t>
      </w:r>
      <w:r w:rsidR="00542ED6" w:rsidRPr="009431C7">
        <w:t xml:space="preserve">arcinoma (BCC). </w:t>
      </w:r>
      <w:r w:rsidR="006A7B92" w:rsidRPr="009431C7">
        <w:t xml:space="preserve">Among them, melanoma is the most aggressive type with high mortality rates. </w:t>
      </w:r>
      <w:r w:rsidR="009D35CC">
        <w:t xml:space="preserve">On the other hand, aberrant gene expression </w:t>
      </w:r>
      <w:r w:rsidR="00542ED6" w:rsidRPr="009431C7">
        <w:t xml:space="preserve">is a critical step towards malignant </w:t>
      </w:r>
      <w:r w:rsidR="009D35CC">
        <w:t>transformation. To this end, epigenetic modifications like changes in</w:t>
      </w:r>
      <w:r w:rsidR="00330ED8" w:rsidRPr="009431C7">
        <w:t xml:space="preserve"> DNA</w:t>
      </w:r>
      <w:r w:rsidR="00542ED6" w:rsidRPr="009431C7">
        <w:t xml:space="preserve"> methylation</w:t>
      </w:r>
      <w:r w:rsidR="00330ED8" w:rsidRPr="009431C7">
        <w:t xml:space="preserve"> </w:t>
      </w:r>
      <w:r w:rsidR="00213597">
        <w:t xml:space="preserve">patterns </w:t>
      </w:r>
      <w:r w:rsidR="00330ED8" w:rsidRPr="009431C7">
        <w:t xml:space="preserve">and miRNA expression profile </w:t>
      </w:r>
      <w:r w:rsidR="00213597">
        <w:t xml:space="preserve">as well as </w:t>
      </w:r>
      <w:r w:rsidR="00213597" w:rsidRPr="009431C7">
        <w:t xml:space="preserve">histone </w:t>
      </w:r>
      <w:r w:rsidR="00213597">
        <w:t>modifications</w:t>
      </w:r>
      <w:r w:rsidR="00213597" w:rsidRPr="009431C7">
        <w:t xml:space="preserve"> </w:t>
      </w:r>
      <w:r w:rsidR="009D35CC">
        <w:t xml:space="preserve">are </w:t>
      </w:r>
      <w:r w:rsidR="00213597">
        <w:t xml:space="preserve">all </w:t>
      </w:r>
      <w:r w:rsidR="009D35CC">
        <w:t>capable of</w:t>
      </w:r>
      <w:r w:rsidR="006A7B92" w:rsidRPr="009431C7">
        <w:t xml:space="preserve"> </w:t>
      </w:r>
      <w:r w:rsidR="00213597">
        <w:t>inducing</w:t>
      </w:r>
      <w:r w:rsidR="006A7B92" w:rsidRPr="009431C7">
        <w:t xml:space="preserve"> an </w:t>
      </w:r>
      <w:r w:rsidR="00330ED8" w:rsidRPr="009431C7">
        <w:t xml:space="preserve">altered </w:t>
      </w:r>
      <w:r w:rsidR="00076F04">
        <w:t xml:space="preserve">gene </w:t>
      </w:r>
      <w:r w:rsidR="00330ED8" w:rsidRPr="009431C7">
        <w:t xml:space="preserve">expression </w:t>
      </w:r>
      <w:r w:rsidR="00076F04">
        <w:t xml:space="preserve">profile </w:t>
      </w:r>
      <w:r w:rsidR="009D35CC">
        <w:t>involved in various cellular cascades including</w:t>
      </w:r>
      <w:r w:rsidR="00076F04">
        <w:t xml:space="preserve"> cell cycle, </w:t>
      </w:r>
      <w:r w:rsidR="00330ED8" w:rsidRPr="009431C7">
        <w:t xml:space="preserve">proliferation and apoptosis. </w:t>
      </w:r>
      <w:r w:rsidR="00213597">
        <w:t>In general</w:t>
      </w:r>
      <w:r w:rsidR="006A7B92" w:rsidRPr="009431C7">
        <w:t>, t</w:t>
      </w:r>
      <w:r w:rsidR="006D2ACC" w:rsidRPr="009431C7">
        <w:t>here is a</w:t>
      </w:r>
      <w:r w:rsidR="00213597">
        <w:t xml:space="preserve">n interest </w:t>
      </w:r>
      <w:r w:rsidR="009D35CC">
        <w:t>about</w:t>
      </w:r>
      <w:r w:rsidR="006D2ACC" w:rsidRPr="009431C7">
        <w:t xml:space="preserve"> the beneficiary e</w:t>
      </w:r>
      <w:r w:rsidR="006A7B92" w:rsidRPr="009431C7">
        <w:t xml:space="preserve">ffect of various phytochemicals </w:t>
      </w:r>
      <w:r w:rsidR="006D2ACC" w:rsidRPr="009431C7">
        <w:t xml:space="preserve">in the prevention and treatment of </w:t>
      </w:r>
      <w:r w:rsidR="006A7B92" w:rsidRPr="009431C7">
        <w:t>skin malignancies</w:t>
      </w:r>
      <w:r w:rsidR="006D2ACC" w:rsidRPr="009431C7">
        <w:t>. Among them, glucosinolates are an</w:t>
      </w:r>
      <w:r w:rsidR="00213597">
        <w:t xml:space="preserve"> important type of compound</w:t>
      </w:r>
      <w:r w:rsidR="006D2ACC" w:rsidRPr="009431C7">
        <w:t>s</w:t>
      </w:r>
      <w:r w:rsidR="00213597">
        <w:t>,</w:t>
      </w:r>
      <w:r w:rsidR="006D2ACC" w:rsidRPr="009431C7">
        <w:t xml:space="preserve"> abundant in cruciferous vegetables, which are hyd</w:t>
      </w:r>
      <w:r w:rsidR="00213597">
        <w:t>rolysed by an endogenous enzyme called</w:t>
      </w:r>
      <w:r w:rsidR="006D2ACC" w:rsidRPr="009431C7">
        <w:t xml:space="preserve"> myrosinase to a range of </w:t>
      </w:r>
      <w:r w:rsidR="00213597">
        <w:t>bioactive compounds including</w:t>
      </w:r>
      <w:r w:rsidR="001B7F0B">
        <w:t xml:space="preserve"> i</w:t>
      </w:r>
      <w:r w:rsidR="006D2ACC" w:rsidRPr="009431C7">
        <w:t xml:space="preserve">sothiocyanates (ITCs). </w:t>
      </w:r>
      <w:r w:rsidR="001B7F0B">
        <w:t>These</w:t>
      </w:r>
      <w:r w:rsidR="006D2ACC" w:rsidRPr="009431C7">
        <w:t xml:space="preserve"> are the major biologically active products capable of mediating the anti</w:t>
      </w:r>
      <w:r w:rsidR="00076F04">
        <w:t>-</w:t>
      </w:r>
      <w:r w:rsidR="006D2ACC" w:rsidRPr="009431C7">
        <w:t>cancer effect of cruciferous vegetables. Their chemo</w:t>
      </w:r>
      <w:r w:rsidR="001B7F0B">
        <w:t>-</w:t>
      </w:r>
      <w:r w:rsidR="006D2ACC" w:rsidRPr="009431C7">
        <w:t>preventive action is mainly at</w:t>
      </w:r>
      <w:r w:rsidR="00BA325E" w:rsidRPr="009431C7">
        <w:t>tributed to a plurality of anti-</w:t>
      </w:r>
      <w:r w:rsidR="006D2ACC" w:rsidRPr="009431C7">
        <w:t>cancer properties including regulation of the epigenetic machinery</w:t>
      </w:r>
      <w:r w:rsidR="009D35CC">
        <w:t>. Current</w:t>
      </w:r>
      <w:r w:rsidR="00213597">
        <w:t xml:space="preserve"> evidence </w:t>
      </w:r>
      <w:r w:rsidR="006A7B92" w:rsidRPr="009431C7">
        <w:t>support</w:t>
      </w:r>
      <w:r w:rsidR="009D35CC">
        <w:t>s</w:t>
      </w:r>
      <w:r w:rsidR="00542ED6" w:rsidRPr="009431C7">
        <w:t xml:space="preserve"> </w:t>
      </w:r>
      <w:r w:rsidR="00213597">
        <w:t xml:space="preserve">the view </w:t>
      </w:r>
      <w:r w:rsidR="006A7B92" w:rsidRPr="009431C7">
        <w:t>that ITCs a</w:t>
      </w:r>
      <w:r w:rsidR="00213597">
        <w:t>re potent compounds in</w:t>
      </w:r>
      <w:r w:rsidR="006A7B92" w:rsidRPr="009431C7">
        <w:t xml:space="preserve"> interact</w:t>
      </w:r>
      <w:r w:rsidR="00213597">
        <w:t>ing</w:t>
      </w:r>
      <w:r w:rsidR="006A7B92" w:rsidRPr="009431C7">
        <w:t xml:space="preserve"> with the epigenome </w:t>
      </w:r>
      <w:r w:rsidR="00213597">
        <w:t xml:space="preserve">in order </w:t>
      </w:r>
      <w:r w:rsidR="006A7B92" w:rsidRPr="009431C7">
        <w:t xml:space="preserve">to restore </w:t>
      </w:r>
      <w:r w:rsidR="002743DA" w:rsidRPr="009431C7">
        <w:t xml:space="preserve">the </w:t>
      </w:r>
      <w:r w:rsidR="00076F04">
        <w:t>normal epigenetic landscape in</w:t>
      </w:r>
      <w:r w:rsidR="006A7B92" w:rsidRPr="009431C7">
        <w:t xml:space="preserve"> malignant cells. This review </w:t>
      </w:r>
      <w:r w:rsidR="00213597">
        <w:t xml:space="preserve">article </w:t>
      </w:r>
      <w:r w:rsidR="006A7B92" w:rsidRPr="009431C7">
        <w:t xml:space="preserve">summarizes the current </w:t>
      </w:r>
      <w:r w:rsidR="009D35CC">
        <w:t xml:space="preserve">state of </w:t>
      </w:r>
      <w:r w:rsidR="006A7B92" w:rsidRPr="009431C7">
        <w:t>knowl</w:t>
      </w:r>
      <w:r w:rsidR="00076F04">
        <w:t>edge on the epigenetic modifications</w:t>
      </w:r>
      <w:r w:rsidR="009D35CC">
        <w:t xml:space="preserve"> that </w:t>
      </w:r>
      <w:r w:rsidR="002743DA" w:rsidRPr="009431C7">
        <w:t>lead to malig</w:t>
      </w:r>
      <w:r w:rsidR="00076F04">
        <w:t xml:space="preserve">nant transformation </w:t>
      </w:r>
      <w:r w:rsidR="002743DA" w:rsidRPr="009431C7">
        <w:t xml:space="preserve">and the </w:t>
      </w:r>
      <w:r w:rsidR="006209AF">
        <w:t xml:space="preserve">role of ITCs </w:t>
      </w:r>
      <w:r w:rsidR="00FB5845" w:rsidRPr="009431C7">
        <w:t xml:space="preserve">with respect to their ability to </w:t>
      </w:r>
      <w:r w:rsidR="006209AF">
        <w:t>restore the epigenetic landscape</w:t>
      </w:r>
      <w:r w:rsidR="00FB5845" w:rsidRPr="009431C7">
        <w:t xml:space="preserve"> </w:t>
      </w:r>
      <w:r w:rsidR="009D35CC">
        <w:t>that contribute</w:t>
      </w:r>
      <w:r w:rsidR="006209AF">
        <w:t>s</w:t>
      </w:r>
      <w:r w:rsidR="009D35CC">
        <w:t xml:space="preserve"> </w:t>
      </w:r>
      <w:r w:rsidR="006209AF">
        <w:t>to skin carcinogenesis</w:t>
      </w:r>
      <w:r w:rsidR="00FB5845" w:rsidRPr="009431C7">
        <w:t>.</w:t>
      </w:r>
      <w:r w:rsidR="002743DA" w:rsidRPr="009431C7">
        <w:t xml:space="preserve">    </w:t>
      </w:r>
    </w:p>
    <w:p w:rsidR="00BA325E" w:rsidRPr="009431C7" w:rsidRDefault="00BA325E" w:rsidP="00297619">
      <w:pPr>
        <w:spacing w:before="100" w:line="480" w:lineRule="auto"/>
        <w:jc w:val="both"/>
      </w:pPr>
    </w:p>
    <w:p w:rsidR="00BA325E" w:rsidRPr="009431C7" w:rsidRDefault="00BA325E" w:rsidP="00297619">
      <w:pPr>
        <w:spacing w:before="100" w:line="480" w:lineRule="auto"/>
        <w:jc w:val="both"/>
      </w:pPr>
      <w:r w:rsidRPr="009431C7">
        <w:rPr>
          <w:b/>
        </w:rPr>
        <w:t>Keywords:</w:t>
      </w:r>
      <w:r w:rsidRPr="009431C7">
        <w:rPr>
          <w:lang w:eastAsia="en-GB"/>
        </w:rPr>
        <w:t xml:space="preserve"> </w:t>
      </w:r>
      <w:r w:rsidR="00D171CF">
        <w:t>i</w:t>
      </w:r>
      <w:r w:rsidR="00E669A9" w:rsidRPr="009431C7">
        <w:t>sothiocyanates;</w:t>
      </w:r>
      <w:r w:rsidRPr="009431C7">
        <w:t xml:space="preserve"> </w:t>
      </w:r>
      <w:r w:rsidR="00B344C3">
        <w:t xml:space="preserve">sulforaphane; </w:t>
      </w:r>
      <w:r w:rsidR="00E669A9" w:rsidRPr="009431C7">
        <w:t>skin cancer;</w:t>
      </w:r>
      <w:r w:rsidRPr="009431C7">
        <w:t xml:space="preserve"> </w:t>
      </w:r>
      <w:r w:rsidR="00E669A9" w:rsidRPr="009431C7">
        <w:t xml:space="preserve">non-melanoma skin cancer; </w:t>
      </w:r>
      <w:r w:rsidR="00F822ED">
        <w:t xml:space="preserve">basal cell carcinoma; squamous cell carcinoma; </w:t>
      </w:r>
      <w:r w:rsidR="00E669A9" w:rsidRPr="009431C7">
        <w:t>melanoma;</w:t>
      </w:r>
      <w:r w:rsidRPr="009431C7">
        <w:t xml:space="preserve"> chemoprevent</w:t>
      </w:r>
      <w:r w:rsidR="00E669A9" w:rsidRPr="009431C7">
        <w:t>ion;</w:t>
      </w:r>
      <w:r w:rsidRPr="009431C7">
        <w:t xml:space="preserve"> epigenetic regulation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2053488241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</w:sdtEndPr>
      <w:sdtContent>
        <w:p w:rsidR="006209AF" w:rsidRDefault="00F678FE" w:rsidP="00C31E00">
          <w:pPr>
            <w:pStyle w:val="TOCHeading"/>
            <w:spacing w:line="480" w:lineRule="auto"/>
            <w:jc w:val="center"/>
            <w:rPr>
              <w:rFonts w:ascii="Times New Roman" w:hAnsi="Times New Roman" w:cs="Times New Roman"/>
              <w:b/>
              <w:color w:val="000000" w:themeColor="text1"/>
              <w:sz w:val="24"/>
              <w:szCs w:val="24"/>
            </w:rPr>
          </w:pPr>
          <w:r w:rsidRPr="000765C8">
            <w:rPr>
              <w:rFonts w:ascii="Times New Roman" w:hAnsi="Times New Roman" w:cs="Times New Roman"/>
              <w:b/>
              <w:color w:val="000000" w:themeColor="text1"/>
              <w:sz w:val="24"/>
              <w:szCs w:val="24"/>
            </w:rPr>
            <w:t xml:space="preserve">Table of </w:t>
          </w:r>
          <w:r w:rsidR="009431C7" w:rsidRPr="000765C8">
            <w:rPr>
              <w:rFonts w:ascii="Times New Roman" w:hAnsi="Times New Roman" w:cs="Times New Roman"/>
              <w:b/>
              <w:color w:val="000000" w:themeColor="text1"/>
              <w:sz w:val="24"/>
              <w:szCs w:val="24"/>
            </w:rPr>
            <w:t>Contents</w:t>
          </w:r>
        </w:p>
        <w:p w:rsidR="00297619" w:rsidRPr="00297619" w:rsidRDefault="00297619" w:rsidP="00C31E00">
          <w:pPr>
            <w:spacing w:line="480" w:lineRule="auto"/>
            <w:rPr>
              <w:lang w:val="en-US"/>
            </w:rPr>
          </w:pPr>
        </w:p>
        <w:p w:rsidR="00C31E00" w:rsidRDefault="009431C7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r w:rsidRPr="001A2D6D">
            <w:fldChar w:fldCharType="begin"/>
          </w:r>
          <w:r w:rsidRPr="001A2D6D">
            <w:instrText xml:space="preserve"> TOC \o "1-3" \h \z \u </w:instrText>
          </w:r>
          <w:r w:rsidRPr="001A2D6D">
            <w:fldChar w:fldCharType="separate"/>
          </w:r>
          <w:hyperlink w:anchor="_Toc511334857" w:history="1">
            <w:r w:rsidR="00C31E00" w:rsidRPr="00494CD0">
              <w:rPr>
                <w:rStyle w:val="Hyperlink"/>
                <w:b/>
                <w:noProof/>
              </w:rPr>
              <w:t>1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Introduction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57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6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58" w:history="1">
            <w:r w:rsidR="00C31E00" w:rsidRPr="00494CD0">
              <w:rPr>
                <w:rStyle w:val="Hyperlink"/>
                <w:b/>
                <w:noProof/>
              </w:rPr>
              <w:t>2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Skin cancer aetiology and pathophysiology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58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7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59" w:history="1">
            <w:r w:rsidR="00C31E00" w:rsidRPr="00494CD0">
              <w:rPr>
                <w:rStyle w:val="Hyperlink"/>
                <w:b/>
                <w:noProof/>
              </w:rPr>
              <w:t>2.1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Risk factor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59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7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0" w:history="1">
            <w:r w:rsidR="00C31E00" w:rsidRPr="00494CD0">
              <w:rPr>
                <w:rStyle w:val="Hyperlink"/>
                <w:b/>
                <w:noProof/>
              </w:rPr>
              <w:t>2.2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The role of UVR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0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8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1" w:history="1">
            <w:r w:rsidR="00C31E00" w:rsidRPr="00494CD0">
              <w:rPr>
                <w:rStyle w:val="Hyperlink"/>
                <w:b/>
                <w:noProof/>
              </w:rPr>
              <w:t>3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Glucosinolates and Isothiocyanate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1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9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2" w:history="1">
            <w:r w:rsidR="00C31E00" w:rsidRPr="00494CD0">
              <w:rPr>
                <w:rStyle w:val="Hyperlink"/>
                <w:b/>
                <w:noProof/>
              </w:rPr>
              <w:t>3.1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Myrosinase - Glucosinolate system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2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9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3" w:history="1">
            <w:r w:rsidR="00C31E00" w:rsidRPr="00494CD0">
              <w:rPr>
                <w:rStyle w:val="Hyperlink"/>
                <w:b/>
                <w:noProof/>
              </w:rPr>
              <w:t>3.2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Biological activitie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3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1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4" w:history="1">
            <w:r w:rsidR="00C31E00" w:rsidRPr="00494CD0">
              <w:rPr>
                <w:rStyle w:val="Hyperlink"/>
                <w:b/>
                <w:noProof/>
              </w:rPr>
              <w:t>3.3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Anti-cancer activity and cancer chemoprevention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4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3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5" w:history="1">
            <w:r w:rsidR="00C31E00" w:rsidRPr="00494CD0">
              <w:rPr>
                <w:rStyle w:val="Hyperlink"/>
                <w:b/>
                <w:noProof/>
              </w:rPr>
              <w:t>3.4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ITCs in skin cancer chemoprevention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5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6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6" w:history="1">
            <w:r w:rsidR="00C31E00" w:rsidRPr="00494CD0">
              <w:rPr>
                <w:rStyle w:val="Hyperlink"/>
                <w:rFonts w:eastAsia="Times New Roman"/>
                <w:b/>
                <w:noProof/>
              </w:rPr>
              <w:t>4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Times New Roman"/>
                <w:b/>
                <w:noProof/>
              </w:rPr>
              <w:t>Overview of epigenetic mechanisms and their role in cancer development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6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7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7" w:history="1">
            <w:r w:rsidR="00C31E00" w:rsidRPr="00494CD0">
              <w:rPr>
                <w:rStyle w:val="Hyperlink"/>
                <w:rFonts w:eastAsia="Times New Roman"/>
                <w:b/>
                <w:noProof/>
              </w:rPr>
              <w:t>4.1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Times New Roman"/>
                <w:b/>
                <w:noProof/>
              </w:rPr>
              <w:t>DNA methylation and cancer development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7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8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8" w:history="1">
            <w:r w:rsidR="00C31E00" w:rsidRPr="00494CD0">
              <w:rPr>
                <w:rStyle w:val="Hyperlink"/>
                <w:b/>
                <w:noProof/>
              </w:rPr>
              <w:t>4.2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Histone modifications and cancer development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8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19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69" w:history="1">
            <w:r w:rsidR="00C31E00" w:rsidRPr="00494CD0">
              <w:rPr>
                <w:rStyle w:val="Hyperlink"/>
                <w:b/>
                <w:noProof/>
              </w:rPr>
              <w:t>4.3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mi-RNAs and cancer development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69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0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0" w:history="1">
            <w:r w:rsidR="00C31E00" w:rsidRPr="00494CD0">
              <w:rPr>
                <w:rStyle w:val="Hyperlink"/>
                <w:b/>
                <w:noProof/>
              </w:rPr>
              <w:t>4.4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Role of epigenetics in skin cancer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0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1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96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1" w:history="1">
            <w:r w:rsidR="00C31E00" w:rsidRPr="00494CD0">
              <w:rPr>
                <w:rStyle w:val="Hyperlink"/>
                <w:b/>
                <w:noProof/>
              </w:rPr>
              <w:t>4.4.1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Methylation and skin cancer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1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1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96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2" w:history="1">
            <w:r w:rsidR="00C31E00" w:rsidRPr="00494CD0">
              <w:rPr>
                <w:rStyle w:val="Hyperlink"/>
                <w:rFonts w:eastAsia="Calibri"/>
                <w:b/>
                <w:noProof/>
              </w:rPr>
              <w:t>4.4.2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Calibri"/>
                <w:b/>
                <w:noProof/>
              </w:rPr>
              <w:t>Histone modifications and skin cancer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2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3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96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3" w:history="1">
            <w:r w:rsidR="00C31E00" w:rsidRPr="00494CD0">
              <w:rPr>
                <w:rStyle w:val="Hyperlink"/>
                <w:rFonts w:eastAsia="Calibri"/>
                <w:b/>
                <w:noProof/>
              </w:rPr>
              <w:t>4.4.3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Calibri"/>
                <w:b/>
                <w:noProof/>
              </w:rPr>
              <w:t>mi-RNAs and skin cancer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3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4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72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4" w:history="1">
            <w:r w:rsidR="00C31E00" w:rsidRPr="00494CD0">
              <w:rPr>
                <w:rStyle w:val="Hyperlink"/>
                <w:b/>
                <w:noProof/>
              </w:rPr>
              <w:t>4.5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The role of ITCs in the epigenetic regulation of skin cancer: The case of SFN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4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5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5" w:history="1">
            <w:r w:rsidR="00C31E00" w:rsidRPr="00494CD0">
              <w:rPr>
                <w:rStyle w:val="Hyperlink"/>
                <w:b/>
                <w:noProof/>
              </w:rPr>
              <w:t>5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Concluding remark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5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6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6" w:history="1">
            <w:r w:rsidR="00C31E00" w:rsidRPr="00494CD0">
              <w:rPr>
                <w:rStyle w:val="Hyperlink"/>
                <w:rFonts w:eastAsia="Times New Roman"/>
                <w:b/>
                <w:noProof/>
              </w:rPr>
              <w:t>6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Times New Roman"/>
                <w:b/>
                <w:noProof/>
              </w:rPr>
              <w:t>Conflict of interest statement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6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7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7" w:history="1">
            <w:r w:rsidR="00C31E00" w:rsidRPr="00494CD0">
              <w:rPr>
                <w:rStyle w:val="Hyperlink"/>
                <w:rFonts w:eastAsia="Times New Roman"/>
                <w:b/>
                <w:noProof/>
              </w:rPr>
              <w:t>7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rFonts w:eastAsia="Times New Roman"/>
                <w:b/>
                <w:noProof/>
              </w:rPr>
              <w:t>Acknowledgement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7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7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31E00" w:rsidRDefault="00D3701C" w:rsidP="00C31E00">
          <w:pPr>
            <w:pStyle w:val="TOC1"/>
            <w:tabs>
              <w:tab w:val="left" w:pos="440"/>
              <w:tab w:val="right" w:leader="dot" w:pos="9016"/>
            </w:tabs>
            <w:spacing w:line="480" w:lineRule="auto"/>
            <w:rPr>
              <w:rFonts w:asciiTheme="minorHAnsi" w:hAnsiTheme="minorHAnsi" w:cstheme="minorBidi"/>
              <w:noProof/>
              <w:lang w:val="en-GB"/>
            </w:rPr>
          </w:pPr>
          <w:hyperlink w:anchor="_Toc511334878" w:history="1">
            <w:r w:rsidR="00C31E00" w:rsidRPr="00494CD0">
              <w:rPr>
                <w:rStyle w:val="Hyperlink"/>
                <w:b/>
                <w:noProof/>
              </w:rPr>
              <w:t>8.</w:t>
            </w:r>
            <w:r w:rsidR="00C31E00">
              <w:rPr>
                <w:rFonts w:asciiTheme="minorHAnsi" w:hAnsiTheme="minorHAnsi" w:cstheme="minorBidi"/>
                <w:noProof/>
                <w:lang w:val="en-GB"/>
              </w:rPr>
              <w:tab/>
            </w:r>
            <w:r w:rsidR="00C31E00" w:rsidRPr="00494CD0">
              <w:rPr>
                <w:rStyle w:val="Hyperlink"/>
                <w:b/>
                <w:noProof/>
              </w:rPr>
              <w:t>References</w:t>
            </w:r>
            <w:r w:rsidR="00C31E00">
              <w:rPr>
                <w:noProof/>
                <w:webHidden/>
              </w:rPr>
              <w:tab/>
            </w:r>
            <w:r w:rsidR="00C31E00">
              <w:rPr>
                <w:noProof/>
                <w:webHidden/>
              </w:rPr>
              <w:fldChar w:fldCharType="begin"/>
            </w:r>
            <w:r w:rsidR="00C31E00">
              <w:rPr>
                <w:noProof/>
                <w:webHidden/>
              </w:rPr>
              <w:instrText xml:space="preserve"> PAGEREF _Toc511334878 \h </w:instrText>
            </w:r>
            <w:r w:rsidR="00C31E00">
              <w:rPr>
                <w:noProof/>
                <w:webHidden/>
              </w:rPr>
            </w:r>
            <w:r w:rsidR="00C31E00">
              <w:rPr>
                <w:noProof/>
                <w:webHidden/>
              </w:rPr>
              <w:fldChar w:fldCharType="separate"/>
            </w:r>
            <w:r w:rsidR="00C23CE6">
              <w:rPr>
                <w:noProof/>
                <w:webHidden/>
              </w:rPr>
              <w:t>28</w:t>
            </w:r>
            <w:r w:rsidR="00C31E00">
              <w:rPr>
                <w:noProof/>
                <w:webHidden/>
              </w:rPr>
              <w:fldChar w:fldCharType="end"/>
            </w:r>
          </w:hyperlink>
        </w:p>
        <w:p w:rsidR="00C72978" w:rsidRPr="00297619" w:rsidRDefault="009431C7" w:rsidP="00C31E00">
          <w:pPr>
            <w:spacing w:line="480" w:lineRule="auto"/>
          </w:pPr>
          <w:r w:rsidRPr="001A2D6D">
            <w:rPr>
              <w:b/>
              <w:bCs/>
              <w:noProof/>
            </w:rPr>
            <w:fldChar w:fldCharType="end"/>
          </w:r>
        </w:p>
      </w:sdtContent>
    </w:sdt>
    <w:p w:rsidR="00A47B72" w:rsidRPr="009431C7" w:rsidRDefault="00A47B72" w:rsidP="00297619">
      <w:pPr>
        <w:spacing w:line="480" w:lineRule="auto"/>
        <w:rPr>
          <w:b/>
        </w:rPr>
      </w:pPr>
      <w:r w:rsidRPr="009431C7">
        <w:rPr>
          <w:b/>
        </w:rPr>
        <w:t>Abbreviations</w:t>
      </w:r>
    </w:p>
    <w:p w:rsidR="001C1FA9" w:rsidRPr="009431C7" w:rsidRDefault="001C1FA9" w:rsidP="00297619">
      <w:pPr>
        <w:spacing w:line="480" w:lineRule="auto"/>
        <w:jc w:val="both"/>
      </w:pPr>
      <w:r w:rsidRPr="009431C7">
        <w:t>A375</w:t>
      </w:r>
      <w:r w:rsidR="00EE15C9" w:rsidRPr="009431C7">
        <w:t>:</w:t>
      </w:r>
      <w:r w:rsidRPr="009431C7">
        <w:t xml:space="preserve"> Malignant Melanoma Cells</w:t>
      </w:r>
    </w:p>
    <w:p w:rsidR="00A47B72" w:rsidRPr="009431C7" w:rsidRDefault="000328E2" w:rsidP="00297619">
      <w:pPr>
        <w:spacing w:line="480" w:lineRule="auto"/>
        <w:jc w:val="both"/>
      </w:pPr>
      <w:r w:rsidRPr="009431C7">
        <w:t>AITC</w:t>
      </w:r>
      <w:r w:rsidR="00EE15C9" w:rsidRPr="009431C7">
        <w:t>:</w:t>
      </w:r>
      <w:r w:rsidRPr="009431C7">
        <w:t xml:space="preserve"> Allyl</w:t>
      </w:r>
      <w:r w:rsidR="00A47B72" w:rsidRPr="009431C7">
        <w:t xml:space="preserve"> Isothiocyanate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BCC</w:t>
      </w:r>
      <w:r w:rsidR="00EE15C9" w:rsidRPr="009431C7">
        <w:t>:</w:t>
      </w:r>
      <w:r w:rsidRPr="009431C7">
        <w:t xml:space="preserve"> Basal Cell Carcinoma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BITC</w:t>
      </w:r>
      <w:r w:rsidR="00EE15C9" w:rsidRPr="009431C7">
        <w:t>:</w:t>
      </w:r>
      <w:r w:rsidRPr="009431C7">
        <w:t xml:space="preserve"> Benzyl Isothiocyanate</w:t>
      </w:r>
    </w:p>
    <w:p w:rsidR="00B511EF" w:rsidRPr="009431C7" w:rsidRDefault="00B511EF" w:rsidP="00297619">
      <w:pPr>
        <w:spacing w:line="480" w:lineRule="auto"/>
        <w:jc w:val="both"/>
      </w:pPr>
      <w:r w:rsidRPr="009431C7">
        <w:t>CPD</w:t>
      </w:r>
      <w:r w:rsidR="00EE15C9" w:rsidRPr="009431C7">
        <w:t>:</w:t>
      </w:r>
      <w:r w:rsidRPr="009431C7">
        <w:t xml:space="preserve"> Cyclobutane Pyrimidine Dimer</w:t>
      </w:r>
    </w:p>
    <w:p w:rsidR="006C16F0" w:rsidRPr="009431C7" w:rsidRDefault="006C16F0" w:rsidP="00297619">
      <w:pPr>
        <w:spacing w:line="480" w:lineRule="auto"/>
        <w:jc w:val="both"/>
        <w:rPr>
          <w:bCs/>
          <w:lang w:val="en"/>
        </w:rPr>
      </w:pPr>
      <w:r w:rsidRPr="009431C7">
        <w:rPr>
          <w:bCs/>
          <w:lang w:val="en"/>
        </w:rPr>
        <w:t>DNMT</w:t>
      </w:r>
      <w:r w:rsidR="00EE15C9" w:rsidRPr="009431C7">
        <w:rPr>
          <w:bCs/>
          <w:lang w:val="en"/>
        </w:rPr>
        <w:t>:</w:t>
      </w:r>
      <w:r w:rsidRPr="009431C7">
        <w:rPr>
          <w:bCs/>
          <w:lang w:val="en"/>
        </w:rPr>
        <w:t xml:space="preserve"> DNA methyltransferase</w:t>
      </w:r>
    </w:p>
    <w:p w:rsidR="00EE15C9" w:rsidRPr="009431C7" w:rsidRDefault="00EE15C9" w:rsidP="00297619">
      <w:pPr>
        <w:spacing w:line="480" w:lineRule="auto"/>
        <w:jc w:val="both"/>
        <w:rPr>
          <w:bCs/>
          <w:lang w:val="en"/>
        </w:rPr>
      </w:pPr>
      <w:r w:rsidRPr="009431C7">
        <w:rPr>
          <w:bCs/>
          <w:lang w:val="en"/>
        </w:rPr>
        <w:t>DNMT1: DNA methyltransferase 1</w:t>
      </w:r>
    </w:p>
    <w:p w:rsidR="00EE15C9" w:rsidRPr="009431C7" w:rsidRDefault="00EE15C9" w:rsidP="00297619">
      <w:pPr>
        <w:spacing w:line="480" w:lineRule="auto"/>
        <w:jc w:val="both"/>
        <w:rPr>
          <w:bCs/>
          <w:lang w:val="en"/>
        </w:rPr>
      </w:pPr>
      <w:r w:rsidRPr="009431C7">
        <w:rPr>
          <w:bCs/>
          <w:lang w:val="en"/>
        </w:rPr>
        <w:t>DNMT3A: DNA methyltransferase 3A</w:t>
      </w:r>
    </w:p>
    <w:p w:rsidR="00EE15C9" w:rsidRPr="009431C7" w:rsidRDefault="00EE15C9" w:rsidP="00297619">
      <w:pPr>
        <w:spacing w:line="480" w:lineRule="auto"/>
        <w:jc w:val="both"/>
        <w:rPr>
          <w:bCs/>
          <w:lang w:val="en"/>
        </w:rPr>
      </w:pPr>
      <w:r w:rsidRPr="009431C7">
        <w:rPr>
          <w:bCs/>
          <w:lang w:val="en"/>
        </w:rPr>
        <w:t>DNMT3B: DNA methyltransferase 3B</w:t>
      </w:r>
    </w:p>
    <w:p w:rsidR="008B06FA" w:rsidRPr="009431C7" w:rsidRDefault="009F5D4B" w:rsidP="00297619">
      <w:pPr>
        <w:spacing w:line="480" w:lineRule="auto"/>
        <w:jc w:val="both"/>
      </w:pPr>
      <w:r>
        <w:t>EZH</w:t>
      </w:r>
      <w:r w:rsidR="008B06FA" w:rsidRPr="009431C7">
        <w:t>2</w:t>
      </w:r>
      <w:r w:rsidR="00EE15C9" w:rsidRPr="009431C7">
        <w:t>:</w:t>
      </w:r>
      <w:r w:rsidR="008B06FA" w:rsidRPr="009431C7">
        <w:t xml:space="preserve"> </w:t>
      </w:r>
      <w:r w:rsidR="008B06FA" w:rsidRPr="009431C7">
        <w:rPr>
          <w:bCs/>
          <w:lang w:val="en"/>
        </w:rPr>
        <w:t>Enhancer of zeste homolog 2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GLs</w:t>
      </w:r>
      <w:r w:rsidR="00EE15C9" w:rsidRPr="009431C7">
        <w:t>:</w:t>
      </w:r>
      <w:r w:rsidRPr="009431C7">
        <w:t xml:space="preserve"> Glucosinolates</w:t>
      </w:r>
    </w:p>
    <w:p w:rsidR="00FE3225" w:rsidRPr="009431C7" w:rsidRDefault="00FE3225" w:rsidP="00297619">
      <w:pPr>
        <w:spacing w:line="480" w:lineRule="auto"/>
        <w:jc w:val="both"/>
      </w:pPr>
      <w:r w:rsidRPr="009431C7">
        <w:t>H3K27</w:t>
      </w:r>
      <w:r w:rsidR="00EE15C9" w:rsidRPr="009431C7">
        <w:t>:</w:t>
      </w:r>
      <w:r w:rsidR="008C1559">
        <w:t xml:space="preserve"> Lysine 27 of Hi</w:t>
      </w:r>
      <w:r w:rsidRPr="009431C7">
        <w:t>stone 3</w:t>
      </w:r>
    </w:p>
    <w:p w:rsidR="003E1EF2" w:rsidRPr="009431C7" w:rsidRDefault="003E1EF2" w:rsidP="00297619">
      <w:pPr>
        <w:spacing w:line="480" w:lineRule="auto"/>
        <w:jc w:val="both"/>
      </w:pPr>
      <w:r w:rsidRPr="009431C7">
        <w:rPr>
          <w:lang w:val="en-US"/>
        </w:rPr>
        <w:t>HAT</w:t>
      </w:r>
      <w:r w:rsidR="00EE15C9" w:rsidRPr="009431C7">
        <w:rPr>
          <w:lang w:val="en-US"/>
        </w:rPr>
        <w:t>:</w:t>
      </w:r>
      <w:r w:rsidRPr="009431C7">
        <w:rPr>
          <w:lang w:val="en-US"/>
        </w:rPr>
        <w:t xml:space="preserve"> Histone Acetyltransferases </w:t>
      </w:r>
    </w:p>
    <w:p w:rsidR="007F72E0" w:rsidRPr="009431C7" w:rsidRDefault="007F72E0" w:rsidP="00297619">
      <w:pPr>
        <w:spacing w:line="480" w:lineRule="auto"/>
        <w:jc w:val="both"/>
      </w:pPr>
      <w:r w:rsidRPr="009431C7">
        <w:t>HDAC</w:t>
      </w:r>
      <w:r w:rsidR="00EE15C9" w:rsidRPr="009431C7">
        <w:t>:</w:t>
      </w:r>
      <w:r w:rsidRPr="009431C7">
        <w:t xml:space="preserve"> </w:t>
      </w:r>
      <w:r w:rsidRPr="009431C7">
        <w:rPr>
          <w:bCs/>
          <w:lang w:val="en"/>
        </w:rPr>
        <w:t>Histone deacetylases</w:t>
      </w:r>
    </w:p>
    <w:p w:rsidR="007727E9" w:rsidRPr="009431C7" w:rsidRDefault="007727E9" w:rsidP="00297619">
      <w:pPr>
        <w:spacing w:line="480" w:lineRule="auto"/>
        <w:jc w:val="both"/>
      </w:pPr>
      <w:r w:rsidRPr="009431C7">
        <w:rPr>
          <w:lang w:val="en"/>
        </w:rPr>
        <w:t>HT-29</w:t>
      </w:r>
      <w:r w:rsidR="00EE15C9" w:rsidRPr="009431C7">
        <w:rPr>
          <w:lang w:val="en"/>
        </w:rPr>
        <w:t>:</w:t>
      </w:r>
      <w:r w:rsidRPr="009431C7">
        <w:rPr>
          <w:lang w:val="en"/>
        </w:rPr>
        <w:t xml:space="preserve"> Human Colorectal Adenocarcinoma Cell Line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IBN</w:t>
      </w:r>
      <w:r w:rsidR="00EE15C9" w:rsidRPr="009431C7">
        <w:t>:</w:t>
      </w:r>
      <w:r w:rsidRPr="009431C7">
        <w:t xml:space="preserve"> Iberin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ITCs</w:t>
      </w:r>
      <w:r w:rsidR="00EE15C9" w:rsidRPr="009431C7">
        <w:t>:</w:t>
      </w:r>
      <w:r w:rsidRPr="009431C7">
        <w:t xml:space="preserve"> Isothiocyanates</w:t>
      </w:r>
    </w:p>
    <w:p w:rsidR="00A17A77" w:rsidRPr="009431C7" w:rsidRDefault="00731046" w:rsidP="00297619">
      <w:pPr>
        <w:spacing w:line="480" w:lineRule="auto"/>
        <w:jc w:val="both"/>
      </w:pPr>
      <w:r>
        <w:t>m</w:t>
      </w:r>
      <w:r w:rsidR="00A17A77" w:rsidRPr="009431C7">
        <w:t>i-RNA</w:t>
      </w:r>
      <w:r w:rsidR="00EE15C9" w:rsidRPr="009431C7">
        <w:t>:</w:t>
      </w:r>
      <w:r>
        <w:t xml:space="preserve"> m</w:t>
      </w:r>
      <w:r w:rsidR="00A17A77" w:rsidRPr="009431C7">
        <w:t>icro RNA</w:t>
      </w:r>
    </w:p>
    <w:p w:rsidR="00590DE6" w:rsidRPr="009431C7" w:rsidRDefault="00590DE6" w:rsidP="00297619">
      <w:pPr>
        <w:spacing w:line="480" w:lineRule="auto"/>
        <w:jc w:val="both"/>
      </w:pPr>
      <w:r w:rsidRPr="009431C7">
        <w:t>MMP</w:t>
      </w:r>
      <w:r w:rsidR="00731046">
        <w:t>s</w:t>
      </w:r>
      <w:r w:rsidR="00EE15C9" w:rsidRPr="009431C7">
        <w:t>:</w:t>
      </w:r>
      <w:r w:rsidRPr="009431C7">
        <w:t xml:space="preserve"> Matrix Metalloproteinase</w:t>
      </w:r>
      <w:r w:rsidR="00731046">
        <w:t>s</w:t>
      </w:r>
    </w:p>
    <w:p w:rsidR="00C6790A" w:rsidRPr="009431C7" w:rsidRDefault="00C6790A" w:rsidP="00297619">
      <w:pPr>
        <w:spacing w:line="480" w:lineRule="auto"/>
        <w:jc w:val="both"/>
      </w:pPr>
      <w:r w:rsidRPr="009431C7">
        <w:t>NF-κB</w:t>
      </w:r>
      <w:r w:rsidR="00EE15C9" w:rsidRPr="009431C7">
        <w:t>:</w:t>
      </w:r>
      <w:r w:rsidRPr="009431C7">
        <w:t xml:space="preserve"> </w:t>
      </w:r>
      <w:r w:rsidR="00875FFF" w:rsidRPr="009431C7">
        <w:t>Nuclear Factor kappa Beta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NMSC</w:t>
      </w:r>
      <w:r w:rsidR="00EE15C9" w:rsidRPr="009431C7">
        <w:t>:</w:t>
      </w:r>
      <w:r w:rsidRPr="009431C7">
        <w:t xml:space="preserve"> Non-Melanoma Skin Cancer</w:t>
      </w:r>
    </w:p>
    <w:p w:rsidR="003636FD" w:rsidRPr="009431C7" w:rsidRDefault="003636FD" w:rsidP="00297619">
      <w:pPr>
        <w:spacing w:line="480" w:lineRule="auto"/>
        <w:jc w:val="both"/>
      </w:pPr>
      <w:r w:rsidRPr="009431C7">
        <w:t>NQO1</w:t>
      </w:r>
      <w:r w:rsidR="00EE15C9" w:rsidRPr="009431C7">
        <w:t>:</w:t>
      </w:r>
      <w:r w:rsidRPr="009431C7">
        <w:t xml:space="preserve"> NAD(P)H dehydrogenase [quinone] 1</w:t>
      </w:r>
    </w:p>
    <w:p w:rsidR="000328E2" w:rsidRPr="009431C7" w:rsidRDefault="000328E2" w:rsidP="00297619">
      <w:pPr>
        <w:spacing w:line="480" w:lineRule="auto"/>
        <w:jc w:val="both"/>
      </w:pPr>
      <w:r w:rsidRPr="009431C7">
        <w:t>Nrf2</w:t>
      </w:r>
      <w:r w:rsidR="00EE15C9" w:rsidRPr="009431C7">
        <w:t>:</w:t>
      </w:r>
      <w:r w:rsidRPr="009431C7">
        <w:t xml:space="preserve"> Nuclear factor erythroid-derived 2-like 2 </w:t>
      </w:r>
    </w:p>
    <w:p w:rsidR="008E3730" w:rsidRPr="009431C7" w:rsidRDefault="008E3730" w:rsidP="00297619">
      <w:pPr>
        <w:spacing w:line="480" w:lineRule="auto"/>
        <w:jc w:val="both"/>
      </w:pPr>
      <w:r w:rsidRPr="009431C7">
        <w:t>PA</w:t>
      </w:r>
      <w:r w:rsidR="00EE15C9" w:rsidRPr="009431C7">
        <w:t>:</w:t>
      </w:r>
      <w:r w:rsidRPr="009431C7">
        <w:t xml:space="preserve"> </w:t>
      </w:r>
      <w:r w:rsidR="00EE15C9" w:rsidRPr="009431C7">
        <w:t>P</w:t>
      </w:r>
      <w:r w:rsidR="00DB377C" w:rsidRPr="009431C7">
        <w:t>lasminogen A</w:t>
      </w:r>
      <w:r w:rsidRPr="009431C7">
        <w:t>ctivator</w:t>
      </w:r>
    </w:p>
    <w:p w:rsidR="008801D4" w:rsidRDefault="00A47B72" w:rsidP="00297619">
      <w:pPr>
        <w:spacing w:line="480" w:lineRule="auto"/>
        <w:jc w:val="both"/>
      </w:pPr>
      <w:r w:rsidRPr="009431C7">
        <w:t>PEITC</w:t>
      </w:r>
      <w:r w:rsidR="00EE15C9" w:rsidRPr="009431C7">
        <w:t>:</w:t>
      </w:r>
      <w:r w:rsidRPr="009431C7">
        <w:t xml:space="preserve"> Phenethyl Isothiocyanate</w:t>
      </w:r>
    </w:p>
    <w:p w:rsidR="001C1FA9" w:rsidRPr="009431C7" w:rsidRDefault="001C1FA9" w:rsidP="00297619">
      <w:pPr>
        <w:spacing w:line="480" w:lineRule="auto"/>
        <w:jc w:val="both"/>
      </w:pPr>
      <w:r w:rsidRPr="009431C7">
        <w:t>RASSF1A</w:t>
      </w:r>
      <w:r w:rsidR="00EE15C9" w:rsidRPr="009431C7">
        <w:t>:</w:t>
      </w:r>
      <w:r w:rsidR="00731046">
        <w:t xml:space="preserve"> Ras-association domain family </w:t>
      </w:r>
      <w:r w:rsidRPr="009431C7">
        <w:t>1 isoform A</w:t>
      </w:r>
    </w:p>
    <w:p w:rsidR="00B511EF" w:rsidRPr="009431C7" w:rsidRDefault="00B511EF" w:rsidP="00297619">
      <w:pPr>
        <w:spacing w:line="480" w:lineRule="auto"/>
        <w:jc w:val="both"/>
      </w:pPr>
      <w:r w:rsidRPr="009431C7">
        <w:t>ROS</w:t>
      </w:r>
      <w:r w:rsidR="00EE15C9" w:rsidRPr="009431C7">
        <w:t>:</w:t>
      </w:r>
      <w:r w:rsidRPr="009431C7">
        <w:t xml:space="preserve"> </w:t>
      </w:r>
      <w:r w:rsidR="00EE15C9" w:rsidRPr="009431C7">
        <w:t>R</w:t>
      </w:r>
      <w:r w:rsidRPr="009431C7">
        <w:t xml:space="preserve">eactive </w:t>
      </w:r>
      <w:r w:rsidR="00EE15C9" w:rsidRPr="009431C7">
        <w:t>Oxygen S</w:t>
      </w:r>
      <w:r w:rsidRPr="009431C7">
        <w:t xml:space="preserve">pecies </w:t>
      </w:r>
    </w:p>
    <w:p w:rsidR="00746720" w:rsidRPr="009431C7" w:rsidRDefault="00A47B72" w:rsidP="00297619">
      <w:pPr>
        <w:spacing w:line="480" w:lineRule="auto"/>
        <w:jc w:val="both"/>
      </w:pPr>
      <w:r w:rsidRPr="009431C7">
        <w:t>SCC</w:t>
      </w:r>
      <w:r w:rsidR="00EE15C9" w:rsidRPr="009431C7">
        <w:t>:</w:t>
      </w:r>
      <w:r w:rsidRPr="009431C7">
        <w:t xml:space="preserve"> Squamous Cell Carcinoma</w:t>
      </w:r>
      <w:r w:rsidR="00746720" w:rsidRPr="009431C7">
        <w:t xml:space="preserve"> 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UV</w:t>
      </w:r>
      <w:r w:rsidR="00EE15C9" w:rsidRPr="009431C7">
        <w:t>:</w:t>
      </w:r>
      <w:r w:rsidRPr="009431C7">
        <w:t xml:space="preserve"> Ultraviolet</w:t>
      </w:r>
    </w:p>
    <w:p w:rsidR="00B511EF" w:rsidRPr="009431C7" w:rsidRDefault="00B511EF" w:rsidP="00297619">
      <w:pPr>
        <w:spacing w:line="480" w:lineRule="auto"/>
        <w:jc w:val="both"/>
      </w:pPr>
      <w:r w:rsidRPr="009431C7">
        <w:t>UVA</w:t>
      </w:r>
      <w:r w:rsidR="00EE15C9" w:rsidRPr="009431C7">
        <w:t>:</w:t>
      </w:r>
      <w:r w:rsidRPr="009431C7">
        <w:t xml:space="preserve"> Ultraviolet Radiation A</w:t>
      </w:r>
    </w:p>
    <w:p w:rsidR="00B511EF" w:rsidRPr="009431C7" w:rsidRDefault="00B511EF" w:rsidP="00297619">
      <w:pPr>
        <w:spacing w:line="480" w:lineRule="auto"/>
        <w:jc w:val="both"/>
      </w:pPr>
      <w:r w:rsidRPr="009431C7">
        <w:t>UVB</w:t>
      </w:r>
      <w:r w:rsidR="00EE15C9" w:rsidRPr="009431C7">
        <w:t>:</w:t>
      </w:r>
      <w:r w:rsidRPr="009431C7">
        <w:t xml:space="preserve"> Ultraviolet Radiation B</w:t>
      </w:r>
    </w:p>
    <w:p w:rsidR="00A47B72" w:rsidRPr="009431C7" w:rsidRDefault="00A47B72" w:rsidP="00297619">
      <w:pPr>
        <w:spacing w:line="480" w:lineRule="auto"/>
        <w:jc w:val="both"/>
      </w:pPr>
      <w:r w:rsidRPr="009431C7">
        <w:t>UVR</w:t>
      </w:r>
      <w:r w:rsidR="00EE15C9" w:rsidRPr="009431C7">
        <w:t>:</w:t>
      </w:r>
      <w:r w:rsidRPr="009431C7">
        <w:t xml:space="preserve"> Ultraviolet Radiation</w:t>
      </w:r>
    </w:p>
    <w:p w:rsidR="00DB377C" w:rsidRPr="009431C7" w:rsidRDefault="00DB377C" w:rsidP="00297619">
      <w:pPr>
        <w:spacing w:line="480" w:lineRule="auto"/>
        <w:jc w:val="both"/>
      </w:pPr>
      <w:r w:rsidRPr="009431C7">
        <w:t>VEGF</w:t>
      </w:r>
      <w:r w:rsidR="00EE15C9" w:rsidRPr="009431C7">
        <w:t>:</w:t>
      </w:r>
      <w:r w:rsidRPr="009431C7">
        <w:t xml:space="preserve"> Vascular Endothelial Growth Factor</w:t>
      </w:r>
    </w:p>
    <w:p w:rsidR="00A47B72" w:rsidRPr="009431C7" w:rsidRDefault="00A47B72" w:rsidP="00297619">
      <w:pPr>
        <w:spacing w:line="480" w:lineRule="auto"/>
        <w:jc w:val="both"/>
        <w:rPr>
          <w:b/>
        </w:rPr>
      </w:pPr>
    </w:p>
    <w:p w:rsidR="00A47B72" w:rsidRPr="009431C7" w:rsidRDefault="00A47B72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EE15C9" w:rsidRPr="009431C7" w:rsidRDefault="00EE15C9" w:rsidP="00297619">
      <w:pPr>
        <w:spacing w:line="480" w:lineRule="auto"/>
        <w:jc w:val="both"/>
        <w:rPr>
          <w:b/>
        </w:rPr>
      </w:pPr>
    </w:p>
    <w:p w:rsidR="00082870" w:rsidRPr="009431C7" w:rsidRDefault="00082870" w:rsidP="00297619">
      <w:pPr>
        <w:spacing w:line="480" w:lineRule="auto"/>
        <w:jc w:val="both"/>
        <w:rPr>
          <w:b/>
        </w:rPr>
      </w:pPr>
    </w:p>
    <w:p w:rsidR="009431C7" w:rsidRPr="009431C7" w:rsidRDefault="00F332B6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" w:name="_Toc511334857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ntroduction</w:t>
      </w:r>
      <w:bookmarkEnd w:id="1"/>
    </w:p>
    <w:p w:rsidR="004D32C4" w:rsidRDefault="00B3768E" w:rsidP="004D32C4">
      <w:pPr>
        <w:spacing w:line="480" w:lineRule="auto"/>
        <w:ind w:firstLine="567"/>
        <w:jc w:val="both"/>
      </w:pPr>
      <w:r w:rsidRPr="009431C7">
        <w:t xml:space="preserve">Skin </w:t>
      </w:r>
      <w:r w:rsidR="00200310" w:rsidRPr="009431C7">
        <w:t>canc</w:t>
      </w:r>
      <w:r w:rsidR="000B6728">
        <w:t xml:space="preserve">er </w:t>
      </w:r>
      <w:r w:rsidR="00387B1E">
        <w:t xml:space="preserve">is considered </w:t>
      </w:r>
      <w:r w:rsidR="005C7F47" w:rsidRPr="009431C7">
        <w:t xml:space="preserve">one of the most common types of cancer worldwide with </w:t>
      </w:r>
      <w:r w:rsidR="002823C9">
        <w:t xml:space="preserve">its </w:t>
      </w:r>
      <w:r w:rsidR="008B44A3" w:rsidRPr="009431C7">
        <w:t xml:space="preserve">rates </w:t>
      </w:r>
      <w:r w:rsidR="002823C9">
        <w:t xml:space="preserve">increasing rapidly </w:t>
      </w:r>
      <w:r w:rsidR="008B44A3" w:rsidRPr="009431C7">
        <w:t>over the years</w:t>
      </w:r>
      <w:r w:rsidR="00CE2157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Gordon&lt;/Author&gt;&lt;Year&gt;2013&lt;/Year&gt;&lt;RecNum&gt;469&lt;/RecNum&gt;&lt;DisplayText&gt;(Gordon, 2013)&lt;/DisplayText&gt;&lt;record&gt;&lt;rec-number&gt;469&lt;/rec-number&gt;&lt;foreign-keys&gt;&lt;key app="EN" db-id="tp92zpdpevpvz1ewt26x9wfntztvffdf9za2" timestamp="1512247828"&gt;469&lt;/key&gt;&lt;/foreign-keys&gt;&lt;ref-type name="Journal Article"&gt;17&lt;/ref-type&gt;&lt;contributors&gt;&lt;authors&gt;&lt;author&gt;Gordon, Randy&lt;/author&gt;&lt;/authors&gt;&lt;/contributors&gt;&lt;titles&gt;&lt;title&gt;Skin Cancer: An Overview of Epidemiology and Risk Factors&lt;/title&gt;&lt;secondary-title&gt;Seminars in Oncology Nursing&lt;/secondary-title&gt;&lt;/titles&gt;&lt;periodical&gt;&lt;full-title&gt;Seminars in Oncology Nursing&lt;/full-title&gt;&lt;/periodical&gt;&lt;pages&gt;160-169&lt;/pages&gt;&lt;volume&gt;29&lt;/volume&gt;&lt;number&gt;3&lt;/number&gt;&lt;keywords&gt;&lt;keyword&gt;Skin cancer&lt;/keyword&gt;&lt;keyword&gt;skin cancer epidemiology&lt;/keyword&gt;&lt;keyword&gt;skin cancer clinical presentation&lt;/keyword&gt;&lt;keyword&gt;skin cancer risk factors&lt;/keyword&gt;&lt;keyword&gt;melanoma&lt;/keyword&gt;&lt;keyword&gt;non-melanoma skin cancer&lt;/keyword&gt;&lt;/keywords&gt;&lt;dates&gt;&lt;year&gt;2013&lt;/year&gt;&lt;pub-dates&gt;&lt;date&gt;2013/08/01/&lt;/date&gt;&lt;/pub-dates&gt;&lt;/dates&gt;&lt;isbn&gt;0749-2081&lt;/isbn&gt;&lt;urls&gt;&lt;related-urls&gt;&lt;url&gt;http://www.sciencedirect.com/science/article/pii/S0749208113000326&lt;/url&gt;&lt;/related-urls&gt;&lt;/urls&gt;&lt;electronic-resource-num&gt;https://doi.org/10.1016/j.soncn.2013.06.002&lt;/electronic-resource-num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</w:t>
      </w:r>
      <w:r w:rsidR="008A2D42" w:rsidRPr="009431C7">
        <w:fldChar w:fldCharType="begin"/>
      </w:r>
      <w:r w:rsidR="008A2D42" w:rsidRPr="009431C7">
        <w:instrText xml:space="preserve"> ADDIN EN.CITE &lt;EndNote&gt;&lt;Cite&gt;&lt;Author&gt;Nguyen&lt;/Author&gt;&lt;Year&gt;2002&lt;/Year&gt;&lt;RecNum&gt;464&lt;/RecNum&gt;&lt;DisplayText&gt;(Diepgen &amp;amp; Mahler, 2002; T. H. Nguyen &amp;amp; Ho, 2002)&lt;/DisplayText&gt;&lt;record&gt;&lt;rec-number&gt;464&lt;/rec-number&gt;&lt;foreign-keys&gt;&lt;key app="EN" db-id="tp92zpdpevpvz1ewt26x9wfntztvffdf9za2" timestamp="1512241247"&gt;464&lt;/key&gt;&lt;/foreign-keys&gt;&lt;ref-type name="Journal Article"&gt;17&lt;/ref-type&gt;&lt;contributors&gt;&lt;authors&gt;&lt;author&gt;Nguyen, Tri H&lt;/author&gt;&lt;author&gt;Ho, Diana Quynh-Dao&lt;/author&gt;&lt;/authors&gt;&lt;/contributors&gt;&lt;titles&gt;&lt;title&gt;Nonmelanoma skin cancer&lt;/title&gt;&lt;secondary-title&gt;Current treatment options in oncology&lt;/secondary-title&gt;&lt;/titles&gt;&lt;periodical&gt;&lt;full-title&gt;Current treatment options in oncology&lt;/full-title&gt;&lt;/periodical&gt;&lt;pages&gt;193-203&lt;/pages&gt;&lt;volume&gt;3&lt;/volume&gt;&lt;number&gt;3&lt;/number&gt;&lt;dates&gt;&lt;year&gt;2002&lt;/year&gt;&lt;/dates&gt;&lt;isbn&gt;1527-2729&lt;/isbn&gt;&lt;urls&gt;&lt;/urls&gt;&lt;/record&gt;&lt;/Cite&gt;&lt;Cite&gt;&lt;Author&gt;Diepgen&lt;/Author&gt;&lt;Year&gt;2002&lt;/Year&gt;&lt;RecNum&gt;463&lt;/RecNum&gt;&lt;record&gt;&lt;rec-number&gt;463&lt;/rec-number&gt;&lt;foreign-keys&gt;&lt;key app="EN" db-id="tp92zpdpevpvz1ewt26x9wfntztvffdf9za2" timestamp="1512238047"&gt;463&lt;/key&gt;&lt;/foreign-keys&gt;&lt;ref-type name="Journal Article"&gt;17&lt;/ref-type&gt;&lt;contributors&gt;&lt;authors&gt;&lt;author&gt;Diepgen, TL&lt;/author&gt;&lt;author&gt;Mahler, V&lt;/author&gt;&lt;/authors&gt;&lt;/contributors&gt;&lt;titles&gt;&lt;title&gt;The epidemiology of skin cancer&lt;/title&gt;&lt;secondary-title&gt;British Journal of Dermatology&lt;/secondary-title&gt;&lt;/titles&gt;&lt;periodical&gt;&lt;full-title&gt;British Journal of Dermatology&lt;/full-title&gt;&lt;/periodical&gt;&lt;pages&gt;1-6&lt;/pages&gt;&lt;volume&gt;146&lt;/volume&gt;&lt;number&gt;s61&lt;/number&gt;&lt;dates&gt;&lt;year&gt;2002&lt;/year&gt;&lt;/dates&gt;&lt;isbn&gt;1365-2133&lt;/isbn&gt;&lt;urls&gt;&lt;/urls&gt;&lt;/record&gt;&lt;/Cite&gt;&lt;/EndNote&gt;</w:instrText>
      </w:r>
      <w:r w:rsidR="008A2D42" w:rsidRPr="009431C7">
        <w:fldChar w:fldCharType="separate"/>
      </w:r>
      <w:r w:rsidR="003F7E66">
        <w:rPr>
          <w:noProof/>
        </w:rPr>
        <w:t xml:space="preserve">Diepgen &amp; Mahler, 2002; </w:t>
      </w:r>
      <w:r w:rsidR="008A2D42" w:rsidRPr="009431C7">
        <w:rPr>
          <w:noProof/>
        </w:rPr>
        <w:t>Nguyen &amp; Ho, 2002</w:t>
      </w:r>
      <w:r w:rsidR="008A2D42">
        <w:rPr>
          <w:noProof/>
        </w:rPr>
        <w:t xml:space="preserve">; </w:t>
      </w:r>
      <w:r w:rsidR="008A2D42" w:rsidRPr="009431C7">
        <w:fldChar w:fldCharType="end"/>
      </w:r>
      <w:r w:rsidR="008E5CEF" w:rsidRPr="009431C7">
        <w:rPr>
          <w:noProof/>
        </w:rPr>
        <w:t>Gordon, 2013)</w:t>
      </w:r>
      <w:r w:rsidR="00E104B7" w:rsidRPr="009431C7">
        <w:fldChar w:fldCharType="end"/>
      </w:r>
      <w:r w:rsidRPr="009431C7">
        <w:t xml:space="preserve">. </w:t>
      </w:r>
      <w:r w:rsidR="00B55EF2" w:rsidRPr="009431C7">
        <w:t>There are</w:t>
      </w:r>
      <w:r w:rsidR="004F0B90">
        <w:t xml:space="preserve"> three main types</w:t>
      </w:r>
      <w:r w:rsidR="00C752C2">
        <w:t>: i</w:t>
      </w:r>
      <w:r w:rsidR="00B55EF2" w:rsidRPr="009431C7">
        <w:t>)</w:t>
      </w:r>
      <w:r w:rsidR="004F0B90">
        <w:t xml:space="preserve"> b</w:t>
      </w:r>
      <w:r w:rsidR="00076F04">
        <w:t xml:space="preserve">asal </w:t>
      </w:r>
      <w:r w:rsidR="00C752C2">
        <w:t>and ii</w:t>
      </w:r>
      <w:r w:rsidR="004F0B90">
        <w:t>) s</w:t>
      </w:r>
      <w:r w:rsidR="00B55EF2" w:rsidRPr="009431C7">
        <w:t>quam</w:t>
      </w:r>
      <w:r w:rsidR="004F0B90">
        <w:t>ous cell c</w:t>
      </w:r>
      <w:r w:rsidR="00C752C2">
        <w:t>ancer (BC</w:t>
      </w:r>
      <w:r w:rsidR="00076F04">
        <w:t xml:space="preserve">C and SCC respectively both of </w:t>
      </w:r>
      <w:r w:rsidR="004F0B90">
        <w:t>which arise from keratinocytes</w:t>
      </w:r>
      <w:r w:rsidR="00076F04">
        <w:t>)</w:t>
      </w:r>
      <w:r w:rsidR="004F0B90">
        <w:t xml:space="preserve"> </w:t>
      </w:r>
      <w:r w:rsidR="00C752C2">
        <w:t>as well as iii</w:t>
      </w:r>
      <w:r w:rsidR="004F0B90">
        <w:t>) m</w:t>
      </w:r>
      <w:r w:rsidR="00B55EF2" w:rsidRPr="009431C7">
        <w:t>elanoma</w:t>
      </w:r>
      <w:r w:rsidR="004F0B90">
        <w:t xml:space="preserve"> </w:t>
      </w:r>
      <w:r w:rsidR="00076F04">
        <w:t>(which originate</w:t>
      </w:r>
      <w:r w:rsidR="004F0B90">
        <w:t xml:space="preserve"> from melanocytes</w:t>
      </w:r>
      <w:r w:rsidR="00076F04">
        <w:t>)</w:t>
      </w:r>
      <w:r w:rsidR="002F043E" w:rsidRPr="009431C7">
        <w:t xml:space="preserve"> </w:t>
      </w:r>
      <w:r w:rsidR="00E104B7" w:rsidRPr="009431C7">
        <w:fldChar w:fldCharType="begin"/>
      </w:r>
      <w:r w:rsidR="00AD58DB" w:rsidRPr="009431C7">
        <w:instrText xml:space="preserve"> ADDIN EN.CITE &lt;EndNote&gt;&lt;Cite&gt;&lt;Author&gt;Erb&lt;/Author&gt;&lt;Year&gt;2008&lt;/Year&gt;&lt;RecNum&gt;474&lt;/RecNum&gt;&lt;DisplayText&gt;(Erb, et al., 2008)&lt;/DisplayText&gt;&lt;record&gt;&lt;rec-number&gt;474&lt;/rec-number&gt;&lt;foreign-keys&gt;&lt;key app="EN" db-id="tp92zpdpevpvz1ewt26x9wfntztvffdf9za2" timestamp="1512506462"&gt;474&lt;/key&gt;&lt;/foreign-keys&gt;&lt;ref-type name="Journal Article"&gt;17&lt;/ref-type&gt;&lt;contributors&gt;&lt;authors&gt;&lt;author&gt;Erb, P.&lt;/author&gt;&lt;author&gt;Ji, J.&lt;/author&gt;&lt;author&gt;Kump, E.&lt;/author&gt;&lt;author&gt;Mielgo, A.&lt;/author&gt;&lt;author&gt;Wernli, M.&lt;/author&gt;&lt;/authors&gt;&lt;/contributors&gt;&lt;auth-address&gt;Institute for Medical Microbiology, University of Basel, Basel, Switzerland. peter.erb@unibas.ch&lt;/auth-address&gt;&lt;titles&gt;&lt;title&gt;Apoptosis and pathogenesis of melanoma and nonmelanoma skin cancer&lt;/title&gt;&lt;secondary-title&gt;Adv Exp Med Biol&lt;/secondary-title&gt;&lt;alt-title&gt;Advances in experimental medicine and biology&lt;/alt-title&gt;&lt;/titles&gt;&lt;periodical&gt;&lt;full-title&gt;Adv Exp Med Biol&lt;/full-title&gt;&lt;abbr-1&gt;Advances in experimental medicine and biology&lt;/abbr-1&gt;&lt;/periodical&gt;&lt;alt-periodical&gt;&lt;full-title&gt;Adv Exp Med Biol&lt;/full-title&gt;&lt;abbr-1&gt;Advances in experimental medicine and biology&lt;/abbr-1&gt;&lt;/alt-periodical&gt;&lt;pages&gt;283-95&lt;/pages&gt;&lt;volume&gt;624&lt;/volume&gt;&lt;edition&gt;2008/03/20&lt;/edition&gt;&lt;keywords&gt;&lt;keyword&gt;Animals&lt;/keyword&gt;&lt;keyword&gt;*Apoptosis&lt;/keyword&gt;&lt;keyword&gt;Carcinoma, Basal Cell/*etiology/pathology&lt;/keyword&gt;&lt;keyword&gt;Carcinoma, Squamous Cell/*etiology/pathology&lt;/keyword&gt;&lt;keyword&gt;Cell Transformation, Neoplastic&lt;/keyword&gt;&lt;keyword&gt;Humans&lt;/keyword&gt;&lt;keyword&gt;Melanoma/*etiology/pathology&lt;/keyword&gt;&lt;keyword&gt;Mice&lt;/keyword&gt;&lt;keyword&gt;Skin Neoplasms/*etiology/pathology&lt;/keyword&gt;&lt;/keywords&gt;&lt;dates&gt;&lt;year&gt;2008&lt;/year&gt;&lt;/dates&gt;&lt;isbn&gt;0065-2598 (Print)&amp;#xD;0065-2598&lt;/isbn&gt;&lt;accession-num&gt;18348464&lt;/accession-num&gt;&lt;urls&gt;&lt;/urls&gt;&lt;electronic-resource-num&gt;10.1007/978-0-387-77574-6_22&lt;/electronic-resource-num&gt;&lt;remote-database-provider&gt;NLM&lt;/remote-database-provider&gt;&lt;language&gt;eng&lt;/language&gt;&lt;/record&gt;&lt;/Cite&gt;&lt;/EndNote&gt;</w:instrText>
      </w:r>
      <w:r w:rsidR="00E104B7" w:rsidRPr="009431C7">
        <w:fldChar w:fldCharType="separate"/>
      </w:r>
      <w:r w:rsidR="00AD58DB" w:rsidRPr="009431C7">
        <w:rPr>
          <w:noProof/>
        </w:rPr>
        <w:t>(Erb, et al., 2008)</w:t>
      </w:r>
      <w:r w:rsidR="00E104B7" w:rsidRPr="009431C7">
        <w:fldChar w:fldCharType="end"/>
      </w:r>
      <w:r w:rsidR="00887A57" w:rsidRPr="009431C7">
        <w:t xml:space="preserve">. </w:t>
      </w:r>
      <w:r w:rsidR="00815BB5" w:rsidRPr="009431C7">
        <w:t xml:space="preserve">BCC and SCC together are </w:t>
      </w:r>
      <w:r w:rsidR="004F0B90">
        <w:t>known as non-melanoma skin cancer (NMSC) with BCC being</w:t>
      </w:r>
      <w:r w:rsidR="0076468B" w:rsidRPr="009431C7">
        <w:t xml:space="preserve"> the most common type accounting for abo</w:t>
      </w:r>
      <w:r w:rsidR="009B32C6" w:rsidRPr="009431C7">
        <w:t xml:space="preserve">ut </w:t>
      </w:r>
      <w:r w:rsidR="004F0B90">
        <w:t>80% of the disease’s incidence</w:t>
      </w:r>
      <w:r w:rsidR="009B32C6" w:rsidRPr="009431C7">
        <w:t xml:space="preserve"> </w:t>
      </w:r>
      <w:r w:rsidR="00E104B7" w:rsidRPr="009431C7">
        <w:fldChar w:fldCharType="begin"/>
      </w:r>
      <w:r w:rsidR="00AD58DB" w:rsidRPr="009431C7">
        <w:instrText xml:space="preserve"> ADDIN EN.CITE &lt;EndNote&gt;&lt;Cite&gt;&lt;Author&gt;Baxter&lt;/Author&gt;&lt;Year&gt;2012&lt;/Year&gt;&lt;RecNum&gt;490&lt;/RecNum&gt;&lt;DisplayText&gt;(Baxter, et al., 2012)&lt;/DisplayText&gt;&lt;record&gt;&lt;rec-number&gt;490&lt;/rec-number&gt;&lt;foreign-keys&gt;&lt;key app="EN" db-id="tp92zpdpevpvz1ewt26x9wfntztvffdf9za2" timestamp="1515944643"&gt;490&lt;/key&gt;&lt;/foreign-keys&gt;&lt;ref-type name="Journal Article"&gt;17&lt;/ref-type&gt;&lt;contributors&gt;&lt;authors&gt;&lt;author&gt;Baxter, Julia M&lt;/author&gt;&lt;author&gt;Patel, Anand N&lt;/author&gt;&lt;author&gt;Varma, Sandeep&lt;/author&gt;&lt;/authors&gt;&lt;/contributors&gt;&lt;titles&gt;&lt;title&gt;Facial basal cell carcinoma&lt;/title&gt;&lt;secondary-title&gt;BmJ&lt;/secondary-title&gt;&lt;/titles&gt;&lt;periodical&gt;&lt;full-title&gt;Bmj&lt;/full-title&gt;&lt;/periodical&gt;&lt;pages&gt;e5342&lt;/pages&gt;&lt;volume&gt;345&lt;/volume&gt;&lt;dates&gt;&lt;year&gt;2012&lt;/year&gt;&lt;/dates&gt;&lt;urls&gt;&lt;/urls&gt;&lt;/record&gt;&lt;/Cite&gt;&lt;/EndNote&gt;</w:instrText>
      </w:r>
      <w:r w:rsidR="00E104B7" w:rsidRPr="009431C7">
        <w:fldChar w:fldCharType="separate"/>
      </w:r>
      <w:r w:rsidR="00AD58DB" w:rsidRPr="009431C7">
        <w:rPr>
          <w:noProof/>
        </w:rPr>
        <w:t>(</w:t>
      </w:r>
      <w:r w:rsidR="004F0B90" w:rsidRPr="009431C7">
        <w:fldChar w:fldCharType="begin"/>
      </w:r>
      <w:r w:rsidR="004F0B90" w:rsidRPr="009431C7">
        <w:instrText xml:space="preserve"> ADDIN EN.CITE &lt;EndNote&gt;&lt;Cite&gt;&lt;Author&gt;Madan&lt;/Author&gt;&lt;Year&gt;2010&lt;/Year&gt;&lt;RecNum&gt;473&lt;/RecNum&gt;&lt;DisplayText&gt;(Madan, et al., 2010)&lt;/DisplayText&gt;&lt;record&gt;&lt;rec-number&gt;473&lt;/rec-number&gt;&lt;foreign-keys&gt;&lt;key app="EN" db-id="tp92zpdpevpvz1ewt26x9wfntztvffdf9za2" timestamp="1512248331"&gt;473&lt;/key&gt;&lt;/foreign-keys&gt;&lt;ref-type name="Journal Article"&gt;17&lt;/ref-type&gt;&lt;contributors&gt;&lt;authors&gt;&lt;author&gt;Madan, Vishal&lt;/author&gt;&lt;author&gt;Lear, John T.&lt;/author&gt;&lt;author&gt;Szeimies, Rolf-Markus&lt;/author&gt;&lt;/authors&gt;&lt;/contributors&gt;&lt;titles&gt;&lt;title&gt;Non-melanoma skin cancer&lt;/title&gt;&lt;secondary-title&gt;The Lancet&lt;/secondary-title&gt;&lt;/titles&gt;&lt;periodical&gt;&lt;full-title&gt;The Lancet&lt;/full-title&gt;&lt;/periodical&gt;&lt;pages&gt;673-685&lt;/pages&gt;&lt;volume&gt;375&lt;/volume&gt;&lt;number&gt;9715&lt;/number&gt;&lt;dates&gt;&lt;year&gt;2010&lt;/year&gt;&lt;pub-dates&gt;&lt;date&gt;2010/02/20/&lt;/date&gt;&lt;/pub-dates&gt;&lt;/dates&gt;&lt;isbn&gt;0140-6736&lt;/isbn&gt;&lt;urls&gt;&lt;related-urls&gt;&lt;url&gt;http://www.sciencedirect.com/science/article/pii/S014067360961196X&lt;/url&gt;&lt;/related-urls&gt;&lt;/urls&gt;&lt;electronic-resource-num&gt;https://doi.org/10.1016/S0140-6736(09)61196-X&lt;/electronic-resource-num&gt;&lt;/record&gt;&lt;/Cite&gt;&lt;/EndNote&gt;</w:instrText>
      </w:r>
      <w:r w:rsidR="004F0B90" w:rsidRPr="009431C7">
        <w:fldChar w:fldCharType="separate"/>
      </w:r>
      <w:r w:rsidR="004F0B90" w:rsidRPr="009431C7">
        <w:rPr>
          <w:noProof/>
        </w:rPr>
        <w:t>Madan, et al., 2010</w:t>
      </w:r>
      <w:r w:rsidR="004F0B90">
        <w:rPr>
          <w:noProof/>
        </w:rPr>
        <w:t xml:space="preserve">; </w:t>
      </w:r>
      <w:r w:rsidR="004F0B90" w:rsidRPr="009431C7">
        <w:fldChar w:fldCharType="end"/>
      </w:r>
      <w:r w:rsidR="00AD58DB" w:rsidRPr="009431C7">
        <w:rPr>
          <w:noProof/>
        </w:rPr>
        <w:t>Baxter, et al., 2012)</w:t>
      </w:r>
      <w:r w:rsidR="00E104B7" w:rsidRPr="009431C7">
        <w:fldChar w:fldCharType="end"/>
      </w:r>
      <w:r w:rsidR="009B32C6" w:rsidRPr="009431C7">
        <w:t xml:space="preserve">. </w:t>
      </w:r>
      <w:r w:rsidR="00C752C2">
        <w:t xml:space="preserve">In general, NMSCs </w:t>
      </w:r>
      <w:r w:rsidR="0076210C" w:rsidRPr="009431C7">
        <w:t>have a good progn</w:t>
      </w:r>
      <w:r w:rsidR="00BB235F">
        <w:t>osis, especially if diagnosed at an early stage</w:t>
      </w:r>
      <w:r w:rsidR="0076210C" w:rsidRPr="009431C7">
        <w:t xml:space="preserve"> in contrast to m</w:t>
      </w:r>
      <w:r w:rsidR="00BB235F">
        <w:t xml:space="preserve">alignant melanoma which is </w:t>
      </w:r>
      <w:r w:rsidR="00720097" w:rsidRPr="009431C7">
        <w:t>more</w:t>
      </w:r>
      <w:r w:rsidR="0076210C" w:rsidRPr="009431C7">
        <w:t xml:space="preserve"> aggressive and </w:t>
      </w:r>
      <w:r w:rsidR="00720097" w:rsidRPr="009431C7">
        <w:t>lethal</w:t>
      </w:r>
      <w:r w:rsidR="0076210C" w:rsidRPr="009431C7">
        <w:t xml:space="preserve">. </w:t>
      </w:r>
      <w:r w:rsidR="004F0B90">
        <w:t xml:space="preserve">Finally, </w:t>
      </w:r>
      <w:r w:rsidR="00815BB5" w:rsidRPr="009431C7">
        <w:t xml:space="preserve">BCCs </w:t>
      </w:r>
      <w:r w:rsidR="00083922" w:rsidRPr="009431C7">
        <w:t>usually grow locally</w:t>
      </w:r>
      <w:r w:rsidR="00BB235F">
        <w:t xml:space="preserve"> and rarely metastasize</w:t>
      </w:r>
      <w:r w:rsidR="00815BB5" w:rsidRPr="009431C7">
        <w:t xml:space="preserve"> whereas SCCs </w:t>
      </w:r>
      <w:r w:rsidR="00BB235F">
        <w:t xml:space="preserve">are more likely to </w:t>
      </w:r>
      <w:r w:rsidR="00083922" w:rsidRPr="009431C7">
        <w:t>spread to distant areas</w:t>
      </w:r>
      <w:r w:rsidR="00FB29B2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Gordon&lt;/Author&gt;&lt;Year&gt;2013&lt;/Year&gt;&lt;RecNum&gt;469&lt;/RecNum&gt;&lt;DisplayText&gt;(Gordon, 2013)&lt;/DisplayText&gt;&lt;record&gt;&lt;rec-number&gt;469&lt;/rec-number&gt;&lt;foreign-keys&gt;&lt;key app="EN" db-id="tp92zpdpevpvz1ewt26x9wfntztvffdf9za2" timestamp="1512247828"&gt;469&lt;/key&gt;&lt;/foreign-keys&gt;&lt;ref-type name="Journal Article"&gt;17&lt;/ref-type&gt;&lt;contributors&gt;&lt;authors&gt;&lt;author&gt;Gordon, Randy&lt;/author&gt;&lt;/authors&gt;&lt;/contributors&gt;&lt;titles&gt;&lt;title&gt;Skin Cancer: An Overview of Epidemiology and Risk Factors&lt;/title&gt;&lt;secondary-title&gt;Seminars in Oncology Nursing&lt;/secondary-title&gt;&lt;/titles&gt;&lt;periodical&gt;&lt;full-title&gt;Seminars in Oncology Nursing&lt;/full-title&gt;&lt;/periodical&gt;&lt;pages&gt;160-169&lt;/pages&gt;&lt;volume&gt;29&lt;/volume&gt;&lt;number&gt;3&lt;/number&gt;&lt;keywords&gt;&lt;keyword&gt;Skin cancer&lt;/keyword&gt;&lt;keyword&gt;skin cancer epidemiology&lt;/keyword&gt;&lt;keyword&gt;skin cancer clinical presentation&lt;/keyword&gt;&lt;keyword&gt;skin cancer risk factors&lt;/keyword&gt;&lt;keyword&gt;melanoma&lt;/keyword&gt;&lt;keyword&gt;non-melanoma skin cancer&lt;/keyword&gt;&lt;/keywords&gt;&lt;dates&gt;&lt;year&gt;2013&lt;/year&gt;&lt;pub-dates&gt;&lt;date&gt;2013/08/01/&lt;/date&gt;&lt;/pub-dates&gt;&lt;/dates&gt;&lt;isbn&gt;0749-2081&lt;/isbn&gt;&lt;urls&gt;&lt;related-urls&gt;&lt;url&gt;http://www.sciencedirect.com/science/article/pii/S0749208113000326&lt;/url&gt;&lt;/related-urls&gt;&lt;/urls&gt;&lt;electronic-resource-num&gt;https://doi.org/10.1016/j.soncn.2013.06.002&lt;/electronic-resource-num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Gordon, 2013)</w:t>
      </w:r>
      <w:r w:rsidR="00E104B7" w:rsidRPr="009431C7">
        <w:fldChar w:fldCharType="end"/>
      </w:r>
      <w:r w:rsidR="00FB29B2" w:rsidRPr="009431C7">
        <w:t>.</w:t>
      </w:r>
    </w:p>
    <w:p w:rsidR="001C14BA" w:rsidRDefault="004D32C4" w:rsidP="004D32C4">
      <w:pPr>
        <w:spacing w:line="480" w:lineRule="auto"/>
        <w:ind w:firstLine="567"/>
        <w:jc w:val="both"/>
      </w:pPr>
      <w:r>
        <w:t>I</w:t>
      </w:r>
      <w:r w:rsidR="004F0B90">
        <w:t xml:space="preserve">n recent years, a number of genes </w:t>
      </w:r>
      <w:r w:rsidR="001C14BA">
        <w:t xml:space="preserve">(involved in several cellular pathways) </w:t>
      </w:r>
      <w:r w:rsidR="00F268E7">
        <w:t>were shown to be</w:t>
      </w:r>
      <w:r w:rsidR="00B72D17" w:rsidRPr="009431C7">
        <w:t xml:space="preserve"> deregul</w:t>
      </w:r>
      <w:r w:rsidR="004F0B90">
        <w:t>ated</w:t>
      </w:r>
      <w:r>
        <w:t xml:space="preserve"> </w:t>
      </w:r>
      <w:r w:rsidR="004F0B90">
        <w:t xml:space="preserve">and thus </w:t>
      </w:r>
      <w:r w:rsidR="00B72D17" w:rsidRPr="009431C7">
        <w:t>contribute to the induction, promo</w:t>
      </w:r>
      <w:r w:rsidR="004F0B90">
        <w:t>tion, progression and metastatic stages</w:t>
      </w:r>
      <w:r>
        <w:t xml:space="preserve"> of the disease</w:t>
      </w:r>
      <w:r w:rsidR="00B37A51" w:rsidRPr="009431C7">
        <w:t xml:space="preserve"> </w:t>
      </w:r>
      <w:r w:rsidR="00E104B7" w:rsidRPr="009431C7">
        <w:fldChar w:fldCharType="begin">
          <w:fldData xml:space="preserve">PEVuZE5vdGU+PENpdGU+PEF1dGhvcj5HcmVpbmVydDwvQXV0aG9yPjxZZWFyPjIwMDk8L1llYXI+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</w:fldData>
        </w:fldChar>
      </w:r>
      <w:r w:rsidR="00AD58DB" w:rsidRPr="009431C7">
        <w:instrText xml:space="preserve"> ADDIN EN.CITE </w:instrText>
      </w:r>
      <w:r w:rsidR="00AD58DB" w:rsidRPr="009431C7">
        <w:fldChar w:fldCharType="begin">
          <w:fldData xml:space="preserve">PEVuZE5vdGU+PENpdGU+PEF1dGhvcj5HcmVpbmVydDwvQXV0aG9yPjxZZWFyPjIwMDk8L1llYXI+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</w:fldData>
        </w:fldChar>
      </w:r>
      <w:r w:rsidR="00AD58DB" w:rsidRPr="009431C7">
        <w:instrText xml:space="preserve"> ADDIN EN.CITE.DATA </w:instrText>
      </w:r>
      <w:r w:rsidR="00AD58DB" w:rsidRPr="009431C7">
        <w:fldChar w:fldCharType="end"/>
      </w:r>
      <w:r w:rsidR="00E104B7" w:rsidRPr="009431C7">
        <w:fldChar w:fldCharType="separate"/>
      </w:r>
      <w:r w:rsidR="00AD58DB" w:rsidRPr="009431C7">
        <w:rPr>
          <w:noProof/>
        </w:rPr>
        <w:t>(Bosserhoff, 2006; Greinert, 2009; Hocker, et al., 2008)</w:t>
      </w:r>
      <w:r w:rsidR="00E104B7" w:rsidRPr="009431C7">
        <w:fldChar w:fldCharType="end"/>
      </w:r>
      <w:r w:rsidR="00B635CA" w:rsidRPr="009431C7">
        <w:t xml:space="preserve">. </w:t>
      </w:r>
      <w:r w:rsidR="001C14BA">
        <w:t>For instance.</w:t>
      </w:r>
      <w:r w:rsidR="00B72D17" w:rsidRPr="009431C7">
        <w:t xml:space="preserve">, BCC is strongly associated with </w:t>
      </w:r>
      <w:r w:rsidR="00F268E7">
        <w:t>the de</w:t>
      </w:r>
      <w:r w:rsidR="00B72D17" w:rsidRPr="009431C7">
        <w:t xml:space="preserve">regulation of the sonic hedgehog </w:t>
      </w:r>
      <w:r w:rsidR="00200044" w:rsidRPr="009431C7">
        <w:t>signalling</w:t>
      </w:r>
      <w:r w:rsidR="00B72D17" w:rsidRPr="009431C7">
        <w:t xml:space="preserve"> pathway</w:t>
      </w:r>
      <w:r w:rsidR="00506229" w:rsidRPr="009431C7">
        <w:t xml:space="preserve"> </w:t>
      </w:r>
      <w:r w:rsidR="00E104B7" w:rsidRPr="009431C7">
        <w:fldChar w:fldCharType="begin"/>
      </w:r>
      <w:r w:rsidR="00AD58DB" w:rsidRPr="009431C7">
        <w:instrText xml:space="preserve"> ADDIN EN.CITE &lt;EndNote&gt;&lt;Cite&gt;&lt;Author&gt;Athar&lt;/Author&gt;&lt;Year&gt;2014&lt;/Year&gt;&lt;RecNum&gt;560&lt;/RecNum&gt;&lt;DisplayText&gt;(Athar, et al., 2014)&lt;/DisplayText&gt;&lt;record&gt;&lt;rec-number&gt;560&lt;/rec-number&gt;&lt;foreign-keys&gt;&lt;key app="EN" db-id="tp92zpdpevpvz1ewt26x9wfntztvffdf9za2" timestamp="1518360734"&gt;560&lt;/key&gt;&lt;/foreign-keys&gt;&lt;ref-type name="Journal Article"&gt;17&lt;/ref-type&gt;&lt;contributors&gt;&lt;authors&gt;&lt;author&gt;Athar, Mohammad&lt;/author&gt;&lt;author&gt;Li, Changzhao&lt;/author&gt;&lt;author&gt;Kim, Arianna L&lt;/author&gt;&lt;author&gt;Spiegelman, Vladimir S&lt;/author&gt;&lt;author&gt;Bickers, David R&lt;/author&gt;&lt;/authors&gt;&lt;/contributors&gt;&lt;titles&gt;&lt;title&gt;Sonic hedgehog signaling in basal cell nevus syndrome&lt;/title&gt;&lt;secondary-title&gt;Cancer research&lt;/secondary-title&gt;&lt;/titles&gt;&lt;periodical&gt;&lt;full-title&gt;Cancer research&lt;/full-title&gt;&lt;/periodical&gt;&lt;pages&gt;4967-4975&lt;/pages&gt;&lt;volume&gt;74&lt;/volume&gt;&lt;number&gt;18&lt;/number&gt;&lt;dates&gt;&lt;year&gt;2014&lt;/year&gt;&lt;/dates&gt;&lt;isbn&gt;0008-5472&lt;/isbn&gt;&lt;urls&gt;&lt;/urls&gt;&lt;/record&gt;&lt;/Cite&gt;&lt;/EndNote&gt;</w:instrText>
      </w:r>
      <w:r w:rsidR="00E104B7" w:rsidRPr="009431C7">
        <w:fldChar w:fldCharType="separate"/>
      </w:r>
      <w:r w:rsidR="00AD58DB" w:rsidRPr="009431C7">
        <w:rPr>
          <w:noProof/>
        </w:rPr>
        <w:t>(Athar, et al., 2014)</w:t>
      </w:r>
      <w:r w:rsidR="00E104B7" w:rsidRPr="009431C7">
        <w:fldChar w:fldCharType="end"/>
      </w:r>
      <w:r w:rsidR="00B72D17" w:rsidRPr="009431C7">
        <w:t xml:space="preserve"> whereas </w:t>
      </w:r>
      <w:r w:rsidR="007E0B43" w:rsidRPr="009431C7">
        <w:t xml:space="preserve">mutations in the </w:t>
      </w:r>
      <w:r w:rsidR="00B72D17" w:rsidRPr="009431C7">
        <w:t>p53-regulated pathways are of parti</w:t>
      </w:r>
      <w:r w:rsidR="007E0B43" w:rsidRPr="009431C7">
        <w:t>cular importance for the initiation of SCC</w:t>
      </w:r>
      <w:r w:rsidR="000149EA" w:rsidRPr="009431C7">
        <w:t xml:space="preserve"> </w:t>
      </w:r>
      <w:r w:rsidR="00E104B7" w:rsidRPr="009431C7">
        <w:fldChar w:fldCharType="begin"/>
      </w:r>
      <w:r w:rsidR="00AD58DB" w:rsidRPr="009431C7">
        <w:instrText xml:space="preserve"> ADDIN EN.CITE &lt;EndNote&gt;&lt;Cite&gt;&lt;Author&gt;Emmert&lt;/Author&gt;&lt;Year&gt;2014&lt;/Year&gt;&lt;RecNum&gt;561&lt;/RecNum&gt;&lt;DisplayText&gt;(Emmert, et al., 2014)&lt;/DisplayText&gt;&lt;record&gt;&lt;rec-number&gt;561&lt;/rec-number&gt;&lt;foreign-keys&gt;&lt;key app="EN" db-id="tp92zpdpevpvz1ewt26x9wfntztvffdf9za2" timestamp="1518361773"&gt;561&lt;/key&gt;&lt;/foreign-keys&gt;&lt;ref-type name="Book Section"&gt;5&lt;/ref-type&gt;&lt;contributors&gt;&lt;authors&gt;&lt;author&gt;Emmert, Steffen&lt;/author&gt;&lt;author&gt;Schön, Michael P&lt;/author&gt;&lt;author&gt;Haenssle, Holger A&lt;/author&gt;&lt;/authors&gt;&lt;/contributors&gt;&lt;titles&gt;&lt;title&gt;Molecular biology of basal and squamous cell carcinomas&lt;/title&gt;&lt;secondary-title&gt;Sunlight, Vitamin D and Skin Cancer&lt;/secondary-title&gt;&lt;/titles&gt;&lt;pages&gt;234-252&lt;/pages&gt;&lt;dates&gt;&lt;year&gt;2014&lt;/year&gt;&lt;/dates&gt;&lt;publisher&gt;Springer&lt;/publisher&gt;&lt;urls&gt;&lt;/urls&gt;&lt;/record&gt;&lt;/Cite&gt;&lt;/EndNote&gt;</w:instrText>
      </w:r>
      <w:r w:rsidR="00E104B7" w:rsidRPr="009431C7">
        <w:fldChar w:fldCharType="separate"/>
      </w:r>
      <w:r w:rsidR="00AD58DB" w:rsidRPr="009431C7">
        <w:rPr>
          <w:noProof/>
        </w:rPr>
        <w:t>(Emmert, et al., 2014)</w:t>
      </w:r>
      <w:r w:rsidR="00E104B7" w:rsidRPr="009431C7">
        <w:fldChar w:fldCharType="end"/>
      </w:r>
      <w:r w:rsidR="00B72D17" w:rsidRPr="009431C7">
        <w:t xml:space="preserve">. </w:t>
      </w:r>
      <w:r w:rsidR="007E0B43" w:rsidRPr="009431C7">
        <w:t>O</w:t>
      </w:r>
      <w:r w:rsidR="00F268E7">
        <w:rPr>
          <w:spacing w:val="1"/>
        </w:rPr>
        <w:t xml:space="preserve">ther genes </w:t>
      </w:r>
      <w:r w:rsidR="007E0B43" w:rsidRPr="009431C7">
        <w:rPr>
          <w:spacing w:val="1"/>
        </w:rPr>
        <w:t>may also co</w:t>
      </w:r>
      <w:r w:rsidR="00F268E7">
        <w:rPr>
          <w:spacing w:val="1"/>
        </w:rPr>
        <w:t xml:space="preserve">ntribute in SCC development including </w:t>
      </w:r>
      <w:r w:rsidR="00CC75FC" w:rsidRPr="00F268E7">
        <w:rPr>
          <w:i/>
          <w:spacing w:val="1"/>
        </w:rPr>
        <w:t>RAS</w:t>
      </w:r>
      <w:r w:rsidR="00CC75FC" w:rsidRPr="00EE15C9">
        <w:rPr>
          <w:spacing w:val="1"/>
        </w:rPr>
        <w:t xml:space="preserve"> and</w:t>
      </w:r>
      <w:r w:rsidR="007E0B43" w:rsidRPr="00EE15C9">
        <w:rPr>
          <w:spacing w:val="1"/>
        </w:rPr>
        <w:t xml:space="preserve"> </w:t>
      </w:r>
      <w:r w:rsidR="007E0B43" w:rsidRPr="00F268E7">
        <w:rPr>
          <w:i/>
          <w:spacing w:val="1"/>
        </w:rPr>
        <w:t>pl6INK4a</w:t>
      </w:r>
      <w:r w:rsidR="00F268E7">
        <w:rPr>
          <w:spacing w:val="1"/>
        </w:rPr>
        <w:t xml:space="preserve"> </w:t>
      </w:r>
      <w:r w:rsidR="00CC75FC" w:rsidRPr="00EE15C9">
        <w:rPr>
          <w:spacing w:val="1"/>
        </w:rPr>
        <w:t xml:space="preserve">although mutations in these genes are observed </w:t>
      </w:r>
      <w:r w:rsidR="00A47F3F" w:rsidRPr="00EE15C9">
        <w:rPr>
          <w:spacing w:val="1"/>
        </w:rPr>
        <w:t xml:space="preserve">at a lower frequency than </w:t>
      </w:r>
      <w:r w:rsidR="00A47F3F" w:rsidRPr="00F268E7">
        <w:rPr>
          <w:i/>
          <w:spacing w:val="1"/>
        </w:rPr>
        <w:t>p53</w:t>
      </w:r>
      <w:r w:rsidR="00A47F3F" w:rsidRPr="00EE15C9">
        <w:rPr>
          <w:spacing w:val="1"/>
        </w:rPr>
        <w:t xml:space="preserve"> </w:t>
      </w:r>
      <w:r w:rsidR="00E104B7" w:rsidRPr="00EE15C9">
        <w:rPr>
          <w:spacing w:val="1"/>
        </w:rPr>
        <w:fldChar w:fldCharType="begin"/>
      </w:r>
      <w:r w:rsidR="005C7BC4" w:rsidRPr="00EE15C9">
        <w:rPr>
          <w:spacing w:val="1"/>
        </w:rPr>
        <w:instrText xml:space="preserve"> ADDIN EN.CITE &lt;EndNote&gt;&lt;Cite&gt;&lt;Author&gt;Emmert&lt;/Author&gt;&lt;Year&gt;2014&lt;/Year&gt;&lt;RecNum&gt;561&lt;/RecNum&gt;&lt;DisplayText&gt;(Emmert, et al., 2014; J. Xie, 2008)&lt;/DisplayText&gt;&lt;record&gt;&lt;rec-number&gt;561&lt;/rec-number&gt;&lt;foreign-keys&gt;&lt;key app="EN" db-id="tp92zpdpevpvz1ewt26x9wfntztvffdf9za2" timestamp="1518361773"&gt;561&lt;/key&gt;&lt;/foreign-keys&gt;&lt;ref-type name="Book Section"&gt;5&lt;/ref-type&gt;&lt;contributors&gt;&lt;authors&gt;&lt;author&gt;Emmert, Steffen&lt;/author&gt;&lt;author&gt;Schön, Michael P&lt;/author&gt;&lt;author&gt;Haenssle, Holger A&lt;/author&gt;&lt;/authors&gt;&lt;/contributors&gt;&lt;titles&gt;&lt;title&gt;Molecular biology of basal and squamous cell carcinomas&lt;/title&gt;&lt;secondary-title&gt;Sunlight, Vitamin D and Skin Cancer&lt;/secondary-title&gt;&lt;/titles&gt;&lt;pages&gt;234-252&lt;/pages&gt;&lt;dates&gt;&lt;year&gt;2014&lt;/year&gt;&lt;/dates&gt;&lt;publisher&gt;Springer&lt;/publisher&gt;&lt;urls&gt;&lt;/urls&gt;&lt;/record&gt;&lt;/Cite&gt;&lt;Cite&gt;&lt;Author&gt;Xie&lt;/Author&gt;&lt;Year&gt;2008&lt;/Year&gt;&lt;RecNum&gt;562&lt;/RecNum&gt;&lt;record&gt;&lt;rec-number&gt;562&lt;/rec-number&gt;&lt;foreign-keys&gt;&lt;key app="EN" db-id="tp92zpdpevpvz1ewt26x9wfntztvffdf9za2" timestamp="1518363340"&gt;562&lt;/key&gt;&lt;/foreign-keys&gt;&lt;ref-type name="Book Section"&gt;5&lt;/ref-type&gt;&lt;contributors&gt;&lt;authors&gt;&lt;author&gt;Xie, Jingwu&lt;/author&gt;&lt;/authors&gt;&lt;/contributors&gt;&lt;titles&gt;&lt;title&gt;Molecular biology of basal and squamous cell carcinomas&lt;/title&gt;&lt;secondary-title&gt;Sunlight, Vitamin D and Skin Cancer&lt;/secondary-title&gt;&lt;/titles&gt;&lt;pages&gt;241-251&lt;/pages&gt;&lt;dates&gt;&lt;year&gt;2008&lt;/year&gt;&lt;/dates&gt;&lt;publisher&gt;Springer&lt;/publisher&gt;&lt;urls&gt;&lt;/urls&gt;&lt;/record&gt;&lt;/Cite&gt;&lt;/EndNote&gt;</w:instrText>
      </w:r>
      <w:r w:rsidR="00E104B7" w:rsidRPr="00EE15C9">
        <w:rPr>
          <w:spacing w:val="1"/>
        </w:rPr>
        <w:fldChar w:fldCharType="separate"/>
      </w:r>
      <w:r w:rsidR="003F7E66">
        <w:rPr>
          <w:noProof/>
          <w:spacing w:val="1"/>
        </w:rPr>
        <w:t xml:space="preserve">(Emmert, et al., 2014; </w:t>
      </w:r>
      <w:r w:rsidR="005C7BC4" w:rsidRPr="00EE15C9">
        <w:rPr>
          <w:noProof/>
          <w:spacing w:val="1"/>
        </w:rPr>
        <w:t>Xie, 2008)</w:t>
      </w:r>
      <w:r w:rsidR="00E104B7" w:rsidRPr="00EE15C9">
        <w:rPr>
          <w:spacing w:val="1"/>
        </w:rPr>
        <w:fldChar w:fldCharType="end"/>
      </w:r>
      <w:r w:rsidR="007E0B43" w:rsidRPr="00EE15C9">
        <w:rPr>
          <w:spacing w:val="1"/>
        </w:rPr>
        <w:t xml:space="preserve">. </w:t>
      </w:r>
      <w:r w:rsidR="00B72D17" w:rsidRPr="00EE15C9">
        <w:t>In malig</w:t>
      </w:r>
      <w:r w:rsidR="00F268E7">
        <w:t xml:space="preserve">nant melanoma, </w:t>
      </w:r>
      <w:r w:rsidR="00B72D17" w:rsidRPr="00EE15C9">
        <w:t>various sig</w:t>
      </w:r>
      <w:r w:rsidR="001C14BA">
        <w:t>nalling pathways have been shown</w:t>
      </w:r>
      <w:r w:rsidR="00B72D17" w:rsidRPr="00EE15C9">
        <w:t xml:space="preserve"> to be deregulated</w:t>
      </w:r>
      <w:r w:rsidR="00F268E7">
        <w:t xml:space="preserve"> with the most imp</w:t>
      </w:r>
      <w:r w:rsidR="001C14BA">
        <w:t>ortant one being the RAS-ERK</w:t>
      </w:r>
      <w:r w:rsidR="0039665D" w:rsidRPr="00EE15C9">
        <w:t xml:space="preserve"> </w:t>
      </w:r>
      <w:r w:rsidR="00E104B7" w:rsidRPr="00EE15C9">
        <w:fldChar w:fldCharType="begin">
          <w:fldData xml:space="preserve">PEVuZE5vdGU+PENpdGU+PEF1dGhvcj5LbzwvQXV0aG9yPjxZZWFyPjIwMTE8L1llYXI+PFJlY051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</w:fldData>
        </w:fldChar>
      </w:r>
      <w:r w:rsidR="00AD58DB" w:rsidRPr="00EE15C9">
        <w:instrText xml:space="preserve"> ADDIN EN.CITE </w:instrText>
      </w:r>
      <w:r w:rsidR="00AD58DB" w:rsidRPr="00EE15C9">
        <w:fldChar w:fldCharType="begin">
          <w:fldData xml:space="preserve">PEVuZE5vdGU+PENpdGU+PEF1dGhvcj5LbzwvQXV0aG9yPjxZZWFyPjIwMTE8L1llYXI+PFJlY051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</w:fldData>
        </w:fldChar>
      </w:r>
      <w:r w:rsidR="00AD58DB" w:rsidRPr="00EE15C9">
        <w:instrText xml:space="preserve"> ADDIN EN.CITE.DATA </w:instrText>
      </w:r>
      <w:r w:rsidR="00AD58DB" w:rsidRPr="00EE15C9">
        <w:fldChar w:fldCharType="end"/>
      </w:r>
      <w:r w:rsidR="00E104B7" w:rsidRPr="00EE15C9">
        <w:fldChar w:fldCharType="separate"/>
      </w:r>
      <w:r w:rsidR="003F7E66">
        <w:rPr>
          <w:noProof/>
        </w:rPr>
        <w:t xml:space="preserve">(Dahl &amp; Guldberg, 2007; </w:t>
      </w:r>
      <w:r w:rsidR="00AD58DB" w:rsidRPr="00EE15C9">
        <w:rPr>
          <w:noProof/>
        </w:rPr>
        <w:t>Ko &amp; Fisher, 2011; Shtivelman, et al., 2014)</w:t>
      </w:r>
      <w:r w:rsidR="00E104B7" w:rsidRPr="00EE15C9">
        <w:fldChar w:fldCharType="end"/>
      </w:r>
      <w:r w:rsidR="00475AD2">
        <w:t>. In particular, mutations in the</w:t>
      </w:r>
      <w:r w:rsidR="00B72D17" w:rsidRPr="00EE15C9">
        <w:t xml:space="preserve"> </w:t>
      </w:r>
      <w:r w:rsidR="00B72D17" w:rsidRPr="00475AD2">
        <w:rPr>
          <w:i/>
        </w:rPr>
        <w:t>BRAF</w:t>
      </w:r>
      <w:r w:rsidR="00475AD2">
        <w:t xml:space="preserve"> gene </w:t>
      </w:r>
      <w:r w:rsidR="00B72D17" w:rsidRPr="00EE15C9">
        <w:t>are the most common lesions among melanoma patients</w:t>
      </w:r>
      <w:r w:rsidR="0039665D" w:rsidRPr="00EE15C9">
        <w:t xml:space="preserve"> </w:t>
      </w:r>
      <w:r w:rsidR="00E104B7" w:rsidRPr="00EE15C9">
        <w:fldChar w:fldCharType="begin">
          <w:fldData xml:space="preserve">PEVuZE5vdGU+PENpdGU+PEF1dGhvcj5TaHRpdmVsbWFuPC9BdXRob3I+PFllYXI+MjAxNDwvWWVh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</w:fldData>
        </w:fldChar>
      </w:r>
      <w:r w:rsidR="008E5CEF" w:rsidRPr="00EE15C9">
        <w:instrText xml:space="preserve"> ADDIN EN.CITE </w:instrText>
      </w:r>
      <w:r w:rsidR="008E5CEF" w:rsidRPr="00EE15C9">
        <w:fldChar w:fldCharType="begin">
          <w:fldData xml:space="preserve">PEVuZE5vdGU+PENpdGU+PEF1dGhvcj5TaHRpdmVsbWFuPC9BdXRob3I+PFllYXI+MjAxNDwvWWVh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</w:fldData>
        </w:fldChar>
      </w:r>
      <w:r w:rsidR="008E5CEF" w:rsidRPr="00EE15C9">
        <w:instrText xml:space="preserve"> ADDIN EN.CITE.DATA </w:instrText>
      </w:r>
      <w:r w:rsidR="008E5CEF" w:rsidRPr="00EE15C9">
        <w:fldChar w:fldCharType="end"/>
      </w:r>
      <w:r w:rsidR="00E104B7" w:rsidRPr="00EE15C9">
        <w:fldChar w:fldCharType="separate"/>
      </w:r>
      <w:r w:rsidR="008E5CEF" w:rsidRPr="00EE15C9">
        <w:rPr>
          <w:noProof/>
        </w:rPr>
        <w:t>(Shtivelman, et al., 2014)</w:t>
      </w:r>
      <w:r w:rsidR="00E104B7" w:rsidRPr="00EE15C9">
        <w:fldChar w:fldCharType="end"/>
      </w:r>
      <w:r w:rsidR="00B72D17" w:rsidRPr="00EE15C9">
        <w:t xml:space="preserve">. </w:t>
      </w:r>
    </w:p>
    <w:p w:rsidR="00A93FBD" w:rsidRDefault="004D32C4" w:rsidP="001C14BA">
      <w:pPr>
        <w:spacing w:line="480" w:lineRule="auto"/>
        <w:ind w:firstLine="567"/>
        <w:jc w:val="both"/>
      </w:pPr>
      <w:r>
        <w:t>On the other hand, e</w:t>
      </w:r>
      <w:r w:rsidR="00475AD2">
        <w:t>pigenetic modifications</w:t>
      </w:r>
      <w:r w:rsidR="001C14BA">
        <w:t xml:space="preserve"> can</w:t>
      </w:r>
      <w:r w:rsidR="00B635CA" w:rsidRPr="00EE15C9">
        <w:t xml:space="preserve"> contribu</w:t>
      </w:r>
      <w:r w:rsidR="00475AD2">
        <w:t xml:space="preserve">te to malignant transformation </w:t>
      </w:r>
      <w:r w:rsidR="00B635CA" w:rsidRPr="00EE15C9">
        <w:t>by</w:t>
      </w:r>
      <w:r w:rsidR="00475AD2">
        <w:t xml:space="preserve"> means of altering gene expression responsible for </w:t>
      </w:r>
      <w:r w:rsidR="00B635CA" w:rsidRPr="00EE15C9">
        <w:t>abnormal cell proliferation</w:t>
      </w:r>
      <w:r w:rsidR="005F5820" w:rsidRPr="00EE15C9">
        <w:t xml:space="preserve"> </w:t>
      </w:r>
      <w:r w:rsidR="00E104B7" w:rsidRPr="00EE15C9">
        <w:fldChar w:fldCharType="begin"/>
      </w:r>
      <w:r w:rsidR="008E5CEF" w:rsidRPr="00EE15C9">
        <w:instrText xml:space="preserve"> ADDIN EN.CITE &lt;EndNote&gt;&lt;Cite&gt;&lt;Author&gt;Sigalotti&lt;/Author&gt;&lt;Year&gt;2010&lt;/Year&gt;&lt;RecNum&gt;442&lt;/RecNum&gt;&lt;DisplayText&gt;(Sigalotti, et al., 2010)&lt;/DisplayText&gt;&lt;record&gt;&lt;rec-number&gt;442&lt;/rec-number&gt;&lt;foreign-keys&gt;&lt;key app="EN" db-id="tp92zpdpevpvz1ewt26x9wfntztvffdf9za2" timestamp="1509801534"&gt;442&lt;/key&gt;&lt;/foreign-keys&gt;&lt;ref-type name="Journal Article"&gt;17&lt;/ref-type&gt;&lt;contributors&gt;&lt;authors&gt;&lt;author&gt;Sigalotti, Luca&lt;/author&gt;&lt;author&gt;Covre, Alessia&lt;/author&gt;&lt;author&gt;Fratta, Elisabetta&lt;/author&gt;&lt;author&gt;Parisi, Giulia&lt;/author&gt;&lt;author&gt;Colizzi, Francesca&lt;/author&gt;&lt;author&gt;Rizzo, Aurora&lt;/author&gt;&lt;author&gt;Danielli, Riccardo&lt;/author&gt;&lt;author&gt;Nicolay, Hugues JM&lt;/author&gt;&lt;author&gt;Coral, Sandra&lt;/author&gt;&lt;author&gt;Maio, Michele&lt;/author&gt;&lt;/authors&gt;&lt;/contributors&gt;&lt;titles&gt;&lt;title&gt;Epigenetics of human cutaneous melanoma: setting the stage for new therapeutic strategies&lt;/title&gt;&lt;secondary-title&gt;Journal of translational medicine&lt;/secondary-title&gt;&lt;/titles&gt;&lt;periodical&gt;&lt;full-title&gt;Journal of translational medicine&lt;/full-title&gt;&lt;/periodical&gt;&lt;pages&gt;56&lt;/pages&gt;&lt;volume&gt;8&lt;/volume&gt;&lt;number&gt;1&lt;/number&gt;&lt;dates&gt;&lt;year&gt;2010&lt;/year&gt;&lt;/dates&gt;&lt;isbn&gt;1479-5876&lt;/isbn&gt;&lt;urls&gt;&lt;/urls&gt;&lt;/record&gt;&lt;/Cite&gt;&lt;/EndNote&gt;</w:instrText>
      </w:r>
      <w:r w:rsidR="00E104B7" w:rsidRPr="00EE15C9">
        <w:fldChar w:fldCharType="separate"/>
      </w:r>
      <w:r w:rsidR="008E5CEF" w:rsidRPr="00EE15C9">
        <w:rPr>
          <w:noProof/>
        </w:rPr>
        <w:t>(Sigalotti, et al., 2010)</w:t>
      </w:r>
      <w:r w:rsidR="00E104B7" w:rsidRPr="00EE15C9">
        <w:fldChar w:fldCharType="end"/>
      </w:r>
      <w:r w:rsidR="00B635CA" w:rsidRPr="00EE15C9">
        <w:t xml:space="preserve">. </w:t>
      </w:r>
      <w:r w:rsidR="00475AD2">
        <w:t>Because epigeneti</w:t>
      </w:r>
      <w:r w:rsidR="001C14BA">
        <w:t>c modifications are reversible (</w:t>
      </w:r>
      <w:r w:rsidR="00705F04" w:rsidRPr="00EE15C9">
        <w:t>in</w:t>
      </w:r>
      <w:r w:rsidR="00475AD2">
        <w:t xml:space="preserve"> contrast to genetic mutations</w:t>
      </w:r>
      <w:r w:rsidR="001C14BA">
        <w:t>)</w:t>
      </w:r>
      <w:r w:rsidR="00561C0F" w:rsidRPr="00EE15C9">
        <w:t xml:space="preserve"> there is a growing interest in identifying agents </w:t>
      </w:r>
      <w:r w:rsidR="001C14BA">
        <w:t>with the potential to interact</w:t>
      </w:r>
      <w:r w:rsidR="00475AD2">
        <w:t xml:space="preserve"> with the cancer epigenome </w:t>
      </w:r>
      <w:r w:rsidR="001C14BA">
        <w:t>and thus</w:t>
      </w:r>
      <w:r w:rsidR="00561C0F" w:rsidRPr="00EE15C9">
        <w:t xml:space="preserve"> </w:t>
      </w:r>
      <w:r w:rsidR="00A37AD4" w:rsidRPr="00EE15C9">
        <w:t>res</w:t>
      </w:r>
      <w:r w:rsidR="001C14BA">
        <w:t>tore its</w:t>
      </w:r>
      <w:r w:rsidR="00475AD2">
        <w:t xml:space="preserve"> “normal” state</w:t>
      </w:r>
      <w:r w:rsidR="00A37AD4" w:rsidRPr="00EE15C9">
        <w:t>.</w:t>
      </w:r>
      <w:r w:rsidR="001C14BA">
        <w:t xml:space="preserve"> I</w:t>
      </w:r>
      <w:r w:rsidR="00561C0F" w:rsidRPr="00EE15C9">
        <w:t>n this context</w:t>
      </w:r>
      <w:r w:rsidR="00A37AD4" w:rsidRPr="00EE15C9">
        <w:t>,</w:t>
      </w:r>
      <w:r w:rsidR="001C14BA">
        <w:t xml:space="preserve"> various</w:t>
      </w:r>
      <w:r w:rsidR="00A37AD4" w:rsidRPr="00EE15C9">
        <w:t xml:space="preserve"> </w:t>
      </w:r>
      <w:r w:rsidR="00561C0F" w:rsidRPr="00EE15C9">
        <w:t xml:space="preserve">dietary phytochemicals have been shown to exhibit </w:t>
      </w:r>
      <w:r w:rsidR="00DF0649" w:rsidRPr="00EE15C9">
        <w:t>a plurality of</w:t>
      </w:r>
      <w:r w:rsidR="00917808">
        <w:t xml:space="preserve"> biological </w:t>
      </w:r>
      <w:r w:rsidR="00DF0649" w:rsidRPr="00EE15C9">
        <w:t>properties (</w:t>
      </w:r>
      <w:r w:rsidR="00917808">
        <w:t xml:space="preserve">e.g. </w:t>
      </w:r>
      <w:r w:rsidR="00DF0649" w:rsidRPr="00EE15C9">
        <w:t>an</w:t>
      </w:r>
      <w:r w:rsidR="00917808">
        <w:t>ti-inflammatory, anti-proliferative, anti-mutagenic, anti-oxidant, anti-cancer, etc.</w:t>
      </w:r>
      <w:r w:rsidR="00DF0649" w:rsidRPr="00EE15C9">
        <w:t xml:space="preserve">) </w:t>
      </w:r>
      <w:r>
        <w:t>in addition to</w:t>
      </w:r>
      <w:r w:rsidR="001C14BA">
        <w:t xml:space="preserve"> their capacity</w:t>
      </w:r>
      <w:r w:rsidR="00A87530">
        <w:t xml:space="preserve"> </w:t>
      </w:r>
      <w:r>
        <w:t>of</w:t>
      </w:r>
      <w:r w:rsidR="00DF0649" w:rsidRPr="00EE15C9">
        <w:t xml:space="preserve"> </w:t>
      </w:r>
      <w:r>
        <w:t>regulating</w:t>
      </w:r>
      <w:r w:rsidR="00A87530">
        <w:t xml:space="preserve"> gene expression by </w:t>
      </w:r>
      <w:r w:rsidR="001C14BA">
        <w:t xml:space="preserve">means of </w:t>
      </w:r>
      <w:r w:rsidR="00A87530">
        <w:t>modulating the</w:t>
      </w:r>
      <w:r w:rsidR="00DF0649" w:rsidRPr="00EE15C9">
        <w:t xml:space="preserve"> </w:t>
      </w:r>
      <w:r w:rsidR="00A87530">
        <w:t>epigenetic response</w:t>
      </w:r>
      <w:r w:rsidR="00F77D60" w:rsidRPr="00EE15C9">
        <w:t xml:space="preserve"> </w:t>
      </w:r>
      <w:r w:rsidR="00F77D60" w:rsidRPr="00EE15C9">
        <w:fldChar w:fldCharType="begin">
          <w:fldData xml:space="preserve">PEVuZE5vdGU+PENpdGU+PEF1dGhvcj5SdXBhc2luZ2hlPC9BdXRob3I+PFllYXI+MjAxNjwvWWVh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</w:fldData>
        </w:fldChar>
      </w:r>
      <w:r w:rsidR="005C7BC4" w:rsidRPr="00EE15C9">
        <w:instrText xml:space="preserve"> ADDIN EN.CITE </w:instrText>
      </w:r>
      <w:r w:rsidR="005C7BC4" w:rsidRPr="00EE15C9">
        <w:fldChar w:fldCharType="begin">
          <w:fldData xml:space="preserve">PEVuZE5vdGU+PENpdGU+PEF1dGhvcj5SdXBhc2luZ2hlPC9BdXRob3I+PFllYXI+MjAxNjwvWWVh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</w:fldData>
        </w:fldChar>
      </w:r>
      <w:r w:rsidR="005C7BC4" w:rsidRPr="00EE15C9">
        <w:instrText xml:space="preserve"> ADDIN EN.CITE.DATA </w:instrText>
      </w:r>
      <w:r w:rsidR="005C7BC4" w:rsidRPr="00EE15C9">
        <w:fldChar w:fldCharType="end"/>
      </w:r>
      <w:r w:rsidR="00F77D60" w:rsidRPr="00EE15C9">
        <w:fldChar w:fldCharType="separate"/>
      </w:r>
      <w:r w:rsidR="00F07202" w:rsidRPr="00EE15C9">
        <w:rPr>
          <w:noProof/>
        </w:rPr>
        <w:t>(</w:t>
      </w:r>
      <w:r w:rsidR="008A2D42" w:rsidRPr="00EE15C9">
        <w:fldChar w:fldCharType="begin">
          <w:fldData xml:space="preserve">PEVuZE5vdGU+PENpdGU+PEF1dGhvcj5GaXRzaW91PC9BdXRob3I+PFllYXI+MjAxNjwvWWVhcj48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</w:fldData>
        </w:fldChar>
      </w:r>
      <w:r w:rsidR="008A2D42" w:rsidRPr="00EE15C9">
        <w:instrText xml:space="preserve"> ADDIN EN.CITE </w:instrText>
      </w:r>
      <w:r w:rsidR="008A2D42" w:rsidRPr="00EE15C9">
        <w:fldChar w:fldCharType="begin">
          <w:fldData xml:space="preserve">PEVuZE5vdGU+PENpdGU+PEF1dGhvcj5GaXRzaW91PC9BdXRob3I+PFllYXI+MjAxNjwvWWVhcj48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</w:fldData>
        </w:fldChar>
      </w:r>
      <w:r w:rsidR="008A2D42" w:rsidRPr="00EE15C9">
        <w:instrText xml:space="preserve"> ADDIN EN.CITE.DATA </w:instrText>
      </w:r>
      <w:r w:rsidR="008A2D42" w:rsidRPr="00EE15C9">
        <w:fldChar w:fldCharType="end"/>
      </w:r>
      <w:r w:rsidR="008A2D42" w:rsidRPr="00EE15C9">
        <w:fldChar w:fldCharType="separate"/>
      </w:r>
      <w:r w:rsidR="008A2D42" w:rsidRPr="00EE15C9">
        <w:rPr>
          <w:noProof/>
        </w:rPr>
        <w:t>Fitsiou, et al., 2016</w:t>
      </w:r>
      <w:r w:rsidR="008A2D42">
        <w:rPr>
          <w:noProof/>
        </w:rPr>
        <w:t>a</w:t>
      </w:r>
      <w:r w:rsidR="008A2D42" w:rsidRPr="00EE15C9">
        <w:rPr>
          <w:noProof/>
        </w:rPr>
        <w:t xml:space="preserve">; </w:t>
      </w:r>
      <w:r w:rsidR="008A2D42">
        <w:rPr>
          <w:noProof/>
        </w:rPr>
        <w:t xml:space="preserve">Fitsiou, et al., 2016b; Fitsiou, et al., 2018; Spyridopoulou, et al., 2017; </w:t>
      </w:r>
      <w:r w:rsidR="002A51D2">
        <w:rPr>
          <w:noProof/>
        </w:rPr>
        <w:t xml:space="preserve">Issa, et al., 2006; Johnson, 2007; </w:t>
      </w:r>
      <w:r w:rsidR="008A2D42" w:rsidRPr="00EE15C9">
        <w:rPr>
          <w:noProof/>
        </w:rPr>
        <w:t xml:space="preserve">Li, et al., </w:t>
      </w:r>
      <w:r w:rsidR="002A51D2">
        <w:rPr>
          <w:noProof/>
        </w:rPr>
        <w:t xml:space="preserve">2014; Nohynek, et al., 2006; </w:t>
      </w:r>
      <w:r w:rsidR="008A2D42" w:rsidRPr="00EE15C9">
        <w:rPr>
          <w:noProof/>
        </w:rPr>
        <w:t>Ziech, et al., 2012</w:t>
      </w:r>
      <w:r w:rsidR="008A2D42">
        <w:rPr>
          <w:noProof/>
        </w:rPr>
        <w:t xml:space="preserve">; </w:t>
      </w:r>
      <w:r w:rsidR="008A2D42" w:rsidRPr="00EE15C9">
        <w:fldChar w:fldCharType="end"/>
      </w:r>
      <w:r w:rsidR="00F07202" w:rsidRPr="00EE15C9">
        <w:rPr>
          <w:noProof/>
        </w:rPr>
        <w:t>Li, et al., 2016; Rupasinghe, et al., 2016; Supic, et al., 2013)</w:t>
      </w:r>
      <w:r w:rsidR="00F77D60" w:rsidRPr="00EE15C9">
        <w:fldChar w:fldCharType="end"/>
      </w:r>
      <w:r w:rsidR="00F77D60" w:rsidRPr="00EE15C9">
        <w:t>.</w:t>
      </w:r>
      <w:r w:rsidR="00DF0649" w:rsidRPr="00EE15C9">
        <w:t xml:space="preserve"> Among the various types </w:t>
      </w:r>
      <w:r w:rsidR="00A87530">
        <w:t>of phytochemicals, isothiocyanates (</w:t>
      </w:r>
      <w:r w:rsidR="00A47B72" w:rsidRPr="00EE15C9">
        <w:t>I</w:t>
      </w:r>
      <w:r w:rsidR="00DF0649" w:rsidRPr="00EE15C9">
        <w:t>T</w:t>
      </w:r>
      <w:r w:rsidR="00A47B72" w:rsidRPr="00EE15C9">
        <w:t>C</w:t>
      </w:r>
      <w:r>
        <w:t xml:space="preserve">s) </w:t>
      </w:r>
      <w:r w:rsidR="001C14BA">
        <w:t xml:space="preserve">are </w:t>
      </w:r>
      <w:r>
        <w:t xml:space="preserve">found </w:t>
      </w:r>
      <w:r w:rsidR="00DF0649" w:rsidRPr="00EE15C9">
        <w:t xml:space="preserve">abundant in </w:t>
      </w:r>
      <w:r w:rsidR="00A87530">
        <w:t xml:space="preserve">cruciferous </w:t>
      </w:r>
      <w:r w:rsidR="00DF0649" w:rsidRPr="00EE15C9">
        <w:t xml:space="preserve">vegetables of the </w:t>
      </w:r>
      <w:r w:rsidR="00DF0649" w:rsidRPr="00A87530">
        <w:rPr>
          <w:i/>
        </w:rPr>
        <w:t>Brassicaceae</w:t>
      </w:r>
      <w:r w:rsidR="00DF0649" w:rsidRPr="00EE15C9">
        <w:t xml:space="preserve"> family</w:t>
      </w:r>
      <w:r w:rsidR="002469BC">
        <w:t xml:space="preserve"> (e.g. cauliflower, cabbage, broccoli, Brussels sprouts, etc.)</w:t>
      </w:r>
      <w:r w:rsidR="00612DA5">
        <w:t xml:space="preserve"> </w:t>
      </w:r>
      <w:r>
        <w:t xml:space="preserve">and have been shown to contribute to cancer prevention </w:t>
      </w:r>
      <w:r w:rsidR="00F07202" w:rsidRPr="00EE15C9">
        <w:t>th</w:t>
      </w:r>
      <w:r w:rsidR="00F77D60" w:rsidRPr="00EE15C9">
        <w:t>ro</w:t>
      </w:r>
      <w:r w:rsidR="00612DA5">
        <w:t>ugh a wide range of mechanisms including modulation of the epigenetic response</w:t>
      </w:r>
      <w:r w:rsidR="00F07202" w:rsidRPr="00EE15C9">
        <w:t xml:space="preserve"> </w:t>
      </w:r>
      <w:r w:rsidR="00F07202" w:rsidRPr="00EE15C9">
        <w:fldChar w:fldCharType="begin"/>
      </w:r>
      <w:r w:rsidR="005C7BC4" w:rsidRPr="00EE15C9">
        <w:instrText xml:space="preserve"> ADDIN EN.CITE &lt;EndNote&gt;&lt;Cite&gt;&lt;Author&gt;Li&lt;/Author&gt;&lt;Year&gt;2016&lt;/Year&gt;&lt;RecNum&gt;293&lt;/RecNum&gt;&lt;DisplayText&gt;(W. Li, et al., 2016)&lt;/DisplayText&gt;&lt;record&gt;&lt;rec-number&gt;293&lt;/rec-number&gt;&lt;foreign-keys&gt;&lt;key app="EN" db-id="tp92zpdpevpvz1ewt26x9wfntztvffdf9za2" timestamp="1509801477"&gt;293&lt;/key&gt;&lt;/foreign-keys&gt;&lt;ref-type name="Journal Article"&gt;17&lt;/ref-type&gt;&lt;contributors&gt;&lt;authors&gt;&lt;author&gt;Li, Wenji&lt;/author&gt;&lt;author&gt;Guo, Yue&lt;/author&gt;&lt;author&gt;Zhang, Chengyue&lt;/author&gt;&lt;author&gt;Wu, Renyi&lt;/author&gt;&lt;author&gt;Yang, Anne Yuqing&lt;/author&gt;&lt;author&gt;Gaspar, John&lt;/author&gt;&lt;author&gt;Kong, Ah-Ng Tony&lt;/author&gt;&lt;/authors&gt;&lt;/contributors&gt;&lt;titles&gt;&lt;title&gt;Dietary phytochemicals and cancer chemoprevention: a perspective on oxidative stress, inflammation, and epigenetics&lt;/title&gt;&lt;secondary-title&gt;Chemical research in toxicology&lt;/secondary-title&gt;&lt;/titles&gt;&lt;periodical&gt;&lt;full-title&gt;Chemical research in toxicology&lt;/full-title&gt;&lt;/periodical&gt;&lt;pages&gt;2071-2095&lt;/pages&gt;&lt;volume&gt;29&lt;/volume&gt;&lt;number&gt;12&lt;/number&gt;&lt;dates&gt;&lt;year&gt;2016&lt;/year&gt;&lt;/dates&gt;&lt;isbn&gt;0893-228X&lt;/isbn&gt;&lt;urls&gt;&lt;related-urls&gt;&lt;url&gt;https://pubs.acs.org/doi/pdfplus/10.1021/acs.chemrestox.6b00413&lt;/url&gt;&lt;/related-urls&gt;&lt;/urls&gt;&lt;/record&gt;&lt;/Cite&gt;&lt;/EndNote&gt;</w:instrText>
      </w:r>
      <w:r w:rsidR="00F07202" w:rsidRPr="00EE15C9">
        <w:fldChar w:fldCharType="separate"/>
      </w:r>
      <w:r w:rsidR="00F07202" w:rsidRPr="00EE15C9">
        <w:rPr>
          <w:noProof/>
        </w:rPr>
        <w:t>(</w:t>
      </w:r>
      <w:r w:rsidR="008A2D42" w:rsidRPr="00EE15C9">
        <w:fldChar w:fldCharType="begin">
          <w:fldData xml:space="preserve">PEVuZE5vdGU+PENpdGU+PEF1dGhvcj5BYmR1bGw8L0F1dGhvcj48WWVhcj4yMDEzPC9ZZWFyPjxS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IzOTkt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=
</w:fldData>
        </w:fldChar>
      </w:r>
      <w:r w:rsidR="008A2D42" w:rsidRPr="00EE15C9">
        <w:instrText xml:space="preserve"> ADDIN EN.CITE </w:instrText>
      </w:r>
      <w:r w:rsidR="008A2D42" w:rsidRPr="00EE15C9">
        <w:fldChar w:fldCharType="begin">
          <w:fldData xml:space="preserve">PEVuZE5vdGU+PENpdGU+PEF1dGhvcj5BYmR1bGw8L0F1dGhvcj48WWVhcj4yMDEzPC9ZZWFyPjxS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IzOTkt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=
</w:fldData>
        </w:fldChar>
      </w:r>
      <w:r w:rsidR="008A2D42" w:rsidRPr="00EE15C9">
        <w:instrText xml:space="preserve"> ADDIN EN.CITE.DATA </w:instrText>
      </w:r>
      <w:r w:rsidR="008A2D42" w:rsidRPr="00EE15C9">
        <w:fldChar w:fldCharType="end"/>
      </w:r>
      <w:r w:rsidR="008A2D42" w:rsidRPr="00EE15C9">
        <w:fldChar w:fldCharType="separate"/>
      </w:r>
      <w:r w:rsidR="008A2D42" w:rsidRPr="00EE15C9">
        <w:rPr>
          <w:noProof/>
        </w:rPr>
        <w:t>Abdull, et al., 2013; Fahey, et al., 1997</w:t>
      </w:r>
      <w:r w:rsidR="002A51D2">
        <w:rPr>
          <w:noProof/>
        </w:rPr>
        <w:t xml:space="preserve">; Murillo &amp; Mehta, 2001; Sahu &amp; Srivastava, 2009; Talalay &amp; Zhang, 1996; Zhang &amp; Talalay, 1994; </w:t>
      </w:r>
      <w:r w:rsidR="008A2D42" w:rsidRPr="00EE15C9">
        <w:rPr>
          <w:noProof/>
        </w:rPr>
        <w:t>Zhang, et al., 1992</w:t>
      </w:r>
      <w:r w:rsidR="008A2D42">
        <w:rPr>
          <w:noProof/>
        </w:rPr>
        <w:t xml:space="preserve">; </w:t>
      </w:r>
      <w:r w:rsidR="008A2D42" w:rsidRPr="00EE15C9">
        <w:fldChar w:fldCharType="end"/>
      </w:r>
      <w:r w:rsidR="00F07202" w:rsidRPr="00EE15C9">
        <w:rPr>
          <w:noProof/>
        </w:rPr>
        <w:t>Li, et al., 2016)</w:t>
      </w:r>
      <w:r w:rsidR="00F07202" w:rsidRPr="00EE15C9">
        <w:fldChar w:fldCharType="end"/>
      </w:r>
      <w:r w:rsidR="00F07202" w:rsidRPr="00EE15C9">
        <w:t>.</w:t>
      </w:r>
    </w:p>
    <w:p w:rsidR="00302F9A" w:rsidRDefault="000B0B32" w:rsidP="00297619">
      <w:pPr>
        <w:spacing w:line="480" w:lineRule="auto"/>
        <w:ind w:firstLine="567"/>
        <w:jc w:val="both"/>
      </w:pPr>
      <w:r w:rsidRPr="00EE15C9">
        <w:t>In this review</w:t>
      </w:r>
      <w:r w:rsidR="004D32C4">
        <w:t xml:space="preserve"> article</w:t>
      </w:r>
      <w:r w:rsidR="003F409F" w:rsidRPr="00EE15C9">
        <w:t xml:space="preserve">, </w:t>
      </w:r>
      <w:r w:rsidR="00F74D1A" w:rsidRPr="00EE15C9">
        <w:t>we</w:t>
      </w:r>
      <w:r w:rsidRPr="00EE15C9">
        <w:t xml:space="preserve"> </w:t>
      </w:r>
      <w:r w:rsidR="003F409F" w:rsidRPr="00EE15C9">
        <w:t>discuss</w:t>
      </w:r>
      <w:r w:rsidR="00C4489D" w:rsidRPr="00EE15C9">
        <w:t xml:space="preserve"> the current </w:t>
      </w:r>
      <w:r w:rsidR="00612DA5">
        <w:t>state of knowledge regarding the epigenetic landscape of</w:t>
      </w:r>
      <w:r w:rsidR="00B6476E">
        <w:t xml:space="preserve"> skin cancer </w:t>
      </w:r>
      <w:r w:rsidR="003F409F" w:rsidRPr="00EE15C9">
        <w:t>and th</w:t>
      </w:r>
      <w:r w:rsidR="00612DA5">
        <w:t>e importance of</w:t>
      </w:r>
      <w:r w:rsidR="00B6476E">
        <w:t xml:space="preserve"> such </w:t>
      </w:r>
      <w:r w:rsidR="00612DA5">
        <w:t>epigenetic</w:t>
      </w:r>
      <w:r w:rsidR="003F409F" w:rsidRPr="00EE15C9">
        <w:t xml:space="preserve"> alterations in the initiation and progression</w:t>
      </w:r>
      <w:r w:rsidR="00F74D1A" w:rsidRPr="00EE15C9">
        <w:t xml:space="preserve"> of the disease</w:t>
      </w:r>
      <w:r w:rsidR="00B6476E">
        <w:t>.</w:t>
      </w:r>
      <w:r w:rsidR="00F74D1A" w:rsidRPr="00EE15C9">
        <w:t xml:space="preserve"> </w:t>
      </w:r>
      <w:r w:rsidR="00B6476E">
        <w:t>Finally, we discuss the underlying mechanism(s) by which</w:t>
      </w:r>
      <w:r w:rsidR="001034A2" w:rsidRPr="00EE15C9">
        <w:t xml:space="preserve"> ITCs intera</w:t>
      </w:r>
      <w:r w:rsidR="00B6476E">
        <w:t xml:space="preserve">ct with the </w:t>
      </w:r>
      <w:r w:rsidR="004D32C4">
        <w:t xml:space="preserve">skin cancer </w:t>
      </w:r>
      <w:r w:rsidR="00B6476E">
        <w:t>epigenome</w:t>
      </w:r>
      <w:r w:rsidR="001034A2" w:rsidRPr="00EE15C9">
        <w:t xml:space="preserve"> </w:t>
      </w:r>
      <w:r w:rsidR="00B6476E">
        <w:t xml:space="preserve">in order </w:t>
      </w:r>
      <w:r w:rsidR="001034A2" w:rsidRPr="00EE15C9">
        <w:t xml:space="preserve">to restore </w:t>
      </w:r>
      <w:r w:rsidR="004D32C4">
        <w:t xml:space="preserve">its normal </w:t>
      </w:r>
      <w:r w:rsidR="001034A2" w:rsidRPr="009431C7">
        <w:t>function</w:t>
      </w:r>
      <w:r w:rsidR="00302F9A" w:rsidRPr="009431C7">
        <w:t>.</w:t>
      </w:r>
      <w:r w:rsidR="003F409F" w:rsidRPr="009431C7">
        <w:t xml:space="preserve"> </w:t>
      </w:r>
    </w:p>
    <w:p w:rsidR="004D32C4" w:rsidRPr="009431C7" w:rsidRDefault="004D32C4" w:rsidP="00297619">
      <w:pPr>
        <w:spacing w:line="480" w:lineRule="auto"/>
        <w:ind w:firstLine="567"/>
        <w:jc w:val="both"/>
      </w:pPr>
    </w:p>
    <w:p w:rsidR="00200044" w:rsidRPr="009431C7" w:rsidRDefault="00D171CF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2" w:name="_Toc511334858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kin c</w:t>
      </w:r>
      <w:r w:rsidR="00F332B6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ancer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</w:t>
      </w:r>
      <w:r w:rsidR="00E360C5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etiology and </w:t>
      </w:r>
      <w:r w:rsidR="00200044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thophysiology</w:t>
      </w:r>
      <w:bookmarkEnd w:id="2"/>
      <w:r w:rsidR="00E360C5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F332B6" w:rsidRPr="009431C7" w:rsidRDefault="00D171CF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3" w:name="_Toc511334859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</w:t>
      </w:r>
      <w:r w:rsidR="007316F4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k factors</w:t>
      </w:r>
      <w:bookmarkEnd w:id="3"/>
      <w:r w:rsidR="00E360C5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F332B6" w:rsidRDefault="007705B9" w:rsidP="00297619">
      <w:pPr>
        <w:spacing w:line="480" w:lineRule="auto"/>
        <w:ind w:firstLine="567"/>
        <w:jc w:val="both"/>
      </w:pPr>
      <w:r w:rsidRPr="009431C7">
        <w:rPr>
          <w:rStyle w:val="tgc"/>
          <w:color w:val="222222"/>
        </w:rPr>
        <w:t>Skin cancer incidence is multifactorial</w:t>
      </w:r>
      <w:r w:rsidR="005033E2">
        <w:rPr>
          <w:rStyle w:val="tgc"/>
          <w:color w:val="222222"/>
        </w:rPr>
        <w:t xml:space="preserve"> and its development</w:t>
      </w:r>
      <w:r w:rsidR="00D52FF6" w:rsidRPr="009431C7">
        <w:t xml:space="preserve"> </w:t>
      </w:r>
      <w:r w:rsidRPr="009431C7">
        <w:t>is based on</w:t>
      </w:r>
      <w:r w:rsidR="00FA4804" w:rsidRPr="009431C7">
        <w:t xml:space="preserve"> </w:t>
      </w:r>
      <w:r w:rsidR="00D52FF6" w:rsidRPr="009431C7">
        <w:t xml:space="preserve">innate </w:t>
      </w:r>
      <w:r w:rsidR="00E360C5" w:rsidRPr="009431C7">
        <w:t xml:space="preserve">predisposition, </w:t>
      </w:r>
      <w:r w:rsidR="005033E2">
        <w:t xml:space="preserve">inheritable traits, environmental agents and </w:t>
      </w:r>
      <w:r w:rsidR="000F5447" w:rsidRPr="009431C7">
        <w:t xml:space="preserve">geographical </w:t>
      </w:r>
      <w:r w:rsidR="00684F75" w:rsidRPr="009431C7">
        <w:t>origin</w:t>
      </w:r>
      <w:r w:rsidR="005033E2">
        <w:t xml:space="preserve"> all of which play</w:t>
      </w:r>
      <w:r w:rsidR="00EA61CD" w:rsidRPr="009431C7">
        <w:t xml:space="preserve"> an important role </w:t>
      </w:r>
      <w:r w:rsidR="00E360C5" w:rsidRPr="009431C7">
        <w:t xml:space="preserve">in </w:t>
      </w:r>
      <w:r w:rsidR="005033E2">
        <w:t xml:space="preserve">the </w:t>
      </w:r>
      <w:r w:rsidR="00E360C5" w:rsidRPr="009431C7">
        <w:t>disease susceptibility</w:t>
      </w:r>
      <w:r w:rsidR="00DF2562" w:rsidRPr="009431C7">
        <w:t xml:space="preserve"> </w:t>
      </w:r>
      <w:r w:rsidR="00E104B7" w:rsidRPr="009431C7">
        <w:fldChar w:fldCharType="begin">
          <w:fldData xml:space="preserve">PEVuZE5vdGU+PENpdGU+PEF1dGhvcj5OYXJheWFuYW48L0F1dGhvcj48WWVhcj4yMDEwPC9ZZWFy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</w:fldData>
        </w:fldChar>
      </w:r>
      <w:r w:rsidR="00F07202" w:rsidRPr="009431C7">
        <w:instrText xml:space="preserve"> ADDIN EN.CITE </w:instrText>
      </w:r>
      <w:r w:rsidR="00F07202" w:rsidRPr="009431C7">
        <w:fldChar w:fldCharType="begin">
          <w:fldData xml:space="preserve">PEVuZE5vdGU+PENpdGU+PEF1dGhvcj5OYXJheWFuYW48L0F1dGhvcj48WWVhcj4yMDEwPC9ZZWFy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</w:fldData>
        </w:fldChar>
      </w:r>
      <w:r w:rsidR="00F07202" w:rsidRPr="009431C7">
        <w:instrText xml:space="preserve"> ADDIN EN.CITE.DATA </w:instrText>
      </w:r>
      <w:r w:rsidR="00F07202" w:rsidRPr="009431C7">
        <w:fldChar w:fldCharType="end"/>
      </w:r>
      <w:r w:rsidR="00E104B7" w:rsidRPr="009431C7">
        <w:fldChar w:fldCharType="separate"/>
      </w:r>
      <w:r w:rsidR="00F07202" w:rsidRPr="009431C7">
        <w:rPr>
          <w:noProof/>
        </w:rPr>
        <w:t>(Chang, et al., 2010; Martin-Gorgojo, et al., 2017; Moan, et al., 2015; Narayanan, et al., 2010)</w:t>
      </w:r>
      <w:r w:rsidR="00E104B7" w:rsidRPr="009431C7">
        <w:fldChar w:fldCharType="end"/>
      </w:r>
      <w:r w:rsidR="00D72D52" w:rsidRPr="009431C7">
        <w:t xml:space="preserve">. </w:t>
      </w:r>
      <w:r w:rsidR="00F849F5">
        <w:t>Briefly, u</w:t>
      </w:r>
      <w:r w:rsidR="00FA368D" w:rsidRPr="009431C7">
        <w:t xml:space="preserve">ltraviolet radiation </w:t>
      </w:r>
      <w:r w:rsidR="00257A97" w:rsidRPr="009431C7">
        <w:t xml:space="preserve">(UVR) </w:t>
      </w:r>
      <w:r w:rsidR="00FA368D" w:rsidRPr="009431C7">
        <w:t xml:space="preserve">is </w:t>
      </w:r>
      <w:r w:rsidR="00FA4804" w:rsidRPr="009431C7">
        <w:t xml:space="preserve">considered as </w:t>
      </w:r>
      <w:r w:rsidR="00FA368D" w:rsidRPr="009431C7">
        <w:t xml:space="preserve">the main cause of skin cancer </w:t>
      </w:r>
      <w:r w:rsidR="006B6536" w:rsidRPr="009431C7">
        <w:t>formation</w:t>
      </w:r>
      <w:r w:rsidR="00FA4804" w:rsidRPr="009431C7">
        <w:t xml:space="preserve"> and</w:t>
      </w:r>
      <w:r w:rsidR="00FA368D" w:rsidRPr="009431C7">
        <w:t xml:space="preserve"> increases the risk of all three main types</w:t>
      </w:r>
      <w:r w:rsidR="003D0745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Pfeifer&lt;/Author&gt;&lt;Year&gt;2012&lt;/Year&gt;&lt;RecNum&gt;467&lt;/RecNum&gt;&lt;DisplayText&gt;(Pfeifer &amp;amp; Besaratinia, 2012)&lt;/DisplayText&gt;&lt;record&gt;&lt;rec-number&gt;467&lt;/rec-number&gt;&lt;foreign-keys&gt;&lt;key app="EN" db-id="tp92zpdpevpvz1ewt26x9wfntztvffdf9za2" timestamp="1512244998"&gt;467&lt;/key&gt;&lt;/foreign-keys&gt;&lt;ref-type name="Journal Article"&gt;17&lt;/ref-type&gt;&lt;contributors&gt;&lt;authors&gt;&lt;author&gt;Pfeifer, Gerd P&lt;/author&gt;&lt;author&gt;Besaratinia, Ahmad&lt;/author&gt;&lt;/authors&gt;&lt;/contributors&gt;&lt;titles&gt;&lt;title&gt;UV wavelength-dependent DNA damage and human non-melanoma and melanoma skin cancer&lt;/title&gt;&lt;secondary-title&gt;Photochemical &amp;amp; photobiological sciences&lt;/secondary-title&gt;&lt;/titles&gt;&lt;periodical&gt;&lt;full-title&gt;Photochemical &amp;amp; photobiological sciences&lt;/full-title&gt;&lt;/periodical&gt;&lt;pages&gt;90-97&lt;/pages&gt;&lt;volume&gt;11&lt;/volume&gt;&lt;number&gt;1&lt;/number&gt;&lt;dates&gt;&lt;year&gt;2012&lt;/year&gt;&lt;/dates&gt;&lt;urls&gt;&lt;/urls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Pfeifer &amp; Besaratinia, 2012)</w:t>
      </w:r>
      <w:r w:rsidR="00E104B7" w:rsidRPr="009431C7">
        <w:fldChar w:fldCharType="end"/>
      </w:r>
      <w:r w:rsidR="00FA368D" w:rsidRPr="009431C7">
        <w:t xml:space="preserve">. </w:t>
      </w:r>
      <w:r w:rsidR="000A45BE" w:rsidRPr="009431C7">
        <w:t>People with</w:t>
      </w:r>
      <w:r w:rsidR="00B55EF2" w:rsidRPr="009431C7">
        <w:t xml:space="preserve"> </w:t>
      </w:r>
      <w:r w:rsidR="000A45BE" w:rsidRPr="009431C7">
        <w:t>f</w:t>
      </w:r>
      <w:r w:rsidR="00B55EF2" w:rsidRPr="009431C7">
        <w:t xml:space="preserve">air skin, </w:t>
      </w:r>
      <w:r w:rsidR="000A45BE" w:rsidRPr="009431C7">
        <w:t>sun sensitivity, red hair, freckles and/or a large number of naevi</w:t>
      </w:r>
      <w:r w:rsidR="001F3A63">
        <w:t xml:space="preserve"> </w:t>
      </w:r>
      <w:r w:rsidR="00B55EF2" w:rsidRPr="009431C7">
        <w:t>are mo</w:t>
      </w:r>
      <w:r w:rsidR="00F849F5">
        <w:t>re susceptible in addition to those</w:t>
      </w:r>
      <w:r w:rsidR="00B55EF2" w:rsidRPr="009431C7">
        <w:t xml:space="preserve"> who regularly visit tanning salons</w:t>
      </w:r>
      <w:r w:rsidR="00684636" w:rsidRPr="009431C7">
        <w:t xml:space="preserve">. Both the type </w:t>
      </w:r>
      <w:r w:rsidR="00BA49D4">
        <w:t xml:space="preserve">and </w:t>
      </w:r>
      <w:r w:rsidR="00684636" w:rsidRPr="009431C7">
        <w:t xml:space="preserve">extent of exposure are important factors that affect disease type, onset and </w:t>
      </w:r>
      <w:r w:rsidR="00ED170D" w:rsidRPr="009431C7">
        <w:t>progression</w:t>
      </w:r>
      <w:r w:rsidR="00132919" w:rsidRPr="009431C7">
        <w:t xml:space="preserve"> </w:t>
      </w:r>
      <w:r w:rsidR="00E104B7" w:rsidRPr="009431C7">
        <w:fldChar w:fldCharType="begin">
          <w:fldData xml:space="preserve">PEVuZE5vdGU+PENpdGU+PEF1dGhvcj5Bcm1zdHJvbmc8L0F1dGhvcj48WWVhcj4yMDAxPC9ZZWFy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</w:fldData>
        </w:fldChar>
      </w:r>
      <w:r w:rsidR="00AD58DB" w:rsidRPr="009431C7">
        <w:instrText xml:space="preserve"> ADDIN EN.CITE </w:instrText>
      </w:r>
      <w:r w:rsidR="00AD58DB" w:rsidRPr="009431C7">
        <w:fldChar w:fldCharType="begin">
          <w:fldData xml:space="preserve">PEVuZE5vdGU+PENpdGU+PEF1dGhvcj5Bcm1zdHJvbmc8L0F1dGhvcj48WWVhcj4yMDAxPC9ZZWFy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</w:fldData>
        </w:fldChar>
      </w:r>
      <w:r w:rsidR="00AD58DB" w:rsidRPr="009431C7">
        <w:instrText xml:space="preserve"> ADDIN EN.CITE.DATA </w:instrText>
      </w:r>
      <w:r w:rsidR="00AD58DB" w:rsidRPr="009431C7">
        <w:fldChar w:fldCharType="end"/>
      </w:r>
      <w:r w:rsidR="00E104B7" w:rsidRPr="009431C7">
        <w:fldChar w:fldCharType="separate"/>
      </w:r>
      <w:r w:rsidR="00AD58DB" w:rsidRPr="009431C7">
        <w:rPr>
          <w:noProof/>
        </w:rPr>
        <w:t>(Armstrong &amp; Kricker, 2001; Diepgen &amp; Mahler, 2002; Martin-Gorgojo, et al., 2017; Moan, et al., 2015; Ting, et al., 2007)</w:t>
      </w:r>
      <w:r w:rsidR="00E104B7" w:rsidRPr="009431C7">
        <w:fldChar w:fldCharType="end"/>
      </w:r>
      <w:r w:rsidR="00ED170D" w:rsidRPr="009431C7">
        <w:t xml:space="preserve">. </w:t>
      </w:r>
      <w:r w:rsidR="00684636" w:rsidRPr="009431C7">
        <w:t>At high</w:t>
      </w:r>
      <w:r w:rsidR="005C3160">
        <w:t>er</w:t>
      </w:r>
      <w:r w:rsidR="00684636" w:rsidRPr="009431C7">
        <w:t xml:space="preserve"> risk are also those </w:t>
      </w:r>
      <w:r w:rsidR="00FB29F9">
        <w:t>individuals with</w:t>
      </w:r>
      <w:r w:rsidR="005C3160">
        <w:t xml:space="preserve"> a poor immune response</w:t>
      </w:r>
      <w:r w:rsidR="00FB29F9">
        <w:t xml:space="preserve"> due to</w:t>
      </w:r>
      <w:r w:rsidR="00D72D52" w:rsidRPr="009431C7">
        <w:t xml:space="preserve"> transplantation </w:t>
      </w:r>
      <w:r w:rsidR="00FB29F9">
        <w:t>and/</w:t>
      </w:r>
      <w:r w:rsidR="00D72D52" w:rsidRPr="009431C7">
        <w:t xml:space="preserve">or </w:t>
      </w:r>
      <w:r w:rsidR="00FB29F9">
        <w:t xml:space="preserve">are under </w:t>
      </w:r>
      <w:r w:rsidR="00A535C6" w:rsidRPr="009431C7">
        <w:t>medication</w:t>
      </w:r>
      <w:r w:rsidR="00594F73" w:rsidRPr="009431C7">
        <w:t xml:space="preserve">. </w:t>
      </w:r>
      <w:r w:rsidR="005C3160">
        <w:t>Moreover, c</w:t>
      </w:r>
      <w:r w:rsidR="000A45BE" w:rsidRPr="009431C7">
        <w:t>hemic</w:t>
      </w:r>
      <w:r w:rsidR="00D72D52" w:rsidRPr="009431C7">
        <w:t xml:space="preserve">al carcinogens </w:t>
      </w:r>
      <w:r w:rsidR="005C3160">
        <w:t>(</w:t>
      </w:r>
      <w:r w:rsidR="00D72D52" w:rsidRPr="009431C7">
        <w:t xml:space="preserve">such as </w:t>
      </w:r>
      <w:r w:rsidR="005C3160">
        <w:t xml:space="preserve">those found in </w:t>
      </w:r>
      <w:r w:rsidR="000A45BE" w:rsidRPr="009431C7">
        <w:t>to</w:t>
      </w:r>
      <w:r w:rsidR="005C3160">
        <w:t>bacco) in addition to</w:t>
      </w:r>
      <w:r w:rsidR="00D72D52" w:rsidRPr="009431C7">
        <w:t xml:space="preserve"> </w:t>
      </w:r>
      <w:r w:rsidR="00D43B3D" w:rsidRPr="009431C7">
        <w:t xml:space="preserve">medical conditions </w:t>
      </w:r>
      <w:r w:rsidR="005C3160">
        <w:t>like</w:t>
      </w:r>
      <w:r w:rsidR="00D43B3D" w:rsidRPr="009431C7">
        <w:t xml:space="preserve"> chronic ulcers,</w:t>
      </w:r>
      <w:r w:rsidR="000A45BE" w:rsidRPr="009431C7">
        <w:t xml:space="preserve"> human papillomavirus infection,</w:t>
      </w:r>
      <w:r w:rsidR="0076468B" w:rsidRPr="009431C7">
        <w:t xml:space="preserve"> </w:t>
      </w:r>
      <w:r w:rsidR="002469BC">
        <w:t>immune-</w:t>
      </w:r>
      <w:r w:rsidR="0076468B" w:rsidRPr="009431C7">
        <w:t>sup</w:t>
      </w:r>
      <w:r w:rsidR="002469BC">
        <w:t>p</w:t>
      </w:r>
      <w:r w:rsidR="0076468B" w:rsidRPr="009431C7">
        <w:t>ression</w:t>
      </w:r>
      <w:r w:rsidR="000A45BE" w:rsidRPr="009431C7">
        <w:t xml:space="preserve"> </w:t>
      </w:r>
      <w:r w:rsidR="005C3160">
        <w:t>and a range of</w:t>
      </w:r>
      <w:r w:rsidR="00D43B3D" w:rsidRPr="009431C7">
        <w:t xml:space="preserve"> g</w:t>
      </w:r>
      <w:r w:rsidR="005C3160">
        <w:t>enetic syndromes (e.g. Xeroderma Pigmentosum, A</w:t>
      </w:r>
      <w:r w:rsidR="000A45BE" w:rsidRPr="009431C7">
        <w:t xml:space="preserve">lbinism, </w:t>
      </w:r>
      <w:r w:rsidR="0076468B" w:rsidRPr="009431C7">
        <w:t xml:space="preserve">Gorlin Goltz, </w:t>
      </w:r>
      <w:r w:rsidR="005C3160">
        <w:t>E</w:t>
      </w:r>
      <w:r w:rsidR="000A45BE" w:rsidRPr="009431C7">
        <w:t>pidermodysplasia verruciformis</w:t>
      </w:r>
      <w:r w:rsidR="005C3160">
        <w:t>, etc.</w:t>
      </w:r>
      <w:r w:rsidR="000A45BE" w:rsidRPr="009431C7">
        <w:t xml:space="preserve">) </w:t>
      </w:r>
      <w:r w:rsidR="00FB29F9">
        <w:t xml:space="preserve">have been </w:t>
      </w:r>
      <w:r w:rsidR="000A45BE" w:rsidRPr="009431C7">
        <w:t>associated</w:t>
      </w:r>
      <w:r w:rsidR="005C3160">
        <w:t xml:space="preserve"> with an increased risk of NMSC and </w:t>
      </w:r>
      <w:r w:rsidR="00B24169" w:rsidRPr="009431C7">
        <w:t xml:space="preserve">especially </w:t>
      </w:r>
      <w:r w:rsidR="000A45BE" w:rsidRPr="009431C7">
        <w:t>SCC</w:t>
      </w:r>
      <w:r w:rsidR="00D43B3D" w:rsidRPr="009431C7">
        <w:t xml:space="preserve"> </w:t>
      </w:r>
      <w:r w:rsidR="00E104B7" w:rsidRPr="009431C7">
        <w:fldChar w:fldCharType="begin"/>
      </w:r>
      <w:r w:rsidR="00AD58DB" w:rsidRPr="009431C7">
        <w:instrText xml:space="preserve"> ADDIN EN.CITE &lt;EndNote&gt;&lt;Cite&gt;&lt;Author&gt;Diepgen&lt;/Author&gt;&lt;Year&gt;2002&lt;/Year&gt;&lt;RecNum&gt;463&lt;/RecNum&gt;&lt;DisplayText&gt;(Devine, et al., 2017; Diepgen &amp;amp; Mahler, 2002)&lt;/DisplayText&gt;&lt;record&gt;&lt;rec-number&gt;463&lt;/rec-number&gt;&lt;foreign-keys&gt;&lt;key app="EN" db-id="tp92zpdpevpvz1ewt26x9wfntztvffdf9za2" timestamp="1512238047"&gt;463&lt;/key&gt;&lt;/foreign-keys&gt;&lt;ref-type name="Journal Article"&gt;17&lt;/ref-type&gt;&lt;contributors&gt;&lt;authors&gt;&lt;author&gt;Diepgen, TL&lt;/author&gt;&lt;author&gt;Mahler, V&lt;/author&gt;&lt;/authors&gt;&lt;/contributors&gt;&lt;titles&gt;&lt;title&gt;The epidemiology of skin cancer&lt;/title&gt;&lt;secondary-title&gt;British Journal of Dermatology&lt;/secondary-title&gt;&lt;/titles&gt;&lt;periodical&gt;&lt;full-title&gt;British Journal of Dermatology&lt;/full-title&gt;&lt;/periodical&gt;&lt;pages&gt;1-6&lt;/pages&gt;&lt;volume&gt;146&lt;/volume&gt;&lt;number&gt;s61&lt;/number&gt;&lt;dates&gt;&lt;year&gt;2002&lt;/year&gt;&lt;/dates&gt;&lt;isbn&gt;1365-2133&lt;/isbn&gt;&lt;urls&gt;&lt;/urls&gt;&lt;/record&gt;&lt;/Cite&gt;&lt;Cite&gt;&lt;Author&gt;Devine&lt;/Author&gt;&lt;Year&gt;2017&lt;/Year&gt;&lt;RecNum&gt;491&lt;/RecNum&gt;&lt;record&gt;&lt;rec-number&gt;491&lt;/rec-number&gt;&lt;foreign-keys&gt;&lt;key app="EN" db-id="tp92zpdpevpvz1ewt26x9wfntztvffdf9za2" timestamp="1515944811"&gt;491&lt;/key&gt;&lt;/foreign-keys&gt;&lt;ref-type name="Journal Article"&gt;17&lt;/ref-type&gt;&lt;contributors&gt;&lt;authors&gt;&lt;author&gt;Devine, C.&lt;/author&gt;&lt;author&gt;Srinivasan, B.&lt;/author&gt;&lt;author&gt;Sayan, A.&lt;/author&gt;&lt;author&gt;Ilankovan, V.&lt;/author&gt;&lt;/authors&gt;&lt;/contributors&gt;&lt;titles&gt;&lt;title&gt;Epidemiology of basal cell carcinoma: a 10-year comparative study&lt;/title&gt;&lt;secondary-title&gt;British Journal of Oral and Maxillofacial Surgery&lt;/secondary-title&gt;&lt;/titles&gt;&lt;periodical&gt;&lt;full-title&gt;British Journal of Oral and Maxillofacial Surgery&lt;/full-title&gt;&lt;/periodical&gt;&lt;keywords&gt;&lt;keyword&gt;Basal cell carcinoma&lt;/keyword&gt;&lt;keyword&gt;Non-melanoma skin cancer&lt;/keyword&gt;&lt;keyword&gt;Dorset&lt;/keyword&gt;&lt;/keywords&gt;&lt;dates&gt;&lt;year&gt;2017&lt;/year&gt;&lt;pub-dates&gt;&lt;date&gt;2017/12/15/&lt;/date&gt;&lt;/pub-dates&gt;&lt;/dates&gt;&lt;isbn&gt;0266-4356&lt;/isbn&gt;&lt;urls&gt;&lt;related-urls&gt;&lt;url&gt;http://www.sciencedirect.com/science/article/pii/S0266435617307465&lt;/url&gt;&lt;/related-urls&gt;&lt;/urls&gt;&lt;electronic-resource-num&gt;https://doi.org/10.1016/j.bjoms.2017.11.018&lt;/electronic-resource-num&gt;&lt;/record&gt;&lt;/Cite&gt;&lt;/EndNote&gt;</w:instrText>
      </w:r>
      <w:r w:rsidR="00E104B7" w:rsidRPr="009431C7">
        <w:fldChar w:fldCharType="separate"/>
      </w:r>
      <w:r w:rsidR="00AD58DB" w:rsidRPr="009431C7">
        <w:rPr>
          <w:noProof/>
        </w:rPr>
        <w:t>(Devine, et al., 2017; Diepgen &amp; Mahler, 2002)</w:t>
      </w:r>
      <w:r w:rsidR="00E104B7" w:rsidRPr="009431C7">
        <w:fldChar w:fldCharType="end"/>
      </w:r>
      <w:r w:rsidR="000A45BE" w:rsidRPr="009431C7">
        <w:t>.</w:t>
      </w:r>
    </w:p>
    <w:p w:rsidR="00DD6C8C" w:rsidRPr="009431C7" w:rsidRDefault="00DD6C8C" w:rsidP="00297619">
      <w:pPr>
        <w:spacing w:line="480" w:lineRule="auto"/>
        <w:jc w:val="both"/>
      </w:pPr>
    </w:p>
    <w:p w:rsidR="00A97400" w:rsidRPr="009431C7" w:rsidRDefault="009C1E12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4" w:name="_Toc511334860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he role of UVR</w:t>
      </w:r>
      <w:bookmarkEnd w:id="4"/>
    </w:p>
    <w:p w:rsidR="00F25DB6" w:rsidRPr="004B3E11" w:rsidRDefault="00B24169" w:rsidP="00297619">
      <w:pPr>
        <w:spacing w:line="480" w:lineRule="auto"/>
        <w:ind w:firstLine="567"/>
        <w:jc w:val="both"/>
      </w:pPr>
      <w:r w:rsidRPr="009431C7">
        <w:t xml:space="preserve">UV </w:t>
      </w:r>
      <w:r w:rsidR="009709C7" w:rsidRPr="009431C7">
        <w:t>ir</w:t>
      </w:r>
      <w:r w:rsidR="000D6660" w:rsidRPr="009431C7">
        <w:t>r</w:t>
      </w:r>
      <w:r w:rsidR="009709C7" w:rsidRPr="009431C7">
        <w:t>adiation</w:t>
      </w:r>
      <w:r w:rsidR="00731046">
        <w:t xml:space="preserve"> shows a</w:t>
      </w:r>
      <w:r w:rsidR="009709C7" w:rsidRPr="009431C7">
        <w:t xml:space="preserve"> distinct mutation pattern </w:t>
      </w:r>
      <w:r w:rsidR="00731046">
        <w:t>(</w:t>
      </w:r>
      <w:r w:rsidR="009709C7" w:rsidRPr="009431C7">
        <w:t>found very often in skin cancer patients</w:t>
      </w:r>
      <w:r w:rsidR="00731046">
        <w:t>) where</w:t>
      </w:r>
      <w:r w:rsidR="001E00BC" w:rsidRPr="009431C7">
        <w:t xml:space="preserve"> adjacent pyrimidines are</w:t>
      </w:r>
      <w:r w:rsidR="000D6660" w:rsidRPr="009431C7">
        <w:t xml:space="preserve"> more sensitive to UV light than other </w:t>
      </w:r>
      <w:r w:rsidR="00C04C8C" w:rsidRPr="009431C7">
        <w:t>nucleotide</w:t>
      </w:r>
      <w:r w:rsidR="000D6660" w:rsidRPr="009431C7">
        <w:t xml:space="preserve"> combinations</w:t>
      </w:r>
      <w:r w:rsidR="001E00BC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Wikonkal&lt;/Author&gt;&lt;Year&gt;1999&lt;/Year&gt;&lt;RecNum&gt;475&lt;/RecNum&gt;&lt;DisplayText&gt;(Wikonkal &amp;amp; Brash, 1999)&lt;/DisplayText&gt;&lt;record&gt;&lt;rec-number&gt;475&lt;/rec-number&gt;&lt;foreign-keys&gt;&lt;key app="EN" db-id="tp92zpdpevpvz1ewt26x9wfntztvffdf9za2" timestamp="1515764157"&gt;475&lt;/key&gt;&lt;/foreign-keys&gt;&lt;ref-type name="Journal Article"&gt;17&lt;/ref-type&gt;&lt;contributors&gt;&lt;authors&gt;&lt;author&gt;Wikonkal, N. M.&lt;/author&gt;&lt;author&gt;Brash, D. E.&lt;/author&gt;&lt;/authors&gt;&lt;/contributors&gt;&lt;auth-address&gt;Department of Therapeutic Radiology, Yale University School of Medicine, New Haven, Connecticut, USA. norbert.wikonkal@yale.edu&lt;/auth-address&gt;&lt;titles&gt;&lt;title&gt;Ultraviolet radiation induced signature mutations in photocarcinogenesis&lt;/title&gt;&lt;secondary-title&gt;J Investig Dermatol Symp Proc&lt;/secondary-title&gt;&lt;alt-title&gt;The journal of investigative dermatology. Symposium proceedings&lt;/alt-title&gt;&lt;/titles&gt;&lt;periodical&gt;&lt;full-title&gt;J Investig Dermatol Symp Proc&lt;/full-title&gt;&lt;abbr-1&gt;The journal of investigative dermatology. Symposium proceedings&lt;/abbr-1&gt;&lt;/periodical&gt;&lt;alt-periodical&gt;&lt;full-title&gt;J Investig Dermatol Symp Proc&lt;/full-title&gt;&lt;abbr-1&gt;The journal of investigative dermatology. Symposium proceedings&lt;/abbr-1&gt;&lt;/alt-periodical&gt;&lt;pages&gt;6-10&lt;/pages&gt;&lt;volume&gt;4&lt;/volume&gt;&lt;number&gt;1&lt;/number&gt;&lt;edition&gt;1999/10/28&lt;/edition&gt;&lt;keywords&gt;&lt;keyword&gt;Adult&lt;/keyword&gt;&lt;keyword&gt;Aged&lt;/keyword&gt;&lt;keyword&gt;Carcinoma, Squamous Cell/etiology/genetics&lt;/keyword&gt;&lt;keyword&gt;DNA/radiation effects&lt;/keyword&gt;&lt;keyword&gt;Humans&lt;/keyword&gt;&lt;keyword&gt;Keratinocytes/radiation effects&lt;/keyword&gt;&lt;keyword&gt;Male&lt;/keyword&gt;&lt;keyword&gt;Middle Aged&lt;/keyword&gt;&lt;keyword&gt;Neoplasms, Radiation-Induced/*genetics&lt;/keyword&gt;&lt;keyword&gt;Skin Neoplasms/etiology/*genetics&lt;/keyword&gt;&lt;keyword&gt;Ultraviolet Rays&lt;/keyword&gt;&lt;/keywords&gt;&lt;dates&gt;&lt;year&gt;1999&lt;/year&gt;&lt;pub-dates&gt;&lt;date&gt;Sep&lt;/date&gt;&lt;/pub-dates&gt;&lt;/dates&gt;&lt;isbn&gt;1087-0024 (Print)&amp;#xD;1087-0024&lt;/isbn&gt;&lt;accession-num&gt;10537000&lt;/accession-num&gt;&lt;urls&gt;&lt;/urls&gt;&lt;remote-database-provider&gt;NLM&lt;/remote-database-provider&gt;&lt;language&gt;eng&lt;/language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Wikonkal &amp; Brash, 1999)</w:t>
      </w:r>
      <w:r w:rsidR="00E104B7" w:rsidRPr="009431C7">
        <w:fldChar w:fldCharType="end"/>
      </w:r>
      <w:r w:rsidR="009709C7" w:rsidRPr="009431C7">
        <w:t xml:space="preserve">. </w:t>
      </w:r>
      <w:r w:rsidR="004D6524" w:rsidRPr="009431C7">
        <w:t>The most common</w:t>
      </w:r>
      <w:r w:rsidR="005C549C" w:rsidRPr="009431C7">
        <w:t>ly</w:t>
      </w:r>
      <w:r w:rsidR="004D6524" w:rsidRPr="009431C7">
        <w:t xml:space="preserve"> </w:t>
      </w:r>
      <w:r w:rsidR="00111335" w:rsidRPr="009431C7">
        <w:t xml:space="preserve">observed </w:t>
      </w:r>
      <w:r w:rsidR="00F6214D" w:rsidRPr="009431C7">
        <w:t>UVB</w:t>
      </w:r>
      <w:r w:rsidR="004D6524" w:rsidRPr="009431C7">
        <w:t>-induced DNA lesions are the cyclobutane pyrimidine dimer (CPD)</w:t>
      </w:r>
      <w:r w:rsidR="000D6660" w:rsidRPr="009431C7">
        <w:t xml:space="preserve"> and</w:t>
      </w:r>
      <w:r w:rsidR="009709C7" w:rsidRPr="009431C7">
        <w:t xml:space="preserve"> </w:t>
      </w:r>
      <w:r w:rsidR="000D6660" w:rsidRPr="009431C7">
        <w:t>the</w:t>
      </w:r>
      <w:r w:rsidR="009709C7" w:rsidRPr="009431C7">
        <w:t xml:space="preserve"> </w:t>
      </w:r>
      <w:r w:rsidR="00554154">
        <w:t>pyrimidine (6-</w:t>
      </w:r>
      <w:r w:rsidR="008D6677" w:rsidRPr="009431C7">
        <w:t>4) pyrimi</w:t>
      </w:r>
      <w:r w:rsidR="00554154">
        <w:t>done photoproducts (6-</w:t>
      </w:r>
      <w:r w:rsidR="00731046">
        <w:t>4</w:t>
      </w:r>
      <w:r w:rsidR="00821665">
        <w:t xml:space="preserve"> </w:t>
      </w:r>
      <w:r w:rsidR="00731046">
        <w:t>PPs) b</w:t>
      </w:r>
      <w:r w:rsidR="004D6524" w:rsidRPr="009431C7">
        <w:t xml:space="preserve">oth of </w:t>
      </w:r>
      <w:r w:rsidR="00731046">
        <w:t>which</w:t>
      </w:r>
      <w:r w:rsidR="004D6524" w:rsidRPr="009431C7">
        <w:t xml:space="preserve"> </w:t>
      </w:r>
      <w:r w:rsidR="00AB280A" w:rsidRPr="009431C7">
        <w:t>have been shown to</w:t>
      </w:r>
      <w:r w:rsidR="00731046">
        <w:t xml:space="preserve"> be mutagenic </w:t>
      </w:r>
      <w:r w:rsidR="00111335" w:rsidRPr="009431C7">
        <w:t>and</w:t>
      </w:r>
      <w:r w:rsidR="004D6524" w:rsidRPr="009431C7">
        <w:t xml:space="preserve"> </w:t>
      </w:r>
      <w:r w:rsidR="00111335" w:rsidRPr="009431C7">
        <w:t>lead</w:t>
      </w:r>
      <w:r w:rsidR="001F7297" w:rsidRPr="009431C7">
        <w:t xml:space="preserve"> to </w:t>
      </w:r>
      <w:r w:rsidR="00731046">
        <w:t xml:space="preserve">tumour development </w:t>
      </w:r>
      <w:r w:rsidR="001E00BC" w:rsidRPr="009431C7">
        <w:t xml:space="preserve">by causing C to T </w:t>
      </w:r>
      <w:r w:rsidR="00731046">
        <w:t>and/</w:t>
      </w:r>
      <w:r w:rsidR="001E00BC" w:rsidRPr="009431C7">
        <w:t>or CC to TT substitutio</w:t>
      </w:r>
      <w:r w:rsidR="00731046">
        <w:t xml:space="preserve">ns (also </w:t>
      </w:r>
      <w:r w:rsidR="001E00BC" w:rsidRPr="009431C7">
        <w:t>known as “UV signature mutations”</w:t>
      </w:r>
      <w:r w:rsidR="00731046">
        <w:t>)</w:t>
      </w:r>
      <w:r w:rsidR="001E00BC" w:rsidRPr="009431C7">
        <w:t xml:space="preserve"> </w:t>
      </w:r>
      <w:r w:rsidR="00E104B7" w:rsidRPr="009431C7">
        <w:fldChar w:fldCharType="begin">
          <w:fldData xml:space="preserve">PEVuZE5vdGU+PENpdGU+PEF1dGhvcj5XaWtvbmthbDwvQXV0aG9yPjxZZWFyPjE5OTk8L1llYXI+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</w:fldData>
        </w:fldChar>
      </w:r>
      <w:r w:rsidR="008F18BB" w:rsidRPr="009431C7">
        <w:instrText xml:space="preserve"> ADDIN EN.CITE </w:instrText>
      </w:r>
      <w:r w:rsidR="008F18BB" w:rsidRPr="009431C7">
        <w:fldChar w:fldCharType="begin">
          <w:fldData xml:space="preserve">PEVuZE5vdGU+PENpdGU+PEF1dGhvcj5XaWtvbmthbDwvQXV0aG9yPjxZZWFyPjE5OTk8L1llYXI+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</w:fldData>
        </w:fldChar>
      </w:r>
      <w:r w:rsidR="008F18BB" w:rsidRPr="009431C7">
        <w:instrText xml:space="preserve"> ADDIN EN.CITE.DATA </w:instrText>
      </w:r>
      <w:r w:rsidR="008F18BB" w:rsidRPr="009431C7">
        <w:fldChar w:fldCharType="end"/>
      </w:r>
      <w:r w:rsidR="00E104B7" w:rsidRPr="009431C7">
        <w:fldChar w:fldCharType="separate"/>
      </w:r>
      <w:r w:rsidR="002A51D2">
        <w:rPr>
          <w:noProof/>
        </w:rPr>
        <w:t xml:space="preserve">(Goto, et al., 2015; </w:t>
      </w:r>
      <w:r w:rsidR="008F18BB" w:rsidRPr="009431C7">
        <w:rPr>
          <w:noProof/>
        </w:rPr>
        <w:t>Kim, et al., 2013; Wikonkal &amp; Brash, 1999)</w:t>
      </w:r>
      <w:r w:rsidR="00E104B7" w:rsidRPr="009431C7">
        <w:fldChar w:fldCharType="end"/>
      </w:r>
      <w:r w:rsidR="00C04C8C" w:rsidRPr="009431C7">
        <w:t xml:space="preserve">. </w:t>
      </w:r>
      <w:r w:rsidR="006859C8" w:rsidRPr="009431C7">
        <w:t>In</w:t>
      </w:r>
      <w:r w:rsidR="00731046">
        <w:t xml:space="preserve"> general, </w:t>
      </w:r>
      <w:r w:rsidR="00F6214D" w:rsidRPr="009431C7">
        <w:t xml:space="preserve">CPDs occur </w:t>
      </w:r>
      <w:r w:rsidR="00821665">
        <w:t xml:space="preserve">more </w:t>
      </w:r>
      <w:r w:rsidR="00554154">
        <w:t>frequently than 6-</w:t>
      </w:r>
      <w:r w:rsidR="00C04C8C" w:rsidRPr="009431C7">
        <w:t>4 PPs</w:t>
      </w:r>
      <w:r w:rsidR="00F53475" w:rsidRPr="009431C7">
        <w:t xml:space="preserve"> and are</w:t>
      </w:r>
      <w:r w:rsidR="00FB29F9">
        <w:t xml:space="preserve"> more mutagenic</w:t>
      </w:r>
      <w:r w:rsidR="00F53475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Ichihashi&lt;/Author&gt;&lt;Year&gt;2003&lt;/Year&gt;&lt;RecNum&gt;482&lt;/RecNum&gt;&lt;DisplayText&gt;(Ichihashi, et al., 2003)&lt;/DisplayText&gt;&lt;record&gt;&lt;rec-number&gt;482&lt;/rec-number&gt;&lt;foreign-keys&gt;&lt;key app="EN" db-id="tp92zpdpevpvz1ewt26x9wfntztvffdf9za2" timestamp="1515868137"&gt;482&lt;/key&gt;&lt;/foreign-keys&gt;&lt;ref-type name="Journal Article"&gt;17&lt;/ref-type&gt;&lt;contributors&gt;&lt;authors&gt;&lt;author&gt;Ichihashi, M.&lt;/author&gt;&lt;author&gt;Ueda, M.&lt;/author&gt;&lt;author&gt;Budiyanto, A.&lt;/author&gt;&lt;author&gt;Bito, T.&lt;/author&gt;&lt;author&gt;Oka, M.&lt;/author&gt;&lt;author&gt;Fukunaga, M.&lt;/author&gt;&lt;author&gt;Tsuru, K.&lt;/author&gt;&lt;author&gt;Horikawa, T.&lt;/author&gt;&lt;/authors&gt;&lt;/contributors&gt;&lt;titles&gt;&lt;title&gt;UV-induced skin damage&lt;/title&gt;&lt;secondary-title&gt;Toxicology&lt;/secondary-title&gt;&lt;/titles&gt;&lt;periodical&gt;&lt;full-title&gt;Toxicology&lt;/full-title&gt;&lt;/periodical&gt;&lt;pages&gt;21-39&lt;/pages&gt;&lt;volume&gt;189&lt;/volume&gt;&lt;number&gt;1&lt;/number&gt;&lt;keywords&gt;&lt;keyword&gt;Ultraviolet light (UV)&lt;/keyword&gt;&lt;keyword&gt;DNA damage&lt;/keyword&gt;&lt;keyword&gt;DNA repair&lt;/keyword&gt;&lt;keyword&gt;Reactive oxygen species (ROS)&lt;/keyword&gt;&lt;keyword&gt;Nucleotide excision repair (NER)&lt;/keyword&gt;&lt;keyword&gt;Transcription-coupled repair (TCR)&lt;/keyword&gt;&lt;keyword&gt;UV-apoptosis&lt;/keyword&gt;&lt;keyword&gt;Protein kinase C (PKC)&lt;/keyword&gt;&lt;keyword&gt;Immunosuppression&lt;/keyword&gt;&lt;keyword&gt;Olive oil&lt;/keyword&gt;&lt;keyword&gt;Prevention&lt;/keyword&gt;&lt;keyword&gt;Mutation&lt;/keyword&gt;&lt;/keywords&gt;&lt;dates&gt;&lt;year&gt;2003&lt;/year&gt;&lt;pub-dates&gt;&lt;date&gt;2003/07/15/&lt;/date&gt;&lt;/pub-dates&gt;&lt;/dates&gt;&lt;isbn&gt;0300-483X&lt;/isbn&gt;&lt;urls&gt;&lt;related-urls&gt;&lt;url&gt;http://www.sciencedirect.com/science/article/pii/S0300483X03001501&lt;/url&gt;&lt;/related-urls&gt;&lt;/urls&gt;&lt;electronic-resource-num&gt;https://doi.org/10.1016/S0300-483X(03)00150-1&lt;/electronic-resource-num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Ichihashi, et al., 2003)</w:t>
      </w:r>
      <w:r w:rsidR="00E104B7" w:rsidRPr="009431C7">
        <w:fldChar w:fldCharType="end"/>
      </w:r>
      <w:r w:rsidR="00731046">
        <w:t>.</w:t>
      </w:r>
      <w:r w:rsidRPr="009431C7">
        <w:rPr>
          <w:color w:val="FF0000"/>
        </w:rPr>
        <w:t xml:space="preserve"> </w:t>
      </w:r>
      <w:r w:rsidR="004B3E11" w:rsidRPr="004B3E11">
        <w:t xml:space="preserve">On the other hand, </w:t>
      </w:r>
      <w:r w:rsidR="00F6214D" w:rsidRPr="009431C7">
        <w:t>UVA</w:t>
      </w:r>
      <w:r w:rsidR="00F6214D" w:rsidRPr="009431C7">
        <w:rPr>
          <w:color w:val="FF0000"/>
        </w:rPr>
        <w:t xml:space="preserve"> </w:t>
      </w:r>
      <w:r w:rsidR="005B1EB5" w:rsidRPr="009431C7">
        <w:t xml:space="preserve">spectrum </w:t>
      </w:r>
      <w:r w:rsidR="00DB5F46" w:rsidRPr="009431C7">
        <w:t xml:space="preserve">has an indirect effect on </w:t>
      </w:r>
      <w:r w:rsidR="004B3E11">
        <w:t>DNA</w:t>
      </w:r>
      <w:r w:rsidR="00FB29F9">
        <w:t xml:space="preserve"> through </w:t>
      </w:r>
      <w:r w:rsidR="004B3E11">
        <w:t xml:space="preserve">generation of </w:t>
      </w:r>
      <w:r w:rsidR="007679E6" w:rsidRPr="009431C7">
        <w:t xml:space="preserve">reactive </w:t>
      </w:r>
      <w:r w:rsidR="009C6699" w:rsidRPr="009431C7">
        <w:t xml:space="preserve">oxygen species (ROS) </w:t>
      </w:r>
      <w:r w:rsidR="004B3E11">
        <w:t>which can cause</w:t>
      </w:r>
      <w:r w:rsidR="009C6699" w:rsidRPr="009431C7">
        <w:t xml:space="preserve"> </w:t>
      </w:r>
      <w:r w:rsidR="004B3E11">
        <w:t xml:space="preserve">oxidative damage in </w:t>
      </w:r>
      <w:r w:rsidR="003D5B80" w:rsidRPr="009431C7">
        <w:t>guanine</w:t>
      </w:r>
      <w:r w:rsidR="004B3E11">
        <w:t xml:space="preserve"> molecules thus </w:t>
      </w:r>
      <w:r w:rsidR="00DB5F46" w:rsidRPr="009431C7">
        <w:t>leading</w:t>
      </w:r>
      <w:r w:rsidR="007679E6" w:rsidRPr="009431C7">
        <w:t xml:space="preserve"> </w:t>
      </w:r>
      <w:r w:rsidR="00DB5F46" w:rsidRPr="009431C7">
        <w:t xml:space="preserve">to the formation of </w:t>
      </w:r>
      <w:r w:rsidR="005B1EB5" w:rsidRPr="009431C7">
        <w:t>8-oxo-7,8-dihydro-2′-deoxyguanosine (8-</w:t>
      </w:r>
      <w:r w:rsidR="009C6699" w:rsidRPr="009431C7">
        <w:t>oxo-dG)</w:t>
      </w:r>
      <w:r w:rsidR="004B3E11">
        <w:t xml:space="preserve"> photoproducts</w:t>
      </w:r>
      <w:r w:rsidR="009C6699" w:rsidRPr="009431C7">
        <w:t xml:space="preserve"> </w:t>
      </w:r>
      <w:r w:rsidR="00E104B7" w:rsidRPr="009431C7">
        <w:fldChar w:fldCharType="begin">
          <w:fldData xml:space="preserve">PEVuZE5vdGU+PENpdGU+PEF1dGhvcj5QZmVpZmVyPC9BdXRob3I+PFllYXI+MjAxMjwvWWVhcj48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</w:fldData>
        </w:fldChar>
      </w:r>
      <w:r w:rsidR="008E5CEF" w:rsidRPr="009431C7">
        <w:instrText xml:space="preserve"> ADDIN EN.CITE </w:instrText>
      </w:r>
      <w:r w:rsidR="008E5CEF" w:rsidRPr="009431C7">
        <w:fldChar w:fldCharType="begin">
          <w:fldData xml:space="preserve">PEVuZE5vdGU+PENpdGU+PEF1dGhvcj5QZmVpZmVyPC9BdXRob3I+PFllYXI+MjAxMjwvWWVhcj48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</w:fldData>
        </w:fldChar>
      </w:r>
      <w:r w:rsidR="008E5CEF" w:rsidRPr="009431C7">
        <w:instrText xml:space="preserve"> ADDIN EN.CITE.DATA </w:instrText>
      </w:r>
      <w:r w:rsidR="008E5CEF" w:rsidRPr="009431C7">
        <w:fldChar w:fldCharType="end"/>
      </w:r>
      <w:r w:rsidR="00E104B7" w:rsidRPr="009431C7">
        <w:fldChar w:fldCharType="separate"/>
      </w:r>
      <w:r w:rsidR="008E5CEF" w:rsidRPr="009431C7">
        <w:rPr>
          <w:noProof/>
        </w:rPr>
        <w:t>(</w:t>
      </w:r>
      <w:r w:rsidR="008A2D42" w:rsidRPr="009431C7">
        <w:fldChar w:fldCharType="begin"/>
      </w:r>
      <w:r w:rsidR="008A2D42" w:rsidRPr="009431C7">
        <w:instrText xml:space="preserve"> ADDIN EN.CITE &lt;EndNote&gt;&lt;Cite&gt;&lt;Author&gt;Sage&lt;/Author&gt;&lt;Year&gt;2012&lt;/Year&gt;&lt;RecNum&gt;493&lt;/RecNum&gt;&lt;DisplayText&gt;(Madan, et al., 2010; Sage, et al., 2012)&lt;/DisplayText&gt;&lt;record&gt;&lt;rec-number&gt;493&lt;/rec-number&gt;&lt;foreign-keys&gt;&lt;key app="EN" db-id="tp92zpdpevpvz1ewt26x9wfntztvffdf9za2" timestamp="1515949084"&gt;493&lt;/key&gt;&lt;/foreign-keys&gt;&lt;ref-type name="Journal Article"&gt;17&lt;/ref-type&gt;&lt;contributors&gt;&lt;authors&gt;&lt;author&gt;Sage, Evelyne&lt;/author&gt;&lt;author&gt;Girard, Pierre-Marie&lt;/author&gt;&lt;author&gt;Francesconi, Stefania&lt;/author&gt;&lt;/authors&gt;&lt;/contributors&gt;&lt;titles&gt;&lt;title&gt;Unravelling UVA-induced mutagenesis&lt;/title&gt;&lt;secondary-title&gt;Photochemical &amp;amp; Photobiological Sciences&lt;/secondary-title&gt;&lt;/titles&gt;&lt;periodical&gt;&lt;full-title&gt;Photochemical &amp;amp; photobiological sciences&lt;/full-title&gt;&lt;/periodical&gt;&lt;pages&gt;74-80&lt;/pages&gt;&lt;volume&gt;11&lt;/volume&gt;&lt;number&gt;1&lt;/number&gt;&lt;dates&gt;&lt;year&gt;2012&lt;/year&gt;&lt;/dates&gt;&lt;urls&gt;&lt;/urls&gt;&lt;/record&gt;&lt;/Cite&gt;&lt;Cite&gt;&lt;Author&gt;Madan&lt;/Author&gt;&lt;Year&gt;2010&lt;/Year&gt;&lt;RecNum&gt;473&lt;/RecNum&gt;&lt;record&gt;&lt;rec-number&gt;473&lt;/rec-number&gt;&lt;foreign-keys&gt;&lt;key app="EN" db-id="tp92zpdpevpvz1ewt26x9wfntztvffdf9za2" timestamp="1512248331"&gt;473&lt;/key&gt;&lt;/foreign-keys&gt;&lt;ref-type name="Journal Article"&gt;17&lt;/ref-type&gt;&lt;contributors&gt;&lt;authors&gt;&lt;author&gt;Madan, Vishal&lt;/author&gt;&lt;author&gt;Lear, John T.&lt;/author&gt;&lt;author&gt;Szeimies, Rolf-Markus&lt;/author&gt;&lt;/authors&gt;&lt;/contributors&gt;&lt;titles&gt;&lt;title&gt;Non-melanoma skin cancer&lt;/title&gt;&lt;secondary-title&gt;The Lancet&lt;/secondary-title&gt;&lt;/titles&gt;&lt;periodical&gt;&lt;full-title&gt;The Lancet&lt;/full-title&gt;&lt;/periodical&gt;&lt;pages&gt;673-685&lt;/pages&gt;&lt;volume&gt;375&lt;/volume&gt;&lt;number&gt;9715&lt;/number&gt;&lt;dates&gt;&lt;year&gt;2010&lt;/year&gt;&lt;pub-dates&gt;&lt;date&gt;2010/02/20/&lt;/date&gt;&lt;/pub-dates&gt;&lt;/dates&gt;&lt;isbn&gt;0140-6736&lt;/isbn&gt;&lt;urls&gt;&lt;related-urls&gt;&lt;url&gt;http://www.sciencedirect.com/science/article/pii/S014067360961196X&lt;/url&gt;&lt;/related-urls&gt;&lt;/urls&gt;&lt;electronic-resource-num&gt;https://doi.org/10.1016/S0140-6736(09)61196-X&lt;/electronic-resource-num&gt;&lt;/record&gt;&lt;/Cite&gt;&lt;/EndNote&gt;</w:instrText>
      </w:r>
      <w:r w:rsidR="008A2D42" w:rsidRPr="009431C7">
        <w:fldChar w:fldCharType="separate"/>
      </w:r>
      <w:r w:rsidR="008A2D42" w:rsidRPr="009431C7">
        <w:rPr>
          <w:noProof/>
        </w:rPr>
        <w:t>Madan, et al., 2010; Sage, et al., 2012</w:t>
      </w:r>
      <w:r w:rsidR="008A2D42">
        <w:rPr>
          <w:noProof/>
        </w:rPr>
        <w:t>;</w:t>
      </w:r>
      <w:r w:rsidR="008A2D42" w:rsidRPr="009431C7">
        <w:fldChar w:fldCharType="end"/>
      </w:r>
      <w:r w:rsidR="008A2D42">
        <w:t xml:space="preserve"> </w:t>
      </w:r>
      <w:r w:rsidR="008E5CEF" w:rsidRPr="009431C7">
        <w:rPr>
          <w:noProof/>
        </w:rPr>
        <w:t>Pfeifer &amp; Besaratinia, 2012; Rünger, 2008; Seebode, et al., 2016)</w:t>
      </w:r>
      <w:r w:rsidR="00E104B7" w:rsidRPr="009431C7">
        <w:fldChar w:fldCharType="end"/>
      </w:r>
      <w:r w:rsidR="007F4ADB" w:rsidRPr="009431C7">
        <w:t>.</w:t>
      </w:r>
      <w:r w:rsidR="005B1EB5" w:rsidRPr="009431C7">
        <w:rPr>
          <w:color w:val="FF0000"/>
        </w:rPr>
        <w:t xml:space="preserve"> </w:t>
      </w:r>
      <w:r w:rsidR="004B3E11">
        <w:t>In turn, their existence has been</w:t>
      </w:r>
      <w:r w:rsidR="00F53475" w:rsidRPr="009431C7">
        <w:t xml:space="preserve"> </w:t>
      </w:r>
      <w:r w:rsidR="0088142D" w:rsidRPr="009431C7">
        <w:t>strongly associated wi</w:t>
      </w:r>
      <w:r w:rsidR="004B3E11">
        <w:t xml:space="preserve">th </w:t>
      </w:r>
      <w:r w:rsidR="0088142D" w:rsidRPr="009431C7">
        <w:t>loss of actio</w:t>
      </w:r>
      <w:r w:rsidR="005522BE" w:rsidRPr="009431C7">
        <w:t xml:space="preserve">n of </w:t>
      </w:r>
      <w:r w:rsidR="005522BE" w:rsidRPr="004B3E11">
        <w:rPr>
          <w:i/>
        </w:rPr>
        <w:t>p53</w:t>
      </w:r>
      <w:r w:rsidR="005522BE" w:rsidRPr="009431C7">
        <w:t xml:space="preserve"> </w:t>
      </w:r>
      <w:r w:rsidR="00C50C04">
        <w:t>(</w:t>
      </w:r>
      <w:r w:rsidR="008801D4">
        <w:t>in SCCs)</w:t>
      </w:r>
      <w:r w:rsidR="0007605B" w:rsidRPr="009431C7">
        <w:t xml:space="preserve"> </w:t>
      </w:r>
      <w:r w:rsidR="004B3E11">
        <w:t xml:space="preserve">in addition to other </w:t>
      </w:r>
      <w:r w:rsidR="008801D4">
        <w:t>UV-induced</w:t>
      </w:r>
      <w:r w:rsidR="00F332B6" w:rsidRPr="009431C7">
        <w:t xml:space="preserve"> m</w:t>
      </w:r>
      <w:r w:rsidR="006F7340" w:rsidRPr="009431C7">
        <w:t xml:space="preserve">utations </w:t>
      </w:r>
      <w:r w:rsidR="008801D4">
        <w:t xml:space="preserve">in genes like </w:t>
      </w:r>
      <w:r w:rsidR="008801D4" w:rsidRPr="008801D4">
        <w:rPr>
          <w:i/>
        </w:rPr>
        <w:t>PTCH1</w:t>
      </w:r>
      <w:r w:rsidR="00C50C04">
        <w:t xml:space="preserve"> </w:t>
      </w:r>
      <w:r w:rsidR="008801D4">
        <w:t xml:space="preserve">and </w:t>
      </w:r>
      <w:r w:rsidR="00B511EF" w:rsidRPr="008801D4">
        <w:rPr>
          <w:i/>
        </w:rPr>
        <w:t>CDK</w:t>
      </w:r>
      <w:r w:rsidR="00033302" w:rsidRPr="008801D4">
        <w:rPr>
          <w:i/>
        </w:rPr>
        <w:t>N2</w:t>
      </w:r>
      <w:r w:rsidR="00FB29F9">
        <w:t xml:space="preserve"> </w:t>
      </w:r>
      <w:r w:rsidR="008801D4">
        <w:t xml:space="preserve">in </w:t>
      </w:r>
      <w:r w:rsidR="00FB29F9">
        <w:t>BCC</w:t>
      </w:r>
      <w:r w:rsidR="00C50C04">
        <w:t xml:space="preserve"> and </w:t>
      </w:r>
      <w:r w:rsidR="008801D4">
        <w:t>melanoma</w:t>
      </w:r>
      <w:r w:rsidR="00C50C04">
        <w:t xml:space="preserve"> respectively</w:t>
      </w:r>
      <w:r w:rsidR="002034A2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Brash&lt;/Author&gt;&lt;Year&gt;2015&lt;/Year&gt;&lt;RecNum&gt;488&lt;/RecNum&gt;&lt;DisplayText&gt;(Brash, 2015)&lt;/DisplayText&gt;&lt;record&gt;&lt;rec-number&gt;488&lt;/rec-number&gt;&lt;foreign-keys&gt;&lt;key app="EN" db-id="tp92zpdpevpvz1ewt26x9wfntztvffdf9za2" timestamp="1515876658"&gt;488&lt;/key&gt;&lt;/foreign-keys&gt;&lt;ref-type name="Journal Article"&gt;17&lt;/ref-type&gt;&lt;contributors&gt;&lt;authors&gt;&lt;author&gt;Brash, Douglas E.&lt;/author&gt;&lt;/authors&gt;&lt;/contributors&gt;&lt;titles&gt;&lt;title&gt;UV Signature Mutations&lt;/title&gt;&lt;secondary-title&gt;Photochemistry and Photobiology&lt;/secondary-title&gt;&lt;/titles&gt;&lt;periodical&gt;&lt;full-title&gt;Photochemistry and Photobiology&lt;/full-title&gt;&lt;/periodical&gt;&lt;pages&gt;15-26&lt;/pages&gt;&lt;volume&gt;91&lt;/volume&gt;&lt;number&gt;1&lt;/number&gt;&lt;dates&gt;&lt;year&gt;2015&lt;/year&gt;&lt;/dates&gt;&lt;publisher&gt;Wiley Online Library&lt;/publisher&gt;&lt;isbn&gt;1751-1097&lt;/isbn&gt;&lt;urls&gt;&lt;related-urls&gt;&lt;url&gt;http:https://doi.org/10.1111/php.12377&lt;/url&gt;&lt;/related-urls&gt;&lt;/urls&gt;&lt;electronic-resource-num&gt;10.1111/php.12377&lt;/electronic-resource-num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</w:t>
      </w:r>
      <w:r w:rsidR="008A2D42" w:rsidRPr="009431C7">
        <w:fldChar w:fldCharType="begin">
          <w:fldData xml:space="preserve">PEVuZE5vdGU+PENpdGU+PEF1dGhvcj5aaWVnbGVyPC9BdXRob3I+PFllYXI+MTk5MzwvWWVhcj48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NDIxNi0yMDwvcGFn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</w:fldData>
        </w:fldChar>
      </w:r>
      <w:r w:rsidR="008A2D42" w:rsidRPr="009431C7">
        <w:instrText xml:space="preserve"> ADDIN EN.CITE </w:instrText>
      </w:r>
      <w:r w:rsidR="008A2D42" w:rsidRPr="009431C7">
        <w:fldChar w:fldCharType="begin">
          <w:fldData xml:space="preserve">PEVuZE5vdGU+PENpdGU+PEF1dGhvcj5aaWVnbGVyPC9BdXRob3I+PFllYXI+MTk5MzwvWWVhcj48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NDIxNi0yMDwvcGFn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</w:fldData>
        </w:fldChar>
      </w:r>
      <w:r w:rsidR="008A2D42" w:rsidRPr="009431C7">
        <w:instrText xml:space="preserve"> ADDIN EN.CITE.DATA </w:instrText>
      </w:r>
      <w:r w:rsidR="008A2D42" w:rsidRPr="009431C7">
        <w:fldChar w:fldCharType="end"/>
      </w:r>
      <w:r w:rsidR="008A2D42" w:rsidRPr="009431C7">
        <w:fldChar w:fldCharType="separate"/>
      </w:r>
      <w:r w:rsidR="008A2D42" w:rsidRPr="009431C7">
        <w:rPr>
          <w:noProof/>
        </w:rPr>
        <w:t>Freije, et al., 2014; Luo, et al., 2001; Ziegler, et al., 1993</w:t>
      </w:r>
      <w:r w:rsidR="008A2D42">
        <w:rPr>
          <w:noProof/>
        </w:rPr>
        <w:t xml:space="preserve">; </w:t>
      </w:r>
      <w:r w:rsidR="008A2D42" w:rsidRPr="009431C7">
        <w:fldChar w:fldCharType="end"/>
      </w:r>
      <w:r w:rsidR="008E5CEF" w:rsidRPr="009431C7">
        <w:rPr>
          <w:noProof/>
        </w:rPr>
        <w:t>Brash, 2015)</w:t>
      </w:r>
      <w:r w:rsidR="00E104B7" w:rsidRPr="009431C7">
        <w:fldChar w:fldCharType="end"/>
      </w:r>
      <w:r w:rsidR="006F7340" w:rsidRPr="009431C7">
        <w:t xml:space="preserve">. </w:t>
      </w:r>
    </w:p>
    <w:p w:rsidR="00F25DB6" w:rsidRDefault="00C92244" w:rsidP="00297619">
      <w:pPr>
        <w:spacing w:line="480" w:lineRule="auto"/>
        <w:ind w:firstLine="567"/>
        <w:jc w:val="both"/>
      </w:pPr>
      <w:r w:rsidRPr="009431C7">
        <w:t>UVR is also a potent modu</w:t>
      </w:r>
      <w:r w:rsidR="00307686">
        <w:t>lator of skin immune responses and hence potentially contributing to</w:t>
      </w:r>
      <w:r w:rsidRPr="009431C7">
        <w:t xml:space="preserve"> skin cancer development. </w:t>
      </w:r>
      <w:r w:rsidR="00307686">
        <w:t>More specifically, e</w:t>
      </w:r>
      <w:r w:rsidR="00296586" w:rsidRPr="009431C7">
        <w:t xml:space="preserve">xposure to UVR </w:t>
      </w:r>
      <w:r w:rsidRPr="009431C7">
        <w:t xml:space="preserve">is </w:t>
      </w:r>
      <w:r w:rsidR="00330E05" w:rsidRPr="009431C7">
        <w:t xml:space="preserve">strongly </w:t>
      </w:r>
      <w:r w:rsidRPr="009431C7">
        <w:t xml:space="preserve">associated with </w:t>
      </w:r>
      <w:r w:rsidR="00307686">
        <w:t>damage</w:t>
      </w:r>
      <w:r w:rsidR="00590B2E">
        <w:t xml:space="preserve"> to Langerhans cells </w:t>
      </w:r>
      <w:r w:rsidR="00307686">
        <w:t>thus</w:t>
      </w:r>
      <w:r w:rsidR="009C6699" w:rsidRPr="009431C7">
        <w:t xml:space="preserve"> leading</w:t>
      </w:r>
      <w:r w:rsidRPr="009431C7">
        <w:t xml:space="preserve"> to an improper p</w:t>
      </w:r>
      <w:r w:rsidR="00307686">
        <w:t>resentation of antigens and consequently</w:t>
      </w:r>
      <w:r w:rsidRPr="009431C7">
        <w:t xml:space="preserve"> to the induction of </w:t>
      </w:r>
      <w:r w:rsidR="00590B2E">
        <w:t xml:space="preserve">a </w:t>
      </w:r>
      <w:r w:rsidRPr="009431C7">
        <w:t xml:space="preserve">Th2 </w:t>
      </w:r>
      <w:r w:rsidR="00307686">
        <w:t>(</w:t>
      </w:r>
      <w:r w:rsidRPr="009431C7">
        <w:t>but not Th1</w:t>
      </w:r>
      <w:r w:rsidR="00590B2E">
        <w:t>) response</w:t>
      </w:r>
      <w:r w:rsidR="00307686">
        <w:t xml:space="preserve"> in addition to</w:t>
      </w:r>
      <w:r w:rsidRPr="009431C7">
        <w:t xml:space="preserve"> stimulation o</w:t>
      </w:r>
      <w:r w:rsidR="00307686">
        <w:t xml:space="preserve">f UV-induced antigen-specific T </w:t>
      </w:r>
      <w:r w:rsidRPr="009431C7">
        <w:t>regulatory cells</w:t>
      </w:r>
      <w:r w:rsidR="00DC558A" w:rsidRPr="009431C7">
        <w:t xml:space="preserve"> </w:t>
      </w:r>
      <w:r w:rsidR="00DC558A" w:rsidRPr="009431C7">
        <w:fldChar w:fldCharType="begin">
          <w:fldData xml:space="preserve">PEVuZE5vdGU+PENpdGU+PEF1dGhvcj5ZdTwvQXV0aG9yPjxZZWFyPjIwMTQ8L1llYXI+PFJlY051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</w:fldData>
        </w:fldChar>
      </w:r>
      <w:r w:rsidR="0082697A" w:rsidRPr="009431C7">
        <w:instrText xml:space="preserve"> ADDIN EN.CITE </w:instrText>
      </w:r>
      <w:r w:rsidR="0082697A" w:rsidRPr="009431C7">
        <w:fldChar w:fldCharType="begin">
          <w:fldData xml:space="preserve">PEVuZE5vdGU+PENpdGU+PEF1dGhvcj5ZdTwvQXV0aG9yPjxZZWFyPjIwMTQ8L1llYXI+PFJlY051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</w:fldData>
        </w:fldChar>
      </w:r>
      <w:r w:rsidR="0082697A" w:rsidRPr="009431C7">
        <w:instrText xml:space="preserve"> ADDIN EN.CITE.DATA </w:instrText>
      </w:r>
      <w:r w:rsidR="0082697A" w:rsidRPr="009431C7">
        <w:fldChar w:fldCharType="end"/>
      </w:r>
      <w:r w:rsidR="00DC558A" w:rsidRPr="009431C7">
        <w:fldChar w:fldCharType="separate"/>
      </w:r>
      <w:r w:rsidR="0082697A" w:rsidRPr="009431C7">
        <w:rPr>
          <w:noProof/>
        </w:rPr>
        <w:t>(Schwarz, et al., 2010; Welsh, et al., 2011; Yu, et al., 2014)</w:t>
      </w:r>
      <w:r w:rsidR="00DC558A" w:rsidRPr="009431C7">
        <w:fldChar w:fldCharType="end"/>
      </w:r>
      <w:r w:rsidR="00521814" w:rsidRPr="009431C7">
        <w:t>.</w:t>
      </w:r>
      <w:r w:rsidR="00DC558A" w:rsidRPr="009431C7">
        <w:t xml:space="preserve"> In addition, UV exposure also strongly contributes to immunosuppression via the induction of pro-inflammatory immunosuppressive cyto</w:t>
      </w:r>
      <w:r w:rsidR="00590B2E">
        <w:t>kines, such as interleukin-</w:t>
      </w:r>
      <w:r w:rsidR="00DC558A" w:rsidRPr="009431C7">
        <w:t>10 and</w:t>
      </w:r>
      <w:r w:rsidR="00590B2E">
        <w:t xml:space="preserve"> tumour necrosis factor </w:t>
      </w:r>
      <w:r w:rsidR="00590B2E">
        <w:rPr>
          <w:lang w:val="el-GR"/>
        </w:rPr>
        <w:t>α</w:t>
      </w:r>
      <w:r w:rsidR="00E31197">
        <w:t xml:space="preserve"> (TNFα)</w:t>
      </w:r>
      <w:r w:rsidR="00F546CF" w:rsidRPr="009431C7">
        <w:t xml:space="preserve"> </w:t>
      </w:r>
      <w:r w:rsidR="009754E8" w:rsidRPr="009431C7">
        <w:fldChar w:fldCharType="begin"/>
      </w:r>
      <w:r w:rsidR="00F07202" w:rsidRPr="009431C7">
        <w:instrText xml:space="preserve"> ADDIN EN.CITE &lt;EndNote&gt;&lt;Cite&gt;&lt;Author&gt;Norval&lt;/Author&gt;&lt;Year&gt;2011&lt;/Year&gt;&lt;RecNum&gt;590&lt;/RecNum&gt;&lt;DisplayText&gt;(Kanavy &amp;amp; Gerstenblith, 2011; Norval &amp;amp; Halliday, 2011)&lt;/DisplayText&gt;&lt;record&gt;&lt;rec-number&gt;590&lt;/rec-number&gt;&lt;foreign-keys&gt;&lt;key app="EN" db-id="tp92zpdpevpvz1ewt26x9wfntztvffdf9za2" timestamp="1518998121"&gt;590&lt;/key&gt;&lt;/foreign-keys&gt;&lt;ref-type name="Journal Article"&gt;17&lt;/ref-type&gt;&lt;contributors&gt;&lt;authors&gt;&lt;author&gt;Norval, Mary&lt;/author&gt;&lt;author&gt;Halliday, Gary M&lt;/author&gt;&lt;/authors&gt;&lt;/contributors&gt;&lt;titles&gt;&lt;title&gt;The Consequences of UV</w:instrText>
      </w:r>
      <w:r w:rsidR="00F07202" w:rsidRPr="009431C7">
        <w:rPr>
          <w:rFonts w:ascii="Cambria Math" w:hAnsi="Cambria Math" w:cs="Cambria Math"/>
        </w:rPr>
        <w:instrText>‐</w:instrText>
      </w:r>
      <w:r w:rsidR="00F07202" w:rsidRPr="009431C7">
        <w:instrText>Induced Immunosuppression for Human Health&lt;/title&gt;&lt;secondary-title&gt;Photochemistry and Photobiology&lt;/secondary-title&gt;&lt;/titles&gt;&lt;periodical&gt;&lt;full-title&gt;Photochemistry and Photobiology&lt;/full-title&gt;&lt;/periodical&gt;&lt;pages&gt;965-977&lt;/pages&gt;&lt;volume&gt;87&lt;/volume&gt;&lt;number&gt;5&lt;/number&gt;&lt;dates&gt;&lt;year&gt;2011&lt;/year&gt;&lt;/dates&gt;&lt;isbn&gt;1751-1097&lt;/isbn&gt;&lt;urls&gt;&lt;/urls&gt;&lt;/record&gt;&lt;/Cite&gt;&lt;Cite&gt;&lt;Author&gt;Kanavy&lt;/Author&gt;&lt;Year&gt;2011&lt;/Year&gt;&lt;RecNum&gt;591&lt;/RecNum&gt;&lt;record&gt;&lt;rec-number&gt;591&lt;/rec-number&gt;&lt;foreign-keys&gt;&lt;key app="EN" db-id="tp92zpdpevpvz1ewt26x9wfntztvffdf9za2" timestamp="1518998633"&gt;591&lt;/key&gt;&lt;/foreign-keys&gt;&lt;ref-type name="Conference Proceedings"&gt;10&lt;/ref-type&gt;&lt;contributors&gt;&lt;authors&gt;&lt;author&gt;Kanavy, Holly E&lt;/author&gt;&lt;author&gt;Gerstenblith, Meg R&lt;/author&gt;&lt;/authors&gt;&lt;/contributors&gt;&lt;titles&gt;&lt;title&gt;Ultraviolet radiation and melanoma&lt;/title&gt;&lt;secondary-title&gt;Seminars in cutaneous medicine and surgery&lt;/secondary-title&gt;&lt;/titles&gt;&lt;pages&gt;222-228&lt;/pages&gt;&lt;volume&gt;30&lt;/volume&gt;&lt;number&gt;4&lt;/number&gt;&lt;dates&gt;&lt;year&gt;2011&lt;/year&gt;&lt;/dates&gt;&lt;publisher&gt;Frontline Medical Communications&lt;/publisher&gt;&lt;isbn&gt;1085-5629&lt;/isbn&gt;&lt;urls&gt;&lt;/urls&gt;&lt;/record&gt;&lt;/Cite&gt;&lt;/EndNote&gt;</w:instrText>
      </w:r>
      <w:r w:rsidR="009754E8" w:rsidRPr="009431C7">
        <w:fldChar w:fldCharType="separate"/>
      </w:r>
      <w:r w:rsidR="00F07202" w:rsidRPr="009431C7">
        <w:rPr>
          <w:noProof/>
        </w:rPr>
        <w:t>(Kanavy &amp; Gerstenblith, 2011; Norval &amp; Halliday, 2011)</w:t>
      </w:r>
      <w:r w:rsidR="009754E8" w:rsidRPr="009431C7">
        <w:fldChar w:fldCharType="end"/>
      </w:r>
      <w:r w:rsidR="00521814" w:rsidRPr="009431C7">
        <w:t>.</w:t>
      </w:r>
      <w:r w:rsidR="00FB366C" w:rsidRPr="009431C7">
        <w:rPr>
          <w:color w:val="C45911" w:themeColor="accent2" w:themeShade="BF"/>
        </w:rPr>
        <w:t xml:space="preserve"> </w:t>
      </w:r>
      <w:r w:rsidR="00963E37" w:rsidRPr="009431C7">
        <w:t xml:space="preserve">The release of </w:t>
      </w:r>
      <w:r w:rsidR="00307686">
        <w:t xml:space="preserve">such </w:t>
      </w:r>
      <w:r w:rsidR="00963E37" w:rsidRPr="009431C7">
        <w:t>pro-inflammatory fa</w:t>
      </w:r>
      <w:r w:rsidR="002C2DCB" w:rsidRPr="009431C7">
        <w:t xml:space="preserve">ctors </w:t>
      </w:r>
      <w:r w:rsidR="00963E37" w:rsidRPr="009431C7">
        <w:t>contribute</w:t>
      </w:r>
      <w:r w:rsidR="00307686">
        <w:t>s</w:t>
      </w:r>
      <w:r w:rsidR="00963E37" w:rsidRPr="009431C7">
        <w:t xml:space="preserve"> to the induction of an </w:t>
      </w:r>
      <w:r w:rsidR="00A64D7D" w:rsidRPr="009431C7">
        <w:t>inflammatory response</w:t>
      </w:r>
      <w:r w:rsidR="00307686">
        <w:t xml:space="preserve"> around</w:t>
      </w:r>
      <w:r w:rsidR="00963E37" w:rsidRPr="009431C7">
        <w:t xml:space="preserve"> sun</w:t>
      </w:r>
      <w:r w:rsidR="00307686">
        <w:t>-</w:t>
      </w:r>
      <w:r w:rsidR="00963E37" w:rsidRPr="009431C7">
        <w:t xml:space="preserve">burned areas. </w:t>
      </w:r>
      <w:r w:rsidR="00A64D7D" w:rsidRPr="009431C7">
        <w:t xml:space="preserve">UV-induced inflammation is characterized by </w:t>
      </w:r>
      <w:r w:rsidR="00590B2E">
        <w:t xml:space="preserve">leukocyte </w:t>
      </w:r>
      <w:r w:rsidR="00A64D7D" w:rsidRPr="009431C7">
        <w:t>infiltration of th</w:t>
      </w:r>
      <w:r w:rsidR="00590B2E">
        <w:t>e skin l</w:t>
      </w:r>
      <w:r w:rsidR="00307686">
        <w:t>ead</w:t>
      </w:r>
      <w:r w:rsidR="00590B2E">
        <w:t>ing</w:t>
      </w:r>
      <w:r w:rsidR="00307686">
        <w:t xml:space="preserve"> to ROS formation and potentially cause further </w:t>
      </w:r>
      <w:r w:rsidR="00590B2E">
        <w:t xml:space="preserve">cellular </w:t>
      </w:r>
      <w:r w:rsidR="00307686">
        <w:t>d</w:t>
      </w:r>
      <w:r w:rsidR="00590B2E">
        <w:t>amage</w:t>
      </w:r>
      <w:r w:rsidR="00A64D7D" w:rsidRPr="009431C7">
        <w:t>, genomic instability and suppression o</w:t>
      </w:r>
      <w:r w:rsidR="007316F4" w:rsidRPr="009431C7">
        <w:t xml:space="preserve">f </w:t>
      </w:r>
      <w:r w:rsidR="00307686">
        <w:t xml:space="preserve">DNA </w:t>
      </w:r>
      <w:r w:rsidR="007316F4" w:rsidRPr="009431C7">
        <w:t xml:space="preserve">repair pathways </w:t>
      </w:r>
      <w:r w:rsidR="00E104B7" w:rsidRPr="009431C7">
        <w:fldChar w:fldCharType="begin">
          <w:fldData xml:space="preserve">PEVuZE5vdGU+PENpdGU+PEF1dGhvcj5NZWVyYW48L0F1dGhvcj48WWVhcj4yMDA4PC9ZZWFyPjxS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=
</w:fldData>
        </w:fldChar>
      </w:r>
      <w:r w:rsidR="006B5D54" w:rsidRPr="009431C7">
        <w:instrText xml:space="preserve"> ADDIN EN.CITE </w:instrText>
      </w:r>
      <w:r w:rsidR="006B5D54" w:rsidRPr="009431C7">
        <w:fldChar w:fldCharType="begin">
          <w:fldData xml:space="preserve">PEVuZE5vdGU+PENpdGU+PEF1dGhvcj5NZWVyYW48L0F1dGhvcj48WWVhcj4yMDA4PC9ZZWFyPjxS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=
</w:fldData>
        </w:fldChar>
      </w:r>
      <w:r w:rsidR="006B5D54" w:rsidRPr="009431C7">
        <w:instrText xml:space="preserve"> ADDIN EN.CITE.DATA </w:instrText>
      </w:r>
      <w:r w:rsidR="006B5D54" w:rsidRPr="009431C7">
        <w:fldChar w:fldCharType="end"/>
      </w:r>
      <w:r w:rsidR="00E104B7" w:rsidRPr="009431C7">
        <w:fldChar w:fldCharType="separate"/>
      </w:r>
      <w:r w:rsidR="002A51D2">
        <w:rPr>
          <w:noProof/>
        </w:rPr>
        <w:t xml:space="preserve">(Halliday, 2005; </w:t>
      </w:r>
      <w:r w:rsidR="006B5D54" w:rsidRPr="009431C7">
        <w:rPr>
          <w:noProof/>
        </w:rPr>
        <w:t>Meeran, et al., 2008)</w:t>
      </w:r>
      <w:r w:rsidR="00E104B7" w:rsidRPr="009431C7">
        <w:fldChar w:fldCharType="end"/>
      </w:r>
      <w:r w:rsidR="00A64D7D" w:rsidRPr="009431C7">
        <w:t>.</w:t>
      </w:r>
      <w:r w:rsidR="00CD0ABF" w:rsidRPr="009431C7">
        <w:t xml:space="preserve"> </w:t>
      </w:r>
    </w:p>
    <w:p w:rsidR="00DB61B3" w:rsidRDefault="00DB61B3" w:rsidP="00297619">
      <w:pPr>
        <w:spacing w:line="480" w:lineRule="auto"/>
        <w:jc w:val="both"/>
        <w:rPr>
          <w:color w:val="FF0000"/>
        </w:rPr>
      </w:pPr>
    </w:p>
    <w:p w:rsidR="006D71CE" w:rsidRPr="009431C7" w:rsidRDefault="00146C3A" w:rsidP="00297619">
      <w:pPr>
        <w:pStyle w:val="Heading1"/>
        <w:numPr>
          <w:ilvl w:val="0"/>
          <w:numId w:val="6"/>
        </w:numPr>
        <w:spacing w:before="0" w:line="480" w:lineRule="auto"/>
        <w:ind w:left="680" w:hanging="68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5" w:name="_Toc511334861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lucosinolates and Isothiocyanates</w:t>
      </w:r>
      <w:bookmarkEnd w:id="5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C473F8" w:rsidRPr="009431C7" w:rsidRDefault="00D171CF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bookmarkStart w:id="6" w:name="_Toc511334862"/>
      <w:r w:rsidR="003D1730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yrosinase</w:t>
      </w:r>
      <w:r w:rsidR="00DB61B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3D1730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-</w:t>
      </w:r>
      <w:r w:rsidR="00DB61B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G</w:t>
      </w:r>
      <w:r w:rsidR="003D1730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ucosinolate system</w:t>
      </w:r>
      <w:bookmarkEnd w:id="6"/>
    </w:p>
    <w:p w:rsidR="009D2110" w:rsidRDefault="009D2110" w:rsidP="00590B2E">
      <w:pPr>
        <w:spacing w:line="480" w:lineRule="auto"/>
        <w:ind w:firstLine="567"/>
        <w:jc w:val="both"/>
      </w:pPr>
      <w:r w:rsidRPr="009431C7">
        <w:t>Cruciferous vegetables are rich sources of glucosin</w:t>
      </w:r>
      <w:r w:rsidR="002469BC">
        <w:t xml:space="preserve">olates </w:t>
      </w:r>
      <w:r w:rsidR="0079042B">
        <w:t xml:space="preserve">(GLs) </w:t>
      </w:r>
      <w:r w:rsidR="002469BC">
        <w:t>which are hydrolysed by myrosinase</w:t>
      </w:r>
      <w:r w:rsidR="00510A68" w:rsidRPr="009431C7">
        <w:t xml:space="preserve"> </w:t>
      </w:r>
      <w:r w:rsidR="00F32385" w:rsidRPr="009431C7">
        <w:fldChar w:fldCharType="begin"/>
      </w:r>
      <w:r w:rsidR="00F32385" w:rsidRPr="009431C7">
        <w:instrText xml:space="preserve"> ADDIN EN.CITE &lt;EndNote&gt;&lt;Cite&gt;&lt;Author&gt;del Carmen Martinez-Ballesta&lt;/Author&gt;&lt;Year&gt;2015&lt;/Year&gt;&lt;RecNum&gt;230&lt;/RecNum&gt;&lt;DisplayText&gt;(Andréasson &amp;amp; Jørgensen, 2003; del Carmen Martinez-Ballesta &amp;amp; Carvajal, 2015)&lt;/DisplayText&gt;&lt;record&gt;&lt;rec-number&gt;230&lt;/rec-number&gt;&lt;foreign-keys&gt;&lt;key app="EN" db-id="tp92zpdpevpvz1ewt26x9wfntztvffdf9za2" timestamp="1484673985"&gt;230&lt;/key&gt;&lt;/foreign-keys&gt;&lt;ref-type name="Journal Article"&gt;17&lt;/ref-type&gt;&lt;contributors&gt;&lt;authors&gt;&lt;author&gt;del Carmen Martinez-Ballesta, Maria&lt;/author&gt;&lt;author&gt;Carvajal, Micaela&lt;/author&gt;&lt;/authors&gt;&lt;/contributors&gt;&lt;titles&gt;&lt;title&gt;Myrosinase in Brassicaceae: the most important issue for glucosinolate turnover and food quality&lt;/title&gt;&lt;secondary-title&gt;Phytochemistry Reviews&lt;/secondary-title&gt;&lt;/titles&gt;&lt;periodical&gt;&lt;full-title&gt;Phytochemistry Reviews&lt;/full-title&gt;&lt;/periodical&gt;&lt;pages&gt;1045-1051&lt;/pages&gt;&lt;volume&gt;14&lt;/volume&gt;&lt;number&gt;6&lt;/number&gt;&lt;dates&gt;&lt;year&gt;2015&lt;/year&gt;&lt;/dates&gt;&lt;isbn&gt;1568-7767&lt;/isbn&gt;&lt;urls&gt;&lt;/urls&gt;&lt;/record&gt;&lt;/Cite&gt;&lt;Cite&gt;&lt;Author&gt;Andréasson&lt;/Author&gt;&lt;Year&gt;2003&lt;/Year&gt;&lt;RecNum&gt;229&lt;/RecNum&gt;&lt;record&gt;&lt;rec-number&gt;229&lt;/rec-number&gt;&lt;foreign-keys&gt;&lt;key app="EN" db-id="tp92zpdpevpvz1ewt26x9wfntztvffdf9za2" timestamp="1484673887"&gt;229&lt;/key&gt;&lt;/foreign-keys&gt;&lt;ref-type name="Journal Article"&gt;17&lt;/ref-type&gt;&lt;contributors&gt;&lt;authors&gt;&lt;author&gt;Andréasson, Erik&lt;/author&gt;&lt;author&gt;Jørgensen, Lise Bolt&lt;/author&gt;&lt;/authors&gt;&lt;/contributors&gt;&lt;titles&gt;&lt;title&gt;Chapter four Localization of plant myrosinases and glucosinolates&lt;/title&gt;&lt;secondary-title&gt;Recent advances in phytochemistry&lt;/secondary-title&gt;&lt;/titles&gt;&lt;periodical&gt;&lt;full-title&gt;Recent advances in phytochemistry&lt;/full-title&gt;&lt;/periodical&gt;&lt;pages&gt;79-99&lt;/pages&gt;&lt;volume&gt;37&lt;/volume&gt;&lt;dates&gt;&lt;year&gt;2003&lt;/year&gt;&lt;/dates&gt;&lt;isbn&gt;0079-9920&lt;/isbn&gt;&lt;urls&gt;&lt;/urls&gt;&lt;/record&gt;&lt;/Cite&gt;&lt;/EndNote&gt;</w:instrText>
      </w:r>
      <w:r w:rsidR="00F32385" w:rsidRPr="009431C7">
        <w:fldChar w:fldCharType="separate"/>
      </w:r>
      <w:r w:rsidR="00F32385" w:rsidRPr="009431C7">
        <w:rPr>
          <w:noProof/>
        </w:rPr>
        <w:t xml:space="preserve">(Andréasson &amp; Jørgensen, </w:t>
      </w:r>
      <w:r w:rsidR="0079042B">
        <w:rPr>
          <w:noProof/>
        </w:rPr>
        <w:t>2003</w:t>
      </w:r>
      <w:r w:rsidR="00F32385" w:rsidRPr="009431C7">
        <w:rPr>
          <w:noProof/>
        </w:rPr>
        <w:t>)</w:t>
      </w:r>
      <w:r w:rsidR="00F32385" w:rsidRPr="009431C7">
        <w:fldChar w:fldCharType="end"/>
      </w:r>
      <w:r w:rsidR="0079042B">
        <w:t>. Inside the plant, the enzyme</w:t>
      </w:r>
      <w:r w:rsidR="003D1730" w:rsidRPr="009431C7">
        <w:t xml:space="preserve"> is physically </w:t>
      </w:r>
      <w:r w:rsidR="002469BC">
        <w:t xml:space="preserve">isolated from their substrates thus </w:t>
      </w:r>
      <w:r w:rsidR="003D1730" w:rsidRPr="009431C7">
        <w:t xml:space="preserve">allowing </w:t>
      </w:r>
      <w:r w:rsidR="002469BC">
        <w:t xml:space="preserve">the degradation of </w:t>
      </w:r>
      <w:r w:rsidR="003D1730" w:rsidRPr="009431C7">
        <w:t>GLs</w:t>
      </w:r>
      <w:r w:rsidR="002469BC">
        <w:t xml:space="preserve"> </w:t>
      </w:r>
      <w:r w:rsidR="003D1730" w:rsidRPr="009431C7">
        <w:t xml:space="preserve">only when the plant is </w:t>
      </w:r>
      <w:r w:rsidR="002469BC">
        <w:t>under stress conditions like</w:t>
      </w:r>
      <w:r w:rsidR="003D1730" w:rsidRPr="009431C7">
        <w:t xml:space="preserve"> pathogen attack or tissue disruption</w:t>
      </w:r>
      <w:r w:rsidR="001C56C0" w:rsidRPr="009431C7">
        <w:t xml:space="preserve"> </w:t>
      </w:r>
      <w:r w:rsidR="00DF1C93" w:rsidRPr="009431C7">
        <w:fldChar w:fldCharType="begin">
          <w:fldData xml:space="preserve">PEVuZE5vdGU+PENpdGU+PEF1dGhvcj5kZWwgQ2FybWVuIE1hcnRpbmV6LUJhbGxlc3RhPC9BdXRo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</w:fldData>
        </w:fldChar>
      </w:r>
      <w:r w:rsidR="00DF1C93" w:rsidRPr="009431C7">
        <w:instrText xml:space="preserve"> ADDIN EN.CITE </w:instrText>
      </w:r>
      <w:r w:rsidR="00DF1C93" w:rsidRPr="009431C7">
        <w:fldChar w:fldCharType="begin">
          <w:fldData xml:space="preserve">PEVuZE5vdGU+PENpdGU+PEF1dGhvcj5kZWwgQ2FybWVuIE1hcnRpbmV6LUJhbGxlc3RhPC9BdXRo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</w:fldData>
        </w:fldChar>
      </w:r>
      <w:r w:rsidR="00DF1C93" w:rsidRPr="009431C7">
        <w:instrText xml:space="preserve"> ADDIN EN.CITE.DATA </w:instrText>
      </w:r>
      <w:r w:rsidR="00DF1C93" w:rsidRPr="009431C7">
        <w:fldChar w:fldCharType="end"/>
      </w:r>
      <w:r w:rsidR="00DF1C93" w:rsidRPr="009431C7">
        <w:fldChar w:fldCharType="separate"/>
      </w:r>
      <w:r w:rsidR="00DF1C93" w:rsidRPr="009431C7">
        <w:rPr>
          <w:noProof/>
        </w:rPr>
        <w:t>(Andréasson, et al.,</w:t>
      </w:r>
      <w:r w:rsidR="002A51D2">
        <w:rPr>
          <w:noProof/>
        </w:rPr>
        <w:t xml:space="preserve"> 2001; </w:t>
      </w:r>
      <w:r w:rsidR="00DF1C93" w:rsidRPr="009431C7">
        <w:rPr>
          <w:noProof/>
        </w:rPr>
        <w:t>Martinez-Ballesta &amp; Carvajal, 2015; Koroleva, et al., 2000)</w:t>
      </w:r>
      <w:r w:rsidR="00DF1C93" w:rsidRPr="009431C7">
        <w:fldChar w:fldCharType="end"/>
      </w:r>
      <w:r w:rsidR="00F32385" w:rsidRPr="009431C7">
        <w:t>.</w:t>
      </w:r>
      <w:r w:rsidR="003D1730" w:rsidRPr="009431C7">
        <w:t xml:space="preserve"> </w:t>
      </w:r>
      <w:r w:rsidRPr="009431C7">
        <w:t>Chewing or</w:t>
      </w:r>
      <w:r w:rsidR="0079042B">
        <w:t xml:space="preserve"> cutting </w:t>
      </w:r>
      <w:r w:rsidRPr="009431C7">
        <w:t>le</w:t>
      </w:r>
      <w:r w:rsidR="0079042B">
        <w:t>ads to the release of the enzyme</w:t>
      </w:r>
      <w:r w:rsidRPr="009431C7">
        <w:t xml:space="preserve"> which com</w:t>
      </w:r>
      <w:r w:rsidR="0079042B">
        <w:t>es in contact with GL</w:t>
      </w:r>
      <w:r w:rsidRPr="009431C7">
        <w:t xml:space="preserve">s and catalyses their hydrolysis </w:t>
      </w:r>
      <w:r w:rsidR="00DF1C93" w:rsidRPr="009431C7">
        <w:fldChar w:fldCharType="begin"/>
      </w:r>
      <w:r w:rsidR="00DF1C93" w:rsidRPr="009431C7">
        <w:instrText xml:space="preserve"> ADDIN EN.CITE &lt;EndNote&gt;&lt;Cite&gt;&lt;Author&gt;Angelino&lt;/Author&gt;&lt;Year&gt;2014&lt;/Year&gt;&lt;RecNum&gt;254&lt;/RecNum&gt;&lt;DisplayText&gt;(Angelino &amp;amp; Jeffery, 2014; Polat, 2010)&lt;/DisplayText&gt;&lt;record&gt;&lt;rec-number&gt;254&lt;/rec-number&gt;&lt;foreign-keys&gt;&lt;key app="EN" db-id="tp92zpdpevpvz1ewt26x9wfntztvffdf9za2" timestamp="1509801462"&gt;254&lt;/key&gt;&lt;/foreign-keys&gt;&lt;ref-type name="Journal Article"&gt;17&lt;/ref-type&gt;&lt;contributors&gt;&lt;authors&gt;&lt;author&gt;Angelino, Donato&lt;/author&gt;&lt;author&gt;Jeffery, Elizabeth&lt;/author&gt;&lt;/authors&gt;&lt;/contributors&gt;&lt;titles&gt;&lt;title&gt;Glucosinolate hydrolysis and bioavailability of resulting isothiocyanates: focus on glucoraphanin&lt;/title&gt;&lt;secondary-title&gt;Journal of Functional Foods&lt;/secondary-title&gt;&lt;/titles&gt;&lt;periodical&gt;&lt;full-title&gt;Journal of Functional Foods&lt;/full-title&gt;&lt;/periodical&gt;&lt;pages&gt;67-76&lt;/pages&gt;&lt;volume&gt;7&lt;/volume&gt;&lt;dates&gt;&lt;year&gt;2014&lt;/year&gt;&lt;/dates&gt;&lt;isbn&gt;1756-4646&lt;/isbn&gt;&lt;urls&gt;&lt;/urls&gt;&lt;/record&gt;&lt;/Cite&gt;&lt;Cite&gt;&lt;Author&gt;Polat&lt;/Author&gt;&lt;Year&gt;2010&lt;/Year&gt;&lt;RecNum&gt;127&lt;/RecNum&gt;&lt;record&gt;&lt;rec-number&gt;127&lt;/rec-number&gt;&lt;foreign-keys&gt;&lt;key app="EN" db-id="tp92zpdpevpvz1ewt26x9wfntztvffdf9za2" timestamp="1479148489"&gt;127&lt;/key&gt;&lt;/foreign-keys&gt;&lt;ref-type name="Journal Article"&gt;17&lt;/ref-type&gt;&lt;contributors&gt;&lt;authors&gt;&lt;author&gt;Polat, Umit&lt;/author&gt;&lt;/authors&gt;&lt;/contributors&gt;&lt;titles&gt;&lt;title&gt;The effects on metabolism of glucosinolates and theirs hydrolysis products&lt;/title&gt;&lt;secondary-title&gt;Journal of Biological and Environmental Sciences&lt;/secondary-title&gt;&lt;/titles&gt;&lt;periodical&gt;&lt;full-title&gt;Journal of Biological and Environmental Sciences&lt;/full-title&gt;&lt;/periodical&gt;&lt;volume&gt;4&lt;/volume&gt;&lt;number&gt;10&lt;/number&gt;&lt;dates&gt;&lt;year&gt;2010&lt;/year&gt;&lt;/dates&gt;&lt;isbn&gt;1307-9530&lt;/isbn&gt;&lt;urls&gt;&lt;/urls&gt;&lt;/record&gt;&lt;/Cite&gt;&lt;/EndNote&gt;</w:instrText>
      </w:r>
      <w:r w:rsidR="00DF1C93" w:rsidRPr="009431C7">
        <w:fldChar w:fldCharType="separate"/>
      </w:r>
      <w:r w:rsidR="00DF1C93" w:rsidRPr="009431C7">
        <w:rPr>
          <w:noProof/>
        </w:rPr>
        <w:t>(Angelino &amp; Jeffery, 2014; Polat, 2010)</w:t>
      </w:r>
      <w:r w:rsidR="00DF1C93" w:rsidRPr="009431C7">
        <w:fldChar w:fldCharType="end"/>
      </w:r>
      <w:r w:rsidRPr="009431C7">
        <w:t xml:space="preserve">. </w:t>
      </w:r>
      <w:r w:rsidR="009613F3" w:rsidRPr="009431C7">
        <w:t>Activation of the m</w:t>
      </w:r>
      <w:r w:rsidR="0079042B">
        <w:t>yrosinase-glucosinolate system (also known as mustard oil bomb)</w:t>
      </w:r>
      <w:r w:rsidR="009613F3" w:rsidRPr="009431C7">
        <w:t xml:space="preserve"> results in the formation of biologically active compounds, such as indoles</w:t>
      </w:r>
      <w:r w:rsidR="0079042B">
        <w:t>, nitriles and ITCs</w:t>
      </w:r>
      <w:r w:rsidR="00510A68" w:rsidRPr="009431C7">
        <w:t xml:space="preserve"> </w:t>
      </w:r>
      <w:r w:rsidR="00510A68" w:rsidRPr="009431C7">
        <w:fldChar w:fldCharType="begin"/>
      </w:r>
      <w:r w:rsidR="00510A68" w:rsidRPr="009431C7">
        <w:instrText xml:space="preserve"> ADDIN EN.CITE &lt;EndNote&gt;&lt;Cite&gt;&lt;Author&gt;Barba&lt;/Author&gt;&lt;Year&gt;2016&lt;/Year&gt;&lt;RecNum&gt;256&lt;/RecNum&gt;&lt;DisplayText&gt;(Barba, et al., 2016; Grubb &amp;amp; Abel, 2006)&lt;/DisplayText&gt;&lt;record&gt;&lt;rec-number&gt;256&lt;/rec-number&gt;&lt;foreign-keys&gt;&lt;key app="EN" db-id="tp92zpdpevpvz1ewt26x9wfntztvffdf9za2" timestamp="1509801463"&gt;256&lt;/key&gt;&lt;/foreign-keys&gt;&lt;ref-type name="Journal Article"&gt;17&lt;/ref-type&gt;&lt;contributors&gt;&lt;authors&gt;&lt;author&gt;Barba, Francisco J&lt;/author&gt;&lt;author&gt;Nikmaram, Nooshin&lt;/author&gt;&lt;author&gt;Roohinejad, Shahin&lt;/author&gt;&lt;author&gt;Khelfa, Anissa&lt;/author&gt;&lt;author&gt;Zhu, Zhenzhou&lt;/author&gt;&lt;author&gt;Koubaa, Mohamed&lt;/author&gt;&lt;/authors&gt;&lt;/contributors&gt;&lt;titles&gt;&lt;title&gt;Bioavailability of glucosinolates and their breakdown products: Impact of processing&lt;/title&gt;&lt;secondary-title&gt;Frontiers in nutrition&lt;/secondary-title&gt;&lt;/titles&gt;&lt;periodical&gt;&lt;full-title&gt;Frontiers in nutrition&lt;/full-title&gt;&lt;/periodical&gt;&lt;volume&gt;3&lt;/volume&gt;&lt;dates&gt;&lt;year&gt;2016&lt;/year&gt;&lt;/dates&gt;&lt;urls&gt;&lt;/urls&gt;&lt;/record&gt;&lt;/Cite&gt;&lt;Cite&gt;&lt;Author&gt;Grubb&lt;/Author&gt;&lt;Year&gt;2006&lt;/Year&gt;&lt;RecNum&gt;244&lt;/RecNum&gt;&lt;record&gt;&lt;rec-number&gt;244&lt;/rec-number&gt;&lt;foreign-keys&gt;&lt;key app="EN" db-id="tp92zpdpevpvz1ewt26x9wfntztvffdf9za2" timestamp="1509801459"&gt;244&lt;/key&gt;&lt;/foreign-keys&gt;&lt;ref-type name="Journal Article"&gt;17&lt;/ref-type&gt;&lt;contributors&gt;&lt;authors&gt;&lt;author&gt;Grubb, C Douglas&lt;/author&gt;&lt;author&gt;Abel, Steffen&lt;/author&gt;&lt;/authors&gt;&lt;/contributors&gt;&lt;titles&gt;&lt;title&gt;Glucosinolate metabolism and its control&lt;/title&gt;&lt;secondary-title&gt;Trends in plant science&lt;/secondary-title&gt;&lt;/titles&gt;&lt;periodical&gt;&lt;full-title&gt;Trends in plant science&lt;/full-title&gt;&lt;/periodical&gt;&lt;pages&gt;89-100&lt;/pages&gt;&lt;volume&gt;11&lt;/volume&gt;&lt;number&gt;2&lt;/number&gt;&lt;dates&gt;&lt;year&gt;2006&lt;/year&gt;&lt;/dates&gt;&lt;isbn&gt;1360-1385&lt;/isbn&gt;&lt;urls&gt;&lt;/urls&gt;&lt;/record&gt;&lt;/Cite&gt;&lt;/EndNote&gt;</w:instrText>
      </w:r>
      <w:r w:rsidR="00510A68" w:rsidRPr="009431C7">
        <w:fldChar w:fldCharType="separate"/>
      </w:r>
      <w:r w:rsidR="00510A68" w:rsidRPr="009431C7">
        <w:rPr>
          <w:noProof/>
        </w:rPr>
        <w:t>(Barba, et al., 2016; Grubb &amp; Abel, 2006)</w:t>
      </w:r>
      <w:r w:rsidR="00510A68" w:rsidRPr="009431C7">
        <w:fldChar w:fldCharType="end"/>
      </w:r>
      <w:r w:rsidR="0009098E" w:rsidRPr="009431C7">
        <w:t xml:space="preserve"> (Figure 1)</w:t>
      </w:r>
      <w:r w:rsidR="009613F3" w:rsidRPr="009431C7">
        <w:t>.</w:t>
      </w:r>
      <w:r w:rsidR="00590B2E">
        <w:t xml:space="preserve"> </w:t>
      </w:r>
      <w:r w:rsidRPr="009431C7">
        <w:t>ITCs are the major biologically active products capable of mediating the anti</w:t>
      </w:r>
      <w:r w:rsidR="004A56C2">
        <w:t>-</w:t>
      </w:r>
      <w:r w:rsidRPr="009431C7">
        <w:t xml:space="preserve">cancer effect of cruciferous vegetables. A variety of </w:t>
      </w:r>
      <w:r w:rsidR="001C56C0" w:rsidRPr="009431C7">
        <w:t>GLs</w:t>
      </w:r>
      <w:r w:rsidRPr="009431C7">
        <w:t xml:space="preserve"> have been iden</w:t>
      </w:r>
      <w:r w:rsidR="009955A8">
        <w:t>tified</w:t>
      </w:r>
      <w:r w:rsidR="00590B2E">
        <w:t xml:space="preserve"> giving</w:t>
      </w:r>
      <w:r w:rsidRPr="009431C7">
        <w:t xml:space="preserve"> rise t</w:t>
      </w:r>
      <w:r w:rsidR="00590B2E">
        <w:t xml:space="preserve">o chemically different ITCs, upon their hydrolysis, including </w:t>
      </w:r>
      <w:r w:rsidR="009955A8">
        <w:t>sulforaphane (SFN), iberin (IBN), allyl-ITC (AITC), benzyl-ITC (BITC) and p</w:t>
      </w:r>
      <w:r w:rsidR="009955A8" w:rsidRPr="009431C7">
        <w:t>henethyl-ITC (PEITC)</w:t>
      </w:r>
      <w:r w:rsidR="006A3D86">
        <w:t xml:space="preserve"> (Figure 2)</w:t>
      </w:r>
      <w:r w:rsidR="009955A8" w:rsidRPr="009431C7">
        <w:t xml:space="preserve"> </w:t>
      </w:r>
      <w:r w:rsidR="00EF5D13">
        <w:t xml:space="preserve">all of which </w:t>
      </w:r>
      <w:r w:rsidR="00590B2E">
        <w:t xml:space="preserve">have been studied </w:t>
      </w:r>
      <w:r w:rsidR="009955A8" w:rsidRPr="009431C7">
        <w:t>for their unique chemo</w:t>
      </w:r>
      <w:r w:rsidR="009955A8">
        <w:t>-protective properties</w:t>
      </w:r>
      <w:r w:rsidRPr="009431C7">
        <w:t xml:space="preserve"> </w:t>
      </w:r>
      <w:r w:rsidR="00614263" w:rsidRPr="009431C7">
        <w:rPr>
          <w:color w:val="000000"/>
        </w:rPr>
        <w:fldChar w:fldCharType="begin">
          <w:fldData xml:space="preserve">PEVuZE5vdGU+PENpdGU+PEF1dGhvcj5XYWduZXI8L0F1dGhvcj48WWVhcj4yMDEzPC9ZZWFyPjxS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</w:fldData>
        </w:fldChar>
      </w:r>
      <w:r w:rsidR="00614263" w:rsidRPr="009431C7">
        <w:rPr>
          <w:color w:val="000000"/>
        </w:rPr>
        <w:instrText xml:space="preserve"> ADDIN EN.CITE </w:instrText>
      </w:r>
      <w:r w:rsidR="00614263" w:rsidRPr="009431C7">
        <w:rPr>
          <w:color w:val="000000"/>
        </w:rPr>
        <w:fldChar w:fldCharType="begin">
          <w:fldData xml:space="preserve">PEVuZE5vdGU+PENpdGU+PEF1dGhvcj5XYWduZXI8L0F1dGhvcj48WWVhcj4yMDEzPC9ZZWFyPjxS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</w:fldData>
        </w:fldChar>
      </w:r>
      <w:r w:rsidR="00614263" w:rsidRPr="009431C7">
        <w:rPr>
          <w:color w:val="000000"/>
        </w:rPr>
        <w:instrText xml:space="preserve"> ADDIN EN.CITE.DATA </w:instrText>
      </w:r>
      <w:r w:rsidR="00614263" w:rsidRPr="009431C7">
        <w:rPr>
          <w:color w:val="000000"/>
        </w:rPr>
      </w:r>
      <w:r w:rsidR="00614263" w:rsidRPr="009431C7">
        <w:rPr>
          <w:color w:val="000000"/>
        </w:rPr>
        <w:fldChar w:fldCharType="end"/>
      </w:r>
      <w:r w:rsidR="00614263" w:rsidRPr="009431C7">
        <w:rPr>
          <w:color w:val="000000"/>
        </w:rPr>
      </w:r>
      <w:r w:rsidR="00614263" w:rsidRPr="009431C7">
        <w:rPr>
          <w:color w:val="000000"/>
        </w:rPr>
        <w:fldChar w:fldCharType="separate"/>
      </w:r>
      <w:r w:rsidR="002A51D2">
        <w:rPr>
          <w:noProof/>
          <w:color w:val="000000"/>
        </w:rPr>
        <w:t>(</w:t>
      </w:r>
      <w:r w:rsidR="00614263" w:rsidRPr="009431C7">
        <w:rPr>
          <w:noProof/>
          <w:color w:val="000000"/>
        </w:rPr>
        <w:t>Dinkova-Kostova &amp; Kostov, 2012; Higdon, et al., 2007; Wagner, et al., 2013)</w:t>
      </w:r>
      <w:r w:rsidR="00614263" w:rsidRPr="009431C7">
        <w:rPr>
          <w:color w:val="000000"/>
        </w:rPr>
        <w:fldChar w:fldCharType="end"/>
      </w:r>
      <w:r w:rsidRPr="009431C7">
        <w:t xml:space="preserve">. </w:t>
      </w:r>
    </w:p>
    <w:p w:rsidR="00F24B27" w:rsidRPr="00D76EDD" w:rsidRDefault="00CB4CC0" w:rsidP="00F24B27">
      <w:pPr>
        <w:spacing w:line="480" w:lineRule="auto"/>
        <w:ind w:firstLine="567"/>
        <w:jc w:val="both"/>
      </w:pPr>
      <w:r w:rsidRPr="00D76EDD">
        <w:t>The efficiency of conve</w:t>
      </w:r>
      <w:r w:rsidR="005C0F68">
        <w:t>rsion of GLs to ITCs is key</w:t>
      </w:r>
      <w:r w:rsidR="001D655B">
        <w:t xml:space="preserve"> in</w:t>
      </w:r>
      <w:r w:rsidRPr="00D76EDD">
        <w:t xml:space="preserve"> controlling their health-promoting properties. </w:t>
      </w:r>
      <w:r w:rsidR="00F24B27" w:rsidRPr="00D76EDD">
        <w:t>Briefly, the consumption of raw vegetables leads to the hydrolysis of GLs</w:t>
      </w:r>
      <w:r w:rsidR="001D655B">
        <w:t xml:space="preserve"> </w:t>
      </w:r>
      <w:r w:rsidR="00F24B27" w:rsidRPr="00D76EDD">
        <w:t>as opposed to vegetab</w:t>
      </w:r>
      <w:r w:rsidR="007D3B9C" w:rsidRPr="00D76EDD">
        <w:t>les cooked for a long time where</w:t>
      </w:r>
      <w:r w:rsidR="00F24B27" w:rsidRPr="00D76EDD">
        <w:t xml:space="preserve"> no GL hydrolysis </w:t>
      </w:r>
      <w:r w:rsidR="001D655B">
        <w:t>occurs due to</w:t>
      </w:r>
      <w:r w:rsidR="007D3B9C" w:rsidRPr="00D76EDD">
        <w:t xml:space="preserve"> myrosinase</w:t>
      </w:r>
      <w:r w:rsidR="001D655B">
        <w:t xml:space="preserve"> being</w:t>
      </w:r>
      <w:r w:rsidR="00F24B27" w:rsidRPr="00D76EDD">
        <w:t xml:space="preserve"> </w:t>
      </w:r>
      <w:r w:rsidR="007D3B9C" w:rsidRPr="00D76EDD">
        <w:t>heat-inactivated</w:t>
      </w:r>
      <w:r w:rsidR="00AE287A" w:rsidRPr="00D76EDD">
        <w:t xml:space="preserve"> (Verkerk &amp; Dekker, 2004</w:t>
      </w:r>
      <w:r w:rsidR="002160AA" w:rsidRPr="00D76EDD">
        <w:t>; Oliviero, et al., 2018</w:t>
      </w:r>
      <w:r w:rsidR="00AE287A" w:rsidRPr="00D76EDD">
        <w:t>)</w:t>
      </w:r>
      <w:r w:rsidR="00F24B27" w:rsidRPr="00D76EDD">
        <w:t>.</w:t>
      </w:r>
      <w:r w:rsidR="001D655B">
        <w:t xml:space="preserve"> Moreover, consumption of </w:t>
      </w:r>
      <w:r w:rsidR="007D3B9C" w:rsidRPr="00D76EDD">
        <w:t>shortly cooked veget</w:t>
      </w:r>
      <w:r w:rsidR="001D655B">
        <w:t xml:space="preserve">ables could be </w:t>
      </w:r>
      <w:r w:rsidR="007D3B9C" w:rsidRPr="00D76EDD">
        <w:t xml:space="preserve">of </w:t>
      </w:r>
      <w:r w:rsidR="001D655B">
        <w:t xml:space="preserve">greater </w:t>
      </w:r>
      <w:r w:rsidR="007D3B9C" w:rsidRPr="00D76EDD">
        <w:t>health benefit than consumption of raw vegetables</w:t>
      </w:r>
      <w:r w:rsidR="00AE287A" w:rsidRPr="00D76EDD">
        <w:t xml:space="preserve"> (</w:t>
      </w:r>
      <w:r w:rsidR="002D3B25" w:rsidRPr="00D76EDD">
        <w:t>Matusheski, et al., 2004</w:t>
      </w:r>
      <w:r w:rsidR="002160AA" w:rsidRPr="00D76EDD">
        <w:t>; Oliviero, et al., 2018</w:t>
      </w:r>
      <w:r w:rsidR="00AE287A" w:rsidRPr="00D76EDD">
        <w:t>)</w:t>
      </w:r>
      <w:r w:rsidR="001D655B">
        <w:t>. Also</w:t>
      </w:r>
      <w:r w:rsidR="007D3B9C" w:rsidRPr="00D76EDD">
        <w:t>, acidic an</w:t>
      </w:r>
      <w:r w:rsidR="001D655B">
        <w:t>d alkaline conditions as well as water dilution (as part of cooking preparations</w:t>
      </w:r>
      <w:r w:rsidR="001D655B" w:rsidRPr="00D76EDD">
        <w:t xml:space="preserve">) </w:t>
      </w:r>
      <w:r w:rsidR="001D655B">
        <w:t>can lead to achieving</w:t>
      </w:r>
      <w:r w:rsidR="007D3B9C" w:rsidRPr="00D76EDD">
        <w:t xml:space="preserve"> higher ITC concentrations</w:t>
      </w:r>
      <w:r w:rsidR="001D655B">
        <w:t xml:space="preserve"> </w:t>
      </w:r>
      <w:r w:rsidR="00AE287A" w:rsidRPr="00D76EDD">
        <w:t>(</w:t>
      </w:r>
      <w:r w:rsidR="00F87A65" w:rsidRPr="00D76EDD">
        <w:t>Hanschen, et al., 2017</w:t>
      </w:r>
      <w:r w:rsidR="002160AA" w:rsidRPr="00D76EDD">
        <w:t>; Oliviero, et al., 2018</w:t>
      </w:r>
      <w:r w:rsidR="00AE287A" w:rsidRPr="00D76EDD">
        <w:t>)</w:t>
      </w:r>
      <w:r w:rsidR="007D3B9C" w:rsidRPr="00D76EDD">
        <w:t>.</w:t>
      </w:r>
      <w:r w:rsidR="00F87A65" w:rsidRPr="00D76EDD">
        <w:t xml:space="preserve"> Finally, </w:t>
      </w:r>
      <w:r w:rsidR="003D1473" w:rsidRPr="00D76EDD">
        <w:t xml:space="preserve">the role of various food components on ITCs bioavailability has been the subject of intense research. More specifically, ITCs can react with </w:t>
      </w:r>
      <w:r w:rsidR="001D655B">
        <w:t xml:space="preserve">specific functional groups of proteins (e.g. </w:t>
      </w:r>
      <w:r w:rsidR="003D1473" w:rsidRPr="00D76EDD">
        <w:t>free amino groups and sulfhydryl side chains</w:t>
      </w:r>
      <w:r w:rsidR="001D655B">
        <w:t>) and thus reduce their accessibility</w:t>
      </w:r>
      <w:r w:rsidR="003D1473" w:rsidRPr="00D76EDD">
        <w:t xml:space="preserve"> (</w:t>
      </w:r>
      <w:r w:rsidR="005C4294" w:rsidRPr="00D76EDD">
        <w:t>Kroll, et al., 1994</w:t>
      </w:r>
      <w:r w:rsidR="002160AA" w:rsidRPr="00D76EDD">
        <w:t>; Oliviero, et al., 2018</w:t>
      </w:r>
      <w:r w:rsidR="003D1473" w:rsidRPr="00D76EDD">
        <w:t>). However, ITC abs</w:t>
      </w:r>
      <w:r w:rsidR="001D655B">
        <w:t>orption can be up to 5-fold higher in a meal-</w:t>
      </w:r>
      <w:r w:rsidR="003D1473" w:rsidRPr="00D76EDD">
        <w:t xml:space="preserve">containing meat </w:t>
      </w:r>
      <w:r w:rsidR="001D655B">
        <w:t>compared to one without</w:t>
      </w:r>
      <w:r w:rsidR="00D81E93" w:rsidRPr="00D76EDD">
        <w:t xml:space="preserve"> (</w:t>
      </w:r>
      <w:r w:rsidR="005C4294" w:rsidRPr="00D76EDD">
        <w:t>Rungapamestry, et al., 20017</w:t>
      </w:r>
      <w:r w:rsidR="002160AA" w:rsidRPr="00D76EDD">
        <w:t>; Oliviero, et al., 2018</w:t>
      </w:r>
      <w:r w:rsidR="001D655B">
        <w:t>) which, in turn, relates</w:t>
      </w:r>
      <w:r w:rsidR="00D81E93" w:rsidRPr="00D76EDD">
        <w:t xml:space="preserve"> to the presence of fat that increases the absorption of lipophilic compounds (</w:t>
      </w:r>
      <w:r w:rsidR="00B96BAE" w:rsidRPr="00D76EDD">
        <w:t>Ippoushi, et al., 2013; Ippoushi, et al., 2014</w:t>
      </w:r>
      <w:r w:rsidR="002160AA" w:rsidRPr="00D76EDD">
        <w:t>; Oliviero, et al., 2018</w:t>
      </w:r>
      <w:r w:rsidR="00D81E93" w:rsidRPr="00D76EDD">
        <w:t>). Furthermore, die</w:t>
      </w:r>
      <w:r w:rsidR="00747E2D">
        <w:t xml:space="preserve">tary fiber can also impact the </w:t>
      </w:r>
      <w:r w:rsidR="00D81E93" w:rsidRPr="00D76EDD">
        <w:t xml:space="preserve">bioavailability </w:t>
      </w:r>
      <w:r w:rsidR="00747E2D">
        <w:t xml:space="preserve">of ITCs </w:t>
      </w:r>
      <w:r w:rsidR="00D81E93" w:rsidRPr="00D76EDD">
        <w:t xml:space="preserve">by means of </w:t>
      </w:r>
      <w:r w:rsidR="00747E2D">
        <w:t xml:space="preserve">encapsulating (and </w:t>
      </w:r>
      <w:r w:rsidR="00D81E93" w:rsidRPr="00D76EDD">
        <w:t>postponing their absorption</w:t>
      </w:r>
      <w:r w:rsidR="005C4294" w:rsidRPr="00D76EDD">
        <w:t xml:space="preserve">) and/or </w:t>
      </w:r>
      <w:r w:rsidR="00D81E93" w:rsidRPr="00D76EDD">
        <w:t>changing</w:t>
      </w:r>
      <w:r w:rsidR="00747E2D">
        <w:t xml:space="preserve"> their</w:t>
      </w:r>
      <w:r w:rsidR="00D81E93" w:rsidRPr="00D76EDD">
        <w:t xml:space="preserve"> “digesta rheology” (</w:t>
      </w:r>
      <w:r w:rsidR="00B96BAE" w:rsidRPr="00D76EDD">
        <w:t>Howarth, et al., 2001</w:t>
      </w:r>
      <w:r w:rsidR="002160AA" w:rsidRPr="00D76EDD">
        <w:t>; Oliviero, et al., 2018</w:t>
      </w:r>
      <w:r w:rsidR="00D81E93" w:rsidRPr="00D76EDD">
        <w:t xml:space="preserve">). </w:t>
      </w:r>
      <w:r w:rsidR="003D1473" w:rsidRPr="00D76EDD">
        <w:t xml:space="preserve"> </w:t>
      </w:r>
    </w:p>
    <w:p w:rsidR="00CB4CC0" w:rsidRPr="00CB4CC0" w:rsidRDefault="00B96BAE" w:rsidP="00AE287A">
      <w:pPr>
        <w:spacing w:line="480" w:lineRule="auto"/>
        <w:ind w:firstLine="567"/>
        <w:jc w:val="both"/>
      </w:pPr>
      <w:r w:rsidRPr="00D76EDD">
        <w:t>On another note</w:t>
      </w:r>
      <w:r w:rsidR="007D3B9C" w:rsidRPr="00D76EDD">
        <w:t xml:space="preserve">, </w:t>
      </w:r>
      <w:r w:rsidR="00747E2D">
        <w:t xml:space="preserve">the gastrointestinal </w:t>
      </w:r>
      <w:r w:rsidR="00CB4CC0" w:rsidRPr="00D76EDD">
        <w:t xml:space="preserve">microflora can </w:t>
      </w:r>
      <w:r w:rsidR="00747E2D">
        <w:t xml:space="preserve">also </w:t>
      </w:r>
      <w:r w:rsidR="00CB4CC0" w:rsidRPr="00D76EDD">
        <w:t>convert GLs to ITCs</w:t>
      </w:r>
      <w:r w:rsidR="00747E2D">
        <w:t xml:space="preserve"> and thus </w:t>
      </w:r>
      <w:r w:rsidR="00911EAF" w:rsidRPr="00D76EDD">
        <w:t>act</w:t>
      </w:r>
      <w:r w:rsidR="00747E2D">
        <w:t>s</w:t>
      </w:r>
      <w:r w:rsidR="00911EAF" w:rsidRPr="00D76EDD">
        <w:t xml:space="preserve"> as </w:t>
      </w:r>
      <w:r w:rsidR="00747E2D">
        <w:t xml:space="preserve">a significant factor (either </w:t>
      </w:r>
      <w:r w:rsidR="00911EAF" w:rsidRPr="00D76EDD">
        <w:t xml:space="preserve">limiting </w:t>
      </w:r>
      <w:r w:rsidR="00CB4CC0" w:rsidRPr="00D76EDD">
        <w:t>or augment</w:t>
      </w:r>
      <w:r w:rsidR="00747E2D">
        <w:t>ing)</w:t>
      </w:r>
      <w:r w:rsidR="00911EAF" w:rsidRPr="00D76EDD">
        <w:t xml:space="preserve"> for</w:t>
      </w:r>
      <w:r w:rsidR="00CB4CC0" w:rsidRPr="00D76EDD">
        <w:t xml:space="preserve"> t</w:t>
      </w:r>
      <w:r w:rsidR="00747E2D">
        <w:t xml:space="preserve">he health-promoting benefits associated with the consumption of cruciferous vegetables. </w:t>
      </w:r>
      <w:r w:rsidR="00C2677A" w:rsidRPr="00D76EDD">
        <w:t xml:space="preserve">Overall, </w:t>
      </w:r>
      <w:r w:rsidR="00C808D7" w:rsidRPr="00D76EDD">
        <w:rPr>
          <w:color w:val="000000"/>
          <w:shd w:val="clear" w:color="auto" w:fill="FFFFFF"/>
        </w:rPr>
        <w:t>t</w:t>
      </w:r>
      <w:r w:rsidR="00C2677A" w:rsidRPr="00D76EDD">
        <w:rPr>
          <w:color w:val="000000"/>
          <w:shd w:val="clear" w:color="auto" w:fill="FFFFFF"/>
        </w:rPr>
        <w:t>he b</w:t>
      </w:r>
      <w:r w:rsidR="00C808D7" w:rsidRPr="00D76EDD">
        <w:rPr>
          <w:color w:val="000000"/>
          <w:shd w:val="clear" w:color="auto" w:fill="FFFFFF"/>
        </w:rPr>
        <w:t>ioavailability of ITCs from GLs</w:t>
      </w:r>
      <w:r w:rsidR="00C2677A" w:rsidRPr="00D76EDD">
        <w:rPr>
          <w:color w:val="000000"/>
          <w:shd w:val="clear" w:color="auto" w:fill="FFFFFF"/>
        </w:rPr>
        <w:t xml:space="preserve"> is relatively constant</w:t>
      </w:r>
      <w:r w:rsidR="00747E2D">
        <w:rPr>
          <w:color w:val="000000"/>
          <w:shd w:val="clear" w:color="auto" w:fill="FFFFFF"/>
        </w:rPr>
        <w:t xml:space="preserve"> </w:t>
      </w:r>
      <w:r w:rsidR="00C2677A" w:rsidRPr="00D76EDD">
        <w:rPr>
          <w:color w:val="000000"/>
          <w:shd w:val="clear" w:color="auto" w:fill="FFFFFF"/>
        </w:rPr>
        <w:t>but</w:t>
      </w:r>
      <w:r w:rsidR="00C808D7" w:rsidRPr="00D76EDD">
        <w:rPr>
          <w:color w:val="000000"/>
          <w:shd w:val="clear" w:color="auto" w:fill="FFFFFF"/>
        </w:rPr>
        <w:t xml:space="preserve"> could vary substantially</w:t>
      </w:r>
      <w:r w:rsidR="00C2677A" w:rsidRPr="00D76EDD">
        <w:rPr>
          <w:color w:val="000000"/>
          <w:shd w:val="clear" w:color="auto" w:fill="FFFFFF"/>
        </w:rPr>
        <w:t xml:space="preserve"> be</w:t>
      </w:r>
      <w:r w:rsidR="00C808D7" w:rsidRPr="00D76EDD">
        <w:rPr>
          <w:color w:val="000000"/>
          <w:shd w:val="clear" w:color="auto" w:fill="FFFFFF"/>
        </w:rPr>
        <w:t>tween individuals</w:t>
      </w:r>
      <w:r w:rsidR="006A5C9C" w:rsidRPr="00D76EDD">
        <w:rPr>
          <w:color w:val="000000"/>
          <w:shd w:val="clear" w:color="auto" w:fill="FFFFFF"/>
        </w:rPr>
        <w:t>.</w:t>
      </w:r>
      <w:r w:rsidR="00CB4CC0" w:rsidRPr="00D76EDD">
        <w:t> </w:t>
      </w:r>
      <w:r w:rsidR="00747E2D">
        <w:t>Only recently ITC conversion rates were shown to be significantly</w:t>
      </w:r>
      <w:r w:rsidR="006A5C9C" w:rsidRPr="00D76EDD">
        <w:t xml:space="preserve"> higher during the day </w:t>
      </w:r>
      <w:r w:rsidR="00CF4DB6" w:rsidRPr="00D76EDD">
        <w:t>than at night</w:t>
      </w:r>
      <w:r w:rsidR="00747E2D">
        <w:t>, an observation that leads to an association between</w:t>
      </w:r>
      <w:r w:rsidR="006A5C9C" w:rsidRPr="00D76EDD">
        <w:t xml:space="preserve"> diurnal cycles of g</w:t>
      </w:r>
      <w:r w:rsidR="00747E2D">
        <w:t>ut microbial metabolism and</w:t>
      </w:r>
      <w:r w:rsidR="006A5C9C" w:rsidRPr="00D76EDD">
        <w:t xml:space="preserve"> da</w:t>
      </w:r>
      <w:r w:rsidR="00747E2D">
        <w:t xml:space="preserve">ily cycling of enzymes </w:t>
      </w:r>
      <w:r w:rsidR="006A5C9C" w:rsidRPr="00D76EDD">
        <w:t>involved in carcinogenes</w:t>
      </w:r>
      <w:r w:rsidR="00747E2D">
        <w:t xml:space="preserve">is like DNA repair. </w:t>
      </w:r>
      <w:r w:rsidR="00ED725D">
        <w:t>If so,</w:t>
      </w:r>
      <w:r w:rsidR="006A5C9C" w:rsidRPr="00D76EDD">
        <w:t xml:space="preserve"> </w:t>
      </w:r>
      <w:r w:rsidR="00ED725D">
        <w:t>it may be</w:t>
      </w:r>
      <w:r w:rsidR="006A5C9C" w:rsidRPr="00D76EDD">
        <w:t xml:space="preserve"> that circadian rhyt</w:t>
      </w:r>
      <w:r w:rsidR="00ED725D">
        <w:t>hmicity may</w:t>
      </w:r>
      <w:r w:rsidR="006A5C9C" w:rsidRPr="00D76EDD">
        <w:t xml:space="preserve"> have significant impact in cancer prevention (</w:t>
      </w:r>
      <w:r w:rsidR="00723B2F" w:rsidRPr="00D76EDD">
        <w:t>Fahey, et al., 2012</w:t>
      </w:r>
      <w:r w:rsidR="002160AA" w:rsidRPr="00D76EDD">
        <w:t>; Oliviero, et al., 2018</w:t>
      </w:r>
      <w:r w:rsidR="006A5C9C" w:rsidRPr="00D76EDD">
        <w:t>).</w:t>
      </w:r>
    </w:p>
    <w:p w:rsidR="00404265" w:rsidRPr="009431C7" w:rsidRDefault="00404265" w:rsidP="002D3B25">
      <w:pPr>
        <w:spacing w:line="480" w:lineRule="auto"/>
        <w:jc w:val="both"/>
      </w:pPr>
    </w:p>
    <w:p w:rsidR="00345845" w:rsidRPr="009431C7" w:rsidRDefault="002C1B8B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7" w:name="_Toc511334863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iological activities</w:t>
      </w:r>
      <w:bookmarkEnd w:id="7"/>
    </w:p>
    <w:p w:rsidR="00404265" w:rsidRDefault="00C14925" w:rsidP="00297619">
      <w:pPr>
        <w:spacing w:line="480" w:lineRule="auto"/>
        <w:ind w:firstLine="567"/>
        <w:jc w:val="both"/>
      </w:pPr>
      <w:r w:rsidRPr="009431C7">
        <w:t>ITCs exert a</w:t>
      </w:r>
      <w:r w:rsidR="00F70335" w:rsidRPr="009431C7">
        <w:t xml:space="preserve"> plurality of biological </w:t>
      </w:r>
      <w:r w:rsidRPr="009431C7">
        <w:t>properties</w:t>
      </w:r>
      <w:r w:rsidR="00322691" w:rsidRPr="00322691">
        <w:t xml:space="preserve"> </w:t>
      </w:r>
      <w:r w:rsidR="00070C7B">
        <w:t xml:space="preserve">including </w:t>
      </w:r>
      <w:r w:rsidR="000A3DD4" w:rsidRPr="009431C7">
        <w:t>anti</w:t>
      </w:r>
      <w:r w:rsidR="00322691" w:rsidRPr="00322691">
        <w:t>-</w:t>
      </w:r>
      <w:r w:rsidR="00070C7B">
        <w:t xml:space="preserve">microbial, anti-inflammatory, </w:t>
      </w:r>
      <w:r w:rsidR="000A3DD4" w:rsidRPr="009431C7">
        <w:t>anti</w:t>
      </w:r>
      <w:r w:rsidR="00DF6728" w:rsidRPr="009431C7">
        <w:t>-</w:t>
      </w:r>
      <w:r w:rsidR="00717475">
        <w:t>carcinogenic, etc</w:t>
      </w:r>
      <w:r w:rsidR="00DF6728" w:rsidRPr="009431C7">
        <w:t xml:space="preserve">. </w:t>
      </w:r>
      <w:r w:rsidR="00322691">
        <w:t>For instance, m</w:t>
      </w:r>
      <w:r w:rsidRPr="009431C7">
        <w:t>any studies have shown that ITCs</w:t>
      </w:r>
      <w:r w:rsidR="00F70335" w:rsidRPr="009431C7">
        <w:t xml:space="preserve"> </w:t>
      </w:r>
      <w:r w:rsidRPr="009431C7">
        <w:t>exert both bacteriostatic and b</w:t>
      </w:r>
      <w:r w:rsidR="00322691">
        <w:t xml:space="preserve">actericidal potencies thus resulting in a wide range of usages like </w:t>
      </w:r>
      <w:r w:rsidRPr="009431C7">
        <w:t>nat</w:t>
      </w:r>
      <w:r w:rsidR="00322691">
        <w:t>ural antibiotic agents, additives in foods and/or</w:t>
      </w:r>
      <w:r w:rsidRPr="009431C7">
        <w:t xml:space="preserve"> pesticides </w:t>
      </w:r>
      <w:r w:rsidRPr="009431C7">
        <w:fldChar w:fldCharType="begin">
          <w:fldData xml:space="preserve">PEVuZE5vdGU+PENpdGU+PEF1dGhvcj5UaWVyZW5zPC9BdXRob3I+PFllYXI+MjAwMTwvWWVhcj48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</w:fldData>
        </w:fldChar>
      </w:r>
      <w:r w:rsidRPr="009431C7">
        <w:instrText xml:space="preserve"> ADDIN EN.CITE </w:instrText>
      </w:r>
      <w:r w:rsidRPr="009431C7">
        <w:fldChar w:fldCharType="begin">
          <w:fldData xml:space="preserve">PEVuZE5vdGU+PENpdGU+PEF1dGhvcj5UaWVyZW5zPC9BdXRob3I+PFllYXI+MjAwMTwvWWVhcj48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</w:fldData>
        </w:fldChar>
      </w:r>
      <w:r w:rsidRPr="009431C7">
        <w:instrText xml:space="preserve"> ADDIN EN.CITE.DATA </w:instrText>
      </w:r>
      <w:r w:rsidRPr="009431C7">
        <w:fldChar w:fldCharType="end"/>
      </w:r>
      <w:r w:rsidRPr="009431C7">
        <w:fldChar w:fldCharType="separate"/>
      </w:r>
      <w:r w:rsidRPr="009431C7">
        <w:rPr>
          <w:noProof/>
        </w:rPr>
        <w:t>(Drobnica, et al., 1967; Freitas, et al., 2013; Kaiser, et al., 2017; Park, et al., 2013; Tierens, et al., 2001; Zou, et al., 2013</w:t>
      </w:r>
      <w:r w:rsidR="00322691">
        <w:rPr>
          <w:noProof/>
        </w:rPr>
        <w:t>;</w:t>
      </w:r>
      <w:r w:rsidRPr="009431C7">
        <w:fldChar w:fldCharType="end"/>
      </w:r>
      <w:r w:rsidR="00322691">
        <w:t xml:space="preserve"> Ko, </w:t>
      </w:r>
      <w:r w:rsidR="00387152" w:rsidRPr="009431C7">
        <w:fldChar w:fldCharType="begin">
          <w:fldData xml:space="preserve">PEVuZE5vdGU+PENpdGU+PEF1dGhvcj5LbzwvQXV0aG9yPjxZZWFyPjIwMTY8L1llYXI+PFJlY051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</w:fldData>
        </w:fldChar>
      </w:r>
      <w:r w:rsidR="00AD58DB" w:rsidRPr="009431C7">
        <w:instrText xml:space="preserve"> ADDIN EN.CITE </w:instrText>
      </w:r>
      <w:r w:rsidR="00AD58DB" w:rsidRPr="009431C7">
        <w:fldChar w:fldCharType="begin">
          <w:fldData xml:space="preserve">PEVuZE5vdGU+PENpdGU+PEF1dGhvcj5LbzwvQXV0aG9yPjxZZWFyPjIwMTY8L1llYXI+PFJlY051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</w:fldData>
        </w:fldChar>
      </w:r>
      <w:r w:rsidR="00AD58DB" w:rsidRPr="009431C7">
        <w:instrText xml:space="preserve"> ADDIN EN.CITE.DATA </w:instrText>
      </w:r>
      <w:r w:rsidR="00AD58DB" w:rsidRPr="009431C7">
        <w:fldChar w:fldCharType="end"/>
      </w:r>
      <w:r w:rsidR="00387152" w:rsidRPr="009431C7">
        <w:fldChar w:fldCharType="separate"/>
      </w:r>
      <w:r w:rsidR="00AD58DB" w:rsidRPr="009431C7">
        <w:rPr>
          <w:noProof/>
        </w:rPr>
        <w:t xml:space="preserve"> et al., 2016; Kurepina, et al., 2013; Luciano &amp; Holley, 2009; Manyes, et al., 2015)</w:t>
      </w:r>
      <w:r w:rsidR="00387152" w:rsidRPr="009431C7">
        <w:fldChar w:fldCharType="end"/>
      </w:r>
      <w:r w:rsidR="00717475">
        <w:t xml:space="preserve">. In addition, they have shown to exert a </w:t>
      </w:r>
      <w:r w:rsidR="00F70335" w:rsidRPr="009431C7">
        <w:t>protective ef</w:t>
      </w:r>
      <w:r w:rsidR="00717475">
        <w:t xml:space="preserve">fect </w:t>
      </w:r>
      <w:r w:rsidR="00F01C7F">
        <w:t xml:space="preserve">against pathogens including </w:t>
      </w:r>
      <w:r w:rsidR="00F70335" w:rsidRPr="009431C7">
        <w:t>dis</w:t>
      </w:r>
      <w:r w:rsidR="00F01C7F">
        <w:t>ruption of cell membrane(s)</w:t>
      </w:r>
      <w:r w:rsidR="00F70335" w:rsidRPr="009431C7">
        <w:t>,</w:t>
      </w:r>
      <w:r w:rsidR="00F01C7F">
        <w:t xml:space="preserve"> deregulation of </w:t>
      </w:r>
      <w:r w:rsidR="003376F7" w:rsidRPr="009431C7">
        <w:t>respiratory a</w:t>
      </w:r>
      <w:r w:rsidR="00F01C7F">
        <w:t xml:space="preserve">nd enzymatic processes as well as </w:t>
      </w:r>
      <w:r w:rsidR="003376F7" w:rsidRPr="009431C7">
        <w:t>induction of heat shock proteins and oxidative stress</w:t>
      </w:r>
      <w:r w:rsidR="00387152" w:rsidRPr="009431C7">
        <w:t xml:space="preserve"> </w:t>
      </w:r>
      <w:r w:rsidR="00387152" w:rsidRPr="009431C7">
        <w:fldChar w:fldCharType="begin"/>
      </w:r>
      <w:r w:rsidR="00AD58DB" w:rsidRPr="009431C7">
        <w:instrText xml:space="preserve"> ADDIN EN.CITE &lt;EndNote&gt;&lt;Cite&gt;&lt;Author&gt;Dufour&lt;/Author&gt;&lt;Year&gt;2015&lt;/Year&gt;&lt;RecNum&gt;265&lt;/RecNum&gt;&lt;DisplayText&gt;(Dufour, et al., 2015)&lt;/DisplayText&gt;&lt;record&gt;&lt;rec-number&gt;265&lt;/rec-number&gt;&lt;foreign-keys&gt;&lt;key app="EN" db-id="tp92zpdpevpvz1ewt26x9wfntztvffdf9za2" timestamp="1509801467"&gt;265&lt;/key&gt;&lt;/foreign-keys&gt;&lt;ref-type name="Journal Article"&gt;17&lt;/ref-type&gt;&lt;contributors&gt;&lt;authors&gt;&lt;author&gt;Dufour, Virginie&lt;/author&gt;&lt;author&gt;Stahl, Martin&lt;/author&gt;&lt;author&gt;Baysse, Christine&lt;/author&gt;&lt;/authors&gt;&lt;/contributors&gt;&lt;titles&gt;&lt;title&gt;The antibacterial properties of isothiocyanates&lt;/title&gt;&lt;secondary-title&gt;Microbiology&lt;/secondary-title&gt;&lt;/titles&gt;&lt;periodical&gt;&lt;full-title&gt;Microbiology&lt;/full-title&gt;&lt;/periodical&gt;&lt;pages&gt;229-243&lt;/pages&gt;&lt;volume&gt;161&lt;/volume&gt;&lt;number&gt;2&lt;/number&gt;&lt;dates&gt;&lt;year&gt;2015&lt;/year&gt;&lt;/dates&gt;&lt;isbn&gt;1465-2080&lt;/isbn&gt;&lt;urls&gt;&lt;/urls&gt;&lt;/record&gt;&lt;/Cite&gt;&lt;/EndNote&gt;</w:instrText>
      </w:r>
      <w:r w:rsidR="00387152" w:rsidRPr="009431C7">
        <w:fldChar w:fldCharType="separate"/>
      </w:r>
      <w:r w:rsidR="00AD58DB" w:rsidRPr="009431C7">
        <w:rPr>
          <w:noProof/>
        </w:rPr>
        <w:t>(Dufour, et al., 2015)</w:t>
      </w:r>
      <w:r w:rsidR="00387152" w:rsidRPr="009431C7">
        <w:fldChar w:fldCharType="end"/>
      </w:r>
      <w:r w:rsidR="003376F7" w:rsidRPr="009431C7">
        <w:t xml:space="preserve">. </w:t>
      </w:r>
      <w:r w:rsidR="00F70335" w:rsidRPr="009431C7">
        <w:t xml:space="preserve"> </w:t>
      </w:r>
    </w:p>
    <w:p w:rsidR="00404265" w:rsidRDefault="00F01C7F" w:rsidP="00297619">
      <w:pPr>
        <w:spacing w:line="480" w:lineRule="auto"/>
        <w:ind w:firstLine="567"/>
        <w:jc w:val="both"/>
      </w:pPr>
      <w:r>
        <w:t xml:space="preserve">Moreover, </w:t>
      </w:r>
      <w:r w:rsidR="00DF6728" w:rsidRPr="009431C7">
        <w:t>various studies</w:t>
      </w:r>
      <w:r w:rsidR="008A0560" w:rsidRPr="009431C7">
        <w:t xml:space="preserve"> reported that</w:t>
      </w:r>
      <w:r w:rsidR="00DF6728" w:rsidRPr="009431C7">
        <w:t xml:space="preserve"> </w:t>
      </w:r>
      <w:r w:rsidR="002131A5" w:rsidRPr="009431C7">
        <w:t xml:space="preserve">ITCs modulate the activity of antioxidant enzymes </w:t>
      </w:r>
      <w:r w:rsidR="001630BA" w:rsidRPr="009431C7">
        <w:t xml:space="preserve">through activation of the </w:t>
      </w:r>
      <w:r w:rsidR="00C911F0" w:rsidRPr="009431C7">
        <w:t>nuclear factor erythroid-derived 2-like 2 (</w:t>
      </w:r>
      <w:r w:rsidR="001630BA" w:rsidRPr="009431C7">
        <w:t>Nrf2</w:t>
      </w:r>
      <w:r w:rsidR="00C911F0" w:rsidRPr="009431C7">
        <w:t>)</w:t>
      </w:r>
      <w:r w:rsidR="008A0560" w:rsidRPr="009431C7">
        <w:t xml:space="preserve"> pathway </w:t>
      </w:r>
      <w:r w:rsidR="0017213D" w:rsidRPr="009431C7">
        <w:fldChar w:fldCharType="begin">
          <w:fldData xml:space="preserve">PEVuZE5vdGU+PENpdGU+PEF1dGhvcj5IdTwvQXV0aG9yPjxZZWFyPjIwMDY8L1llYXI+PFJlY051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</w:fldData>
        </w:fldChar>
      </w:r>
      <w:r w:rsidR="0017213D" w:rsidRPr="009431C7">
        <w:instrText xml:space="preserve"> ADDIN EN.CITE </w:instrText>
      </w:r>
      <w:r w:rsidR="0017213D" w:rsidRPr="009431C7">
        <w:fldChar w:fldCharType="begin">
          <w:fldData xml:space="preserve">PEVuZE5vdGU+PENpdGU+PEF1dGhvcj5IdTwvQXV0aG9yPjxZZWFyPjIwMDY8L1llYXI+PFJlY051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</w:fldData>
        </w:fldChar>
      </w:r>
      <w:r w:rsidR="0017213D" w:rsidRPr="009431C7">
        <w:instrText xml:space="preserve"> ADDIN EN.CITE.DATA </w:instrText>
      </w:r>
      <w:r w:rsidR="0017213D" w:rsidRPr="009431C7">
        <w:fldChar w:fldCharType="end"/>
      </w:r>
      <w:r w:rsidR="0017213D" w:rsidRPr="009431C7">
        <w:fldChar w:fldCharType="separate"/>
      </w:r>
      <w:r w:rsidR="003F7E66">
        <w:rPr>
          <w:noProof/>
        </w:rPr>
        <w:t xml:space="preserve">(Hu, et al., 2006; </w:t>
      </w:r>
      <w:r w:rsidR="0017213D" w:rsidRPr="009431C7">
        <w:rPr>
          <w:noProof/>
        </w:rPr>
        <w:t>Johnson, et al., 2017; Keum, et al., 2</w:t>
      </w:r>
      <w:r w:rsidR="003F7E66">
        <w:rPr>
          <w:noProof/>
        </w:rPr>
        <w:t xml:space="preserve">003; McWalter, et al., 2004; </w:t>
      </w:r>
      <w:r w:rsidR="0017213D" w:rsidRPr="009431C7">
        <w:rPr>
          <w:noProof/>
        </w:rPr>
        <w:t>Xu, et al., 2006)</w:t>
      </w:r>
      <w:r w:rsidR="0017213D" w:rsidRPr="009431C7">
        <w:fldChar w:fldCharType="end"/>
      </w:r>
      <w:r w:rsidR="00E31197">
        <w:t>. To this end</w:t>
      </w:r>
      <w:r w:rsidR="00B86662">
        <w:t xml:space="preserve">, </w:t>
      </w:r>
      <w:r w:rsidR="00E31197">
        <w:t xml:space="preserve">a recent study has documented that </w:t>
      </w:r>
      <w:r w:rsidR="00C911F0" w:rsidRPr="009431C7">
        <w:t>I</w:t>
      </w:r>
      <w:r w:rsidR="008A2D42">
        <w:t xml:space="preserve">TCs increased the expression of </w:t>
      </w:r>
      <w:r w:rsidR="000A3609" w:rsidRPr="00B31A1B">
        <w:t>GSTA1/2</w:t>
      </w:r>
      <w:r w:rsidR="000A3609" w:rsidRPr="009431C7">
        <w:t xml:space="preserve"> </w:t>
      </w:r>
      <w:r w:rsidR="00421061" w:rsidRPr="009431C7">
        <w:t>(glutathio</w:t>
      </w:r>
      <w:r w:rsidR="00B86662">
        <w:t>ne S-transferase alpha class A1/</w:t>
      </w:r>
      <w:r w:rsidR="00421061" w:rsidRPr="009431C7">
        <w:t>2)</w:t>
      </w:r>
      <w:r w:rsidR="00C911F0" w:rsidRPr="009431C7">
        <w:t xml:space="preserve">, </w:t>
      </w:r>
      <w:r w:rsidR="000A3609" w:rsidRPr="00B31A1B">
        <w:t>GSTA3</w:t>
      </w:r>
      <w:r w:rsidR="000A3609">
        <w:t xml:space="preserve"> (</w:t>
      </w:r>
      <w:r w:rsidR="00421061" w:rsidRPr="009431C7">
        <w:t>glutathione S-transferase alpha class 3)</w:t>
      </w:r>
      <w:r w:rsidR="000A3609">
        <w:t xml:space="preserve">, </w:t>
      </w:r>
      <w:r w:rsidR="000A3609" w:rsidRPr="009431C7">
        <w:t xml:space="preserve">GSTM1/2 </w:t>
      </w:r>
      <w:r w:rsidR="000A3609">
        <w:t>(</w:t>
      </w:r>
      <w:r w:rsidR="00421061" w:rsidRPr="009431C7">
        <w:t xml:space="preserve">glutathione S-transferase alpha class 1/2) </w:t>
      </w:r>
      <w:r w:rsidR="000A3609">
        <w:t>and</w:t>
      </w:r>
      <w:r w:rsidR="00C911F0" w:rsidRPr="009431C7">
        <w:t xml:space="preserve"> </w:t>
      </w:r>
      <w:r w:rsidR="000A3609" w:rsidRPr="00B31A1B">
        <w:t>NQO1</w:t>
      </w:r>
      <w:r w:rsidR="000A3609" w:rsidRPr="009431C7">
        <w:t xml:space="preserve"> </w:t>
      </w:r>
      <w:r w:rsidR="003636FD" w:rsidRPr="009431C7">
        <w:t>(</w:t>
      </w:r>
      <w:r w:rsidR="004A56C2">
        <w:t xml:space="preserve">NAD(P)H dehydrogenase [quinone] </w:t>
      </w:r>
      <w:r w:rsidR="003636FD" w:rsidRPr="009431C7">
        <w:t xml:space="preserve">1) </w:t>
      </w:r>
      <w:r w:rsidR="000A3609">
        <w:t>in wild-</w:t>
      </w:r>
      <w:r w:rsidR="00C911F0" w:rsidRPr="009431C7">
        <w:t xml:space="preserve">type </w:t>
      </w:r>
      <w:r w:rsidR="00E31197">
        <w:t>(</w:t>
      </w:r>
      <w:r w:rsidR="000A3609">
        <w:t>but not Nrf2-</w:t>
      </w:r>
      <w:r w:rsidR="000A3609" w:rsidRPr="009431C7">
        <w:t>knockdown</w:t>
      </w:r>
      <w:r w:rsidR="00E31197">
        <w:t>)</w:t>
      </w:r>
      <w:r w:rsidR="000A3609">
        <w:t xml:space="preserve"> mice as well as in various mouse cell lines</w:t>
      </w:r>
      <w:r w:rsidR="004F5464" w:rsidRPr="009431C7">
        <w:t xml:space="preserve"> </w:t>
      </w:r>
      <w:r w:rsidR="00720F9F" w:rsidRPr="009431C7">
        <w:fldChar w:fldCharType="begin"/>
      </w:r>
      <w:r w:rsidR="008E5CEF" w:rsidRPr="009431C7">
        <w:instrText xml:space="preserve"> ADDIN EN.CITE &lt;EndNote&gt;&lt;Cite&gt;&lt;Author&gt;McWalter&lt;/Author&gt;&lt;Year&gt;2004&lt;/Year&gt;&lt;RecNum&gt;284&lt;/RecNum&gt;&lt;DisplayText&gt;(McWalter, et al., 2004)&lt;/DisplayText&gt;&lt;record&gt;&lt;rec-number&gt;284&lt;/rec-number&gt;&lt;foreign-keys&gt;&lt;key app="EN" db-id="tp92zpdpevpvz1ewt26x9wfntztvffdf9za2" timestamp="1509801474"&gt;284&lt;/key&gt;&lt;/foreign-keys&gt;&lt;ref-type name="Journal Article"&gt;17&lt;/ref-type&gt;&lt;contributors&gt;&lt;authors&gt;&lt;author&gt;McWalter, Gail K&lt;/author&gt;&lt;author&gt;Higgins, Larry G&lt;/author&gt;&lt;author&gt;McLellan, Lesley I&lt;/author&gt;&lt;author&gt;Henderson, Colin J&lt;/author&gt;&lt;author&gt;Song, Lijiang&lt;/author&gt;&lt;author&gt;Thornalley, Paul J&lt;/author&gt;&lt;author&gt;Itoh, Ken&lt;/author&gt;&lt;author&gt;Yamamoto, Masayuki&lt;/author&gt;&lt;author&gt;Hayes, John D&lt;/author&gt;&lt;/authors&gt;&lt;/contributors&gt;&lt;titles&gt;&lt;title&gt;Transcription factor Nrf2 is essential for induction of NAD (P) H: quinone oxidoreductase 1, glutathione S-transferases, and glutamate cysteine ligase by broccoli seeds and isothiocyanates&lt;/title&gt;&lt;secondary-title&gt;The Journal of nutrition&lt;/secondary-title&gt;&lt;/titles&gt;&lt;periodical&gt;&lt;full-title&gt;The Journal of nutrition&lt;/full-title&gt;&lt;/periodical&gt;&lt;pages&gt;3499S-3506S&lt;/pages&gt;&lt;volume&gt;134&lt;/volume&gt;&lt;number&gt;12&lt;/number&gt;&lt;dates&gt;&lt;year&gt;2004&lt;/year&gt;&lt;/dates&gt;&lt;isbn&gt;0022-3166&lt;/isbn&gt;&lt;urls&gt;&lt;/urls&gt;&lt;/record&gt;&lt;/Cite&gt;&lt;/EndNote&gt;</w:instrText>
      </w:r>
      <w:r w:rsidR="00720F9F" w:rsidRPr="009431C7">
        <w:fldChar w:fldCharType="separate"/>
      </w:r>
      <w:r w:rsidR="008E5CEF" w:rsidRPr="009431C7">
        <w:rPr>
          <w:noProof/>
        </w:rPr>
        <w:t>(McWalter, et al., 2004)</w:t>
      </w:r>
      <w:r w:rsidR="00720F9F" w:rsidRPr="009431C7">
        <w:fldChar w:fldCharType="end"/>
      </w:r>
      <w:r w:rsidR="00C911F0" w:rsidRPr="009431C7">
        <w:t xml:space="preserve">. </w:t>
      </w:r>
      <w:r w:rsidR="000D5DEA" w:rsidRPr="009431C7">
        <w:t>A</w:t>
      </w:r>
      <w:r w:rsidR="000A3609">
        <w:t xml:space="preserve">s such, </w:t>
      </w:r>
      <w:r w:rsidR="00E31197">
        <w:t xml:space="preserve">various cellular </w:t>
      </w:r>
      <w:r w:rsidR="000D5DEA" w:rsidRPr="009431C7">
        <w:t>pathways have been identified to contribute to ITC-induced activation o</w:t>
      </w:r>
      <w:r w:rsidR="000A3609">
        <w:t xml:space="preserve">f </w:t>
      </w:r>
      <w:r w:rsidR="001E06FB" w:rsidRPr="009431C7">
        <w:t xml:space="preserve">Nrf2, including </w:t>
      </w:r>
      <w:r w:rsidR="000A3609">
        <w:t xml:space="preserve">those of </w:t>
      </w:r>
      <w:r w:rsidR="001E06FB" w:rsidRPr="009431C7">
        <w:t xml:space="preserve">ERK, JNK </w:t>
      </w:r>
      <w:r w:rsidR="000D5DEA" w:rsidRPr="009431C7">
        <w:t>and A</w:t>
      </w:r>
      <w:r w:rsidR="000A3609">
        <w:t>kt all of which can lead to</w:t>
      </w:r>
      <w:r w:rsidR="007954A7" w:rsidRPr="009431C7">
        <w:t xml:space="preserve"> </w:t>
      </w:r>
      <w:r w:rsidR="000A3609">
        <w:t>Nrf2 pho</w:t>
      </w:r>
      <w:r w:rsidR="004A56C2">
        <w:t>sphorylation and induction of</w:t>
      </w:r>
      <w:r w:rsidR="007954A7" w:rsidRPr="009431C7">
        <w:t xml:space="preserve"> </w:t>
      </w:r>
      <w:r w:rsidR="000A3609">
        <w:t xml:space="preserve">the transcriptional activity of </w:t>
      </w:r>
      <w:r w:rsidR="00E31197">
        <w:t>the antioxidant response element</w:t>
      </w:r>
      <w:r w:rsidR="00C6790A" w:rsidRPr="009431C7">
        <w:t xml:space="preserve"> (</w:t>
      </w:r>
      <w:r w:rsidR="00C6790A" w:rsidRPr="009431C7">
        <w:rPr>
          <w:lang w:val="en"/>
        </w:rPr>
        <w:t>A</w:t>
      </w:r>
      <w:r w:rsidR="00E31197">
        <w:rPr>
          <w:lang w:val="en"/>
        </w:rPr>
        <w:t>RE)</w:t>
      </w:r>
      <w:r w:rsidR="007954A7" w:rsidRPr="009431C7">
        <w:t xml:space="preserve"> </w:t>
      </w:r>
      <w:r w:rsidR="007954A7" w:rsidRPr="009431C7">
        <w:fldChar w:fldCharType="begin"/>
      </w:r>
      <w:r w:rsidR="008E5CEF" w:rsidRPr="009431C7">
        <w:instrText xml:space="preserve"> ADDIN EN.CITE &lt;EndNote&gt;&lt;Cite&gt;&lt;Author&gt;Cheung&lt;/Author&gt;&lt;Year&gt;2010&lt;/Year&gt;&lt;RecNum&gt;289&lt;/RecNum&gt;&lt;DisplayText&gt;(Cheung &amp;amp; Kong, 2010)&lt;/DisplayText&gt;&lt;record&gt;&lt;rec-number&gt;289&lt;/rec-number&gt;&lt;foreign-keys&gt;&lt;key app="EN" db-id="tp92zpdpevpvz1ewt26x9wfntztvffdf9za2" timestamp="1509801476"&gt;289&lt;/key&gt;&lt;/foreign-keys&gt;&lt;ref-type name="Journal Article"&gt;17&lt;/ref-type&gt;&lt;contributors&gt;&lt;authors&gt;&lt;author&gt;Cheung, Ka Lung&lt;/author&gt;&lt;author&gt;Kong, Ah-Ng&lt;/author&gt;&lt;/authors&gt;&lt;/contributors&gt;&lt;titles&gt;&lt;title&gt;Molecular targets of dietary phenethyl isothiocyanate and sulforaphane for cancer chemoprevention&lt;/title&gt;&lt;secondary-title&gt;The AAPS journal&lt;/secondary-title&gt;&lt;/titles&gt;&lt;periodical&gt;&lt;full-title&gt;The AAPS journal&lt;/full-title&gt;&lt;/periodical&gt;&lt;pages&gt;87-97&lt;/pages&gt;&lt;volume&gt;12&lt;/volume&gt;&lt;number&gt;1&lt;/number&gt;&lt;dates&gt;&lt;year&gt;2010&lt;/year&gt;&lt;/dates&gt;&lt;isbn&gt;1550-7416&lt;/isbn&gt;&lt;urls&gt;&lt;/urls&gt;&lt;/record&gt;&lt;/Cite&gt;&lt;/EndNote&gt;</w:instrText>
      </w:r>
      <w:r w:rsidR="007954A7" w:rsidRPr="009431C7">
        <w:fldChar w:fldCharType="separate"/>
      </w:r>
      <w:r w:rsidR="008E5CEF" w:rsidRPr="009431C7">
        <w:rPr>
          <w:noProof/>
        </w:rPr>
        <w:t>(</w:t>
      </w:r>
      <w:r w:rsidR="008A2D42" w:rsidRPr="009431C7">
        <w:fldChar w:fldCharType="begin">
          <w:fldData xml:space="preserve">PEVuZE5vdGU+PENpdGU+PEF1dGhvcj5DaGV1bmc8L0F1dGhvcj48WWVhcj4yMDEwPC9ZZWFyPjxS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</w:fldData>
        </w:fldChar>
      </w:r>
      <w:r w:rsidR="008A2D42" w:rsidRPr="009431C7">
        <w:instrText xml:space="preserve"> ADDIN EN.CITE </w:instrText>
      </w:r>
      <w:r w:rsidR="008A2D42" w:rsidRPr="009431C7">
        <w:fldChar w:fldCharType="begin">
          <w:fldData xml:space="preserve">PEVuZE5vdGU+PENpdGU+PEF1dGhvcj5DaGV1bmc8L0F1dGhvcj48WWVhcj4yMDEwPC9ZZWFyPjxS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</w:fldData>
        </w:fldChar>
      </w:r>
      <w:r w:rsidR="008A2D42" w:rsidRPr="009431C7">
        <w:instrText xml:space="preserve"> ADDIN EN.CITE.DATA </w:instrText>
      </w:r>
      <w:r w:rsidR="008A2D42" w:rsidRPr="009431C7">
        <w:fldChar w:fldCharType="end"/>
      </w:r>
      <w:r w:rsidR="008A2D42" w:rsidRPr="009431C7">
        <w:fldChar w:fldCharType="separate"/>
      </w:r>
      <w:r w:rsidR="008A2D42" w:rsidRPr="009431C7">
        <w:rPr>
          <w:noProof/>
        </w:rPr>
        <w:t>Cheung &amp; Kong, 2010; Ernst, et al., 2011; Jakub</w:t>
      </w:r>
      <w:r w:rsidR="003F7E66">
        <w:rPr>
          <w:noProof/>
        </w:rPr>
        <w:t xml:space="preserve">íková, et al., 2005; </w:t>
      </w:r>
      <w:r w:rsidR="008A2D42" w:rsidRPr="009431C7">
        <w:rPr>
          <w:noProof/>
        </w:rPr>
        <w:t>Xu, et al., 2006b</w:t>
      </w:r>
      <w:r w:rsidR="008A2D42" w:rsidRPr="009431C7">
        <w:fldChar w:fldCharType="end"/>
      </w:r>
      <w:r w:rsidR="008E5CEF" w:rsidRPr="009431C7">
        <w:rPr>
          <w:noProof/>
        </w:rPr>
        <w:t>)</w:t>
      </w:r>
      <w:r w:rsidR="007954A7" w:rsidRPr="009431C7">
        <w:fldChar w:fldCharType="end"/>
      </w:r>
      <w:r w:rsidR="007954A7" w:rsidRPr="009431C7">
        <w:t xml:space="preserve">. </w:t>
      </w:r>
    </w:p>
    <w:p w:rsidR="00387152" w:rsidRPr="00EE67D3" w:rsidRDefault="00E31197" w:rsidP="00297619">
      <w:pPr>
        <w:spacing w:line="480" w:lineRule="auto"/>
        <w:ind w:firstLine="567"/>
        <w:jc w:val="both"/>
      </w:pPr>
      <w:r>
        <w:t>Moreover</w:t>
      </w:r>
      <w:r w:rsidR="00994829" w:rsidRPr="009431C7">
        <w:t xml:space="preserve">, ITCs have been reported to mediate </w:t>
      </w:r>
      <w:r>
        <w:t xml:space="preserve">an </w:t>
      </w:r>
      <w:r w:rsidR="00994829" w:rsidRPr="009431C7">
        <w:t>anti-infl</w:t>
      </w:r>
      <w:r>
        <w:t>ammatory response</w:t>
      </w:r>
      <w:r w:rsidR="00D3381A">
        <w:t xml:space="preserve"> mainly by modulating</w:t>
      </w:r>
      <w:r w:rsidR="00387152" w:rsidRPr="009431C7">
        <w:t xml:space="preserve"> the </w:t>
      </w:r>
      <w:r w:rsidR="00D3381A" w:rsidRPr="009431C7">
        <w:t xml:space="preserve">NF-κB </w:t>
      </w:r>
      <w:r w:rsidR="00D3381A">
        <w:t xml:space="preserve">pathway </w:t>
      </w:r>
      <w:r w:rsidR="00387152" w:rsidRPr="009431C7">
        <w:t>which regulates the expressio</w:t>
      </w:r>
      <w:r w:rsidR="00994829" w:rsidRPr="009431C7">
        <w:t xml:space="preserve">n of pro-inflammatory </w:t>
      </w:r>
      <w:r w:rsidR="00226894">
        <w:t xml:space="preserve">molecules like </w:t>
      </w:r>
      <w:r w:rsidR="00994829" w:rsidRPr="009431C7">
        <w:t xml:space="preserve">COX-2 and </w:t>
      </w:r>
      <w:r w:rsidR="00226894">
        <w:t xml:space="preserve">iNOS as well as </w:t>
      </w:r>
      <w:r w:rsidR="004A56C2">
        <w:t xml:space="preserve">the </w:t>
      </w:r>
      <w:r w:rsidR="00226894">
        <w:t>an</w:t>
      </w:r>
      <w:r w:rsidR="004A56C2">
        <w:t xml:space="preserve">ti-apoptotic proteins </w:t>
      </w:r>
      <w:r w:rsidR="00226894">
        <w:t>Bcl-Xl, Bcl-2 and Bcl-3</w:t>
      </w:r>
      <w:r w:rsidR="00994829" w:rsidRPr="009431C7">
        <w:t xml:space="preserve"> </w:t>
      </w:r>
      <w:r w:rsidR="00994829" w:rsidRPr="009431C7">
        <w:fldChar w:fldCharType="begin"/>
      </w:r>
      <w:r w:rsidR="008E5CEF" w:rsidRPr="009431C7">
        <w:instrText xml:space="preserve"> ADDIN EN.CITE &lt;EndNote&gt;&lt;Cite&gt;&lt;Author&gt;Del Prete&lt;/Author&gt;&lt;Year&gt;2011&lt;/Year&gt;&lt;RecNum&gt;298&lt;/RecNum&gt;&lt;DisplayText&gt;(Del Prete, et al., 2011)&lt;/DisplayText&gt;&lt;record&gt;&lt;rec-number&gt;298&lt;/rec-number&gt;&lt;foreign-keys&gt;&lt;key app="EN" db-id="tp92zpdpevpvz1ewt26x9wfntztvffdf9za2" timestamp="1509801479"&gt;298&lt;/key&gt;&lt;/foreign-keys&gt;&lt;ref-type name="Journal Article"&gt;17&lt;/ref-type&gt;&lt;contributors&gt;&lt;authors&gt;&lt;author&gt;Del Prete, A.&lt;/author&gt;&lt;author&gt;Allavena, P.&lt;/author&gt;&lt;author&gt;Santoro, G.&lt;/author&gt;&lt;author&gt;Fumarulo, R.&lt;/author&gt;&lt;author&gt;Corsi, M. M.&lt;/author&gt;&lt;author&gt;Mantovani, A.&lt;/author&gt;&lt;/authors&gt;&lt;/contributors&gt;&lt;auth-address&gt;Istituto Clinico Humanitas IRCCS, Via Manzoni 56, 20089 Rozzano, Milan, Italy. annalisa.del_prete@humanitasresearch.it&lt;/auth-address&gt;&lt;titles&gt;&lt;title&gt;Molecular pathways in cancer-related inflammation&lt;/title&gt;&lt;secondary-title&gt;Biochem Med (Zagreb)&lt;/secondary-title&gt;&lt;alt-title&gt;Biochemia medica&lt;/alt-title&gt;&lt;/titles&gt;&lt;periodical&gt;&lt;full-title&gt;Biochem Med (Zagreb)&lt;/full-title&gt;&lt;abbr-1&gt;Biochemia medica&lt;/abbr-1&gt;&lt;/periodical&gt;&lt;alt-periodical&gt;&lt;full-title&gt;Biochem Med (Zagreb)&lt;/full-title&gt;&lt;abbr-1&gt;Biochemia medica&lt;/abbr-1&gt;&lt;/alt-periodical&gt;&lt;pages&gt;264-75&lt;/pages&gt;&lt;volume&gt;21&lt;/volume&gt;&lt;number&gt;3&lt;/number&gt;&lt;edition&gt;2011/01/01&lt;/edition&gt;&lt;keywords&gt;&lt;keyword&gt;Animals&lt;/keyword&gt;&lt;keyword&gt;Humans&lt;/keyword&gt;&lt;keyword&gt;Inflammation/diagnosis/*etiology/genetics&lt;/keyword&gt;&lt;keyword&gt;Models, Biological&lt;/keyword&gt;&lt;keyword&gt;Neoplasms/*complications/diagnosis/genetics&lt;/keyword&gt;&lt;keyword&gt;Oncogenes/genetics/physiology&lt;/keyword&gt;&lt;keyword&gt;Risk Factors&lt;/keyword&gt;&lt;keyword&gt;Signal Transduction/genetics/*physiology&lt;/keyword&gt;&lt;/keywords&gt;&lt;dates&gt;&lt;year&gt;2011&lt;/year&gt;&lt;/dates&gt;&lt;isbn&gt;1330-0962 (Print)&amp;#xD;1330-0962&lt;/isbn&gt;&lt;accession-num&gt;22420240&lt;/accession-num&gt;&lt;urls&gt;&lt;/urls&gt;&lt;remote-database-provider&gt;NLM&lt;/remote-database-provider&gt;&lt;language&gt;eng&lt;/language&gt;&lt;/record&gt;&lt;/Cite&gt;&lt;/EndNote&gt;</w:instrText>
      </w:r>
      <w:r w:rsidR="00994829" w:rsidRPr="009431C7">
        <w:fldChar w:fldCharType="separate"/>
      </w:r>
      <w:r w:rsidR="008E5CEF" w:rsidRPr="009431C7">
        <w:rPr>
          <w:noProof/>
        </w:rPr>
        <w:t>(</w:t>
      </w:r>
      <w:r w:rsidR="00B31A1B" w:rsidRPr="009431C7">
        <w:fldChar w:fldCharType="begin"/>
      </w:r>
      <w:r w:rsidR="00B31A1B" w:rsidRPr="009431C7">
        <w:instrText xml:space="preserve"> ADDIN EN.CITE &lt;EndNote&gt;&lt;Cite&gt;&lt;Author&gt;Shan&lt;/Author&gt;&lt;Year&gt;2012&lt;/Year&gt;&lt;RecNum&gt;300&lt;/RecNum&gt;&lt;DisplayText&gt;(Y Shan, et al., 2012; Surh &amp;amp; Na, 2008)&lt;/DisplayText&gt;&lt;record&gt;&lt;rec-number&gt;300&lt;/rec-number&gt;&lt;foreign-keys&gt;&lt;key app="EN" db-id="tp92zpdpevpvz1ewt26x9wfntztvffdf9za2" timestamp="1509801480"&gt;300&lt;/key&gt;&lt;/foreign-keys&gt;&lt;ref-type name="Journal Article"&gt;17&lt;/ref-type&gt;&lt;contributors&gt;&lt;authors&gt;&lt;author&gt;Shan, Y&lt;/author&gt;&lt;author&gt;Lin, N&lt;/author&gt;&lt;author&gt;Yang, X&lt;/author&gt;&lt;author&gt;Tan, J&lt;/author&gt;&lt;author&gt;Zhao, R&lt;/author&gt;&lt;author&gt;Dong, S&lt;/author&gt;&lt;author&gt;Wang, S&lt;/author&gt;&lt;/authors&gt;&lt;/contributors&gt;&lt;titles&gt;&lt;title&gt;Sulphoraphane inhibited the expressions of intercellular adhesion molecule-1 and vascular cell adhesion molecule-1 through MyD88-dependent toll-like receptor-4 pathway in cultured endothelial cells&lt;/title&gt;&lt;secondary-title&gt;Nutrition, Metabolism and Cardiovascular Diseases&lt;/secondary-title&gt;&lt;/titles&gt;&lt;periodical&gt;&lt;full-title&gt;Nutrition, Metabolism and Cardiovascular Diseases&lt;/full-title&gt;&lt;/periodical&gt;&lt;pages&gt;215-222&lt;/pages&gt;&lt;volume&gt;22&lt;/volume&gt;&lt;number&gt;3&lt;/number&gt;&lt;dates&gt;&lt;year&gt;2012&lt;/year&gt;&lt;/dates&gt;&lt;isbn&gt;0939-4753&lt;/isbn&gt;&lt;urls&gt;&lt;/urls&gt;&lt;/record&gt;&lt;/Cite&gt;&lt;Cite&gt;&lt;Author&gt;Surh&lt;/Author&gt;&lt;Year&gt;2008&lt;/Year&gt;&lt;RecNum&gt;296&lt;/RecNum&gt;&lt;record&gt;&lt;rec-number&gt;296&lt;/rec-number&gt;&lt;foreign-keys&gt;&lt;key app="EN" db-id="tp92zpdpevpvz1ewt26x9wfntztvffdf9za2" timestamp="1509801478"&gt;296&lt;/key&gt;&lt;/foreign-keys&gt;&lt;ref-type name="Journal Article"&gt;17&lt;/ref-type&gt;&lt;contributors&gt;&lt;authors&gt;&lt;author&gt;Surh, Young-Joon&lt;/author&gt;&lt;author&gt;Na, Hye-Kyung&lt;/author&gt;&lt;/authors&gt;&lt;/contributors&gt;&lt;titles&gt;&lt;title&gt;NF-κB and Nrf2 as prime molecular targets for chemoprevention and cytoprotection with anti-inflammatory and antioxidant phytochemicals&lt;/title&gt;&lt;secondary-title&gt;Genes &amp;amp; nutrition&lt;/secondary-title&gt;&lt;/titles&gt;&lt;periodical&gt;&lt;full-title&gt;Genes &amp;amp; nutrition&lt;/full-title&gt;&lt;/periodical&gt;&lt;pages&gt;313-317&lt;/pages&gt;&lt;volume&gt;2&lt;/volume&gt;&lt;number&gt;4&lt;/number&gt;&lt;dates&gt;&lt;year&gt;2008&lt;/year&gt;&lt;/dates&gt;&lt;isbn&gt;1555-8932&lt;/isbn&gt;&lt;urls&gt;&lt;/urls&gt;&lt;/record&gt;&lt;/Cite&gt;&lt;/EndNote&gt;</w:instrText>
      </w:r>
      <w:r w:rsidR="00B31A1B" w:rsidRPr="009431C7">
        <w:fldChar w:fldCharType="separate"/>
      </w:r>
      <w:r w:rsidR="00B31A1B" w:rsidRPr="009431C7">
        <w:rPr>
          <w:noProof/>
        </w:rPr>
        <w:t>Shan, et al., 2012; Surh &amp; Na, 2008</w:t>
      </w:r>
      <w:r w:rsidR="00B31A1B">
        <w:rPr>
          <w:noProof/>
        </w:rPr>
        <w:t xml:space="preserve">; </w:t>
      </w:r>
      <w:r w:rsidR="00B31A1B" w:rsidRPr="009431C7">
        <w:fldChar w:fldCharType="end"/>
      </w:r>
      <w:r w:rsidR="008E5CEF" w:rsidRPr="009431C7">
        <w:rPr>
          <w:noProof/>
        </w:rPr>
        <w:t>Del Prete, et al., 2011)</w:t>
      </w:r>
      <w:r w:rsidR="00994829" w:rsidRPr="009431C7">
        <w:fldChar w:fldCharType="end"/>
      </w:r>
      <w:r w:rsidR="00387152" w:rsidRPr="009431C7">
        <w:t>.</w:t>
      </w:r>
      <w:r w:rsidR="00994829" w:rsidRPr="009431C7">
        <w:t xml:space="preserve"> </w:t>
      </w:r>
      <w:r w:rsidR="00226894">
        <w:t xml:space="preserve">To this end, AITC has been shown to </w:t>
      </w:r>
      <w:r w:rsidR="00EE67D3">
        <w:t>exhibit</w:t>
      </w:r>
      <w:r w:rsidR="00EE67D3" w:rsidRPr="00EE67D3">
        <w:t xml:space="preserve"> </w:t>
      </w:r>
      <w:r>
        <w:t xml:space="preserve">a </w:t>
      </w:r>
      <w:r w:rsidR="00EE67D3" w:rsidRPr="00EE67D3">
        <w:t>potent anti-inflammatory activity</w:t>
      </w:r>
      <w:r w:rsidR="00EE67D3">
        <w:t xml:space="preserve"> by </w:t>
      </w:r>
      <w:r w:rsidR="00EE67D3">
        <w:rPr>
          <w:szCs w:val="22"/>
        </w:rPr>
        <w:t>significantly decreasing</w:t>
      </w:r>
      <w:r w:rsidR="00B10560">
        <w:rPr>
          <w:szCs w:val="22"/>
        </w:rPr>
        <w:t xml:space="preserve"> the levels of TNFα</w:t>
      </w:r>
      <w:r w:rsidR="00EE67D3">
        <w:rPr>
          <w:szCs w:val="22"/>
        </w:rPr>
        <w:t xml:space="preserve">, </w:t>
      </w:r>
      <w:r w:rsidR="00B10560" w:rsidRPr="00B10560">
        <w:rPr>
          <w:szCs w:val="22"/>
        </w:rPr>
        <w:t>interleukin-1β</w:t>
      </w:r>
      <w:r>
        <w:rPr>
          <w:szCs w:val="22"/>
        </w:rPr>
        <w:t>, inducible nitric oxide synthase</w:t>
      </w:r>
      <w:r w:rsidRPr="00E31197">
        <w:rPr>
          <w:szCs w:val="22"/>
        </w:rPr>
        <w:t xml:space="preserve"> </w:t>
      </w:r>
      <w:r>
        <w:rPr>
          <w:szCs w:val="22"/>
        </w:rPr>
        <w:t xml:space="preserve">(iNOS), p65 </w:t>
      </w:r>
      <w:r w:rsidR="00B10560">
        <w:rPr>
          <w:szCs w:val="22"/>
        </w:rPr>
        <w:t xml:space="preserve">(a </w:t>
      </w:r>
      <w:r>
        <w:rPr>
          <w:szCs w:val="22"/>
        </w:rPr>
        <w:t xml:space="preserve">nuclear protein </w:t>
      </w:r>
      <w:r w:rsidR="00B10560" w:rsidRPr="00B10560">
        <w:rPr>
          <w:szCs w:val="22"/>
        </w:rPr>
        <w:t>subunit of the transcription factor NF-κB</w:t>
      </w:r>
      <w:r w:rsidR="00B10560">
        <w:rPr>
          <w:szCs w:val="22"/>
        </w:rPr>
        <w:t xml:space="preserve">) and </w:t>
      </w:r>
      <w:r>
        <w:rPr>
          <w:szCs w:val="22"/>
        </w:rPr>
        <w:t>mi</w:t>
      </w:r>
      <w:r w:rsidR="00B10560" w:rsidRPr="00B10560">
        <w:rPr>
          <w:szCs w:val="22"/>
        </w:rPr>
        <w:t>R</w:t>
      </w:r>
      <w:r w:rsidR="00B10560">
        <w:rPr>
          <w:szCs w:val="22"/>
        </w:rPr>
        <w:t xml:space="preserve">NA-155 </w:t>
      </w:r>
      <w:r>
        <w:rPr>
          <w:szCs w:val="22"/>
        </w:rPr>
        <w:t>in addition to</w:t>
      </w:r>
      <w:r w:rsidR="00EE67D3">
        <w:rPr>
          <w:szCs w:val="22"/>
        </w:rPr>
        <w:t xml:space="preserve"> increasing the levels of Nrf2 and </w:t>
      </w:r>
      <w:r w:rsidR="00B10560" w:rsidRPr="00B10560">
        <w:rPr>
          <w:szCs w:val="22"/>
        </w:rPr>
        <w:t>heme-oxygenase 1</w:t>
      </w:r>
      <w:r w:rsidR="00EE67D3">
        <w:rPr>
          <w:szCs w:val="22"/>
        </w:rPr>
        <w:t xml:space="preserve"> in murine RAW264.7 macrophages </w:t>
      </w:r>
      <w:r w:rsidR="00AF3988" w:rsidRPr="009431C7">
        <w:fldChar w:fldCharType="begin"/>
      </w:r>
      <w:r w:rsidR="00AD58DB" w:rsidRPr="009431C7">
        <w:instrText xml:space="preserve"> ADDIN EN.CITE &lt;EndNote&gt;&lt;Cite&gt;&lt;Author&gt;Wagner&lt;/Author&gt;&lt;Year&gt;2012&lt;/Year&gt;&lt;RecNum&gt;299&lt;/RecNum&gt;&lt;DisplayText&gt;(Wagner, et al., 2012)&lt;/DisplayText&gt;&lt;record&gt;&lt;rec-number&gt;299&lt;/rec-number&gt;&lt;foreign-keys&gt;&lt;key app="EN" db-id="tp92zpdpevpvz1ewt26x9wfntztvffdf9za2" timestamp="1509801479"&gt;299&lt;/key&gt;&lt;/foreign-keys&gt;&lt;ref-type name="Journal Article"&gt;17&lt;/ref-type&gt;&lt;contributors&gt;&lt;authors&gt;&lt;author&gt;Wagner, Anika Eva&lt;/author&gt;&lt;author&gt;Boesch</w:instrText>
      </w:r>
      <w:r w:rsidR="00AD58DB" w:rsidRPr="009431C7">
        <w:rPr>
          <w:rFonts w:ascii="Cambria Math" w:hAnsi="Cambria Math" w:cs="Cambria Math"/>
        </w:rPr>
        <w:instrText>‐</w:instrText>
      </w:r>
      <w:r w:rsidR="00AD58DB" w:rsidRPr="009431C7">
        <w:instrText>Saadatmandi, Christine&lt;/author&gt;&lt;author&gt;Dose, Janina&lt;/author&gt;&lt;author&gt;Schultheiss, Gerhard&lt;/author&gt;&lt;author&gt;Rimbach, Gerald&lt;/author&gt;&lt;/authors&gt;&lt;/contributors&gt;&lt;titles&gt;&lt;title&gt;Anti</w:instrText>
      </w:r>
      <w:r w:rsidR="00AD58DB" w:rsidRPr="009431C7">
        <w:rPr>
          <w:rFonts w:ascii="Cambria Math" w:hAnsi="Cambria Math" w:cs="Cambria Math"/>
        </w:rPr>
        <w:instrText>‐</w:instrText>
      </w:r>
      <w:r w:rsidR="00AD58DB" w:rsidRPr="009431C7">
        <w:instrText>inflammatory potential of allyl</w:instrText>
      </w:r>
      <w:r w:rsidR="00AD58DB" w:rsidRPr="009431C7">
        <w:rPr>
          <w:rFonts w:ascii="Cambria Math" w:hAnsi="Cambria Math" w:cs="Cambria Math"/>
        </w:rPr>
        <w:instrText>‐</w:instrText>
      </w:r>
      <w:r w:rsidR="00AD58DB" w:rsidRPr="009431C7">
        <w:instrText>isothiocyanate–role of Nrf2, NF</w:instrText>
      </w:r>
      <w:r w:rsidR="00AD58DB" w:rsidRPr="009431C7">
        <w:rPr>
          <w:rFonts w:ascii="Cambria Math" w:hAnsi="Cambria Math" w:cs="Cambria Math"/>
        </w:rPr>
        <w:instrText>‐</w:instrText>
      </w:r>
      <w:r w:rsidR="00AD58DB" w:rsidRPr="009431C7">
        <w:instrText>κB and microRNA</w:instrText>
      </w:r>
      <w:r w:rsidR="00AD58DB" w:rsidRPr="009431C7">
        <w:rPr>
          <w:rFonts w:ascii="Cambria Math" w:hAnsi="Cambria Math" w:cs="Cambria Math"/>
        </w:rPr>
        <w:instrText>‐</w:instrText>
      </w:r>
      <w:r w:rsidR="00AD58DB" w:rsidRPr="009431C7">
        <w:instrText>155&lt;/title&gt;&lt;secondary-title&gt;Journal of cellular and molecular medicine&lt;/secondary-title&gt;&lt;/titles&gt;&lt;periodical&gt;&lt;full-title&gt;Journal of cellular and molecular medicine&lt;/full-title&gt;&lt;/periodical&gt;&lt;pages&gt;836-843&lt;/pages&gt;&lt;volume&gt;16&lt;/volume&gt;&lt;number&gt;4&lt;/number&gt;&lt;dates&gt;&lt;year&gt;2012&lt;/year&gt;&lt;/dates&gt;&lt;isbn&gt;1582-4934&lt;/isbn&gt;&lt;urls&gt;&lt;/urls&gt;&lt;/record&gt;&lt;/Cite&gt;&lt;/EndNote&gt;</w:instrText>
      </w:r>
      <w:r w:rsidR="00AF3988" w:rsidRPr="009431C7">
        <w:fldChar w:fldCharType="separate"/>
      </w:r>
      <w:r w:rsidR="00AD58DB" w:rsidRPr="009431C7">
        <w:rPr>
          <w:noProof/>
        </w:rPr>
        <w:t>(Wagner, et al., 2012)</w:t>
      </w:r>
      <w:r w:rsidR="00AF3988" w:rsidRPr="009431C7">
        <w:fldChar w:fldCharType="end"/>
      </w:r>
      <w:r w:rsidR="007A6C50" w:rsidRPr="009431C7">
        <w:t xml:space="preserve">. Currently, </w:t>
      </w:r>
      <w:r w:rsidR="00EE67D3">
        <w:t xml:space="preserve">a number of other </w:t>
      </w:r>
      <w:r w:rsidR="007A6C50" w:rsidRPr="009431C7">
        <w:t xml:space="preserve">studies </w:t>
      </w:r>
      <w:r w:rsidR="00EE67D3">
        <w:t xml:space="preserve">have </w:t>
      </w:r>
      <w:r w:rsidR="003F7E66">
        <w:t xml:space="preserve">proposed the involvement of </w:t>
      </w:r>
      <w:r w:rsidR="007A6C50" w:rsidRPr="009431C7">
        <w:t>Nrf2</w:t>
      </w:r>
      <w:r w:rsidR="003F7E66">
        <w:t xml:space="preserve"> </w:t>
      </w:r>
      <w:r w:rsidR="00EE67D3">
        <w:t xml:space="preserve">and </w:t>
      </w:r>
      <w:r w:rsidR="00F93481" w:rsidRPr="009431C7">
        <w:t xml:space="preserve">macrophage </w:t>
      </w:r>
      <w:r w:rsidR="007A6C50" w:rsidRPr="009431C7">
        <w:t>migration inhibitory factor (MIF) pathway</w:t>
      </w:r>
      <w:r w:rsidR="00EE67D3">
        <w:t>s</w:t>
      </w:r>
      <w:r w:rsidR="00F93481" w:rsidRPr="009431C7">
        <w:t xml:space="preserve"> </w:t>
      </w:r>
      <w:r w:rsidR="00EE67D3" w:rsidRPr="009431C7">
        <w:t>as novel targets of ITC-induced anti-inflammatory responses</w:t>
      </w:r>
      <w:r w:rsidR="00EE67D3" w:rsidRPr="009431C7">
        <w:rPr>
          <w:color w:val="000000"/>
        </w:rPr>
        <w:t xml:space="preserve"> </w:t>
      </w:r>
      <w:r w:rsidR="00F93481" w:rsidRPr="009431C7">
        <w:rPr>
          <w:color w:val="000000"/>
        </w:rPr>
        <w:fldChar w:fldCharType="begin">
          <w:fldData xml:space="preserve">PEVuZE5vdGU+PENpdGU+PEF1dGhvcj5TcGVuY2VyPC9BdXRob3I+PFllYXI+MjAxNTwvWWVhcj48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</w:fldData>
        </w:fldChar>
      </w:r>
      <w:r w:rsidR="00AD58DB" w:rsidRPr="009431C7">
        <w:rPr>
          <w:color w:val="000000"/>
        </w:rPr>
        <w:instrText xml:space="preserve"> ADDIN EN.CITE </w:instrText>
      </w:r>
      <w:r w:rsidR="00AD58DB" w:rsidRPr="009431C7">
        <w:rPr>
          <w:color w:val="000000"/>
        </w:rPr>
        <w:fldChar w:fldCharType="begin">
          <w:fldData xml:space="preserve">PEVuZE5vdGU+PENpdGU+PEF1dGhvcj5TcGVuY2VyPC9BdXRob3I+PFllYXI+MjAxNTwvWWVhcj48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</w:fldData>
        </w:fldChar>
      </w:r>
      <w:r w:rsidR="00AD58DB" w:rsidRPr="009431C7">
        <w:rPr>
          <w:color w:val="000000"/>
        </w:rPr>
        <w:instrText xml:space="preserve"> ADDIN EN.CITE.DATA </w:instrText>
      </w:r>
      <w:r w:rsidR="00AD58DB" w:rsidRPr="009431C7">
        <w:rPr>
          <w:color w:val="000000"/>
        </w:rPr>
      </w:r>
      <w:r w:rsidR="00AD58DB" w:rsidRPr="009431C7">
        <w:rPr>
          <w:color w:val="000000"/>
        </w:rPr>
        <w:fldChar w:fldCharType="end"/>
      </w:r>
      <w:r w:rsidR="00F93481" w:rsidRPr="009431C7">
        <w:rPr>
          <w:color w:val="000000"/>
        </w:rPr>
      </w:r>
      <w:r w:rsidR="00F93481" w:rsidRPr="009431C7">
        <w:rPr>
          <w:color w:val="000000"/>
        </w:rPr>
        <w:fldChar w:fldCharType="separate"/>
      </w:r>
      <w:r w:rsidR="00AD58DB" w:rsidRPr="009431C7">
        <w:rPr>
          <w:noProof/>
          <w:color w:val="000000"/>
        </w:rPr>
        <w:t>(</w:t>
      </w:r>
      <w:r w:rsidR="00B31A1B" w:rsidRPr="009431C7">
        <w:fldChar w:fldCharType="begin">
          <w:fldData xml:space="preserve">PEVuZE5vdGU+PENpdGU+PEF1dGhvcj5HcmVhbmV5PC9BdXRob3I+PFllYXI+MjAxNjwvWWVhcj48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</w:fldData>
        </w:fldChar>
      </w:r>
      <w:r w:rsidR="00B31A1B" w:rsidRPr="009431C7">
        <w:instrText xml:space="preserve"> ADDIN EN.CITE </w:instrText>
      </w:r>
      <w:r w:rsidR="00B31A1B" w:rsidRPr="009431C7">
        <w:fldChar w:fldCharType="begin">
          <w:fldData xml:space="preserve">PEVuZE5vdGU+PENpdGU+PEF1dGhvcj5HcmVhbmV5PC9BdXRob3I+PFllYXI+MjAxNjwvWWVhcj48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</w:fldData>
        </w:fldChar>
      </w:r>
      <w:r w:rsidR="00B31A1B" w:rsidRPr="009431C7">
        <w:instrText xml:space="preserve"> ADDIN EN.CITE.DATA </w:instrText>
      </w:r>
      <w:r w:rsidR="00B31A1B" w:rsidRPr="009431C7">
        <w:fldChar w:fldCharType="end"/>
      </w:r>
      <w:r w:rsidR="00B31A1B" w:rsidRPr="009431C7">
        <w:fldChar w:fldCharType="separate"/>
      </w:r>
      <w:r w:rsidR="00B31A1B" w:rsidRPr="009431C7">
        <w:rPr>
          <w:noProof/>
        </w:rPr>
        <w:t>Greaney, et al., 2016</w:t>
      </w:r>
      <w:r w:rsidR="00B31A1B">
        <w:rPr>
          <w:noProof/>
        </w:rPr>
        <w:t xml:space="preserve">; </w:t>
      </w:r>
      <w:r w:rsidR="00B31A1B" w:rsidRPr="009431C7">
        <w:fldChar w:fldCharType="end"/>
      </w:r>
      <w:r w:rsidR="00AD58DB" w:rsidRPr="009431C7">
        <w:rPr>
          <w:noProof/>
          <w:color w:val="000000"/>
        </w:rPr>
        <w:t xml:space="preserve">Crichlow, et al., 2012; </w:t>
      </w:r>
      <w:r w:rsidR="00B31A1B" w:rsidRPr="009431C7">
        <w:fldChar w:fldCharType="begin">
          <w:fldData xml:space="preserve">PEVuZE5vdGU+PENpdGU+PEF1dGhvcj5RdTwvQXV0aG9yPjxZZWFyPjIwMTU8L1llYXI+PFJlY051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</w:fldData>
        </w:fldChar>
      </w:r>
      <w:r w:rsidR="00B31A1B" w:rsidRPr="009431C7">
        <w:instrText xml:space="preserve"> ADDIN EN.CITE </w:instrText>
      </w:r>
      <w:r w:rsidR="00B31A1B" w:rsidRPr="009431C7">
        <w:fldChar w:fldCharType="begin">
          <w:fldData xml:space="preserve">PEVuZE5vdGU+PENpdGU+PEF1dGhvcj5RdTwvQXV0aG9yPjxZZWFyPjIwMTU8L1llYXI+PFJlY051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</w:fldData>
        </w:fldChar>
      </w:r>
      <w:r w:rsidR="00B31A1B" w:rsidRPr="009431C7">
        <w:instrText xml:space="preserve"> ADDIN EN.CITE.DATA </w:instrText>
      </w:r>
      <w:r w:rsidR="00B31A1B" w:rsidRPr="009431C7">
        <w:fldChar w:fldCharType="end"/>
      </w:r>
      <w:r w:rsidR="00B31A1B" w:rsidRPr="009431C7">
        <w:fldChar w:fldCharType="separate"/>
      </w:r>
      <w:r w:rsidR="00B31A1B" w:rsidRPr="009431C7">
        <w:rPr>
          <w:noProof/>
        </w:rPr>
        <w:t>Qu, et al., 2015; Yang, et al., 2016</w:t>
      </w:r>
      <w:r w:rsidR="00B31A1B">
        <w:rPr>
          <w:noProof/>
        </w:rPr>
        <w:t xml:space="preserve">; </w:t>
      </w:r>
      <w:r w:rsidR="00B31A1B" w:rsidRPr="009431C7">
        <w:fldChar w:fldCharType="end"/>
      </w:r>
      <w:r w:rsidR="00AD58DB" w:rsidRPr="009431C7">
        <w:rPr>
          <w:noProof/>
          <w:color w:val="000000"/>
        </w:rPr>
        <w:t>Spencer, et al., 2015)</w:t>
      </w:r>
      <w:r w:rsidR="00F93481" w:rsidRPr="009431C7">
        <w:rPr>
          <w:color w:val="000000"/>
        </w:rPr>
        <w:fldChar w:fldCharType="end"/>
      </w:r>
      <w:r w:rsidR="00F93481" w:rsidRPr="009431C7">
        <w:t>.</w:t>
      </w:r>
    </w:p>
    <w:p w:rsidR="00EF5D13" w:rsidRPr="009431C7" w:rsidRDefault="00EF5D13" w:rsidP="00297619">
      <w:pPr>
        <w:spacing w:line="480" w:lineRule="auto"/>
        <w:jc w:val="both"/>
      </w:pPr>
    </w:p>
    <w:p w:rsidR="00146C3A" w:rsidRPr="009431C7" w:rsidRDefault="00146C3A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8" w:name="_Toc511334864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ti</w:t>
      </w:r>
      <w:r w:rsidR="00A0187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-</w:t>
      </w:r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ancer activity</w:t>
      </w:r>
      <w:r w:rsidR="009D1F0D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cancer chemoprevention</w:t>
      </w:r>
      <w:bookmarkEnd w:id="8"/>
    </w:p>
    <w:p w:rsidR="00EF5D13" w:rsidRDefault="00F55AC4" w:rsidP="002A51D2">
      <w:pPr>
        <w:spacing w:line="480" w:lineRule="auto"/>
        <w:ind w:firstLine="567"/>
        <w:jc w:val="both"/>
      </w:pPr>
      <w:r>
        <w:t>C</w:t>
      </w:r>
      <w:r w:rsidR="009C42FB">
        <w:t>hemo</w:t>
      </w:r>
      <w:r>
        <w:t>-</w:t>
      </w:r>
      <w:r w:rsidR="009C42FB">
        <w:t xml:space="preserve">prevention </w:t>
      </w:r>
      <w:r w:rsidR="0016741E" w:rsidRPr="009431C7">
        <w:t xml:space="preserve">refers to the usage of synthetic, natural </w:t>
      </w:r>
      <w:r w:rsidR="009C42FB">
        <w:t>and/</w:t>
      </w:r>
      <w:r w:rsidR="0016741E" w:rsidRPr="009431C7">
        <w:t xml:space="preserve">or biological agents to reverse, suppress </w:t>
      </w:r>
      <w:r w:rsidR="009C42FB">
        <w:t>and/</w:t>
      </w:r>
      <w:r w:rsidR="0016741E" w:rsidRPr="009431C7">
        <w:t>or preve</w:t>
      </w:r>
      <w:r w:rsidR="000864A6">
        <w:t xml:space="preserve">nt the multi-stage </w:t>
      </w:r>
      <w:r w:rsidR="0016741E" w:rsidRPr="009431C7">
        <w:t>process</w:t>
      </w:r>
      <w:r w:rsidR="000864A6">
        <w:t xml:space="preserve"> of carcinogenesis</w:t>
      </w:r>
      <w:r w:rsidR="0016741E" w:rsidRPr="009431C7">
        <w:t xml:space="preserve"> </w:t>
      </w:r>
      <w:r w:rsidR="0016741E" w:rsidRPr="009431C7">
        <w:fldChar w:fldCharType="begin"/>
      </w:r>
      <w:r w:rsidR="0016741E" w:rsidRPr="009431C7">
        <w:instrText xml:space="preserve"> ADDIN EN.CITE &lt;EndNote&gt;&lt;Cite&gt;&lt;Author&gt;Kang&lt;/Author&gt;&lt;Year&gt;2011&lt;/Year&gt;&lt;RecNum&gt;164&lt;/RecNum&gt;&lt;DisplayText&gt;(Kang, et al., 2011; Weng &amp;amp; Yen, 2012)&lt;/DisplayText&gt;&lt;record&gt;&lt;rec-number&gt;164&lt;/rec-number&gt;&lt;foreign-keys&gt;&lt;key app="EN" db-id="tp92zpdpevpvz1ewt26x9wfntztvffdf9za2" timestamp="1479150799"&gt;164&lt;/key&gt;&lt;/foreign-keys&gt;&lt;ref-type name="Journal Article"&gt;17&lt;/ref-type&gt;&lt;contributors&gt;&lt;authors&gt;&lt;author&gt;Kang, Nam Joo&lt;/author&gt;&lt;author&gt;Shin, Seung Ho&lt;/author&gt;&lt;author&gt;Lee, Hyong Joo&lt;/author&gt;&lt;author&gt;Lee, Ki Won&lt;/author&gt;&lt;/authors&gt;&lt;/contributors&gt;&lt;titles&gt;&lt;title&gt;Polyphenols as small molecular inhibitors of signaling cascades in carcinogenesis&lt;/title&gt;&lt;secondary-title&gt;Pharmacology &amp;amp; therapeutics&lt;/secondary-title&gt;&lt;/titles&gt;&lt;periodical&gt;&lt;full-title&gt;Pharmacol Ther&lt;/full-title&gt;&lt;abbr-1&gt;Pharmacology &amp;amp; therapeutics&lt;/abbr-1&gt;&lt;/periodical&gt;&lt;pages&gt;310-324&lt;/pages&gt;&lt;volume&gt;130&lt;/volume&gt;&lt;number&gt;3&lt;/number&gt;&lt;dates&gt;&lt;year&gt;2011&lt;/year&gt;&lt;/dates&gt;&lt;isbn&gt;0163-7258&lt;/isbn&gt;&lt;urls&gt;&lt;/urls&gt;&lt;/record&gt;&lt;/Cite&gt;&lt;Cite&gt;&lt;Author&gt;Weng&lt;/Author&gt;&lt;Year&gt;2012&lt;/Year&gt;&lt;RecNum&gt;158&lt;/RecNum&gt;&lt;record&gt;&lt;rec-number&gt;158&lt;/rec-number&gt;&lt;foreign-keys&gt;&lt;key app="EN" db-id="tp92zpdpevpvz1ewt26x9wfntztvffdf9za2" timestamp="1479150453"&gt;158&lt;/key&gt;&lt;/foreign-keys&gt;&lt;ref-type name="Journal Article"&gt;17&lt;/ref-type&gt;&lt;contributors&gt;&lt;authors&gt;&lt;author&gt;Weng, Chia-Jui&lt;/author&gt;&lt;author&gt;Yen, Gow-Chin&lt;/author&gt;&lt;/authors&gt;&lt;/contributors&gt;&lt;titles&gt;&lt;title&gt;Chemopreventive effects of dietary phytochemicals against cancer invasion and metastasis: phenolic acids, monophenol, polyphenol, and their derivatives&lt;/title&gt;&lt;secondary-title&gt;Cancer treatment reviews&lt;/secondary-title&gt;&lt;/titles&gt;&lt;periodical&gt;&lt;full-title&gt;Cancer treatment reviews&lt;/full-title&gt;&lt;/periodical&gt;&lt;pages&gt;76-87&lt;/pages&gt;&lt;volume&gt;38&lt;/volume&gt;&lt;number&gt;1&lt;/number&gt;&lt;dates&gt;&lt;year&gt;2012&lt;/year&gt;&lt;/dates&gt;&lt;isbn&gt;0305-7372&lt;/isbn&gt;&lt;urls&gt;&lt;/urls&gt;&lt;/record&gt;&lt;/Cite&gt;&lt;/EndNote&gt;</w:instrText>
      </w:r>
      <w:r w:rsidR="0016741E" w:rsidRPr="009431C7">
        <w:fldChar w:fldCharType="separate"/>
      </w:r>
      <w:r w:rsidR="0016741E" w:rsidRPr="009431C7">
        <w:rPr>
          <w:noProof/>
        </w:rPr>
        <w:t>(Kang, et al., 2011; Weng &amp; Yen, 2012)</w:t>
      </w:r>
      <w:r w:rsidR="0016741E" w:rsidRPr="009431C7">
        <w:fldChar w:fldCharType="end"/>
      </w:r>
      <w:r w:rsidR="000864A6">
        <w:t>. The</w:t>
      </w:r>
      <w:r w:rsidR="0016741E" w:rsidRPr="009431C7">
        <w:t xml:space="preserve"> ability </w:t>
      </w:r>
      <w:r w:rsidR="000864A6">
        <w:t xml:space="preserve">of ITCs </w:t>
      </w:r>
      <w:r w:rsidR="0016741E" w:rsidRPr="009431C7">
        <w:t xml:space="preserve">to act as chemo-preventive agents is documented in a number of </w:t>
      </w:r>
      <w:r w:rsidR="00C34896">
        <w:t xml:space="preserve">cancer </w:t>
      </w:r>
      <w:r w:rsidR="0016741E" w:rsidRPr="009431C7">
        <w:t xml:space="preserve">studies including breast </w:t>
      </w:r>
      <w:r w:rsidR="0016741E" w:rsidRPr="009431C7">
        <w:fldChar w:fldCharType="begin">
          <w:fldData xml:space="preserve">PEVuZE5vdGU+PENpdGU+PEF1dGhvcj5YaWU8L0F1dGhvcj48WWVhcj4yMDE3PC9ZZWFyPjxSZWNO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</w:fldData>
        </w:fldChar>
      </w:r>
      <w:r w:rsidR="0016741E" w:rsidRPr="009431C7">
        <w:instrText xml:space="preserve"> ADDIN EN.CITE </w:instrText>
      </w:r>
      <w:r w:rsidR="0016741E" w:rsidRPr="009431C7">
        <w:fldChar w:fldCharType="begin">
          <w:fldData xml:space="preserve">PEVuZE5vdGU+PENpdGU+PEF1dGhvcj5YaWU8L0F1dGhvcj48WWVhcj4yMDE3PC9ZZWFyPjxSZWNO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</w:fldData>
        </w:fldChar>
      </w:r>
      <w:r w:rsidR="0016741E" w:rsidRPr="009431C7">
        <w:instrText xml:space="preserve"> ADDIN EN.CITE.DATA </w:instrText>
      </w:r>
      <w:r w:rsidR="0016741E" w:rsidRPr="009431C7">
        <w:fldChar w:fldCharType="end"/>
      </w:r>
      <w:r w:rsidR="0016741E" w:rsidRPr="009431C7">
        <w:fldChar w:fldCharType="separate"/>
      </w:r>
      <w:r w:rsidR="0016741E" w:rsidRPr="009431C7">
        <w:rPr>
          <w:noProof/>
        </w:rPr>
        <w:t>(Pledgie-Tracy, et al., 2007; Xiao, et al</w:t>
      </w:r>
      <w:r w:rsidR="002A51D2">
        <w:rPr>
          <w:noProof/>
        </w:rPr>
        <w:t xml:space="preserve">., 2008; Xiao, et al., 2006; </w:t>
      </w:r>
      <w:r w:rsidR="0016741E" w:rsidRPr="009431C7">
        <w:rPr>
          <w:noProof/>
        </w:rPr>
        <w:t>Xie, et al., 2017)</w:t>
      </w:r>
      <w:r w:rsidR="0016741E" w:rsidRPr="009431C7">
        <w:fldChar w:fldCharType="end"/>
      </w:r>
      <w:r w:rsidR="0016741E" w:rsidRPr="009431C7">
        <w:t xml:space="preserve">, prostate </w:t>
      </w:r>
      <w:r w:rsidR="0016741E" w:rsidRPr="009431C7">
        <w:fldChar w:fldCharType="begin">
          <w:fldData xml:space="preserve">PEVuZE5vdGU+PENpdGU+PEF1dGhvcj5DaG88L0F1dGhvcj48WWVhcj4yMDE2PC9ZZWFyPjxSZWNO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</w:fldData>
        </w:fldChar>
      </w:r>
      <w:r w:rsidR="003832BF" w:rsidRPr="009431C7">
        <w:instrText xml:space="preserve"> ADDIN EN.CITE </w:instrText>
      </w:r>
      <w:r w:rsidR="003832BF" w:rsidRPr="009431C7">
        <w:fldChar w:fldCharType="begin">
          <w:fldData xml:space="preserve">PEVuZE5vdGU+PENpdGU+PEF1dGhvcj5DaG88L0F1dGhvcj48WWVhcj4yMDE2PC9ZZWFyPjxSZWNO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</w:fldData>
        </w:fldChar>
      </w:r>
      <w:r w:rsidR="003832BF" w:rsidRPr="009431C7">
        <w:instrText xml:space="preserve"> ADDIN EN.CITE.DATA </w:instrText>
      </w:r>
      <w:r w:rsidR="003832BF" w:rsidRPr="009431C7">
        <w:fldChar w:fldCharType="end"/>
      </w:r>
      <w:r w:rsidR="0016741E" w:rsidRPr="009431C7">
        <w:fldChar w:fldCharType="separate"/>
      </w:r>
      <w:r w:rsidR="003832BF" w:rsidRPr="009431C7">
        <w:rPr>
          <w:noProof/>
        </w:rPr>
        <w:t xml:space="preserve">(Cho, et al., </w:t>
      </w:r>
      <w:r w:rsidR="002A51D2">
        <w:rPr>
          <w:noProof/>
        </w:rPr>
        <w:t xml:space="preserve">2016; Khurana, et al., 2017; </w:t>
      </w:r>
      <w:r w:rsidR="003832BF" w:rsidRPr="009431C7">
        <w:rPr>
          <w:noProof/>
        </w:rPr>
        <w:t>Zhang, et al., 2016)</w:t>
      </w:r>
      <w:r w:rsidR="0016741E" w:rsidRPr="009431C7">
        <w:fldChar w:fldCharType="end"/>
      </w:r>
      <w:r w:rsidR="009C42FB">
        <w:t>, brain</w:t>
      </w:r>
      <w:r w:rsidR="0016741E" w:rsidRPr="009431C7">
        <w:t xml:space="preserve"> </w:t>
      </w:r>
      <w:r w:rsidR="0016741E" w:rsidRPr="009431C7">
        <w:fldChar w:fldCharType="begin">
          <w:fldData xml:space="preserve">PEVuZE5vdGU+PENpdGU+PEF1dGhvcj5DaG91PC9BdXRob3I+PFllYXI+MjAxNTwvWWVhcj48UmVj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</w:fldData>
        </w:fldChar>
      </w:r>
      <w:r w:rsidR="0016741E" w:rsidRPr="009431C7">
        <w:instrText xml:space="preserve"> ADDIN EN.CITE </w:instrText>
      </w:r>
      <w:r w:rsidR="0016741E" w:rsidRPr="009431C7">
        <w:fldChar w:fldCharType="begin">
          <w:fldData xml:space="preserve">PEVuZE5vdGU+PENpdGU+PEF1dGhvcj5DaG91PC9BdXRob3I+PFllYXI+MjAxNTwvWWVhcj48UmVj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</w:fldData>
        </w:fldChar>
      </w:r>
      <w:r w:rsidR="0016741E" w:rsidRPr="009431C7">
        <w:instrText xml:space="preserve"> ADDIN EN.CITE.DATA </w:instrText>
      </w:r>
      <w:r w:rsidR="0016741E" w:rsidRPr="009431C7">
        <w:fldChar w:fldCharType="end"/>
      </w:r>
      <w:r w:rsidR="0016741E" w:rsidRPr="009431C7">
        <w:fldChar w:fldCharType="separate"/>
      </w:r>
      <w:r w:rsidR="0016741E" w:rsidRPr="009431C7">
        <w:rPr>
          <w:noProof/>
        </w:rPr>
        <w:t>(Chou, et al., 2015)</w:t>
      </w:r>
      <w:r w:rsidR="0016741E" w:rsidRPr="009431C7">
        <w:fldChar w:fldCharType="end"/>
      </w:r>
      <w:r w:rsidR="0016741E" w:rsidRPr="009431C7">
        <w:t xml:space="preserve">, colon </w:t>
      </w:r>
      <w:r w:rsidR="0016741E" w:rsidRPr="009431C7">
        <w:fldChar w:fldCharType="begin">
          <w:fldData xml:space="preserve">PEVuZE5vdGU+PENpdGU+PEF1dGhvcj5QYXBwYTwvQXV0aG9yPjxZZWFyPjIwMDY8L1llYXI+PFJl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</w:fldData>
        </w:fldChar>
      </w:r>
      <w:r w:rsidR="000C539B" w:rsidRPr="009431C7">
        <w:instrText xml:space="preserve"> ADDIN EN.CITE </w:instrText>
      </w:r>
      <w:r w:rsidR="000C539B" w:rsidRPr="009431C7">
        <w:fldChar w:fldCharType="begin">
          <w:fldData xml:space="preserve">PEVuZE5vdGU+PENpdGU+PEF1dGhvcj5QYXBwYTwvQXV0aG9yPjxZZWFyPjIwMDY8L1llYXI+PFJl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</w:fldData>
        </w:fldChar>
      </w:r>
      <w:r w:rsidR="000C539B" w:rsidRPr="009431C7">
        <w:instrText xml:space="preserve"> ADDIN EN.CITE.DATA </w:instrText>
      </w:r>
      <w:r w:rsidR="000C539B" w:rsidRPr="009431C7">
        <w:fldChar w:fldCharType="end"/>
      </w:r>
      <w:r w:rsidR="0016741E" w:rsidRPr="009431C7">
        <w:fldChar w:fldCharType="separate"/>
      </w:r>
      <w:r w:rsidR="002A51D2">
        <w:rPr>
          <w:noProof/>
        </w:rPr>
        <w:t>(</w:t>
      </w:r>
      <w:r w:rsidR="000C539B" w:rsidRPr="009431C7">
        <w:rPr>
          <w:noProof/>
        </w:rPr>
        <w:t>Liu, et al., 2017; Pappa, et al., 2006)</w:t>
      </w:r>
      <w:r w:rsidR="0016741E" w:rsidRPr="009431C7">
        <w:fldChar w:fldCharType="end"/>
      </w:r>
      <w:r w:rsidR="009C42FB">
        <w:t xml:space="preserve"> and skin</w:t>
      </w:r>
      <w:r w:rsidR="0016741E" w:rsidRPr="009431C7">
        <w:t xml:space="preserve"> </w:t>
      </w:r>
      <w:r w:rsidR="0016741E" w:rsidRPr="009431C7">
        <w:fldChar w:fldCharType="begin">
          <w:fldData xml:space="preserve">PEVuZE5vdGU+PENpdGU+PEF1dGhvcj5LZXJyPC9BdXRob3I+PFllYXI+MjAxODwvWWVhcj48UmVj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==
</w:fldData>
        </w:fldChar>
      </w:r>
      <w:r w:rsidR="0016741E" w:rsidRPr="009431C7">
        <w:instrText xml:space="preserve"> ADDIN EN.CITE </w:instrText>
      </w:r>
      <w:r w:rsidR="0016741E" w:rsidRPr="009431C7">
        <w:fldChar w:fldCharType="begin">
          <w:fldData xml:space="preserve">PEVuZE5vdGU+PENpdGU+PEF1dGhvcj5LZXJyPC9BdXRob3I+PFllYXI+MjAxODwvWWVhcj48UmVj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==
</w:fldData>
        </w:fldChar>
      </w:r>
      <w:r w:rsidR="0016741E" w:rsidRPr="009431C7">
        <w:instrText xml:space="preserve"> ADDIN EN.CITE.DATA </w:instrText>
      </w:r>
      <w:r w:rsidR="0016741E" w:rsidRPr="009431C7">
        <w:fldChar w:fldCharType="end"/>
      </w:r>
      <w:r w:rsidR="0016741E" w:rsidRPr="009431C7">
        <w:fldChar w:fldCharType="separate"/>
      </w:r>
      <w:r w:rsidR="0016741E" w:rsidRPr="009431C7">
        <w:rPr>
          <w:noProof/>
        </w:rPr>
        <w:t>(Abel, et al., 2013; Kerr, et al., 2018</w:t>
      </w:r>
      <w:r w:rsidR="00082870">
        <w:rPr>
          <w:noProof/>
        </w:rPr>
        <w:t>; Mantso, et al., 2016</w:t>
      </w:r>
      <w:r w:rsidR="0016741E" w:rsidRPr="009431C7">
        <w:rPr>
          <w:noProof/>
        </w:rPr>
        <w:t>)</w:t>
      </w:r>
      <w:r w:rsidR="0016741E" w:rsidRPr="009431C7">
        <w:fldChar w:fldCharType="end"/>
      </w:r>
      <w:r w:rsidR="0016741E" w:rsidRPr="009431C7">
        <w:t xml:space="preserve">. </w:t>
      </w:r>
      <w:r w:rsidR="00C34896">
        <w:t>In addition, m</w:t>
      </w:r>
      <w:r w:rsidR="00082870">
        <w:t>any</w:t>
      </w:r>
      <w:r w:rsidR="00477CAB" w:rsidRPr="009431C7">
        <w:t xml:space="preserve"> </w:t>
      </w:r>
      <w:r w:rsidR="00477CAB" w:rsidRPr="00082870">
        <w:rPr>
          <w:i/>
        </w:rPr>
        <w:t>in vitro</w:t>
      </w:r>
      <w:r w:rsidR="00477CAB" w:rsidRPr="009431C7">
        <w:t xml:space="preserve"> and </w:t>
      </w:r>
      <w:r w:rsidR="00477CAB" w:rsidRPr="00082870">
        <w:rPr>
          <w:i/>
        </w:rPr>
        <w:t>in vivo</w:t>
      </w:r>
      <w:r w:rsidR="00477CAB" w:rsidRPr="009431C7">
        <w:t xml:space="preserve"> </w:t>
      </w:r>
      <w:r w:rsidR="00082870">
        <w:t>studies have shown evidence of th</w:t>
      </w:r>
      <w:r w:rsidR="00C34896">
        <w:t>e mechanistic basis</w:t>
      </w:r>
      <w:r w:rsidR="00082870">
        <w:t xml:space="preserve"> underlining the </w:t>
      </w:r>
      <w:r w:rsidR="00477CAB" w:rsidRPr="009431C7">
        <w:t>potential of these compounds to act as chemo</w:t>
      </w:r>
      <w:r w:rsidR="00477CAB">
        <w:t>-</w:t>
      </w:r>
      <w:r w:rsidR="00477CAB" w:rsidRPr="009431C7">
        <w:t>protective agen</w:t>
      </w:r>
      <w:r w:rsidR="00082870">
        <w:t xml:space="preserve">ts </w:t>
      </w:r>
      <w:r w:rsidR="00C34896">
        <w:t>including</w:t>
      </w:r>
      <w:r w:rsidR="00421B04">
        <w:t>:</w:t>
      </w:r>
      <w:r w:rsidR="00C34896">
        <w:t xml:space="preserve"> i</w:t>
      </w:r>
      <w:r w:rsidR="00477CAB" w:rsidRPr="009431C7">
        <w:t xml:space="preserve">) modulation </w:t>
      </w:r>
      <w:r w:rsidR="00421B04">
        <w:t>of</w:t>
      </w:r>
      <w:r w:rsidR="00C34896">
        <w:t xml:space="preserve"> phase I and phase II enzymes, ii</w:t>
      </w:r>
      <w:r w:rsidR="00421B04">
        <w:t>) induction of</w:t>
      </w:r>
      <w:r w:rsidR="00477CAB" w:rsidRPr="009431C7">
        <w:t xml:space="preserve"> cell cycle </w:t>
      </w:r>
      <w:r w:rsidR="00C34896">
        <w:t>growth arrest and cell death, iii</w:t>
      </w:r>
      <w:r w:rsidR="00421B04">
        <w:t>) prevention of metastasis and angiogenesis as well as</w:t>
      </w:r>
      <w:r w:rsidR="00C34896">
        <w:t xml:space="preserve"> iv</w:t>
      </w:r>
      <w:r w:rsidR="00477CAB" w:rsidRPr="009431C7">
        <w:t>) regulat</w:t>
      </w:r>
      <w:r w:rsidR="00421B04">
        <w:t>ion of the epigenetic machinery (</w:t>
      </w:r>
      <w:r w:rsidR="006A3D86">
        <w:t>Figure 3</w:t>
      </w:r>
      <w:r w:rsidR="00421B04">
        <w:t>)</w:t>
      </w:r>
      <w:r w:rsidR="0016741E" w:rsidRPr="009431C7">
        <w:t>.</w:t>
      </w:r>
      <w:r w:rsidR="00523040" w:rsidRPr="009431C7">
        <w:t xml:space="preserve"> </w:t>
      </w:r>
    </w:p>
    <w:p w:rsidR="00EF5D13" w:rsidRDefault="00A23D6F" w:rsidP="00297619">
      <w:pPr>
        <w:spacing w:line="480" w:lineRule="auto"/>
        <w:ind w:firstLine="567"/>
        <w:jc w:val="both"/>
      </w:pPr>
      <w:r w:rsidRPr="009431C7">
        <w:t>In general, it has been proposed that ITCs modulate the detoxification process by down</w:t>
      </w:r>
      <w:r w:rsidR="00F55AC4">
        <w:t>-regulating the phase I c</w:t>
      </w:r>
      <w:r w:rsidRPr="009431C7">
        <w:t xml:space="preserve">ytochrome P450 enzymes </w:t>
      </w:r>
      <w:r w:rsidR="00F55AC4">
        <w:t xml:space="preserve">in order </w:t>
      </w:r>
      <w:r w:rsidRPr="009431C7">
        <w:t>t</w:t>
      </w:r>
      <w:r w:rsidR="00F55AC4">
        <w:t>o inhibit carcinogen activation</w:t>
      </w:r>
      <w:r w:rsidRPr="009431C7">
        <w:t xml:space="preserve"> while </w:t>
      </w:r>
      <w:r w:rsidR="00F55AC4">
        <w:t>up</w:t>
      </w:r>
      <w:r w:rsidR="00A01876">
        <w:t>-</w:t>
      </w:r>
      <w:r w:rsidR="00F55AC4">
        <w:t xml:space="preserve">regulating phase II enzymes </w:t>
      </w:r>
      <w:r w:rsidRPr="009431C7">
        <w:t>such as glutathione S-transferases (GSTs), UDP-glucuronosyl transf</w:t>
      </w:r>
      <w:r w:rsidR="00F55AC4">
        <w:t>erase and NADPH quinine reductases</w:t>
      </w:r>
      <w:r w:rsidRPr="009431C7">
        <w:t xml:space="preserve"> </w:t>
      </w:r>
      <w:r w:rsidR="00F55AC4">
        <w:t xml:space="preserve">in order </w:t>
      </w:r>
      <w:r w:rsidRPr="009431C7">
        <w:t xml:space="preserve">to </w:t>
      </w:r>
      <w:r w:rsidR="00F55AC4">
        <w:t xml:space="preserve">further </w:t>
      </w:r>
      <w:r w:rsidRPr="009431C7">
        <w:t xml:space="preserve">enhance detoxification and prevent ROS-induced </w:t>
      </w:r>
      <w:r w:rsidR="00F55AC4">
        <w:t xml:space="preserve">cellular </w:t>
      </w:r>
      <w:r w:rsidRPr="009431C7">
        <w:t>damage</w:t>
      </w:r>
      <w:r w:rsidR="0040292C" w:rsidRPr="009431C7">
        <w:t xml:space="preserve"> </w:t>
      </w:r>
      <w:r w:rsidRPr="009431C7">
        <w:t xml:space="preserve"> </w:t>
      </w:r>
      <w:r w:rsidR="0040292C" w:rsidRPr="009431C7">
        <w:fldChar w:fldCharType="begin">
          <w:fldData xml:space="preserve">PEVuZE5vdGU+PENpdGU+PEF1dGhvcj5NdW5kYXk8L0F1dGhvcj48WWVhcj4yMDAyPC9ZZWFyPjxS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</w:fldData>
        </w:fldChar>
      </w:r>
      <w:r w:rsidR="0040292C" w:rsidRPr="009431C7">
        <w:instrText xml:space="preserve"> ADDIN EN.CITE </w:instrText>
      </w:r>
      <w:r w:rsidR="0040292C" w:rsidRPr="009431C7">
        <w:fldChar w:fldCharType="begin">
          <w:fldData xml:space="preserve">PEVuZE5vdGU+PENpdGU+PEF1dGhvcj5NdW5kYXk8L0F1dGhvcj48WWVhcj4yMDAyPC9ZZWFyPjxS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</w:fldData>
        </w:fldChar>
      </w:r>
      <w:r w:rsidR="0040292C" w:rsidRPr="009431C7">
        <w:instrText xml:space="preserve"> ADDIN EN.CITE.DATA </w:instrText>
      </w:r>
      <w:r w:rsidR="0040292C" w:rsidRPr="009431C7">
        <w:fldChar w:fldCharType="end"/>
      </w:r>
      <w:r w:rsidR="0040292C" w:rsidRPr="009431C7">
        <w:fldChar w:fldCharType="separate"/>
      </w:r>
      <w:r w:rsidR="0040292C" w:rsidRPr="009431C7">
        <w:rPr>
          <w:noProof/>
        </w:rPr>
        <w:t>(Keum, e</w:t>
      </w:r>
      <w:r w:rsidR="006B50C2">
        <w:rPr>
          <w:noProof/>
        </w:rPr>
        <w:t xml:space="preserve">t al., 2004; Munday, 2002; </w:t>
      </w:r>
      <w:r w:rsidR="0040292C" w:rsidRPr="009431C7">
        <w:rPr>
          <w:noProof/>
        </w:rPr>
        <w:t>Talalay &amp; Fahey, 2001; Telang &amp; Morris, 2010; von Weymarn, et al., 2006)</w:t>
      </w:r>
      <w:r w:rsidR="0040292C" w:rsidRPr="009431C7">
        <w:fldChar w:fldCharType="end"/>
      </w:r>
      <w:r w:rsidR="00F55AC4">
        <w:t>. The effect of ITCs in regulating</w:t>
      </w:r>
      <w:r w:rsidR="00B75A9C" w:rsidRPr="009431C7">
        <w:t xml:space="preserve"> the activity</w:t>
      </w:r>
      <w:r w:rsidR="00F55AC4">
        <w:t xml:space="preserve"> of the detoxifying enzymes has</w:t>
      </w:r>
      <w:r w:rsidR="00B75A9C" w:rsidRPr="009431C7">
        <w:t xml:space="preserve"> been</w:t>
      </w:r>
      <w:r w:rsidR="00F55AC4">
        <w:t xml:space="preserve"> documented in several </w:t>
      </w:r>
      <w:r w:rsidR="006B50C2">
        <w:t xml:space="preserve">other </w:t>
      </w:r>
      <w:r w:rsidR="00F55AC4">
        <w:t xml:space="preserve">studies by </w:t>
      </w:r>
      <w:r w:rsidR="00B75A9C" w:rsidRPr="009431C7">
        <w:t xml:space="preserve">showing </w:t>
      </w:r>
      <w:r w:rsidR="00F55AC4">
        <w:t xml:space="preserve">their </w:t>
      </w:r>
      <w:r w:rsidR="00B75A9C" w:rsidRPr="009431C7">
        <w:t>increa</w:t>
      </w:r>
      <w:r w:rsidR="00F55AC4">
        <w:t>sed activation</w:t>
      </w:r>
      <w:r w:rsidR="00180AC1">
        <w:t xml:space="preserve"> in </w:t>
      </w:r>
      <w:r w:rsidR="00B75A9C" w:rsidRPr="009431C7">
        <w:t xml:space="preserve">acute myeloid leukaemia </w:t>
      </w:r>
      <w:r w:rsidR="00B75A9C" w:rsidRPr="009431C7">
        <w:fldChar w:fldCharType="begin"/>
      </w:r>
      <w:r w:rsidR="000C539B" w:rsidRPr="009431C7">
        <w:instrText xml:space="preserve"> ADDIN EN.CITE &lt;EndNote&gt;&lt;Cite&gt;&lt;Author&gt;Gao&lt;/Author&gt;&lt;Year&gt;2010&lt;/Year&gt;&lt;RecNum&gt;311&lt;/RecNum&gt;&lt;DisplayText&gt;(S. S. Gao, et al., 2010)&lt;/DisplayText&gt;&lt;record&gt;&lt;rec-number&gt;311&lt;/rec-number&gt;&lt;foreign-keys&gt;&lt;key app="EN" db-id="tp92zpdpevpvz1ewt26x9wfntztvffdf9za2" timestamp="1509801484"&gt;311&lt;/key&gt;&lt;/foreign-keys&gt;&lt;ref-type name="Journal Article"&gt;17&lt;/ref-type&gt;&lt;contributors&gt;&lt;authors&gt;&lt;author&gt;Gao, Shang Shang&lt;/author&gt;&lt;author&gt;Chen, Xiao Yan&lt;/author&gt;&lt;author&gt;Zhu, Ri Zhe&lt;/author&gt;&lt;author&gt;Choi, Byung</w:instrText>
      </w:r>
      <w:r w:rsidR="000C539B" w:rsidRPr="009431C7">
        <w:rPr>
          <w:rFonts w:ascii="Cambria Math" w:hAnsi="Cambria Math" w:cs="Cambria Math"/>
        </w:rPr>
        <w:instrText>‐</w:instrText>
      </w:r>
      <w:r w:rsidR="000C539B" w:rsidRPr="009431C7">
        <w:instrText>Min&lt;/author&gt;&lt;author&gt;Kim, Bok</w:instrText>
      </w:r>
      <w:r w:rsidR="000C539B" w:rsidRPr="009431C7">
        <w:rPr>
          <w:rFonts w:ascii="Cambria Math" w:hAnsi="Cambria Math" w:cs="Cambria Math"/>
        </w:rPr>
        <w:instrText>‐</w:instrText>
      </w:r>
      <w:r w:rsidR="000C539B" w:rsidRPr="009431C7">
        <w:instrText>Ryang&lt;/author&gt;&lt;/authors&gt;&lt;/contributors&gt;&lt;titles&gt;&lt;title&gt;Sulforaphane induces glutathione S</w:instrText>
      </w:r>
      <w:r w:rsidR="000C539B" w:rsidRPr="009431C7">
        <w:rPr>
          <w:rFonts w:ascii="Cambria Math" w:hAnsi="Cambria Math" w:cs="Cambria Math"/>
        </w:rPr>
        <w:instrText>‐</w:instrText>
      </w:r>
      <w:r w:rsidR="000C539B" w:rsidRPr="009431C7">
        <w:instrText>transferase isozymes which detoxify aflatoxin B1</w:instrText>
      </w:r>
      <w:r w:rsidR="000C539B" w:rsidRPr="009431C7">
        <w:rPr>
          <w:rFonts w:ascii="Cambria Math" w:hAnsi="Cambria Math" w:cs="Cambria Math"/>
        </w:rPr>
        <w:instrText>‐</w:instrText>
      </w:r>
      <w:r w:rsidR="000C539B" w:rsidRPr="009431C7">
        <w:instrText>8, 9</w:instrText>
      </w:r>
      <w:r w:rsidR="000C539B" w:rsidRPr="009431C7">
        <w:rPr>
          <w:rFonts w:ascii="Cambria Math" w:hAnsi="Cambria Math" w:cs="Cambria Math"/>
        </w:rPr>
        <w:instrText>‐</w:instrText>
      </w:r>
      <w:r w:rsidR="000C539B" w:rsidRPr="009431C7">
        <w:instrText>epoxide in AML 12 cells&lt;/title&gt;&lt;secondary-title&gt;BioFactors&lt;/secondary-title&gt;&lt;/titles&gt;&lt;periodical&gt;&lt;full-title&gt;BioFactors&lt;/full-title&gt;&lt;/periodical&gt;&lt;pages&gt;289-296&lt;/pages&gt;&lt;volume&gt;36&lt;/volume&gt;&lt;number&gt;4&lt;/number&gt;&lt;dates&gt;&lt;year&gt;2010&lt;/year&gt;&lt;/dates&gt;&lt;isbn&gt;1872-8081&lt;/isbn&gt;&lt;urls&gt;&lt;/urls&gt;&lt;/record&gt;&lt;/Cite&gt;&lt;/EndNote&gt;</w:instrText>
      </w:r>
      <w:r w:rsidR="00B75A9C" w:rsidRPr="009431C7">
        <w:fldChar w:fldCharType="separate"/>
      </w:r>
      <w:r w:rsidR="006B50C2">
        <w:rPr>
          <w:noProof/>
        </w:rPr>
        <w:t>(</w:t>
      </w:r>
      <w:r w:rsidR="000C539B" w:rsidRPr="009431C7">
        <w:rPr>
          <w:noProof/>
        </w:rPr>
        <w:t>Gao, et al., 2010)</w:t>
      </w:r>
      <w:r w:rsidR="00B75A9C" w:rsidRPr="009431C7">
        <w:fldChar w:fldCharType="end"/>
      </w:r>
      <w:r w:rsidR="00B75A9C" w:rsidRPr="009431C7">
        <w:t xml:space="preserve">, </w:t>
      </w:r>
      <w:r w:rsidR="00F55AC4">
        <w:t>breast carcinoma</w:t>
      </w:r>
      <w:r w:rsidR="00FF644C" w:rsidRPr="009431C7">
        <w:t xml:space="preserve"> </w:t>
      </w:r>
      <w:r w:rsidR="00FF644C" w:rsidRPr="009431C7">
        <w:fldChar w:fldCharType="begin"/>
      </w:r>
      <w:r w:rsidR="0015188F" w:rsidRPr="009431C7">
        <w:instrText xml:space="preserve"> ADDIN EN.CITE &lt;EndNote&gt;&lt;Cite&gt;&lt;Author&gt;Wang&lt;/Author&gt;&lt;Year&gt;2005&lt;/Year&gt;&lt;RecNum&gt;314&lt;/RecNum&gt;&lt;DisplayText&gt;(W. Wang, et al., 2005)&lt;/DisplayText&gt;&lt;record&gt;&lt;rec-number&gt;314&lt;/rec-number&gt;&lt;foreign-keys&gt;&lt;key app="EN" db-id="tp92zpdpevpvz1ewt26x9wfntztvffdf9za2" timestamp="1509801485"&gt;314&lt;/key&gt;&lt;/foreign-keys&gt;&lt;ref-type name="Journal Article"&gt;17&lt;/ref-type&gt;&lt;contributors&gt;&lt;authors&gt;&lt;author&gt;Wang, Wei&lt;/author&gt;&lt;author&gt;Wang, Shuran&lt;/author&gt;&lt;author&gt;Howie, A Forbes&lt;/author&gt;&lt;author&gt;Beckett, Geoffrey J&lt;/author&gt;&lt;author&gt;Mithen, Richard&lt;/author&gt;&lt;author&gt;Bao, Yongping&lt;/author&gt;&lt;/authors&gt;&lt;/contributors&gt;&lt;titles&gt;&lt;title&gt;Sulforaphane, erucin, and iberin up-regulate thioredoxin reductase 1 expression in human MCF-7 cells&lt;/title&gt;&lt;secondary-title&gt;Journal of agricultural and food chemistry&lt;/secondary-title&gt;&lt;/titles&gt;&lt;periodical&gt;&lt;full-title&gt;Journal of agricultural and food chemistry&lt;/full-title&gt;&lt;/periodical&gt;&lt;pages&gt;1417-1421&lt;/pages&gt;&lt;volume&gt;53&lt;/volume&gt;&lt;number&gt;5&lt;/number&gt;&lt;dates&gt;&lt;year&gt;2005&lt;/year&gt;&lt;/dates&gt;&lt;isbn&gt;0021-8561&lt;/isbn&gt;&lt;urls&gt;&lt;/urls&gt;&lt;/record&gt;&lt;/Cite&gt;&lt;/EndNote&gt;</w:instrText>
      </w:r>
      <w:r w:rsidR="00FF644C" w:rsidRPr="009431C7">
        <w:fldChar w:fldCharType="separate"/>
      </w:r>
      <w:r w:rsidR="006B50C2">
        <w:rPr>
          <w:noProof/>
        </w:rPr>
        <w:t>(</w:t>
      </w:r>
      <w:r w:rsidR="0015188F" w:rsidRPr="009431C7">
        <w:rPr>
          <w:noProof/>
        </w:rPr>
        <w:t>Wang, et al., 2005)</w:t>
      </w:r>
      <w:r w:rsidR="00FF644C" w:rsidRPr="009431C7">
        <w:fldChar w:fldCharType="end"/>
      </w:r>
      <w:r w:rsidR="00FF644C" w:rsidRPr="009431C7">
        <w:t xml:space="preserve">, lung adenocarcinoma </w:t>
      </w:r>
      <w:r w:rsidR="00FF644C" w:rsidRPr="009431C7">
        <w:fldChar w:fldCharType="begin"/>
      </w:r>
      <w:r w:rsidR="00AD58DB" w:rsidRPr="009431C7">
        <w:instrText xml:space="preserve"> ADDIN EN.CITE &lt;EndNote&gt;&lt;Cite&gt;&lt;Author&gt;Tan&lt;/Author&gt;&lt;Year&gt;2010&lt;/Year&gt;&lt;RecNum&gt;313&lt;/RecNum&gt;&lt;DisplayText&gt;(Tan, et al., 2010)&lt;/DisplayText&gt;&lt;record&gt;&lt;rec-number&gt;313&lt;/rec-number&gt;&lt;foreign-keys&gt;&lt;key app="EN" db-id="tp92zpdpevpvz1ewt26x9wfntztvffdf9za2" timestamp="1509801484"&gt;313&lt;/key&gt;&lt;/foreign-keys&gt;&lt;ref-type name="Journal Article"&gt;17&lt;/ref-type&gt;&lt;contributors&gt;&lt;authors&gt;&lt;author&gt;Tan, Xiang-Lin&lt;/author&gt;&lt;author&gt;Shi, Miao&lt;/author&gt;&lt;author&gt;Tang, Hui&lt;/author&gt;&lt;author&gt;Han, Weiguo&lt;/author&gt;&lt;author&gt;Spivack, Simon D&lt;/author&gt;&lt;/authors&gt;&lt;/contributors&gt;&lt;titles&gt;&lt;title&gt;Candidate dietary phytochemicals modulate expression of phase II enzymes GSTP1 and NQO1 in human lung cells&lt;/title&gt;&lt;secondary-title&gt;The Journal of nutrition&lt;/secondary-title&gt;&lt;/titles&gt;&lt;periodical&gt;&lt;full-title&gt;The Journal of nutrition&lt;/full-title&gt;&lt;/periodical&gt;&lt;pages&gt;1404-1410&lt;/pages&gt;&lt;volume&gt;140&lt;/volume&gt;&lt;number&gt;8&lt;/number&gt;&lt;dates&gt;&lt;year&gt;2010&lt;/year&gt;&lt;/dates&gt;&lt;isbn&gt;0022-3166&lt;/isbn&gt;&lt;urls&gt;&lt;/urls&gt;&lt;/record&gt;&lt;/Cite&gt;&lt;/EndNote&gt;</w:instrText>
      </w:r>
      <w:r w:rsidR="00FF644C" w:rsidRPr="009431C7">
        <w:fldChar w:fldCharType="separate"/>
      </w:r>
      <w:r w:rsidR="00AD58DB" w:rsidRPr="009431C7">
        <w:rPr>
          <w:noProof/>
        </w:rPr>
        <w:t>(Tan, et al., 2010)</w:t>
      </w:r>
      <w:r w:rsidR="00FF644C" w:rsidRPr="009431C7">
        <w:fldChar w:fldCharType="end"/>
      </w:r>
      <w:r w:rsidR="00FF644C" w:rsidRPr="009431C7">
        <w:t xml:space="preserve">, hepatocellular carcinoma </w:t>
      </w:r>
      <w:r w:rsidR="00FF644C" w:rsidRPr="009431C7">
        <w:fldChar w:fldCharType="begin"/>
      </w:r>
      <w:r w:rsidR="00AD58DB" w:rsidRPr="009431C7">
        <w:instrText xml:space="preserve"> ADDIN EN.CITE &lt;EndNote&gt;&lt;Cite&gt;&lt;Author&gt;Basten&lt;/Author&gt;&lt;Year&gt;2002&lt;/Year&gt;&lt;RecNum&gt;315&lt;/RecNum&gt;&lt;DisplayText&gt;(Basten, et al., 2002)&lt;/DisplayText&gt;&lt;record&gt;&lt;rec-number&gt;315&lt;/rec-number&gt;&lt;foreign-keys&gt;&lt;key app="EN" db-id="tp92zpdpevpvz1ewt26x9wfntztvffdf9za2" timestamp="1509801485"&gt;315&lt;/key&gt;&lt;/foreign-keys&gt;&lt;ref-type name="Journal Article"&gt;17&lt;/ref-type&gt;&lt;contributors&gt;&lt;authors&gt;&lt;author&gt;Basten, Graham P&lt;/author&gt;&lt;author&gt;Bao, Yongping&lt;/author&gt;&lt;author&gt;Williamson, Gary&lt;/author&gt;&lt;/authors&gt;&lt;/contributors&gt;&lt;titles&gt;&lt;title&gt;Sulforaphane and its glutathione conjugate but not sulforaphane nitrile induce UDP-glucuronosyl transferase (UGT1A1) and glutathione transferase (GSTA1) in cultured cells&lt;/title&gt;&lt;secondary-title&gt;Carcinogenesis&lt;/secondary-title&gt;&lt;/titles&gt;&lt;periodical&gt;&lt;full-title&gt;Carcinogenesis&lt;/full-title&gt;&lt;/periodical&gt;&lt;pages&gt;1399-1404&lt;/pages&gt;&lt;volume&gt;23&lt;/volume&gt;&lt;number&gt;8&lt;/number&gt;&lt;dates&gt;&lt;year&gt;2002&lt;/year&gt;&lt;/dates&gt;&lt;isbn&gt;1460-2180&lt;/isbn&gt;&lt;urls&gt;&lt;/urls&gt;&lt;/record&gt;&lt;/Cite&gt;&lt;/EndNote&gt;</w:instrText>
      </w:r>
      <w:r w:rsidR="00FF644C" w:rsidRPr="009431C7">
        <w:fldChar w:fldCharType="separate"/>
      </w:r>
      <w:r w:rsidR="00AD58DB" w:rsidRPr="009431C7">
        <w:rPr>
          <w:noProof/>
        </w:rPr>
        <w:t>(Basten, et al., 2002)</w:t>
      </w:r>
      <w:r w:rsidR="00FF644C" w:rsidRPr="009431C7">
        <w:fldChar w:fldCharType="end"/>
      </w:r>
      <w:r w:rsidR="00FF644C" w:rsidRPr="009431C7">
        <w:t xml:space="preserve"> and skin cancer </w:t>
      </w:r>
      <w:r w:rsidR="00FF644C" w:rsidRPr="009431C7">
        <w:fldChar w:fldCharType="begin">
          <w:fldData xml:space="preserve">PEVuZE5vdGU+PENpdGU+PEF1dGhvcj5EaW5rb3ZhLUtvc3RvdmE8L0F1dGhvcj48WWVhcj4yMDA2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</w:fldData>
        </w:fldChar>
      </w:r>
      <w:r w:rsidR="00FF644C" w:rsidRPr="009431C7">
        <w:instrText xml:space="preserve"> ADDIN EN.CITE </w:instrText>
      </w:r>
      <w:r w:rsidR="00FF644C" w:rsidRPr="009431C7">
        <w:fldChar w:fldCharType="begin">
          <w:fldData xml:space="preserve">PEVuZE5vdGU+PENpdGU+PEF1dGhvcj5EaW5rb3ZhLUtvc3RvdmE8L0F1dGhvcj48WWVhcj4yMDA2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</w:fldData>
        </w:fldChar>
      </w:r>
      <w:r w:rsidR="00FF644C" w:rsidRPr="009431C7">
        <w:instrText xml:space="preserve"> ADDIN EN.CITE.DATA </w:instrText>
      </w:r>
      <w:r w:rsidR="00FF644C" w:rsidRPr="009431C7">
        <w:fldChar w:fldCharType="end"/>
      </w:r>
      <w:r w:rsidR="00FF644C" w:rsidRPr="009431C7">
        <w:fldChar w:fldCharType="separate"/>
      </w:r>
      <w:r w:rsidR="006B50C2">
        <w:rPr>
          <w:noProof/>
        </w:rPr>
        <w:t>(</w:t>
      </w:r>
      <w:r w:rsidR="00FF644C" w:rsidRPr="009431C7">
        <w:rPr>
          <w:noProof/>
        </w:rPr>
        <w:t>Dinkova-Kostova, et al., 2006)</w:t>
      </w:r>
      <w:r w:rsidR="00FF644C" w:rsidRPr="009431C7">
        <w:fldChar w:fldCharType="end"/>
      </w:r>
      <w:r w:rsidR="00180AC1">
        <w:t>. Finally</w:t>
      </w:r>
      <w:r w:rsidR="001B437A" w:rsidRPr="009431C7">
        <w:t>, the Nrf2 pathway play</w:t>
      </w:r>
      <w:r w:rsidR="00180AC1">
        <w:t>s an</w:t>
      </w:r>
      <w:r w:rsidR="001B437A" w:rsidRPr="009431C7">
        <w:t xml:space="preserve"> important role in the ITC-</w:t>
      </w:r>
      <w:r w:rsidR="00180AC1">
        <w:t xml:space="preserve">induced detoxification process by </w:t>
      </w:r>
      <w:r w:rsidR="001B437A" w:rsidRPr="009431C7">
        <w:t>target</w:t>
      </w:r>
      <w:r w:rsidR="00180AC1">
        <w:t xml:space="preserve">ing </w:t>
      </w:r>
      <w:r w:rsidR="001B437A" w:rsidRPr="009431C7">
        <w:t>phase II detoxifying enzymes</w:t>
      </w:r>
      <w:r w:rsidR="00180AC1">
        <w:t>, among other proteins</w:t>
      </w:r>
      <w:r w:rsidR="001B437A" w:rsidRPr="009431C7">
        <w:t xml:space="preserve"> </w:t>
      </w:r>
      <w:r w:rsidR="001B437A" w:rsidRPr="009431C7">
        <w:fldChar w:fldCharType="begin"/>
      </w:r>
      <w:r w:rsidR="001B437A" w:rsidRPr="009431C7">
        <w:instrText xml:space="preserve"> ADDIN EN.CITE &lt;EndNote&gt;&lt;Cite&gt;&lt;Author&gt;Hu&lt;/Author&gt;&lt;Year&gt;2006&lt;/Year&gt;&lt;RecNum&gt;437&lt;/RecNum&gt;&lt;DisplayText&gt;(Hu, et al., 2006)&lt;/DisplayText&gt;&lt;record&gt;&lt;rec-number&gt;437&lt;/rec-number&gt;&lt;foreign-keys&gt;&lt;key app="EN" db-id="tp92zpdpevpvz1ewt26x9wfntztvffdf9za2" timestamp="1509801532"&gt;437&lt;/key&gt;&lt;/foreign-keys&gt;&lt;ref-type name="Journal Article"&gt;17&lt;/ref-type&gt;&lt;contributors&gt;&lt;authors&gt;&lt;author&gt;Hu, Rong&lt;/author&gt;&lt;author&gt;Xu, Changjiang&lt;/author&gt;&lt;author&gt;Shen, Guoxiang&lt;/author&gt;&lt;author&gt;Jain, Mohit R&lt;/author&gt;&lt;author&gt;Khor, Tin Oo&lt;/author&gt;&lt;author&gt;Gopalkrishnan, Avantika&lt;/author&gt;&lt;author&gt;Lin, Wen&lt;/author&gt;&lt;author&gt;Reddy, Bandaru&lt;/author&gt;&lt;author&gt;Chan, Jefferson Y&lt;/author&gt;&lt;author&gt;Kong, Ah-Ng Tony&lt;/author&gt;&lt;/authors&gt;&lt;/contributors&gt;&lt;titles&gt;&lt;title&gt;Gene expression profiles induced by cancer chemopreventive isothiocyanate sulforaphane in the liver of C57BL/6J mice and C57BL/6J/Nrf2 (−/−) mice&lt;/title&gt;&lt;secondary-title&gt;Cancer letters&lt;/secondary-title&gt;&lt;/titles&gt;&lt;periodical&gt;&lt;full-title&gt;Cancer letters&lt;/full-title&gt;&lt;/periodical&gt;&lt;pages&gt;170-192&lt;/pages&gt;&lt;volume&gt;243&lt;/volume&gt;&lt;number&gt;2&lt;/number&gt;&lt;dates&gt;&lt;year&gt;2006&lt;/year&gt;&lt;/dates&gt;&lt;isbn&gt;0304-3835&lt;/isbn&gt;&lt;urls&gt;&lt;/urls&gt;&lt;/record&gt;&lt;/Cite&gt;&lt;/EndNote&gt;</w:instrText>
      </w:r>
      <w:r w:rsidR="001B437A" w:rsidRPr="009431C7">
        <w:fldChar w:fldCharType="separate"/>
      </w:r>
      <w:r w:rsidR="001B437A" w:rsidRPr="009431C7">
        <w:rPr>
          <w:noProof/>
        </w:rPr>
        <w:t>(Hu, et al., 2006)</w:t>
      </w:r>
      <w:r w:rsidR="001B437A" w:rsidRPr="009431C7">
        <w:fldChar w:fldCharType="end"/>
      </w:r>
      <w:r w:rsidR="001B437A" w:rsidRPr="009431C7">
        <w:t>.</w:t>
      </w:r>
    </w:p>
    <w:p w:rsidR="00EF5D13" w:rsidRDefault="006B50C2" w:rsidP="00297619">
      <w:pPr>
        <w:spacing w:line="480" w:lineRule="auto"/>
        <w:ind w:firstLine="567"/>
        <w:jc w:val="both"/>
      </w:pPr>
      <w:r>
        <w:t xml:space="preserve">On another note, it is </w:t>
      </w:r>
      <w:r w:rsidR="00FC6997">
        <w:t>well-</w:t>
      </w:r>
      <w:r w:rsidR="001F5B49" w:rsidRPr="009431C7">
        <w:t xml:space="preserve">established </w:t>
      </w:r>
      <w:r w:rsidR="00FC6997" w:rsidRPr="009431C7">
        <w:t>that ITCs exert their cytotoxic effects by inducing cell cycle arrest and apoptosis</w:t>
      </w:r>
      <w:r w:rsidR="00FC6997">
        <w:t xml:space="preserve"> </w:t>
      </w:r>
      <w:r>
        <w:t xml:space="preserve">as documented </w:t>
      </w:r>
      <w:r w:rsidR="00FC6997">
        <w:t xml:space="preserve">in various </w:t>
      </w:r>
      <w:r w:rsidR="002A699D" w:rsidRPr="00FC6997">
        <w:rPr>
          <w:i/>
        </w:rPr>
        <w:t>in vivo</w:t>
      </w:r>
      <w:r w:rsidR="003E0A64" w:rsidRPr="009431C7">
        <w:t xml:space="preserve"> </w:t>
      </w:r>
      <w:r w:rsidR="00FC6997">
        <w:t>and</w:t>
      </w:r>
      <w:r w:rsidR="002A699D" w:rsidRPr="009431C7">
        <w:t xml:space="preserve"> </w:t>
      </w:r>
      <w:r w:rsidR="002A699D" w:rsidRPr="00FC6997">
        <w:rPr>
          <w:i/>
        </w:rPr>
        <w:t>in vitro</w:t>
      </w:r>
      <w:r w:rsidR="0044707A" w:rsidRPr="009431C7">
        <w:t xml:space="preserve"> </w:t>
      </w:r>
      <w:r w:rsidR="00B31A1B">
        <w:t xml:space="preserve">studies </w:t>
      </w:r>
      <w:r w:rsidR="0082697A" w:rsidRPr="009431C7">
        <w:fldChar w:fldCharType="begin">
          <w:fldData xml:space="preserve">PEVuZE5vdGU+PENpdGU+PEF1dGhvcj5YaWFvPC9BdXRob3I+PFllYXI+MjAwNjwvWWVhcj48UmVj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</w:fldData>
        </w:fldChar>
      </w:r>
      <w:r w:rsidR="000C539B" w:rsidRPr="009431C7">
        <w:instrText xml:space="preserve"> ADDIN EN.CITE </w:instrText>
      </w:r>
      <w:r w:rsidR="000C539B" w:rsidRPr="009431C7">
        <w:fldChar w:fldCharType="begin">
          <w:fldData xml:space="preserve">PEVuZE5vdGU+PENpdGU+PEF1dGhvcj5YaWFvPC9BdXRob3I+PFllYXI+MjAwNjwvWWVhcj48UmVj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</w:fldData>
        </w:fldChar>
      </w:r>
      <w:r w:rsidR="000C539B" w:rsidRPr="009431C7">
        <w:instrText xml:space="preserve"> ADDIN EN.CITE.DATA </w:instrText>
      </w:r>
      <w:r w:rsidR="000C539B" w:rsidRPr="009431C7">
        <w:fldChar w:fldCharType="end"/>
      </w:r>
      <w:r w:rsidR="0082697A" w:rsidRPr="009431C7">
        <w:fldChar w:fldCharType="separate"/>
      </w:r>
      <w:r w:rsidR="000C539B" w:rsidRPr="009431C7">
        <w:rPr>
          <w:noProof/>
        </w:rPr>
        <w:t>(</w:t>
      </w:r>
      <w:r w:rsidR="00B31A1B" w:rsidRPr="009431C7">
        <w:fldChar w:fldCharType="begin">
          <w:fldData xml:space="preserve">PEVuZE5vdGU+PENpdGU+PEF1dGhvcj5Cb3JlZGR5PC9BdXRob3I+PFllYXI+MjAxMTwvWWVhcj48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</w:fldData>
        </w:fldChar>
      </w:r>
      <w:r w:rsidR="00B31A1B" w:rsidRPr="009431C7">
        <w:instrText xml:space="preserve"> ADDIN EN.CITE </w:instrText>
      </w:r>
      <w:r w:rsidR="00B31A1B" w:rsidRPr="009431C7">
        <w:fldChar w:fldCharType="begin">
          <w:fldData xml:space="preserve">PEVuZE5vdGU+PENpdGU+PEF1dGhvcj5Cb3JlZGR5PC9BdXRob3I+PFllYXI+MjAxMTwvWWVhcj48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</w:fldData>
        </w:fldChar>
      </w:r>
      <w:r w:rsidR="00B31A1B" w:rsidRPr="009431C7">
        <w:instrText xml:space="preserve"> ADDIN EN.CITE.DATA </w:instrText>
      </w:r>
      <w:r w:rsidR="00B31A1B" w:rsidRPr="009431C7">
        <w:fldChar w:fldCharType="end"/>
      </w:r>
      <w:r w:rsidR="00B31A1B" w:rsidRPr="009431C7">
        <w:fldChar w:fldCharType="separate"/>
      </w:r>
      <w:r w:rsidR="00B31A1B" w:rsidRPr="009431C7">
        <w:rPr>
          <w:noProof/>
        </w:rPr>
        <w:t>Bhattacharya, et al., 2010; Boreddy, et al., 2011a; Cho, et al., 2016; Srivastava, et al., 2003</w:t>
      </w:r>
      <w:r w:rsidR="00B31A1B">
        <w:rPr>
          <w:noProof/>
        </w:rPr>
        <w:t xml:space="preserve">; </w:t>
      </w:r>
      <w:r w:rsidR="00B31A1B" w:rsidRPr="009431C7">
        <w:fldChar w:fldCharType="end"/>
      </w:r>
      <w:r>
        <w:rPr>
          <w:noProof/>
        </w:rPr>
        <w:t xml:space="preserve">Chen, et al., 2012; </w:t>
      </w:r>
      <w:r w:rsidR="000C539B" w:rsidRPr="009431C7">
        <w:rPr>
          <w:noProof/>
        </w:rPr>
        <w:t xml:space="preserve">Cheng, et al., 2016; Parnaud, et al., </w:t>
      </w:r>
      <w:r>
        <w:rPr>
          <w:noProof/>
        </w:rPr>
        <w:t xml:space="preserve">2004; Stan, et al., 2014; </w:t>
      </w:r>
      <w:r w:rsidR="000C539B" w:rsidRPr="009431C7">
        <w:rPr>
          <w:noProof/>
        </w:rPr>
        <w:t>Tsai, et al., 2012; Xiao, et al., 2006</w:t>
      </w:r>
      <w:r w:rsidR="00FC6997">
        <w:rPr>
          <w:noProof/>
        </w:rPr>
        <w:t>, Mantso, et al., 2016</w:t>
      </w:r>
      <w:r w:rsidR="000C539B" w:rsidRPr="009431C7">
        <w:rPr>
          <w:noProof/>
        </w:rPr>
        <w:t>)</w:t>
      </w:r>
      <w:r w:rsidR="0082697A" w:rsidRPr="009431C7">
        <w:fldChar w:fldCharType="end"/>
      </w:r>
      <w:r w:rsidR="0044707A" w:rsidRPr="009431C7">
        <w:t xml:space="preserve">. </w:t>
      </w:r>
      <w:r w:rsidR="00DF675D">
        <w:t xml:space="preserve">For example, </w:t>
      </w:r>
      <w:r w:rsidR="00FE0C95" w:rsidRPr="009431C7">
        <w:t xml:space="preserve">AITC </w:t>
      </w:r>
      <w:r w:rsidR="00DF675D">
        <w:t>can induce</w:t>
      </w:r>
      <w:r>
        <w:t xml:space="preserve"> the ERK </w:t>
      </w:r>
      <w:r w:rsidR="00245B74">
        <w:t>pathway</w:t>
      </w:r>
      <w:r w:rsidR="00FE0C95" w:rsidRPr="009431C7">
        <w:t xml:space="preserve"> resulting in the activation of t</w:t>
      </w:r>
      <w:r w:rsidR="00AB2FFA" w:rsidRPr="009431C7">
        <w:t>he intrinsic apoptotic pathway</w:t>
      </w:r>
      <w:r w:rsidR="00FE0C95" w:rsidRPr="009431C7">
        <w:t xml:space="preserve">, </w:t>
      </w:r>
      <w:r w:rsidR="00245B74">
        <w:t xml:space="preserve">growth arrest </w:t>
      </w:r>
      <w:r w:rsidR="00FE0C95" w:rsidRPr="009431C7">
        <w:t>in G2/M phase, mitochondrial depolarization and deregulation of mit</w:t>
      </w:r>
      <w:r w:rsidR="00014C6E" w:rsidRPr="009431C7">
        <w:t xml:space="preserve">ochondrial-associated proteins </w:t>
      </w:r>
      <w:r w:rsidR="00FE0C95" w:rsidRPr="009431C7">
        <w:fldChar w:fldCharType="begin"/>
      </w:r>
      <w:r w:rsidR="00367B5F" w:rsidRPr="009431C7">
        <w:instrText xml:space="preserve"> ADDIN EN.CITE &lt;EndNote&gt;&lt;Cite&gt;&lt;Author&gt;Tsai&lt;/Author&gt;&lt;Year&gt;2012&lt;/Year&gt;&lt;RecNum&gt;334&lt;/RecNum&gt;&lt;DisplayText&gt;(S.-C. Tsai, et al., 2012)&lt;/DisplayText&gt;&lt;record&gt;&lt;rec-number&gt;334&lt;/rec-number&gt;&lt;foreign-keys&gt;&lt;key app="EN" db-id="tp92zpdpevpvz1ewt26x9wfntztvffdf9za2" timestamp="1509801492"&gt;334&lt;/key&gt;&lt;/foreign-keys&gt;&lt;ref-type name="Journal Article"&gt;17&lt;/ref-type&gt;&lt;contributors&gt;&lt;authors&gt;&lt;author&gt;Tsai, Shih-Chang&lt;/author&gt;&lt;author&gt;Huang, Wen-Wen&lt;/author&gt;&lt;author&gt;Huang, Wei-Chien&lt;/author&gt;&lt;author&gt;Lu, Chi-Cheng&lt;/author&gt;&lt;author&gt;Chiang, Jo-Hua&lt;/author&gt;&lt;author&gt;Peng, Shu-Fen&lt;/author&gt;&lt;author&gt;Chung, Jing-Gung&lt;/author&gt;&lt;author&gt;Lin, Yu-Hsin&lt;/author&gt;&lt;author&gt;Hsu, Yuan-Man&lt;/author&gt;&lt;author&gt;Amagaya, Sakae&lt;/author&gt;&lt;/authors&gt;&lt;/contributors&gt;&lt;titles&gt;&lt;title&gt;ERK-modulated intrinsic signaling and G2/M phase arrest contribute to the induction of apoptotic death by allyl isothiocyanate in MDA-MB-468 human breast adenocarcinoma cells&lt;/title&gt;&lt;secondary-title&gt;International journal of oncology&lt;/secondary-title&gt;&lt;/titles&gt;&lt;periodical&gt;&lt;full-title&gt;International journal of oncology&lt;/full-title&gt;&lt;/periodical&gt;&lt;pages&gt;2065-2072&lt;/pages&gt;&lt;volume&gt;41&lt;/volume&gt;&lt;number&gt;6&lt;/number&gt;&lt;dates&gt;&lt;year&gt;2012&lt;/year&gt;&lt;/dates&gt;&lt;isbn&gt;1019-6439&lt;/isbn&gt;&lt;urls&gt;&lt;/urls&gt;&lt;/record&gt;&lt;/Cite&gt;&lt;/EndNote&gt;</w:instrText>
      </w:r>
      <w:r w:rsidR="00FE0C95" w:rsidRPr="009431C7">
        <w:fldChar w:fldCharType="separate"/>
      </w:r>
      <w:r>
        <w:rPr>
          <w:noProof/>
        </w:rPr>
        <w:t>(</w:t>
      </w:r>
      <w:r w:rsidR="00367B5F" w:rsidRPr="009431C7">
        <w:rPr>
          <w:noProof/>
        </w:rPr>
        <w:t>Tsai, et al., 2012)</w:t>
      </w:r>
      <w:r w:rsidR="00FE0C95" w:rsidRPr="009431C7">
        <w:fldChar w:fldCharType="end"/>
      </w:r>
      <w:r w:rsidR="00FE0C95" w:rsidRPr="009431C7">
        <w:t xml:space="preserve">. </w:t>
      </w:r>
      <w:r w:rsidR="008F24C9" w:rsidRPr="009431C7">
        <w:t>In line</w:t>
      </w:r>
      <w:r w:rsidR="00A01876">
        <w:t xml:space="preserve"> with these</w:t>
      </w:r>
      <w:r w:rsidR="00C450E9">
        <w:t xml:space="preserve"> observation</w:t>
      </w:r>
      <w:r w:rsidR="00A01876">
        <w:t>s</w:t>
      </w:r>
      <w:r w:rsidR="008F24C9" w:rsidRPr="009431C7">
        <w:t xml:space="preserve">, PEITC </w:t>
      </w:r>
      <w:r w:rsidR="00A01876">
        <w:t xml:space="preserve">also effectively inhibits </w:t>
      </w:r>
      <w:r w:rsidR="00C450E9">
        <w:t xml:space="preserve">squamous carcinoma </w:t>
      </w:r>
      <w:r w:rsidR="008F24C9" w:rsidRPr="009431C7">
        <w:t xml:space="preserve">growth through cell cycle </w:t>
      </w:r>
      <w:r w:rsidR="00C450E9">
        <w:t xml:space="preserve">growth arrest and apoptosis, </w:t>
      </w:r>
      <w:r w:rsidR="008F24C9" w:rsidRPr="009431C7">
        <w:t>stimulation of mitochondria-dependent pathway</w:t>
      </w:r>
      <w:r w:rsidR="00C450E9">
        <w:t>(s)</w:t>
      </w:r>
      <w:r w:rsidR="008F24C9" w:rsidRPr="009431C7">
        <w:t>, RO</w:t>
      </w:r>
      <w:r w:rsidR="00C450E9">
        <w:t>S production and</w:t>
      </w:r>
      <w:r w:rsidR="008F24C9" w:rsidRPr="009431C7">
        <w:t xml:space="preserve"> Ca</w:t>
      </w:r>
      <w:r w:rsidR="008F24C9" w:rsidRPr="00EF5D13">
        <w:rPr>
          <w:vertAlign w:val="superscript"/>
        </w:rPr>
        <w:t>2+</w:t>
      </w:r>
      <w:r w:rsidR="00B31A1B">
        <w:t xml:space="preserve"> </w:t>
      </w:r>
      <w:r w:rsidR="008F24C9" w:rsidRPr="009431C7">
        <w:t xml:space="preserve">accumulation </w:t>
      </w:r>
      <w:r w:rsidR="008F24C9" w:rsidRPr="009431C7">
        <w:fldChar w:fldCharType="begin"/>
      </w:r>
      <w:r w:rsidR="008F24C9" w:rsidRPr="009431C7">
        <w:instrText xml:space="preserve"> ADDIN EN.CITE &lt;EndNote&gt;&lt;Cite&gt;&lt;Author&gt;Chen&lt;/Author&gt;&lt;Year&gt;2012&lt;/Year&gt;&lt;RecNum&gt;320&lt;/RecNum&gt;&lt;DisplayText&gt;(Chen, et al., 2012)&lt;/DisplayText&gt;&lt;record&gt;&lt;rec-number&gt;320&lt;/rec-number&gt;&lt;foreign-keys&gt;&lt;key app="EN" db-id="tp92zpdpevpvz1ewt26x9wfntztvffdf9za2" timestamp="1509801487"&gt;320&lt;/key&gt;&lt;/foreign-keys&gt;&lt;ref-type name="Journal Article"&gt;17&lt;/ref-type&gt;&lt;contributors&gt;&lt;authors&gt;&lt;author&gt;Chen, Po-Yuan&lt;/author&gt;&lt;author&gt;Lin, Kai-Chun&lt;/author&gt;&lt;author&gt;Lin, Jing-Pin&lt;/author&gt;&lt;author&gt;Tang, Nou-Ying&lt;/author&gt;&lt;author&gt;Yang, Jai-Sing&lt;/author&gt;&lt;author&gt;Lu, Kung-Wen&lt;/author&gt;&lt;author&gt;Chung, Jing-Gung&lt;/author&gt;&lt;/authors&gt;&lt;/contributors&gt;&lt;titles&gt;&lt;title&gt;Phenethyl Isothiocyanate (PEITC) inhibits the growth of human oral squamous carcinoma HSC-3 cells through G0/G1 phase arrest and mitochondria-mediated apoptotic cell death&lt;/title&gt;&lt;secondary-title&gt;Evidence-based Complementary and Alternative Medicine&lt;/secondary-title&gt;&lt;/titles&gt;&lt;periodical&gt;&lt;full-title&gt;Evidence-based Complementary and Alternative Medicine&lt;/full-title&gt;&lt;/periodical&gt;&lt;volume&gt;2012&lt;/volume&gt;&lt;dates&gt;&lt;year&gt;2012&lt;/year&gt;&lt;/dates&gt;&lt;isbn&gt;1741-427X&lt;/isbn&gt;&lt;urls&gt;&lt;/urls&gt;&lt;/record&gt;&lt;/Cite&gt;&lt;/EndNote&gt;</w:instrText>
      </w:r>
      <w:r w:rsidR="008F24C9" w:rsidRPr="009431C7">
        <w:fldChar w:fldCharType="separate"/>
      </w:r>
      <w:r w:rsidR="008F24C9" w:rsidRPr="009431C7">
        <w:rPr>
          <w:noProof/>
        </w:rPr>
        <w:t>(Chen, et al., 2012)</w:t>
      </w:r>
      <w:r w:rsidR="008F24C9" w:rsidRPr="009431C7">
        <w:fldChar w:fldCharType="end"/>
      </w:r>
      <w:r w:rsidR="008F24C9" w:rsidRPr="009431C7">
        <w:t xml:space="preserve">. </w:t>
      </w:r>
      <w:r w:rsidR="00C450E9">
        <w:t>Overall, t</w:t>
      </w:r>
      <w:r w:rsidR="005C6AC8" w:rsidRPr="009431C7">
        <w:t xml:space="preserve">hese and </w:t>
      </w:r>
      <w:r>
        <w:t xml:space="preserve">other studies </w:t>
      </w:r>
      <w:r w:rsidR="00C450E9">
        <w:t xml:space="preserve">support that ITCs-induced </w:t>
      </w:r>
      <w:r w:rsidR="008F24C9" w:rsidRPr="009431C7">
        <w:t xml:space="preserve">anti-proliferative effect </w:t>
      </w:r>
      <w:r w:rsidR="00C450E9">
        <w:t>is</w:t>
      </w:r>
      <w:r w:rsidR="005C6AC8" w:rsidRPr="009431C7">
        <w:t xml:space="preserve"> mediated by</w:t>
      </w:r>
      <w:r w:rsidR="00C450E9">
        <w:t xml:space="preserve"> </w:t>
      </w:r>
      <w:r w:rsidR="00B31A1B">
        <w:t>i</w:t>
      </w:r>
      <w:r w:rsidR="002D6235">
        <w:t xml:space="preserve">) </w:t>
      </w:r>
      <w:r w:rsidR="008F24C9" w:rsidRPr="009431C7">
        <w:t>vari</w:t>
      </w:r>
      <w:r>
        <w:t xml:space="preserve">ous signalling </w:t>
      </w:r>
      <w:r w:rsidR="00014C6E" w:rsidRPr="009431C7">
        <w:t>cascades</w:t>
      </w:r>
      <w:r w:rsidR="00C450E9">
        <w:t xml:space="preserve"> including PI3K/AKT, MAPKKs and mTOR</w:t>
      </w:r>
      <w:r w:rsidR="008F24C9" w:rsidRPr="009431C7">
        <w:t xml:space="preserve"> </w:t>
      </w:r>
      <w:r w:rsidR="00014C6E" w:rsidRPr="009431C7">
        <w:fldChar w:fldCharType="begin">
          <w:fldData xml:space="preserve">PEVuZE5vdGU+PENpdGU+PEF1dGhvcj5DaGV1bmc8L0F1dGhvcj48WWVhcj4yMDA4PC9ZZWFyPjxS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</w:fldData>
        </w:fldChar>
      </w:r>
      <w:r w:rsidR="003832BF" w:rsidRPr="009431C7">
        <w:instrText xml:space="preserve"> ADDIN EN.CITE </w:instrText>
      </w:r>
      <w:r w:rsidR="003832BF" w:rsidRPr="009431C7">
        <w:fldChar w:fldCharType="begin">
          <w:fldData xml:space="preserve">PEVuZE5vdGU+PENpdGU+PEF1dGhvcj5DaGV1bmc8L0F1dGhvcj48WWVhcj4yMDA4PC9ZZWFyPjxS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</w:fldData>
        </w:fldChar>
      </w:r>
      <w:r w:rsidR="003832BF" w:rsidRPr="009431C7">
        <w:instrText xml:space="preserve"> ADDIN EN.CITE.DATA </w:instrText>
      </w:r>
      <w:r w:rsidR="003832BF" w:rsidRPr="009431C7">
        <w:fldChar w:fldCharType="end"/>
      </w:r>
      <w:r w:rsidR="00014C6E" w:rsidRPr="009431C7">
        <w:fldChar w:fldCharType="separate"/>
      </w:r>
      <w:r w:rsidR="003832BF" w:rsidRPr="009431C7">
        <w:rPr>
          <w:noProof/>
        </w:rPr>
        <w:t>(Cheung, et al., 20</w:t>
      </w:r>
      <w:r>
        <w:rPr>
          <w:noProof/>
        </w:rPr>
        <w:t xml:space="preserve">08; Mondal, et al., 2016; Tsai, et al., 2012; </w:t>
      </w:r>
      <w:r w:rsidR="003832BF" w:rsidRPr="009431C7">
        <w:rPr>
          <w:noProof/>
        </w:rPr>
        <w:t>Xu, et al., 2006a)</w:t>
      </w:r>
      <w:r w:rsidR="00014C6E" w:rsidRPr="009431C7">
        <w:fldChar w:fldCharType="end"/>
      </w:r>
      <w:r w:rsidR="00B31A1B">
        <w:rPr>
          <w:rFonts w:eastAsia="Calibri"/>
        </w:rPr>
        <w:t>, ii</w:t>
      </w:r>
      <w:r w:rsidR="002D6235">
        <w:rPr>
          <w:rFonts w:eastAsia="Calibri"/>
        </w:rPr>
        <w:t xml:space="preserve">) </w:t>
      </w:r>
      <w:r w:rsidR="008F24C9" w:rsidRPr="009431C7">
        <w:t xml:space="preserve">increased </w:t>
      </w:r>
      <w:r w:rsidR="002D6235">
        <w:t>generation of ROS</w:t>
      </w:r>
      <w:r w:rsidR="008F24C9" w:rsidRPr="009431C7">
        <w:t xml:space="preserve"> </w:t>
      </w:r>
      <w:r w:rsidR="00AB2FFA" w:rsidRPr="009431C7">
        <w:fldChar w:fldCharType="begin">
          <w:fldData xml:space="preserve">PEVuZE5vdGU+PENpdGU+PEF1dGhvcj5XdTwvQXV0aG9yPjxZZWFyPjIwMTE8L1llYXI+PFJlY051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=
</w:fldData>
        </w:fldChar>
      </w:r>
      <w:r w:rsidR="008B3AA9" w:rsidRPr="009431C7">
        <w:instrText xml:space="preserve"> ADDIN EN.CITE </w:instrText>
      </w:r>
      <w:r w:rsidR="008B3AA9" w:rsidRPr="009431C7">
        <w:fldChar w:fldCharType="begin">
          <w:fldData xml:space="preserve">PEVuZE5vdGU+PENpdGU+PEF1dGhvcj5XdTwvQXV0aG9yPjxZZWFyPjIwMTE8L1llYXI+PFJlY051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=
</w:fldData>
        </w:fldChar>
      </w:r>
      <w:r w:rsidR="008B3AA9" w:rsidRPr="009431C7">
        <w:instrText xml:space="preserve"> ADDIN EN.CITE.DATA </w:instrText>
      </w:r>
      <w:r w:rsidR="008B3AA9" w:rsidRPr="009431C7">
        <w:fldChar w:fldCharType="end"/>
      </w:r>
      <w:r w:rsidR="00AB2FFA" w:rsidRPr="009431C7">
        <w:fldChar w:fldCharType="separate"/>
      </w:r>
      <w:r w:rsidR="008B3AA9" w:rsidRPr="009431C7">
        <w:rPr>
          <w:noProof/>
        </w:rPr>
        <w:t>(de Oliveira, et al</w:t>
      </w:r>
      <w:r>
        <w:rPr>
          <w:noProof/>
        </w:rPr>
        <w:t xml:space="preserve">., 2014; Lee &amp; Lee, 2011; </w:t>
      </w:r>
      <w:r w:rsidR="008B3AA9" w:rsidRPr="009431C7">
        <w:rPr>
          <w:noProof/>
        </w:rPr>
        <w:t>Wu, et al., 2011)</w:t>
      </w:r>
      <w:r w:rsidR="00AB2FFA" w:rsidRPr="009431C7">
        <w:fldChar w:fldCharType="end"/>
      </w:r>
      <w:r w:rsidR="008F24C9" w:rsidRPr="009431C7">
        <w:t xml:space="preserve">, </w:t>
      </w:r>
      <w:r w:rsidR="00B31A1B">
        <w:t>iii</w:t>
      </w:r>
      <w:r w:rsidR="002D6235">
        <w:t xml:space="preserve">) </w:t>
      </w:r>
      <w:r w:rsidR="008F24C9" w:rsidRPr="009431C7">
        <w:t xml:space="preserve">inhibition of heat-shock proteins </w:t>
      </w:r>
      <w:r w:rsidR="008F24C9" w:rsidRPr="009431C7">
        <w:fldChar w:fldCharType="begin"/>
      </w:r>
      <w:r w:rsidR="008B3AA9" w:rsidRPr="009431C7">
        <w:instrText xml:space="preserve"> ADDIN EN.CITE &lt;EndNote&gt;&lt;Cite&gt;&lt;Author&gt;Sarkar&lt;/Author&gt;&lt;Year&gt;2012&lt;/Year&gt;&lt;RecNum&gt;336&lt;/RecNum&gt;&lt;DisplayText&gt;(R. Sarkar, et al., 2012)&lt;/DisplayText&gt;&lt;record&gt;&lt;rec-number&gt;336&lt;/rec-number&gt;&lt;foreign-keys&gt;&lt;key app="EN" db-id="tp92zpdpevpvz1ewt26x9wfntztvffdf9za2" timestamp="1509801493"&gt;336&lt;/key&gt;&lt;/foreign-keys&gt;&lt;ref-type name="Journal Article"&gt;17&lt;/ref-type&gt;&lt;contributors&gt;&lt;authors&gt;&lt;author&gt;Sarkar, Ruma&lt;/author&gt;&lt;author&gt;Mukherjee, Sutapa&lt;/author&gt;&lt;author&gt;Biswas, Jaydip&lt;/author&gt;&lt;author&gt;Roy, Madhumita&lt;/author&gt;&lt;/authors&gt;&lt;/contributors&gt;&lt;titles&gt;&lt;title&gt;Sulphoraphane, a naturally occurring isothiocyanate induces apoptosis in breast cancer cells by targeting heat shock proteins&lt;/title&gt;&lt;secondary-title&gt;Biochemical and Biophysical Research Communications&lt;/secondary-title&gt;&lt;/titles&gt;&lt;periodical&gt;&lt;full-title&gt;Biochemical and Biophysical Research Communications&lt;/full-title&gt;&lt;/periodical&gt;&lt;pages&gt;80-85&lt;/pages&gt;&lt;volume&gt;427&lt;/volume&gt;&lt;number&gt;1&lt;/number&gt;&lt;keywords&gt;&lt;keyword&gt;HSP&lt;/keyword&gt;&lt;keyword&gt;HSF1&lt;/keyword&gt;&lt;keyword&gt;Sulphoraphane&lt;/keyword&gt;&lt;keyword&gt;Apoptosis&lt;/keyword&gt;&lt;keyword&gt;Breast cancer cells&lt;/keyword&gt;&lt;/keywords&gt;&lt;dates&gt;&lt;year&gt;2012&lt;/year&gt;&lt;pub-dates&gt;&lt;date&gt;10/12/&lt;/date&gt;&lt;/pub-dates&gt;&lt;/dates&gt;&lt;isbn&gt;0006-291X&lt;/isbn&gt;&lt;urls&gt;&lt;related-urls&gt;&lt;url&gt;http://www.sciencedirect.com/science/article/pii/S0006291X12017330&lt;/url&gt;&lt;/related-urls&gt;&lt;/urls&gt;&lt;electronic-resource-num&gt;https://doi.org/10.1016/j.bbrc.2012.09.006&lt;/electronic-resource-num&gt;&lt;/record&gt;&lt;/Cite&gt;&lt;/EndNote&gt;</w:instrText>
      </w:r>
      <w:r w:rsidR="008F24C9" w:rsidRPr="009431C7">
        <w:fldChar w:fldCharType="separate"/>
      </w:r>
      <w:r>
        <w:rPr>
          <w:noProof/>
        </w:rPr>
        <w:t>(</w:t>
      </w:r>
      <w:r w:rsidR="008B3AA9" w:rsidRPr="009431C7">
        <w:rPr>
          <w:noProof/>
        </w:rPr>
        <w:t>Sarkar, et al., 2012)</w:t>
      </w:r>
      <w:r w:rsidR="008F24C9" w:rsidRPr="009431C7">
        <w:fldChar w:fldCharType="end"/>
      </w:r>
      <w:r w:rsidR="008F24C9" w:rsidRPr="009431C7">
        <w:t xml:space="preserve"> and </w:t>
      </w:r>
      <w:r w:rsidR="00B31A1B">
        <w:t>iv</w:t>
      </w:r>
      <w:r w:rsidR="002D6235">
        <w:t xml:space="preserve">) </w:t>
      </w:r>
      <w:r w:rsidR="008F24C9" w:rsidRPr="009431C7">
        <w:t>mitochondrial dysfunct</w:t>
      </w:r>
      <w:r w:rsidR="00A01876">
        <w:t>ion</w:t>
      </w:r>
      <w:r w:rsidR="008F24C9" w:rsidRPr="009431C7">
        <w:t xml:space="preserve"> </w:t>
      </w:r>
      <w:r w:rsidR="008F24C9" w:rsidRPr="009431C7">
        <w:fldChar w:fldCharType="begin">
          <w:fldData xml:space="preserve">PEVuZE5vdGU+PENpdGU+PEF1dGhvcj5TZWhyYXdhdDwvQXV0aG9yPjxZZWFyPjIwMTY8L1llYXI+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=
</w:fldData>
        </w:fldChar>
      </w:r>
      <w:r w:rsidR="002640A0" w:rsidRPr="009431C7">
        <w:instrText xml:space="preserve"> ADDIN EN.CITE </w:instrText>
      </w:r>
      <w:r w:rsidR="002640A0" w:rsidRPr="009431C7">
        <w:fldChar w:fldCharType="begin">
          <w:fldData xml:space="preserve">PEVuZE5vdGU+PENpdGU+PEF1dGhvcj5TZWhyYXdhdDwvQXV0aG9yPjxZZWFyPjIwMTY8L1llYXI+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=
</w:fldData>
        </w:fldChar>
      </w:r>
      <w:r w:rsidR="002640A0" w:rsidRPr="009431C7">
        <w:instrText xml:space="preserve"> ADDIN EN.CITE.DATA </w:instrText>
      </w:r>
      <w:r w:rsidR="002640A0" w:rsidRPr="009431C7">
        <w:fldChar w:fldCharType="end"/>
      </w:r>
      <w:r w:rsidR="008F24C9" w:rsidRPr="009431C7">
        <w:fldChar w:fldCharType="separate"/>
      </w:r>
      <w:r>
        <w:rPr>
          <w:noProof/>
        </w:rPr>
        <w:t xml:space="preserve">(Chen, et al., 2012; </w:t>
      </w:r>
      <w:r w:rsidR="002640A0" w:rsidRPr="009431C7">
        <w:rPr>
          <w:noProof/>
        </w:rPr>
        <w:t>Rudolf, et al., 2009; Sehrawat, et al., 2016)</w:t>
      </w:r>
      <w:r w:rsidR="008F24C9" w:rsidRPr="009431C7">
        <w:fldChar w:fldCharType="end"/>
      </w:r>
      <w:r w:rsidR="002D6235">
        <w:t>.</w:t>
      </w:r>
      <w:r w:rsidR="008F24C9" w:rsidRPr="009431C7">
        <w:t xml:space="preserve"> All of these pathways mod</w:t>
      </w:r>
      <w:r w:rsidR="002D6235">
        <w:t xml:space="preserve">ulate the expression of genes </w:t>
      </w:r>
      <w:r w:rsidR="008F24C9" w:rsidRPr="009431C7">
        <w:t xml:space="preserve">that </w:t>
      </w:r>
      <w:r w:rsidR="00A01876">
        <w:t xml:space="preserve">are </w:t>
      </w:r>
      <w:r w:rsidR="002D6235">
        <w:t xml:space="preserve">important regulators of </w:t>
      </w:r>
      <w:r w:rsidR="00014C6E" w:rsidRPr="009431C7">
        <w:t xml:space="preserve">cell cycle </w:t>
      </w:r>
      <w:r w:rsidR="00A01876">
        <w:t>control and</w:t>
      </w:r>
      <w:r w:rsidR="002D6235">
        <w:t xml:space="preserve"> apoptotic cell death</w:t>
      </w:r>
      <w:r w:rsidR="009D1F0D" w:rsidRPr="009431C7">
        <w:t>.</w:t>
      </w:r>
    </w:p>
    <w:p w:rsidR="002D6235" w:rsidRPr="0009315C" w:rsidRDefault="009D1F0D" w:rsidP="00297619">
      <w:pPr>
        <w:spacing w:line="480" w:lineRule="auto"/>
        <w:ind w:firstLine="567"/>
        <w:jc w:val="both"/>
        <w:rPr>
          <w:color w:val="231F20"/>
        </w:rPr>
      </w:pPr>
      <w:r w:rsidRPr="009431C7">
        <w:t xml:space="preserve">ITCs </w:t>
      </w:r>
      <w:r w:rsidR="002B625D">
        <w:t>can also modulate</w:t>
      </w:r>
      <w:r w:rsidR="00AB2FFA" w:rsidRPr="009431C7">
        <w:t xml:space="preserve"> </w:t>
      </w:r>
      <w:r w:rsidR="002B625D">
        <w:t xml:space="preserve">the metastatic and angiogenic processes by </w:t>
      </w:r>
      <w:r w:rsidR="00433C38">
        <w:t>regulating the levels of expression of various</w:t>
      </w:r>
      <w:r w:rsidR="00F635B7" w:rsidRPr="009431C7">
        <w:t xml:space="preserve"> metalloproteinases (MMPs), plasminogen activators (PAs) a</w:t>
      </w:r>
      <w:r w:rsidR="002B625D">
        <w:t>nd pro-angiogen</w:t>
      </w:r>
      <w:r w:rsidR="00433C38">
        <w:t>ic factors like</w:t>
      </w:r>
      <w:r w:rsidR="002B625D">
        <w:t xml:space="preserve"> the </w:t>
      </w:r>
      <w:r w:rsidR="00AB2FFA" w:rsidRPr="009431C7">
        <w:t xml:space="preserve">vascular </w:t>
      </w:r>
      <w:r w:rsidR="00F635B7" w:rsidRPr="009431C7">
        <w:t xml:space="preserve">endothelial growth factor (VEGF) </w:t>
      </w:r>
      <w:r w:rsidR="0015188F" w:rsidRPr="009431C7">
        <w:fldChar w:fldCharType="begin">
          <w:fldData xml:space="preserve">PEVuZE5vdGU+PENpdGU+PEF1dGhvcj5HdXB0YTwvQXV0aG9yPjxZZWFyPjIwMTM8L1llYXI+PFJl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</w:fldData>
        </w:fldChar>
      </w:r>
      <w:r w:rsidR="003832BF" w:rsidRPr="009431C7">
        <w:instrText xml:space="preserve"> ADDIN EN.CITE </w:instrText>
      </w:r>
      <w:r w:rsidR="003832BF" w:rsidRPr="009431C7">
        <w:fldChar w:fldCharType="begin">
          <w:fldData xml:space="preserve">PEVuZE5vdGU+PENpdGU+PEF1dGhvcj5HdXB0YTwvQXV0aG9yPjxZZWFyPjIwMTM8L1llYXI+PFJl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</w:fldData>
        </w:fldChar>
      </w:r>
      <w:r w:rsidR="003832BF" w:rsidRPr="009431C7">
        <w:instrText xml:space="preserve"> ADDIN EN.CITE.DATA </w:instrText>
      </w:r>
      <w:r w:rsidR="003832BF" w:rsidRPr="009431C7">
        <w:fldChar w:fldCharType="end"/>
      </w:r>
      <w:r w:rsidR="0015188F" w:rsidRPr="009431C7">
        <w:fldChar w:fldCharType="separate"/>
      </w:r>
      <w:r w:rsidR="003832BF" w:rsidRPr="009431C7">
        <w:rPr>
          <w:noProof/>
        </w:rPr>
        <w:t>(Aras, et al., 2013; Boreddy, et al.,</w:t>
      </w:r>
      <w:r w:rsidR="006B50C2">
        <w:rPr>
          <w:noProof/>
        </w:rPr>
        <w:t xml:space="preserve"> 2011b; Gupta, et al., 2013; </w:t>
      </w:r>
      <w:r w:rsidR="00A01876">
        <w:rPr>
          <w:noProof/>
        </w:rPr>
        <w:t xml:space="preserve">Thejass &amp; </w:t>
      </w:r>
      <w:r w:rsidR="003832BF" w:rsidRPr="009431C7">
        <w:rPr>
          <w:noProof/>
        </w:rPr>
        <w:t>Kuttan, 2007a)</w:t>
      </w:r>
      <w:r w:rsidR="0015188F" w:rsidRPr="009431C7">
        <w:fldChar w:fldCharType="end"/>
      </w:r>
      <w:r w:rsidR="00F635B7" w:rsidRPr="009431C7">
        <w:t>.</w:t>
      </w:r>
      <w:r w:rsidR="00433C38">
        <w:t xml:space="preserve"> In addition, various </w:t>
      </w:r>
      <w:r w:rsidR="00773693" w:rsidRPr="009431C7">
        <w:t>sign</w:t>
      </w:r>
      <w:r w:rsidR="00433C38">
        <w:t xml:space="preserve">alling cascades also </w:t>
      </w:r>
      <w:r w:rsidR="007F734A" w:rsidRPr="009431C7">
        <w:t xml:space="preserve">play </w:t>
      </w:r>
      <w:r w:rsidR="00433C38">
        <w:t xml:space="preserve">an </w:t>
      </w:r>
      <w:r w:rsidR="007F734A" w:rsidRPr="009431C7">
        <w:t>essential role in the regulation of</w:t>
      </w:r>
      <w:r w:rsidR="00433C38">
        <w:t xml:space="preserve"> the above-mentioned proteins</w:t>
      </w:r>
      <w:r w:rsidR="0015188F" w:rsidRPr="009431C7">
        <w:t xml:space="preserve"> </w:t>
      </w:r>
      <w:r w:rsidR="0015188F" w:rsidRPr="009431C7">
        <w:fldChar w:fldCharType="begin">
          <w:fldData xml:space="preserve">PEVuZE5vdGU+PENpdGU+PEF1dGhvcj5NaWxraWV3aWN6PC9BdXRob3I+PFllYXI+MjAxMTwvWWVh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=
</w:fldData>
        </w:fldChar>
      </w:r>
      <w:r w:rsidR="0015188F" w:rsidRPr="009431C7">
        <w:instrText xml:space="preserve"> ADDIN EN.CITE </w:instrText>
      </w:r>
      <w:r w:rsidR="0015188F" w:rsidRPr="009431C7">
        <w:fldChar w:fldCharType="begin">
          <w:fldData xml:space="preserve">PEVuZE5vdGU+PENpdGU+PEF1dGhvcj5NaWxraWV3aWN6PC9BdXRob3I+PFllYXI+MjAxMTwvWWVh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=
</w:fldData>
        </w:fldChar>
      </w:r>
      <w:r w:rsidR="0015188F" w:rsidRPr="009431C7">
        <w:instrText xml:space="preserve"> ADDIN EN.CITE.DATA </w:instrText>
      </w:r>
      <w:r w:rsidR="0015188F" w:rsidRPr="009431C7">
        <w:fldChar w:fldCharType="end"/>
      </w:r>
      <w:r w:rsidR="0015188F" w:rsidRPr="009431C7">
        <w:fldChar w:fldCharType="separate"/>
      </w:r>
      <w:r w:rsidR="0015188F" w:rsidRPr="009431C7">
        <w:rPr>
          <w:noProof/>
        </w:rPr>
        <w:t>(Milkiewicz, et al., 2</w:t>
      </w:r>
      <w:r w:rsidR="006B50C2">
        <w:rPr>
          <w:noProof/>
        </w:rPr>
        <w:t xml:space="preserve">011; Sehrawat, et al., 2012; </w:t>
      </w:r>
      <w:r w:rsidR="0015188F" w:rsidRPr="009431C7">
        <w:rPr>
          <w:noProof/>
        </w:rPr>
        <w:t>Wang, et al., 2015)</w:t>
      </w:r>
      <w:r w:rsidR="0015188F" w:rsidRPr="009431C7">
        <w:fldChar w:fldCharType="end"/>
      </w:r>
      <w:r w:rsidR="007F734A" w:rsidRPr="009431C7">
        <w:t xml:space="preserve">. For example, inactivation of </w:t>
      </w:r>
      <w:r w:rsidR="006B50C2">
        <w:t xml:space="preserve">the MAPK </w:t>
      </w:r>
      <w:r w:rsidR="007F734A" w:rsidRPr="009431C7">
        <w:t>pathway contribute</w:t>
      </w:r>
      <w:r w:rsidR="00433C38">
        <w:t>s</w:t>
      </w:r>
      <w:r w:rsidR="007F734A" w:rsidRPr="009431C7">
        <w:t xml:space="preserve"> to the anti-</w:t>
      </w:r>
      <w:r w:rsidR="00433C38">
        <w:t>metastatic potential of AITC by</w:t>
      </w:r>
      <w:r w:rsidR="007F734A" w:rsidRPr="009431C7">
        <w:t xml:space="preserve"> dow</w:t>
      </w:r>
      <w:r w:rsidR="00433C38">
        <w:t>n</w:t>
      </w:r>
      <w:r w:rsidR="006B50C2">
        <w:t>-</w:t>
      </w:r>
      <w:r w:rsidR="00433C38">
        <w:t>regulating</w:t>
      </w:r>
      <w:r w:rsidR="0045127D">
        <w:t xml:space="preserve"> </w:t>
      </w:r>
      <w:r w:rsidR="00433C38">
        <w:t>MMP</w:t>
      </w:r>
      <w:r w:rsidR="0045127D">
        <w:t xml:space="preserve">s -2 and </w:t>
      </w:r>
      <w:r w:rsidR="007F734A" w:rsidRPr="009431C7">
        <w:t xml:space="preserve">-9 in human colorectal adenocarcinoma </w:t>
      </w:r>
      <w:r w:rsidR="00433C38">
        <w:t>(</w:t>
      </w:r>
      <w:r w:rsidR="00433C38" w:rsidRPr="009431C7">
        <w:t>HT-29</w:t>
      </w:r>
      <w:r w:rsidR="00433C38">
        <w:t xml:space="preserve">) </w:t>
      </w:r>
      <w:r w:rsidR="007F734A" w:rsidRPr="009431C7">
        <w:t xml:space="preserve">cells </w:t>
      </w:r>
      <w:r w:rsidR="007F734A" w:rsidRPr="009431C7">
        <w:fldChar w:fldCharType="begin"/>
      </w:r>
      <w:r w:rsidR="007F734A" w:rsidRPr="009431C7">
        <w:instrText xml:space="preserve"> ADDIN EN.CITE &lt;EndNote&gt;&lt;Cite&gt;&lt;Author&gt;Lai&lt;/Author&gt;&lt;Year&gt;2014&lt;/Year&gt;&lt;RecNum&gt;383&lt;/RecNum&gt;&lt;DisplayText&gt;(Lai, et al., 2014)&lt;/DisplayText&gt;&lt;record&gt;&lt;rec-number&gt;383&lt;/rec-number&gt;&lt;foreign-keys&gt;&lt;key app="EN" db-id="tp92zpdpevpvz1ewt26x9wfntztvffdf9za2" timestamp="1509801511"&gt;383&lt;/key&gt;&lt;/foreign-keys&gt;&lt;ref-type name="Journal Article"&gt;17&lt;/ref-type&gt;&lt;contributors&gt;&lt;authors&gt;&lt;author&gt;Lai, Kuang-Chi&lt;/author&gt;&lt;author&gt;Lu, Chi-Cheng&lt;/author&gt;&lt;author&gt;Tang, Yih-Jing&lt;/author&gt;&lt;author&gt;Chiang, Jo-Hua&lt;/author&gt;&lt;author&gt;Kuo, Daih-Huang&lt;/author&gt;&lt;author&gt;Chen, Fu-An&lt;/author&gt;&lt;author&gt;Chen, I-Li&lt;/author&gt;&lt;author&gt;Yang, Jai-Sing&lt;/author&gt;&lt;/authors&gt;&lt;/contributors&gt;&lt;titles&gt;&lt;title&gt;Allyl isothiocyanate inhibits cell metastasis through suppression of the MAPK pathways in epidermal growth factor</w:instrText>
      </w:r>
      <w:r w:rsidR="007F734A" w:rsidRPr="009431C7">
        <w:rPr>
          <w:rFonts w:ascii="MS Mincho" w:eastAsia="MS Mincho" w:hAnsi="MS Mincho" w:cs="MS Mincho" w:hint="eastAsia"/>
        </w:rPr>
        <w:instrText>‑</w:instrText>
      </w:r>
      <w:r w:rsidR="007F734A" w:rsidRPr="009431C7">
        <w:instrText>stimulated HT29 human colorectal adenocarcinoma cells&lt;/title&gt;&lt;secondary-title&gt;Oncology reports&lt;/secondary-title&gt;&lt;/titles&gt;&lt;periodical&gt;&lt;full-title&gt;Oncology reports&lt;/full-title&gt;&lt;/periodical&gt;&lt;pages&gt;189-196&lt;/pages&gt;&lt;volume&gt;31&lt;/volume&gt;&lt;number&gt;1&lt;/number&gt;&lt;dates&gt;&lt;year&gt;2014&lt;/year&gt;&lt;/dates&gt;&lt;isbn&gt;1021-335X&lt;/isbn&gt;&lt;urls&gt;&lt;/urls&gt;&lt;/record&gt;&lt;/Cite&gt;&lt;/EndNote&gt;</w:instrText>
      </w:r>
      <w:r w:rsidR="007F734A" w:rsidRPr="009431C7">
        <w:fldChar w:fldCharType="separate"/>
      </w:r>
      <w:r w:rsidR="007F734A" w:rsidRPr="009431C7">
        <w:rPr>
          <w:noProof/>
        </w:rPr>
        <w:t>(Lai, et al., 2014)</w:t>
      </w:r>
      <w:r w:rsidR="007F734A" w:rsidRPr="009431C7">
        <w:fldChar w:fldCharType="end"/>
      </w:r>
      <w:r w:rsidR="0045127D">
        <w:t>. Moreover, treatment of these</w:t>
      </w:r>
      <w:r w:rsidR="00433C38">
        <w:t xml:space="preserve"> </w:t>
      </w:r>
      <w:r w:rsidR="007F734A" w:rsidRPr="009431C7">
        <w:t>cells with BITC decreased cell growth and altered cell metastatic p</w:t>
      </w:r>
      <w:r w:rsidR="00433C38">
        <w:t>otential by reduction in the expres</w:t>
      </w:r>
      <w:r w:rsidR="0045127D">
        <w:t>sion of MM</w:t>
      </w:r>
      <w:r w:rsidR="00010FA1">
        <w:t xml:space="preserve">Ps -2 and </w:t>
      </w:r>
      <w:r w:rsidR="0045127D">
        <w:t xml:space="preserve">-9 as well </w:t>
      </w:r>
      <w:r w:rsidR="00010FA1">
        <w:t xml:space="preserve">as </w:t>
      </w:r>
      <w:r w:rsidR="0045127D">
        <w:t>urokinase-type plasminogen a</w:t>
      </w:r>
      <w:r w:rsidR="00486CA0" w:rsidRPr="009431C7">
        <w:t>ctivator</w:t>
      </w:r>
      <w:r w:rsidR="0045127D">
        <w:t xml:space="preserve"> (u-PA</w:t>
      </w:r>
      <w:r w:rsidR="00486CA0" w:rsidRPr="009431C7">
        <w:t xml:space="preserve">) </w:t>
      </w:r>
      <w:r w:rsidR="0045127D">
        <w:t xml:space="preserve">both of </w:t>
      </w:r>
      <w:r w:rsidR="00433C38">
        <w:t xml:space="preserve">which are </w:t>
      </w:r>
      <w:r w:rsidR="009A5E2C" w:rsidRPr="009431C7">
        <w:t xml:space="preserve">mediated by </w:t>
      </w:r>
      <w:r w:rsidR="0045127D">
        <w:t xml:space="preserve">the </w:t>
      </w:r>
      <w:r w:rsidR="007F734A" w:rsidRPr="009431C7">
        <w:t>PKC and</w:t>
      </w:r>
      <w:r w:rsidR="00433C38">
        <w:t>/or</w:t>
      </w:r>
      <w:r w:rsidR="0045127D">
        <w:t xml:space="preserve"> MAPK </w:t>
      </w:r>
      <w:r w:rsidR="007F734A" w:rsidRPr="009431C7">
        <w:t xml:space="preserve">pathways </w:t>
      </w:r>
      <w:r w:rsidR="007F734A" w:rsidRPr="009431C7">
        <w:fldChar w:fldCharType="begin"/>
      </w:r>
      <w:r w:rsidR="007F734A" w:rsidRPr="009431C7">
        <w:instrText xml:space="preserve"> ADDIN EN.CITE &lt;EndNote&gt;&lt;Cite&gt;&lt;Author&gt;Lai&lt;/Author&gt;&lt;Year&gt;2010&lt;/Year&gt;&lt;RecNum&gt;140&lt;/RecNum&gt;&lt;DisplayText&gt;(Lai, et al., 2010)&lt;/DisplayText&gt;&lt;record&gt;&lt;rec-number&gt;140&lt;/rec-number&gt;&lt;foreign-keys&gt;&lt;key app="EN" db-id="tp92zpdpevpvz1ewt26x9wfntztvffdf9za2" timestamp="1479149287"&gt;140&lt;/key&gt;&lt;/foreign-keys&gt;&lt;ref-type name="Journal Article"&gt;17&lt;/ref-type&gt;&lt;contributors&gt;&lt;authors&gt;&lt;author&gt;Lai, Kuang-Chi&lt;/author&gt;&lt;author&gt;Huang, An-Cheng&lt;/author&gt;&lt;author&gt;Hsu, Shu-Chun&lt;/author&gt;&lt;author&gt;Kuo, Chao-Lin&lt;/author&gt;&lt;author&gt;Yang, Jai-Sing&lt;/author&gt;&lt;author&gt;Wu, Shin-Hwar&lt;/author&gt;&lt;author&gt;Chung, Jing-Gung&lt;/author&gt;&lt;/authors&gt;&lt;/contributors&gt;&lt;titles&gt;&lt;title&gt;Benzyl isothiocyanate (BITC) inhibits migration and invasion of human colon cancer HT29 cells by inhibiting matrix metalloproteinase-2/-9 and urokinase plasminogen (uPA) through PKC and MAPK signaling pathway&lt;/title&gt;&lt;secondary-title&gt;Journal of agricultural and food chemistry&lt;/secondary-title&gt;&lt;/titles&gt;&lt;periodical&gt;&lt;full-title&gt;Journal of agricultural and food chemistry&lt;/full-title&gt;&lt;/periodical&gt;&lt;pages&gt;2935-2942&lt;/pages&gt;&lt;volume&gt;58&lt;/volume&gt;&lt;number&gt;5&lt;/number&gt;&lt;dates&gt;&lt;year&gt;2010&lt;/year&gt;&lt;/dates&gt;&lt;isbn&gt;0021-8561&lt;/isbn&gt;&lt;urls&gt;&lt;/urls&gt;&lt;/record&gt;&lt;/Cite&gt;&lt;/EndNote&gt;</w:instrText>
      </w:r>
      <w:r w:rsidR="007F734A" w:rsidRPr="009431C7">
        <w:fldChar w:fldCharType="separate"/>
      </w:r>
      <w:r w:rsidR="007F734A" w:rsidRPr="009431C7">
        <w:rPr>
          <w:noProof/>
        </w:rPr>
        <w:t>(Lai, et al., 2010)</w:t>
      </w:r>
      <w:r w:rsidR="007F734A" w:rsidRPr="009431C7">
        <w:fldChar w:fldCharType="end"/>
      </w:r>
      <w:r w:rsidR="00C222DF">
        <w:t>. Furthermore, BITC’s-induced</w:t>
      </w:r>
      <w:r w:rsidR="009A5E2C" w:rsidRPr="009431C7">
        <w:t xml:space="preserve"> anti-angiogenic effec</w:t>
      </w:r>
      <w:r w:rsidR="00C222DF">
        <w:t xml:space="preserve">t was also shown to be accompanied by changes in the expression of several micro-RNAs including </w:t>
      </w:r>
      <w:r w:rsidR="0009315C">
        <w:t>up</w:t>
      </w:r>
      <w:r w:rsidR="0045127D">
        <w:t>-</w:t>
      </w:r>
      <w:r w:rsidR="0009315C">
        <w:t xml:space="preserve">regulation of </w:t>
      </w:r>
      <w:r w:rsidR="00C222DF" w:rsidRPr="00C222DF">
        <w:t>miR</w:t>
      </w:r>
      <w:r w:rsidR="0009315C">
        <w:t xml:space="preserve">-144, miR-122 in addition to down-regulation of miR-181b, miR-9 thus </w:t>
      </w:r>
      <w:r w:rsidR="00C178AD" w:rsidRPr="009431C7">
        <w:rPr>
          <w:color w:val="231F20"/>
        </w:rPr>
        <w:t xml:space="preserve">inhibiting </w:t>
      </w:r>
      <w:r w:rsidR="0009315C">
        <w:rPr>
          <w:color w:val="231F20"/>
        </w:rPr>
        <w:t xml:space="preserve">the adhesion and invasion of </w:t>
      </w:r>
      <w:r w:rsidR="00C178AD" w:rsidRPr="009431C7">
        <w:rPr>
          <w:color w:val="231F20"/>
        </w:rPr>
        <w:t xml:space="preserve">human glioma </w:t>
      </w:r>
      <w:r w:rsidR="0009315C">
        <w:rPr>
          <w:color w:val="231F20"/>
        </w:rPr>
        <w:t xml:space="preserve">(U87MG) </w:t>
      </w:r>
      <w:r w:rsidR="00C178AD" w:rsidRPr="009431C7">
        <w:rPr>
          <w:color w:val="231F20"/>
        </w:rPr>
        <w:t xml:space="preserve">cells </w:t>
      </w:r>
      <w:r w:rsidR="00C178AD" w:rsidRPr="009431C7">
        <w:rPr>
          <w:color w:val="231F20"/>
        </w:rPr>
        <w:fldChar w:fldCharType="begin"/>
      </w:r>
      <w:r w:rsidR="00C178AD" w:rsidRPr="009431C7">
        <w:rPr>
          <w:color w:val="231F20"/>
        </w:rPr>
        <w:instrText xml:space="preserve"> ADDIN EN.CITE &lt;EndNote&gt;&lt;Cite&gt;&lt;Author&gt;Zhu&lt;/Author&gt;&lt;Year&gt;2014&lt;/Year&gt;&lt;RecNum&gt;382&lt;/RecNum&gt;&lt;DisplayText&gt;(Zhu, et al., 2014)&lt;/DisplayText&gt;&lt;record&gt;&lt;rec-number&gt;382&lt;/rec-number&gt;&lt;foreign-keys&gt;&lt;key app="EN" db-id="tp92zpdpevpvz1ewt26x9wfntztvffdf9za2" timestamp="1509801511"&gt;382&lt;/key&gt;&lt;/foreign-keys&gt;&lt;ref-type name="Journal Article"&gt;17&lt;/ref-type&gt;&lt;contributors&gt;&lt;authors&gt;&lt;author&gt;Zhu, Yu&lt;/author&gt;&lt;author&gt;Zhang, Ling&lt;/author&gt;&lt;author&gt;Zhang, Guo-Dong&lt;/author&gt;&lt;author&gt;Wang, Hong-Ou&lt;/author&gt;&lt;author&gt;Liu, Ming-Yan&lt;/author&gt;&lt;author&gt;Jiang, Yuan&lt;/author&gt;&lt;author&gt;Qi, Li-Sha&lt;/author&gt;&lt;author&gt;Li, Qi&lt;/author&gt;&lt;author&gt;Yang, Ping&lt;/author&gt;&lt;/authors&gt;&lt;/contributors&gt;&lt;titles&gt;&lt;title&gt;Potential mechanisms of benzyl isothiocyanate suppression of invasion and angiogenesis by the U87MG human glioma cell line&lt;/title&gt;&lt;secondary-title&gt;Asian Pac J Cancer Prev&lt;/secondary-title&gt;&lt;/titles&gt;&lt;periodical&gt;&lt;full-title&gt;Asian Pac J Cancer Prev&lt;/full-title&gt;&lt;/periodical&gt;&lt;pages&gt;8225-8&lt;/pages&gt;&lt;volume&gt;15&lt;/volume&gt;&lt;number&gt;19&lt;/number&gt;&lt;dates&gt;&lt;year&gt;2014&lt;/year&gt;&lt;/dates&gt;&lt;urls&gt;&lt;/urls&gt;&lt;/record&gt;&lt;/Cite&gt;&lt;/EndNote&gt;</w:instrText>
      </w:r>
      <w:r w:rsidR="00C178AD" w:rsidRPr="009431C7">
        <w:rPr>
          <w:color w:val="231F20"/>
        </w:rPr>
        <w:fldChar w:fldCharType="separate"/>
      </w:r>
      <w:r w:rsidR="00C178AD" w:rsidRPr="009431C7">
        <w:rPr>
          <w:noProof/>
          <w:color w:val="231F20"/>
        </w:rPr>
        <w:t>(Zhu, et al., 2014)</w:t>
      </w:r>
      <w:r w:rsidR="00C178AD" w:rsidRPr="009431C7">
        <w:rPr>
          <w:color w:val="231F20"/>
        </w:rPr>
        <w:fldChar w:fldCharType="end"/>
      </w:r>
      <w:r w:rsidR="00C178AD" w:rsidRPr="009431C7">
        <w:rPr>
          <w:color w:val="231F20"/>
        </w:rPr>
        <w:t>.</w:t>
      </w:r>
      <w:r w:rsidR="0009315C" w:rsidRPr="0009315C">
        <w:rPr>
          <w:rFonts w:ascii="Times" w:hAnsi="Times"/>
          <w:sz w:val="20"/>
          <w:szCs w:val="20"/>
        </w:rPr>
        <w:t xml:space="preserve"> </w:t>
      </w:r>
    </w:p>
    <w:p w:rsidR="00EF5D13" w:rsidRDefault="00CA0552" w:rsidP="00297619">
      <w:pPr>
        <w:spacing w:line="480" w:lineRule="auto"/>
        <w:ind w:firstLine="567"/>
        <w:jc w:val="both"/>
      </w:pPr>
      <w:r>
        <w:rPr>
          <w:color w:val="231F20"/>
        </w:rPr>
        <w:t>Finally, g</w:t>
      </w:r>
      <w:r w:rsidR="00CF45B1" w:rsidRPr="009431C7">
        <w:rPr>
          <w:color w:val="231F20"/>
        </w:rPr>
        <w:t>rowing evidence also support</w:t>
      </w:r>
      <w:r>
        <w:rPr>
          <w:color w:val="231F20"/>
        </w:rPr>
        <w:t>s</w:t>
      </w:r>
      <w:r w:rsidR="00CF45B1" w:rsidRPr="009431C7">
        <w:rPr>
          <w:color w:val="231F20"/>
        </w:rPr>
        <w:t xml:space="preserve"> the involvement of ITCs in </w:t>
      </w:r>
      <w:r>
        <w:rPr>
          <w:color w:val="231F20"/>
        </w:rPr>
        <w:t xml:space="preserve">regulating </w:t>
      </w:r>
      <w:r w:rsidR="00CF45B1" w:rsidRPr="009431C7">
        <w:rPr>
          <w:color w:val="231F20"/>
        </w:rPr>
        <w:t xml:space="preserve">the epigenetic </w:t>
      </w:r>
      <w:r>
        <w:rPr>
          <w:color w:val="231F20"/>
        </w:rPr>
        <w:t>response</w:t>
      </w:r>
      <w:r w:rsidR="00CC2075" w:rsidRPr="009431C7">
        <w:t xml:space="preserve"> by interfering with all t</w:t>
      </w:r>
      <w:r>
        <w:t xml:space="preserve">he components of the epigenome </w:t>
      </w:r>
      <w:r w:rsidR="00CC2075" w:rsidRPr="009431C7">
        <w:t xml:space="preserve">including </w:t>
      </w:r>
      <w:r w:rsidR="006226C4">
        <w:t>histone deacetylases (</w:t>
      </w:r>
      <w:r w:rsidR="00CC2075" w:rsidRPr="009431C7">
        <w:t>HDACs</w:t>
      </w:r>
      <w:r w:rsidR="00486CA0" w:rsidRPr="009431C7">
        <w:t>)</w:t>
      </w:r>
      <w:r w:rsidR="006226C4">
        <w:t xml:space="preserve">, </w:t>
      </w:r>
      <w:r w:rsidR="006C16F0" w:rsidRPr="009431C7">
        <w:t xml:space="preserve">DNA </w:t>
      </w:r>
      <w:r w:rsidR="006C16F0" w:rsidRPr="009431C7">
        <w:rPr>
          <w:bCs/>
          <w:lang w:val="en"/>
        </w:rPr>
        <w:t>methyltransferase</w:t>
      </w:r>
      <w:r w:rsidR="006226C4">
        <w:rPr>
          <w:bCs/>
          <w:lang w:val="en"/>
        </w:rPr>
        <w:t>s (DNMTs</w:t>
      </w:r>
      <w:r w:rsidR="006C16F0" w:rsidRPr="009431C7">
        <w:t>)</w:t>
      </w:r>
      <w:r w:rsidR="00CC2075" w:rsidRPr="009431C7">
        <w:t xml:space="preserve"> and mi-RNA</w:t>
      </w:r>
      <w:r>
        <w:t xml:space="preserve">s. </w:t>
      </w:r>
      <w:r w:rsidR="001E70A5" w:rsidRPr="009431C7">
        <w:t>ITCs</w:t>
      </w:r>
      <w:r w:rsidR="00CC2075" w:rsidRPr="009431C7">
        <w:t xml:space="preserve"> have been documented to act as potent inhibitors</w:t>
      </w:r>
      <w:r w:rsidR="00773693" w:rsidRPr="009431C7">
        <w:t xml:space="preserve"> </w:t>
      </w:r>
      <w:r>
        <w:t>of HDACs</w:t>
      </w:r>
      <w:r w:rsidR="00CC2075" w:rsidRPr="009431C7">
        <w:t xml:space="preserve"> </w:t>
      </w:r>
      <w:r w:rsidR="00C86A08">
        <w:t>thereb</w:t>
      </w:r>
      <w:r w:rsidR="0032037D">
        <w:t xml:space="preserve">y </w:t>
      </w:r>
      <w:r w:rsidR="00CC2075" w:rsidRPr="009431C7">
        <w:rPr>
          <w:color w:val="000000"/>
        </w:rPr>
        <w:t>resulting in changes in</w:t>
      </w:r>
      <w:r w:rsidR="00CC2075" w:rsidRPr="009431C7">
        <w:rPr>
          <w:color w:val="FF0000"/>
        </w:rPr>
        <w:t xml:space="preserve"> </w:t>
      </w:r>
      <w:r w:rsidR="0032037D" w:rsidRPr="0032037D">
        <w:t>the</w:t>
      </w:r>
      <w:r w:rsidR="0032037D">
        <w:rPr>
          <w:color w:val="FF0000"/>
        </w:rPr>
        <w:t xml:space="preserve"> </w:t>
      </w:r>
      <w:r w:rsidR="00CC2075" w:rsidRPr="009431C7">
        <w:t xml:space="preserve">carcinogenic activity of </w:t>
      </w:r>
      <w:r w:rsidR="0032037D">
        <w:t xml:space="preserve">various </w:t>
      </w:r>
      <w:r w:rsidR="00CC2075" w:rsidRPr="009431C7">
        <w:t xml:space="preserve">xenobiotics through Nrf2-mediated induction of phase II detoxification enzymes, </w:t>
      </w:r>
      <w:r w:rsidR="00CC2075" w:rsidRPr="009431C7">
        <w:rPr>
          <w:color w:val="000000"/>
        </w:rPr>
        <w:t xml:space="preserve">induction of cell cycle </w:t>
      </w:r>
      <w:r w:rsidR="0032037D">
        <w:rPr>
          <w:color w:val="000000"/>
        </w:rPr>
        <w:t xml:space="preserve">growth </w:t>
      </w:r>
      <w:r w:rsidR="00CC2075" w:rsidRPr="009431C7">
        <w:rPr>
          <w:color w:val="000000"/>
        </w:rPr>
        <w:t>arrest and apoptosis</w:t>
      </w:r>
      <w:r w:rsidR="001E70A5" w:rsidRPr="009431C7">
        <w:rPr>
          <w:color w:val="000000"/>
        </w:rPr>
        <w:t xml:space="preserve"> </w:t>
      </w:r>
      <w:r w:rsidR="001E70A5" w:rsidRPr="009431C7">
        <w:rPr>
          <w:color w:val="000000"/>
        </w:rPr>
        <w:fldChar w:fldCharType="begin">
          <w:fldData xml:space="preserve">PEVuZE5vdGU+PENpdGU+PEF1dGhvcj5CYXRyYTwvQXV0aG9yPjxZZWFyPjIwMTA8L1llYXI+PFJl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</w:fldData>
        </w:fldChar>
      </w:r>
      <w:r w:rsidR="001E70A5" w:rsidRPr="009431C7">
        <w:rPr>
          <w:color w:val="000000"/>
        </w:rPr>
        <w:instrText xml:space="preserve"> ADDIN EN.CITE </w:instrText>
      </w:r>
      <w:r w:rsidR="001E70A5" w:rsidRPr="009431C7">
        <w:rPr>
          <w:color w:val="000000"/>
        </w:rPr>
        <w:fldChar w:fldCharType="begin">
          <w:fldData xml:space="preserve">PEVuZE5vdGU+PENpdGU+PEF1dGhvcj5CYXRyYTwvQXV0aG9yPjxZZWFyPjIwMTA8L1llYXI+PFJl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</w:fldData>
        </w:fldChar>
      </w:r>
      <w:r w:rsidR="001E70A5" w:rsidRPr="009431C7">
        <w:rPr>
          <w:color w:val="000000"/>
        </w:rPr>
        <w:instrText xml:space="preserve"> ADDIN EN.CITE.DATA </w:instrText>
      </w:r>
      <w:r w:rsidR="001E70A5" w:rsidRPr="009431C7">
        <w:rPr>
          <w:color w:val="000000"/>
        </w:rPr>
      </w:r>
      <w:r w:rsidR="001E70A5" w:rsidRPr="009431C7">
        <w:rPr>
          <w:color w:val="000000"/>
        </w:rPr>
        <w:fldChar w:fldCharType="end"/>
      </w:r>
      <w:r w:rsidR="001E70A5" w:rsidRPr="009431C7">
        <w:rPr>
          <w:color w:val="000000"/>
        </w:rPr>
      </w:r>
      <w:r w:rsidR="001E70A5" w:rsidRPr="009431C7">
        <w:rPr>
          <w:color w:val="000000"/>
        </w:rPr>
        <w:fldChar w:fldCharType="separate"/>
      </w:r>
      <w:r w:rsidR="001E70A5" w:rsidRPr="009431C7">
        <w:rPr>
          <w:noProof/>
          <w:color w:val="000000"/>
        </w:rPr>
        <w:t>(Batra, et al., 2010; Rajendran, et al.</w:t>
      </w:r>
      <w:r w:rsidR="006226C4">
        <w:rPr>
          <w:noProof/>
          <w:color w:val="000000"/>
        </w:rPr>
        <w:t xml:space="preserve">, 2013; Su, et al., 2014; </w:t>
      </w:r>
      <w:r w:rsidR="001E70A5" w:rsidRPr="009431C7">
        <w:rPr>
          <w:noProof/>
          <w:color w:val="000000"/>
        </w:rPr>
        <w:t>Wang, et al., 2008; Yuanfeng, et al., 2015)</w:t>
      </w:r>
      <w:r w:rsidR="001E70A5" w:rsidRPr="009431C7">
        <w:rPr>
          <w:color w:val="000000"/>
        </w:rPr>
        <w:fldChar w:fldCharType="end"/>
      </w:r>
      <w:r w:rsidR="00CC2075" w:rsidRPr="009431C7">
        <w:t>.</w:t>
      </w:r>
      <w:r w:rsidR="001E70A5" w:rsidRPr="009431C7">
        <w:t xml:space="preserve"> Similarly, ITCs also exert inhibitory effects on DNMTs</w:t>
      </w:r>
      <w:r w:rsidR="00B31A1B">
        <w:t xml:space="preserve"> </w:t>
      </w:r>
      <w:r w:rsidR="008E068A">
        <w:t>suggesting that they can act as</w:t>
      </w:r>
      <w:r w:rsidR="001E70A5" w:rsidRPr="009431C7">
        <w:t xml:space="preserve"> </w:t>
      </w:r>
      <w:r w:rsidR="008E068A">
        <w:t xml:space="preserve">modulatory </w:t>
      </w:r>
      <w:r w:rsidR="001E70A5" w:rsidRPr="009431C7">
        <w:t>epig</w:t>
      </w:r>
      <w:r w:rsidR="008E068A">
        <w:t xml:space="preserve">enetic agents capable of </w:t>
      </w:r>
      <w:r w:rsidR="001E70A5" w:rsidRPr="009431C7">
        <w:t>inhibiting both DNA hyper</w:t>
      </w:r>
      <w:r w:rsidR="00010FA1">
        <w:t>-</w:t>
      </w:r>
      <w:r w:rsidR="001E70A5" w:rsidRPr="009431C7">
        <w:t>methylation and histone de</w:t>
      </w:r>
      <w:r w:rsidR="00010FA1">
        <w:t>-</w:t>
      </w:r>
      <w:r w:rsidR="001E70A5" w:rsidRPr="009431C7">
        <w:t>acetylation</w:t>
      </w:r>
      <w:r w:rsidR="006B5D54" w:rsidRPr="009431C7">
        <w:t xml:space="preserve"> </w:t>
      </w:r>
      <w:r w:rsidR="006B5D54" w:rsidRPr="009431C7">
        <w:fldChar w:fldCharType="begin">
          <w:fldData xml:space="preserve">PEVuZE5vdGU+PENpdGU+PEF1dGhvcj5NZWVyYW48L0F1dGhvcj48WWVhcj4yMDEwPC9ZZWFyPjxS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</w:fldData>
        </w:fldChar>
      </w:r>
      <w:r w:rsidR="006B5D54" w:rsidRPr="009431C7">
        <w:instrText xml:space="preserve"> ADDIN EN.CITE </w:instrText>
      </w:r>
      <w:r w:rsidR="006B5D54" w:rsidRPr="009431C7">
        <w:fldChar w:fldCharType="begin">
          <w:fldData xml:space="preserve">PEVuZE5vdGU+PENpdGU+PEF1dGhvcj5NZWVyYW48L0F1dGhvcj48WWVhcj4yMDEwPC9ZZWFyPjxS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</w:fldData>
        </w:fldChar>
      </w:r>
      <w:r w:rsidR="006B5D54" w:rsidRPr="009431C7">
        <w:instrText xml:space="preserve"> ADDIN EN.CITE.DATA </w:instrText>
      </w:r>
      <w:r w:rsidR="006B5D54" w:rsidRPr="009431C7">
        <w:fldChar w:fldCharType="end"/>
      </w:r>
      <w:r w:rsidR="006B5D54" w:rsidRPr="009431C7">
        <w:fldChar w:fldCharType="separate"/>
      </w:r>
      <w:r w:rsidR="006B5D54" w:rsidRPr="009431C7">
        <w:rPr>
          <w:noProof/>
        </w:rPr>
        <w:t>(</w:t>
      </w:r>
      <w:r w:rsidR="00B31A1B" w:rsidRPr="009431C7">
        <w:fldChar w:fldCharType="begin">
          <w:fldData xml:space="preserve">PEVuZE5vdGU+PENpdGU+PEF1dGhvcj5Xb25nPC9BdXRob3I+PFllYXI+MjAxNDwvWWVhcj48UmVj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</w:fldData>
        </w:fldChar>
      </w:r>
      <w:r w:rsidR="00B31A1B" w:rsidRPr="009431C7">
        <w:instrText xml:space="preserve"> ADDIN EN.CITE </w:instrText>
      </w:r>
      <w:r w:rsidR="00B31A1B" w:rsidRPr="009431C7">
        <w:fldChar w:fldCharType="begin">
          <w:fldData xml:space="preserve">PEVuZE5vdGU+PENpdGU+PEF1dGhvcj5Xb25nPC9BdXRob3I+PFllYXI+MjAxNDwvWWVhcj48UmVj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</w:fldData>
        </w:fldChar>
      </w:r>
      <w:r w:rsidR="00B31A1B" w:rsidRPr="009431C7">
        <w:instrText xml:space="preserve"> ADDIN EN.CITE.DATA </w:instrText>
      </w:r>
      <w:r w:rsidR="00B31A1B" w:rsidRPr="009431C7">
        <w:fldChar w:fldCharType="end"/>
      </w:r>
      <w:r w:rsidR="00B31A1B" w:rsidRPr="009431C7">
        <w:fldChar w:fldCharType="separate"/>
      </w:r>
      <w:r w:rsidR="00B31A1B" w:rsidRPr="009431C7">
        <w:rPr>
          <w:noProof/>
        </w:rPr>
        <w:t>Hsu, et al., 2011; Wong, et al., 2014</w:t>
      </w:r>
      <w:r w:rsidR="00B31A1B">
        <w:rPr>
          <w:noProof/>
        </w:rPr>
        <w:t xml:space="preserve">; </w:t>
      </w:r>
      <w:r w:rsidR="00B31A1B" w:rsidRPr="009431C7">
        <w:fldChar w:fldCharType="end"/>
      </w:r>
      <w:r w:rsidR="006B5D54" w:rsidRPr="009431C7">
        <w:rPr>
          <w:noProof/>
        </w:rPr>
        <w:t xml:space="preserve">Meeran, et </w:t>
      </w:r>
      <w:r w:rsidR="006226C4">
        <w:rPr>
          <w:noProof/>
        </w:rPr>
        <w:t xml:space="preserve">al., 2010; Su, et al., 2014; </w:t>
      </w:r>
      <w:r w:rsidR="006B5D54" w:rsidRPr="009431C7">
        <w:rPr>
          <w:noProof/>
        </w:rPr>
        <w:t>Zhang, et al., 2013)</w:t>
      </w:r>
      <w:r w:rsidR="006B5D54" w:rsidRPr="009431C7">
        <w:fldChar w:fldCharType="end"/>
      </w:r>
      <w:r w:rsidR="001E70A5" w:rsidRPr="009431C7">
        <w:t>.</w:t>
      </w:r>
      <w:r w:rsidR="006B5D54" w:rsidRPr="009431C7">
        <w:t xml:space="preserve"> This is </w:t>
      </w:r>
      <w:r w:rsidR="008E068A">
        <w:t>best-</w:t>
      </w:r>
      <w:r w:rsidR="00F75246" w:rsidRPr="009431C7">
        <w:t xml:space="preserve">illustrated in the case of </w:t>
      </w:r>
      <w:r w:rsidR="008E068A">
        <w:t xml:space="preserve">the </w:t>
      </w:r>
      <w:r w:rsidR="006B5D54" w:rsidRPr="009431C7">
        <w:t>Ras-association domain family 1 isoform A (</w:t>
      </w:r>
      <w:r w:rsidR="006B5D54" w:rsidRPr="009431C7">
        <w:rPr>
          <w:i/>
        </w:rPr>
        <w:t>RASSF1A</w:t>
      </w:r>
      <w:r w:rsidR="006B5D54" w:rsidRPr="009431C7">
        <w:t>)</w:t>
      </w:r>
      <w:r w:rsidR="008E068A">
        <w:t xml:space="preserve"> gene</w:t>
      </w:r>
      <w:r w:rsidR="00F75246" w:rsidRPr="009431C7">
        <w:t xml:space="preserve"> which was </w:t>
      </w:r>
      <w:r w:rsidR="008E068A">
        <w:t xml:space="preserve">shown to be </w:t>
      </w:r>
      <w:r w:rsidR="00F75246" w:rsidRPr="009431C7">
        <w:t xml:space="preserve">reactivated after treatment with </w:t>
      </w:r>
      <w:r w:rsidR="006B5D54" w:rsidRPr="009431C7">
        <w:t xml:space="preserve">PEITC </w:t>
      </w:r>
      <w:r w:rsidR="008E068A">
        <w:t>(</w:t>
      </w:r>
      <w:r w:rsidR="006B5D54" w:rsidRPr="009431C7">
        <w:t xml:space="preserve">through changes in </w:t>
      </w:r>
      <w:r w:rsidR="008E068A">
        <w:t xml:space="preserve">the activity of </w:t>
      </w:r>
      <w:r w:rsidR="00F75246" w:rsidRPr="009431C7">
        <w:t>both DNMT</w:t>
      </w:r>
      <w:r w:rsidR="006B5D54" w:rsidRPr="009431C7">
        <w:t xml:space="preserve">s </w:t>
      </w:r>
      <w:r w:rsidR="00F75246" w:rsidRPr="009431C7">
        <w:t>and HDACs</w:t>
      </w:r>
      <w:r w:rsidR="008E068A">
        <w:t xml:space="preserve">) leading to apoptotic induction </w:t>
      </w:r>
      <w:r w:rsidR="00010FA1">
        <w:t>in LNCaP cells</w:t>
      </w:r>
      <w:r w:rsidR="00F75246" w:rsidRPr="009431C7">
        <w:t xml:space="preserve"> </w:t>
      </w:r>
      <w:r w:rsidR="00F75246" w:rsidRPr="009431C7">
        <w:fldChar w:fldCharType="begin"/>
      </w:r>
      <w:r w:rsidR="00F75246" w:rsidRPr="009431C7">
        <w:instrText xml:space="preserve"> ADDIN EN.CITE &lt;EndNote&gt;&lt;Cite&gt;&lt;Author&gt;Boyanapalli&lt;/Author&gt;&lt;Year&gt;2016&lt;/Year&gt;&lt;RecNum&gt;368&lt;/RecNum&gt;&lt;DisplayText&gt;(Boyanapalli, et al., 2016)&lt;/DisplayText&gt;&lt;record&gt;&lt;rec-number&gt;368&lt;/rec-number&gt;&lt;foreign-keys&gt;&lt;key app="EN" db-id="tp92zpdpevpvz1ewt26x9wfntztvffdf9za2" timestamp="1509801506"&gt;368&lt;/key&gt;&lt;/foreign-keys&gt;&lt;ref-type name="Journal Article"&gt;17&lt;/ref-type&gt;&lt;contributors&gt;&lt;authors&gt;&lt;author&gt;Boyanapalli, Sarandeep SS&lt;/author&gt;&lt;author&gt;Li, Wenji&lt;/author&gt;&lt;author&gt;Fuentes, Francisco&lt;/author&gt;&lt;author&gt;Guo, Yue&lt;/author&gt;&lt;author&gt;Ramirez, Christina N&lt;/author&gt;&lt;author&gt;Gonzalez, Ximena-Parades&lt;/author&gt;&lt;author&gt;Pung, Douglas&lt;/author&gt;&lt;author&gt;Kong, Ah-Ng Tony&lt;/author&gt;&lt;/authors&gt;&lt;/contributors&gt;&lt;titles&gt;&lt;title&gt;Epigenetic reactivation of RASSF1A by phenethyl isothiocyanate (PEITC) and promotion of apoptosis in LNCaP cells&lt;/title&gt;&lt;secondary-title&gt;Pharmacological research&lt;/secondary-title&gt;&lt;/titles&gt;&lt;periodical&gt;&lt;full-title&gt;Pharmacological Research&lt;/full-title&gt;&lt;/periodical&gt;&lt;pages&gt;175-184&lt;/pages&gt;&lt;volume&gt;114&lt;/volume&gt;&lt;dates&gt;&lt;year&gt;2016&lt;/year&gt;&lt;/dates&gt;&lt;isbn&gt;1043-6618&lt;/isbn&gt;&lt;urls&gt;&lt;/urls&gt;&lt;/record&gt;&lt;/Cite&gt;&lt;/EndNote&gt;</w:instrText>
      </w:r>
      <w:r w:rsidR="00F75246" w:rsidRPr="009431C7">
        <w:fldChar w:fldCharType="separate"/>
      </w:r>
      <w:r w:rsidR="00F75246" w:rsidRPr="009431C7">
        <w:rPr>
          <w:noProof/>
        </w:rPr>
        <w:t>(Boyanapalli, et al., 2016)</w:t>
      </w:r>
      <w:r w:rsidR="00F75246" w:rsidRPr="009431C7">
        <w:fldChar w:fldCharType="end"/>
      </w:r>
      <w:r w:rsidR="006B5D54" w:rsidRPr="009431C7">
        <w:t>.</w:t>
      </w:r>
      <w:r w:rsidR="00F75246" w:rsidRPr="009431C7">
        <w:t xml:space="preserve"> Another significant aspect of ITCs interaction with the epigenome is their modulatory effect on </w:t>
      </w:r>
      <w:r w:rsidR="00712B88">
        <w:t xml:space="preserve">levels of </w:t>
      </w:r>
      <w:r w:rsidR="00F75246" w:rsidRPr="009431C7">
        <w:rPr>
          <w:color w:val="000000"/>
          <w:shd w:val="clear" w:color="auto" w:fill="FFFFFF"/>
        </w:rPr>
        <w:t>mi</w:t>
      </w:r>
      <w:r w:rsidR="00712B88">
        <w:rPr>
          <w:color w:val="000000"/>
          <w:shd w:val="clear" w:color="auto" w:fill="FFFFFF"/>
        </w:rPr>
        <w:t>-RNAs in a wide range of malignancies including colon</w:t>
      </w:r>
      <w:r w:rsidR="00CF770B" w:rsidRPr="009431C7">
        <w:rPr>
          <w:color w:val="000000"/>
          <w:shd w:val="clear" w:color="auto" w:fill="FFFFFF"/>
        </w:rPr>
        <w:t xml:space="preserve"> </w:t>
      </w:r>
      <w:r w:rsidR="00CF770B" w:rsidRPr="009431C7">
        <w:fldChar w:fldCharType="begin"/>
      </w:r>
      <w:r w:rsidR="00CF770B" w:rsidRPr="009431C7">
        <w:instrText xml:space="preserve"> ADDIN EN.CITE &lt;EndNote&gt;&lt;Cite&gt;&lt;Author&gt;Slaby&lt;/Author&gt;&lt;Year&gt;2013&lt;/Year&gt;&lt;RecNum&gt;370&lt;/RecNum&gt;&lt;DisplayText&gt;(Slaby, et al., 2013)&lt;/DisplayText&gt;&lt;record&gt;&lt;rec-number&gt;370&lt;/rec-number&gt;&lt;foreign-keys&gt;&lt;key app="EN" db-id="tp92zpdpevpvz1ewt26x9wfntztvffdf9za2" timestamp="1509801506"&gt;370&lt;/key&gt;&lt;/foreign-keys&gt;&lt;ref-type name="Journal Article"&gt;17&lt;/ref-type&gt;&lt;contributors&gt;&lt;authors&gt;&lt;author&gt;Slaby, Ondrej&lt;/author&gt;&lt;author&gt;Sachlova, Milana&lt;/author&gt;&lt;author&gt;Brezkova, Veronika&lt;/author&gt;&lt;author&gt;Hezova, Renata&lt;/author&gt;&lt;author&gt;Kovarikova, Alena&lt;/author&gt;&lt;author&gt;Bischofová, Svatava&lt;/author&gt;&lt;author&gt;Sevcikova, Sabina&lt;/author&gt;&lt;author&gt;Bienertova-Vasku, Julie&lt;/author&gt;&lt;author&gt;Vasku, Anna&lt;/author&gt;&lt;author&gt;Svoboda, Marek&lt;/author&gt;&lt;/authors&gt;&lt;/contributors&gt;&lt;titles&gt;&lt;title&gt;Identification of microRNAs regulated by isothiocyanates and association of polymorphisms inside their target sites with risk of sporadic colorectal cancer&lt;/title&gt;&lt;secondary-title&gt;Nutrition and cancer&lt;/secondary-title&gt;&lt;/titles&gt;&lt;periodical&gt;&lt;full-title&gt;Nutrition and cancer&lt;/full-title&gt;&lt;/periodical&gt;&lt;pages&gt;247-254&lt;/pages&gt;&lt;volume&gt;65&lt;/volume&gt;&lt;number&gt;2&lt;/number&gt;&lt;dates&gt;&lt;year&gt;2013&lt;/year&gt;&lt;/dates&gt;&lt;isbn&gt;0163-5581&lt;/isbn&gt;&lt;urls&gt;&lt;/urls&gt;&lt;/record&gt;&lt;/Cite&gt;&lt;/EndNote&gt;</w:instrText>
      </w:r>
      <w:r w:rsidR="00CF770B" w:rsidRPr="009431C7">
        <w:fldChar w:fldCharType="separate"/>
      </w:r>
      <w:r w:rsidR="00CF770B" w:rsidRPr="009431C7">
        <w:rPr>
          <w:noProof/>
        </w:rPr>
        <w:t>(Slaby, et al., 2013)</w:t>
      </w:r>
      <w:r w:rsidR="00CF770B" w:rsidRPr="009431C7">
        <w:fldChar w:fldCharType="end"/>
      </w:r>
      <w:r w:rsidR="00CF770B" w:rsidRPr="009431C7">
        <w:t xml:space="preserve">, osteosarcoma </w:t>
      </w:r>
      <w:r w:rsidR="00CF770B" w:rsidRPr="009431C7">
        <w:fldChar w:fldCharType="begin"/>
      </w:r>
      <w:r w:rsidR="00CF770B" w:rsidRPr="009431C7">
        <w:instrText xml:space="preserve"> ADDIN EN.CITE &lt;EndNote&gt;&lt;Cite&gt;&lt;Author&gt;Yan&lt;/Author&gt;&lt;Year&gt;2012&lt;/Year&gt;&lt;RecNum&gt;371&lt;/RecNum&gt;&lt;DisplayText&gt;(K. Yan, et al., 2012)&lt;/DisplayText&gt;&lt;record&gt;&lt;rec-number&gt;371&lt;/rec-number&gt;&lt;foreign-keys&gt;&lt;key app="EN" db-id="tp92zpdpevpvz1ewt26x9wfntztvffdf9za2" timestamp="1509801507"&gt;371&lt;/key&gt;&lt;/foreign-keys&gt;&lt;ref-type name="Journal Article"&gt;17&lt;/ref-type&gt;&lt;contributors&gt;&lt;authors&gt;&lt;author&gt;Yan, Kang&lt;/author&gt;&lt;author&gt;Gao, Jie&lt;/author&gt;&lt;author&gt;Yang, Tongtao&lt;/author&gt;&lt;author&gt;Ma, Qiong&lt;/author&gt;&lt;author&gt;Qiu, Xiuchun&lt;/author&gt;&lt;author&gt;Fan, Qingyu&lt;/author&gt;&lt;author&gt;Ma, Baoan&lt;/author&gt;&lt;/authors&gt;&lt;/contributors&gt;&lt;titles&gt;&lt;title&gt;MicroRNA-34a inhibits the proliferation and metastasis of osteosarcoma cells both in vitro and in vivo&lt;/title&gt;&lt;secondary-title&gt;PloS one&lt;/secondary-title&gt;&lt;/titles&gt;&lt;periodical&gt;&lt;full-title&gt;PloS one&lt;/full-title&gt;&lt;/periodical&gt;&lt;pages&gt;e33778&lt;/pages&gt;&lt;volume&gt;7&lt;/volume&gt;&lt;number&gt;3&lt;/number&gt;&lt;dates&gt;&lt;year&gt;2012&lt;/year&gt;&lt;/dates&gt;&lt;isbn&gt;1932-6203&lt;/isbn&gt;&lt;urls&gt;&lt;/urls&gt;&lt;/record&gt;&lt;/Cite&gt;&lt;/EndNote&gt;</w:instrText>
      </w:r>
      <w:r w:rsidR="00CF770B" w:rsidRPr="009431C7">
        <w:fldChar w:fldCharType="separate"/>
      </w:r>
      <w:r w:rsidR="006226C4">
        <w:rPr>
          <w:noProof/>
        </w:rPr>
        <w:t>(</w:t>
      </w:r>
      <w:r w:rsidR="00CF770B" w:rsidRPr="009431C7">
        <w:rPr>
          <w:noProof/>
        </w:rPr>
        <w:t>Yan, et al., 2012)</w:t>
      </w:r>
      <w:r w:rsidR="00CF770B" w:rsidRPr="009431C7">
        <w:fldChar w:fldCharType="end"/>
      </w:r>
      <w:r w:rsidR="00712B88">
        <w:t>, bladder</w:t>
      </w:r>
      <w:r w:rsidR="00CF770B" w:rsidRPr="009431C7">
        <w:t xml:space="preserve"> </w:t>
      </w:r>
      <w:r w:rsidR="00CF770B" w:rsidRPr="009431C7">
        <w:rPr>
          <w:color w:val="252525"/>
        </w:rPr>
        <w:fldChar w:fldCharType="begin">
          <w:fldData xml:space="preserve">PEVuZE5vdGU+PENpdGU+PEF1dGhvcj5TaGFuPC9BdXRob3I+PFllYXI+MjAxMzwvWWVhcj48UmVj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</w:fldData>
        </w:fldChar>
      </w:r>
      <w:r w:rsidR="00CF770B" w:rsidRPr="009431C7">
        <w:rPr>
          <w:color w:val="252525"/>
        </w:rPr>
        <w:instrText xml:space="preserve"> ADDIN EN.CITE </w:instrText>
      </w:r>
      <w:r w:rsidR="00CF770B" w:rsidRPr="009431C7">
        <w:rPr>
          <w:color w:val="252525"/>
        </w:rPr>
        <w:fldChar w:fldCharType="begin">
          <w:fldData xml:space="preserve">PEVuZE5vdGU+PENpdGU+PEF1dGhvcj5TaGFuPC9BdXRob3I+PFllYXI+MjAxMzwvWWVhcj48UmVj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</w:fldData>
        </w:fldChar>
      </w:r>
      <w:r w:rsidR="00CF770B" w:rsidRPr="009431C7">
        <w:rPr>
          <w:color w:val="252525"/>
        </w:rPr>
        <w:instrText xml:space="preserve"> ADDIN EN.CITE.DATA </w:instrText>
      </w:r>
      <w:r w:rsidR="00CF770B" w:rsidRPr="009431C7">
        <w:rPr>
          <w:color w:val="252525"/>
        </w:rPr>
      </w:r>
      <w:r w:rsidR="00CF770B" w:rsidRPr="009431C7">
        <w:rPr>
          <w:color w:val="252525"/>
        </w:rPr>
        <w:fldChar w:fldCharType="end"/>
      </w:r>
      <w:r w:rsidR="00CF770B" w:rsidRPr="009431C7">
        <w:rPr>
          <w:color w:val="252525"/>
        </w:rPr>
      </w:r>
      <w:r w:rsidR="00CF770B" w:rsidRPr="009431C7">
        <w:rPr>
          <w:color w:val="252525"/>
        </w:rPr>
        <w:fldChar w:fldCharType="separate"/>
      </w:r>
      <w:r w:rsidR="006226C4">
        <w:rPr>
          <w:noProof/>
          <w:color w:val="252525"/>
        </w:rPr>
        <w:t>(</w:t>
      </w:r>
      <w:r w:rsidR="00CF770B" w:rsidRPr="009431C7">
        <w:rPr>
          <w:noProof/>
          <w:color w:val="252525"/>
        </w:rPr>
        <w:t>Shan, et al., 2013)</w:t>
      </w:r>
      <w:r w:rsidR="00CF770B" w:rsidRPr="009431C7">
        <w:rPr>
          <w:color w:val="252525"/>
        </w:rPr>
        <w:fldChar w:fldCharType="end"/>
      </w:r>
      <w:r w:rsidR="000A0BC9" w:rsidRPr="009431C7">
        <w:rPr>
          <w:color w:val="252525"/>
        </w:rPr>
        <w:t xml:space="preserve"> </w:t>
      </w:r>
      <w:r w:rsidR="00CF770B" w:rsidRPr="009431C7">
        <w:t xml:space="preserve">and </w:t>
      </w:r>
      <w:r w:rsidR="000A0BC9" w:rsidRPr="009431C7">
        <w:t>glioblastoma</w:t>
      </w:r>
      <w:r w:rsidR="00CF770B" w:rsidRPr="009431C7">
        <w:t xml:space="preserve"> </w:t>
      </w:r>
      <w:r w:rsidR="00CF770B" w:rsidRPr="009431C7">
        <w:fldChar w:fldCharType="begin">
          <w:fldData xml:space="preserve">PEVuZE5vdGU+PENpdGU+PEF1dGhvcj5MYW48L0F1dGhvcj48WWVhcj4yMDE1PC9ZZWFyPjxSZWNO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</w:fldData>
        </w:fldChar>
      </w:r>
      <w:r w:rsidR="00CF770B" w:rsidRPr="009431C7">
        <w:instrText xml:space="preserve"> ADDIN EN.CITE </w:instrText>
      </w:r>
      <w:r w:rsidR="00CF770B" w:rsidRPr="009431C7">
        <w:fldChar w:fldCharType="begin">
          <w:fldData xml:space="preserve">PEVuZE5vdGU+PENpdGU+PEF1dGhvcj5MYW48L0F1dGhvcj48WWVhcj4yMDE1PC9ZZWFyPjxSZWNO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</w:fldData>
        </w:fldChar>
      </w:r>
      <w:r w:rsidR="00CF770B" w:rsidRPr="009431C7">
        <w:instrText xml:space="preserve"> ADDIN EN.CITE.DATA </w:instrText>
      </w:r>
      <w:r w:rsidR="00CF770B" w:rsidRPr="009431C7">
        <w:fldChar w:fldCharType="end"/>
      </w:r>
      <w:r w:rsidR="00CF770B" w:rsidRPr="009431C7">
        <w:fldChar w:fldCharType="separate"/>
      </w:r>
      <w:r w:rsidR="00CF770B" w:rsidRPr="009431C7">
        <w:rPr>
          <w:noProof/>
        </w:rPr>
        <w:t>(Lan, et al., 2015)</w:t>
      </w:r>
      <w:r w:rsidR="00CF770B" w:rsidRPr="009431C7">
        <w:fldChar w:fldCharType="end"/>
      </w:r>
      <w:r w:rsidR="000A0BC9" w:rsidRPr="009431C7">
        <w:t>.</w:t>
      </w:r>
    </w:p>
    <w:p w:rsidR="008E068A" w:rsidRPr="009431C7" w:rsidRDefault="008E068A" w:rsidP="00297619">
      <w:pPr>
        <w:spacing w:line="480" w:lineRule="auto"/>
        <w:jc w:val="both"/>
      </w:pPr>
    </w:p>
    <w:p w:rsidR="00C04B90" w:rsidRPr="009431C7" w:rsidRDefault="00D171CF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bookmarkStart w:id="9" w:name="_Toc511334865"/>
      <w:r w:rsidR="00C04B90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TCs in skin cancer chemoprevention</w:t>
      </w:r>
      <w:bookmarkEnd w:id="9"/>
    </w:p>
    <w:p w:rsidR="00EF5D13" w:rsidRDefault="003469CC" w:rsidP="00297619">
      <w:pPr>
        <w:spacing w:line="480" w:lineRule="auto"/>
        <w:ind w:firstLine="567"/>
        <w:jc w:val="both"/>
      </w:pPr>
      <w:r>
        <w:t>E</w:t>
      </w:r>
      <w:r w:rsidR="0015188F" w:rsidRPr="009431C7">
        <w:t xml:space="preserve">vidence </w:t>
      </w:r>
      <w:r w:rsidR="00F33601" w:rsidRPr="009431C7">
        <w:t>support</w:t>
      </w:r>
      <w:r>
        <w:t>s</w:t>
      </w:r>
      <w:r w:rsidR="00F33601" w:rsidRPr="009431C7">
        <w:t xml:space="preserve"> the protective effect of I</w:t>
      </w:r>
      <w:r w:rsidR="0015188F" w:rsidRPr="009431C7">
        <w:t>TCs</w:t>
      </w:r>
      <w:r w:rsidR="007A6C74" w:rsidRPr="009431C7">
        <w:t xml:space="preserve"> </w:t>
      </w:r>
      <w:r w:rsidR="006C0B40" w:rsidRPr="009431C7">
        <w:t>against both UV-</w:t>
      </w:r>
      <w:r w:rsidR="001A58C6" w:rsidRPr="009431C7">
        <w:rPr>
          <w:noProof/>
        </w:rPr>
        <w:t xml:space="preserve"> </w:t>
      </w:r>
      <w:r w:rsidR="00587564" w:rsidRPr="009431C7">
        <w:t>and chemically-induced</w:t>
      </w:r>
      <w:r w:rsidR="00587564">
        <w:t xml:space="preserve"> skin carcinogenesis</w:t>
      </w:r>
      <w:r w:rsidR="00587564" w:rsidRPr="009431C7">
        <w:t xml:space="preserve"> </w:t>
      </w:r>
      <w:r w:rsidR="00DD2634" w:rsidRPr="009431C7">
        <w:rPr>
          <w:noProof/>
        </w:rPr>
        <w:fldChar w:fldCharType="begin">
          <w:fldData xml:space="preserve">PEVuZE5vdGU+PENpdGU+PEF1dGhvcj5EaW5rb3ZhLUtvc3RvdmE8L0F1dGhvcj48WWVhcj4yMDA2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=
</w:fldData>
        </w:fldChar>
      </w:r>
      <w:r w:rsidR="00DD2634" w:rsidRPr="009431C7">
        <w:rPr>
          <w:noProof/>
        </w:rPr>
        <w:instrText xml:space="preserve"> ADDIN EN.CITE </w:instrText>
      </w:r>
      <w:r w:rsidR="00DD2634" w:rsidRPr="009431C7">
        <w:rPr>
          <w:noProof/>
        </w:rPr>
        <w:fldChar w:fldCharType="begin">
          <w:fldData xml:space="preserve">PEVuZE5vdGU+PENpdGU+PEF1dGhvcj5EaW5rb3ZhLUtvc3RvdmE8L0F1dGhvcj48WWVhcj4yMDA2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=
</w:fldData>
        </w:fldChar>
      </w:r>
      <w:r w:rsidR="00DD2634" w:rsidRPr="009431C7">
        <w:rPr>
          <w:noProof/>
        </w:rPr>
        <w:instrText xml:space="preserve"> ADDIN EN.CITE.DATA </w:instrText>
      </w:r>
      <w:r w:rsidR="00DD2634" w:rsidRPr="009431C7">
        <w:rPr>
          <w:noProof/>
        </w:rPr>
      </w:r>
      <w:r w:rsidR="00DD2634" w:rsidRPr="009431C7">
        <w:rPr>
          <w:noProof/>
        </w:rPr>
        <w:fldChar w:fldCharType="end"/>
      </w:r>
      <w:r w:rsidR="00DD2634" w:rsidRPr="009431C7">
        <w:rPr>
          <w:noProof/>
        </w:rPr>
      </w:r>
      <w:r w:rsidR="00DD2634" w:rsidRPr="009431C7">
        <w:rPr>
          <w:noProof/>
        </w:rPr>
        <w:fldChar w:fldCharType="separate"/>
      </w:r>
      <w:r w:rsidR="006226C4">
        <w:rPr>
          <w:noProof/>
        </w:rPr>
        <w:t>(</w:t>
      </w:r>
      <w:r w:rsidR="00DD2634" w:rsidRPr="009431C7">
        <w:rPr>
          <w:noProof/>
        </w:rPr>
        <w:t>Dinkova-K</w:t>
      </w:r>
      <w:r w:rsidR="006226C4">
        <w:rPr>
          <w:noProof/>
        </w:rPr>
        <w:t xml:space="preserve">ostova, et al., 2010; </w:t>
      </w:r>
      <w:r w:rsidR="00DD2634" w:rsidRPr="009431C7">
        <w:rPr>
          <w:noProof/>
        </w:rPr>
        <w:t>D</w:t>
      </w:r>
      <w:r w:rsidR="006226C4">
        <w:rPr>
          <w:noProof/>
        </w:rPr>
        <w:t xml:space="preserve">inkova-Kostova, et al., 2007; </w:t>
      </w:r>
      <w:r w:rsidR="00DD2634" w:rsidRPr="009431C7">
        <w:rPr>
          <w:noProof/>
        </w:rPr>
        <w:t>Dink</w:t>
      </w:r>
      <w:r w:rsidR="006226C4">
        <w:rPr>
          <w:noProof/>
        </w:rPr>
        <w:t xml:space="preserve">ova-Kostova, et al., 2006; </w:t>
      </w:r>
      <w:r w:rsidR="00DD2634" w:rsidRPr="009431C7">
        <w:rPr>
          <w:noProof/>
        </w:rPr>
        <w:t>Talalay, et al., 2007</w:t>
      </w:r>
      <w:r w:rsidR="00587564">
        <w:rPr>
          <w:noProof/>
        </w:rPr>
        <w:t>;</w:t>
      </w:r>
      <w:r w:rsidR="00DD2634" w:rsidRPr="009431C7">
        <w:rPr>
          <w:noProof/>
        </w:rPr>
        <w:fldChar w:fldCharType="end"/>
      </w:r>
      <w:r w:rsidR="00D63485" w:rsidRPr="009431C7">
        <w:rPr>
          <w:color w:val="FF0000"/>
        </w:rPr>
        <w:t xml:space="preserve"> </w:t>
      </w:r>
      <w:r w:rsidR="00927AFF" w:rsidRPr="009431C7">
        <w:fldChar w:fldCharType="begin">
          <w:fldData xml:space="preserve">PEVuZE5vdGU+PENpdGU+PEF1dGhvcj5YdTwvQXV0aG9yPjxZZWFyPjIwMDY8L1llYXI+PFJlY051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</w:fldData>
        </w:fldChar>
      </w:r>
      <w:r w:rsidR="00927AFF" w:rsidRPr="009431C7">
        <w:instrText xml:space="preserve"> ADDIN EN.CITE </w:instrText>
      </w:r>
      <w:r w:rsidR="00927AFF" w:rsidRPr="009431C7">
        <w:fldChar w:fldCharType="begin">
          <w:fldData xml:space="preserve">PEVuZE5vdGU+PENpdGU+PEF1dGhvcj5YdTwvQXV0aG9yPjxZZWFyPjIwMDY8L1llYXI+PFJlY051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</w:fldData>
        </w:fldChar>
      </w:r>
      <w:r w:rsidR="00927AFF" w:rsidRPr="009431C7">
        <w:instrText xml:space="preserve"> ADDIN EN.CITE.DATA </w:instrText>
      </w:r>
      <w:r w:rsidR="00927AFF" w:rsidRPr="009431C7">
        <w:fldChar w:fldCharType="end"/>
      </w:r>
      <w:r w:rsidR="00927AFF" w:rsidRPr="009431C7">
        <w:fldChar w:fldCharType="separate"/>
      </w:r>
      <w:r w:rsidR="006226C4">
        <w:rPr>
          <w:noProof/>
        </w:rPr>
        <w:t xml:space="preserve">Gills, et al., 2006; </w:t>
      </w:r>
      <w:r w:rsidR="00927AFF" w:rsidRPr="009431C7">
        <w:rPr>
          <w:noProof/>
        </w:rPr>
        <w:t>Xu, et al., 2006)</w:t>
      </w:r>
      <w:r w:rsidR="00927AFF" w:rsidRPr="009431C7">
        <w:fldChar w:fldCharType="end"/>
      </w:r>
      <w:r w:rsidR="00302C03" w:rsidRPr="009431C7">
        <w:t xml:space="preserve">. </w:t>
      </w:r>
      <w:r w:rsidR="00AA382A">
        <w:t>More specifically, t</w:t>
      </w:r>
      <w:r w:rsidR="0008136A" w:rsidRPr="009431C7">
        <w:t>opical t</w:t>
      </w:r>
      <w:r w:rsidR="00AA382A">
        <w:t>reatment with SFN in mouse skin</w:t>
      </w:r>
      <w:r w:rsidR="0008136A" w:rsidRPr="009431C7">
        <w:t xml:space="preserve"> enhances </w:t>
      </w:r>
      <w:r w:rsidR="00587564">
        <w:t xml:space="preserve">synthesis of </w:t>
      </w:r>
      <w:r w:rsidR="0008136A" w:rsidRPr="009431C7">
        <w:t>glutathione</w:t>
      </w:r>
      <w:r w:rsidR="00E6174B" w:rsidRPr="009431C7">
        <w:t xml:space="preserve"> (GSH)</w:t>
      </w:r>
      <w:r w:rsidR="00023C70">
        <w:t xml:space="preserve"> </w:t>
      </w:r>
      <w:r w:rsidR="00587564">
        <w:t xml:space="preserve">and </w:t>
      </w:r>
      <w:r w:rsidR="00023C70">
        <w:t>glutathione</w:t>
      </w:r>
      <w:r w:rsidR="006226C4">
        <w:t xml:space="preserve"> S-transferase 4</w:t>
      </w:r>
      <w:r w:rsidR="00E6174B" w:rsidRPr="009431C7">
        <w:t xml:space="preserve"> (GST4) </w:t>
      </w:r>
      <w:r w:rsidR="00587564">
        <w:t>while it</w:t>
      </w:r>
      <w:r w:rsidR="00023C70">
        <w:t xml:space="preserve"> blocks </w:t>
      </w:r>
      <w:r w:rsidR="0008136A" w:rsidRPr="009431C7">
        <w:t>chemically-induced skin m</w:t>
      </w:r>
      <w:r w:rsidR="00E6174B" w:rsidRPr="009431C7">
        <w:t xml:space="preserve">utagenesis </w:t>
      </w:r>
      <w:r w:rsidR="00E104B7" w:rsidRPr="009431C7">
        <w:fldChar w:fldCharType="begin"/>
      </w:r>
      <w:r w:rsidR="008E5CEF" w:rsidRPr="009431C7">
        <w:instrText xml:space="preserve"> ADDIN EN.CITE &lt;EndNote&gt;&lt;Cite&gt;&lt;Author&gt;Abel&lt;/Author&gt;&lt;Year&gt;2013&lt;/Year&gt;&lt;RecNum&gt;584&lt;/RecNum&gt;&lt;DisplayText&gt;(Abel, et al., 2013)&lt;/DisplayText&gt;&lt;record&gt;&lt;rec-number&gt;584&lt;/rec-number&gt;&lt;foreign-keys&gt;&lt;key app="EN" db-id="tp92zpdpevpvz1ewt26x9wfntztvffdf9za2" timestamp="1518814805"&gt;584&lt;/key&gt;&lt;/foreign-keys&gt;&lt;ref-type name="Journal Article"&gt;17&lt;/ref-type&gt;&lt;contributors&gt;&lt;authors&gt;&lt;author&gt;Abel, E. L.&lt;/author&gt;&lt;author&gt;Boulware, S.&lt;/author&gt;&lt;author&gt;Fields, T.&lt;/author&gt;&lt;author&gt;McIvor, E.&lt;/author&gt;&lt;author&gt;Powell, K. L.&lt;/author&gt;&lt;author&gt;DiGiovanni, J.&lt;/author&gt;&lt;author&gt;Vasquez, K. M.&lt;/author&gt;&lt;author&gt;MacLeod, M. C.&lt;/author&gt;&lt;/authors&gt;&lt;/contributors&gt;&lt;titles&gt;&lt;title&gt;Sulforaphane induces phase II detoxication enzymes in mouse skin and prevents mutagenesis induced by a mustard gas analog&lt;/title&gt;&lt;secondary-title&gt;Toxicology and Applied Pharmacology&lt;/secondary-title&gt;&lt;/titles&gt;&lt;periodical&gt;&lt;full-title&gt;Toxicology and Applied Pharmacology&lt;/full-title&gt;&lt;/periodical&gt;&lt;pages&gt;439-442&lt;/pages&gt;&lt;volume&gt;266&lt;/volume&gt;&lt;number&gt;3&lt;/number&gt;&lt;keywords&gt;&lt;keyword&gt;Sulfur mustard&lt;/keyword&gt;&lt;keyword&gt;Electrophile&lt;/keyword&gt;&lt;keyword&gt;Carcinogen&lt;/keyword&gt;&lt;keyword&gt;Natural product&lt;/keyword&gt;&lt;keyword&gt;4-Hydroxy-nonenal&lt;/keyword&gt;&lt;/keywords&gt;&lt;dates&gt;&lt;year&gt;2013&lt;/year&gt;&lt;pub-dates&gt;&lt;date&gt;2013/02/01/&lt;/date&gt;&lt;/pub-dates&gt;&lt;/dates&gt;&lt;isbn&gt;0041-008X&lt;/isbn&gt;&lt;urls&gt;&lt;related-urls&gt;&lt;url&gt;http://www.sciencedirect.com/science/article/pii/S0041008X12005091&lt;/url&gt;&lt;/related-urls&gt;&lt;/urls&gt;&lt;electronic-resource-num&gt;https://doi.org/10.1016/j.taap.2012.11.020&lt;/electronic-resource-num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Abel, et al., 2013)</w:t>
      </w:r>
      <w:r w:rsidR="00E104B7" w:rsidRPr="009431C7">
        <w:fldChar w:fldCharType="end"/>
      </w:r>
      <w:r w:rsidR="00AA382A">
        <w:t xml:space="preserve"> by involving</w:t>
      </w:r>
      <w:r w:rsidR="00023C70">
        <w:t xml:space="preserve"> Nrf2-dependent </w:t>
      </w:r>
      <w:r w:rsidR="00F47A4A">
        <w:t>mecha</w:t>
      </w:r>
      <w:r w:rsidR="00AA382A">
        <w:t>nism(s)</w:t>
      </w:r>
      <w:r w:rsidR="00445EAF" w:rsidRPr="009431C7">
        <w:t xml:space="preserve"> </w:t>
      </w:r>
      <w:r w:rsidR="00E104B7" w:rsidRPr="009431C7">
        <w:fldChar w:fldCharType="begin"/>
      </w:r>
      <w:r w:rsidR="008E5CEF" w:rsidRPr="009431C7">
        <w:instrText xml:space="preserve"> ADDIN EN.CITE &lt;EndNote&gt;&lt;Cite&gt;&lt;Author&gt;Saw&lt;/Author&gt;&lt;Year&gt;2011&lt;/Year&gt;&lt;RecNum&gt;587&lt;/RecNum&gt;&lt;DisplayText&gt;(Saw, et al., 2011)&lt;/DisplayText&gt;&lt;record&gt;&lt;rec-number&gt;587&lt;/rec-number&gt;&lt;foreign-keys&gt;&lt;key app="EN" db-id="tp92zpdpevpvz1ewt26x9wfntztvffdf9za2" timestamp="1518819516"&gt;587&lt;/key&gt;&lt;/foreign-keys&gt;&lt;ref-type name="Journal Article"&gt;17&lt;/ref-type&gt;&lt;contributors&gt;&lt;authors&gt;&lt;author&gt;Saw, Constance L&lt;/author&gt;&lt;author&gt;Huang, Mou</w:instrText>
      </w:r>
      <w:r w:rsidR="008E5CEF" w:rsidRPr="009431C7">
        <w:rPr>
          <w:rFonts w:ascii="Cambria Math" w:hAnsi="Cambria Math" w:cs="Cambria Math"/>
        </w:rPr>
        <w:instrText>‐</w:instrText>
      </w:r>
      <w:r w:rsidR="008E5CEF" w:rsidRPr="009431C7">
        <w:instrText>Tuan&lt;/author&gt;&lt;author&gt;Liu, Yue&lt;/author&gt;&lt;author&gt;Khor, Tin Oo&lt;/author&gt;&lt;author&gt;Conney, Allan H&lt;/author&gt;&lt;author&gt;Kong, Ah</w:instrText>
      </w:r>
      <w:r w:rsidR="008E5CEF" w:rsidRPr="009431C7">
        <w:rPr>
          <w:rFonts w:ascii="Cambria Math" w:hAnsi="Cambria Math" w:cs="Cambria Math"/>
        </w:rPr>
        <w:instrText>‐</w:instrText>
      </w:r>
      <w:r w:rsidR="008E5CEF" w:rsidRPr="009431C7">
        <w:instrText>Ng&lt;/author&gt;&lt;/authors&gt;&lt;/contributors&gt;&lt;titles&gt;&lt;title&gt;Impact of Nrf2 on UVB</w:instrText>
      </w:r>
      <w:r w:rsidR="008E5CEF" w:rsidRPr="009431C7">
        <w:rPr>
          <w:rFonts w:ascii="Cambria Math" w:hAnsi="Cambria Math" w:cs="Cambria Math"/>
        </w:rPr>
        <w:instrText>‐</w:instrText>
      </w:r>
      <w:r w:rsidR="008E5CEF" w:rsidRPr="009431C7">
        <w:instrText>induced skin inflammation/photoprotection and photoprotective effect of sulforaphane&lt;/title&gt;&lt;secondary-title&gt;Molecular carcinogenesis&lt;/secondary-title&gt;&lt;/titles&gt;&lt;periodical&gt;&lt;full-title&gt;Mol Carcinog&lt;/full-title&gt;&lt;abbr-1&gt;Molecular carcinogenesis&lt;/abbr-1&gt;&lt;/periodical&gt;&lt;pages&gt;479-486&lt;/pages&gt;&lt;volume&gt;50&lt;/volume&gt;&lt;number&gt;6&lt;/number&gt;&lt;dates&gt;&lt;year&gt;2011&lt;/year&gt;&lt;/dates&gt;&lt;isbn&gt;1098-2744&lt;/isbn&gt;&lt;urls&gt;&lt;/urls&gt;&lt;/record&gt;&lt;/Cite&gt;&lt;/EndNote&gt;</w:instrText>
      </w:r>
      <w:r w:rsidR="00E104B7" w:rsidRPr="009431C7">
        <w:fldChar w:fldCharType="separate"/>
      </w:r>
      <w:r w:rsidR="008E5CEF" w:rsidRPr="009431C7">
        <w:rPr>
          <w:noProof/>
        </w:rPr>
        <w:t>(Saw, et al., 2011</w:t>
      </w:r>
      <w:r w:rsidR="00AA382A">
        <w:rPr>
          <w:noProof/>
        </w:rPr>
        <w:t>;</w:t>
      </w:r>
      <w:r w:rsidR="00E104B7" w:rsidRPr="009431C7">
        <w:fldChar w:fldCharType="end"/>
      </w:r>
      <w:r w:rsidR="00AA382A">
        <w:t xml:space="preserve"> </w:t>
      </w:r>
      <w:r w:rsidR="00927AFF" w:rsidRPr="009431C7">
        <w:fldChar w:fldCharType="begin">
          <w:fldData xml:space="preserve">PEVuZE5vdGU+PENpdGU+PEF1dGhvcj5YdTwvQXV0aG9yPjxZZWFyPjIwMDY8L1llYXI+PFJlY051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</w:fldData>
        </w:fldChar>
      </w:r>
      <w:r w:rsidR="00927AFF" w:rsidRPr="009431C7">
        <w:instrText xml:space="preserve"> ADDIN EN.CITE </w:instrText>
      </w:r>
      <w:r w:rsidR="00927AFF" w:rsidRPr="009431C7">
        <w:fldChar w:fldCharType="begin">
          <w:fldData xml:space="preserve">PEVuZE5vdGU+PENpdGU+PEF1dGhvcj5YdTwvQXV0aG9yPjxZZWFyPjIwMDY8L1llYXI+PFJlY051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</w:fldData>
        </w:fldChar>
      </w:r>
      <w:r w:rsidR="00927AFF" w:rsidRPr="009431C7">
        <w:instrText xml:space="preserve"> ADDIN EN.CITE.DATA </w:instrText>
      </w:r>
      <w:r w:rsidR="00927AFF" w:rsidRPr="009431C7">
        <w:fldChar w:fldCharType="end"/>
      </w:r>
      <w:r w:rsidR="00927AFF" w:rsidRPr="009431C7">
        <w:fldChar w:fldCharType="separate"/>
      </w:r>
      <w:r w:rsidR="00927AFF" w:rsidRPr="009431C7">
        <w:rPr>
          <w:noProof/>
        </w:rPr>
        <w:t>Xu, et al., 2006)</w:t>
      </w:r>
      <w:r w:rsidR="00927AFF" w:rsidRPr="009431C7">
        <w:fldChar w:fldCharType="end"/>
      </w:r>
      <w:r w:rsidR="00D63485" w:rsidRPr="009431C7">
        <w:t>. I</w:t>
      </w:r>
      <w:r w:rsidR="00010FA1">
        <w:t>t is noteworthy</w:t>
      </w:r>
      <w:r w:rsidR="00991B4E" w:rsidRPr="009431C7">
        <w:t xml:space="preserve"> that </w:t>
      </w:r>
      <w:r w:rsidR="004D1B38">
        <w:t xml:space="preserve">SFN’s </w:t>
      </w:r>
      <w:r w:rsidR="006226C4">
        <w:t>mode of action was shown to be</w:t>
      </w:r>
      <w:r w:rsidR="00991B4E" w:rsidRPr="009431C7">
        <w:t xml:space="preserve"> different in normal epidermal keratinocytes compared to skin cancer cells</w:t>
      </w:r>
      <w:r w:rsidR="004D1B38">
        <w:t>. For instan</w:t>
      </w:r>
      <w:r w:rsidR="00FB5A3B">
        <w:t xml:space="preserve">ce, </w:t>
      </w:r>
      <w:r w:rsidR="004D1B38">
        <w:t>although SFN induces</w:t>
      </w:r>
      <w:r w:rsidR="00991B4E" w:rsidRPr="009431C7">
        <w:t xml:space="preserve"> a</w:t>
      </w:r>
      <w:r w:rsidR="00FB5A3B">
        <w:t>poptosis in cancer cells</w:t>
      </w:r>
      <w:r w:rsidR="004D1B38">
        <w:t xml:space="preserve"> it only slows the proliferation</w:t>
      </w:r>
      <w:r w:rsidR="00991B4E" w:rsidRPr="009431C7">
        <w:t xml:space="preserve"> of </w:t>
      </w:r>
      <w:r w:rsidR="004D1B38">
        <w:t xml:space="preserve">normal </w:t>
      </w:r>
      <w:r w:rsidR="00991B4E" w:rsidRPr="009431C7">
        <w:t>keratinocytes</w:t>
      </w:r>
      <w:r w:rsidR="00FB5A3B">
        <w:t>,</w:t>
      </w:r>
      <w:r w:rsidR="004D1B38">
        <w:t xml:space="preserve"> </w:t>
      </w:r>
      <w:r w:rsidR="00FB5A3B">
        <w:t xml:space="preserve">an effect </w:t>
      </w:r>
      <w:r w:rsidR="004D1B38">
        <w:t xml:space="preserve">which appears to be </w:t>
      </w:r>
      <w:r w:rsidR="00FB5A3B">
        <w:t>mediated by p53</w:t>
      </w:r>
      <w:r w:rsidR="00991B4E" w:rsidRPr="009431C7">
        <w:t xml:space="preserve"> </w:t>
      </w:r>
      <w:r w:rsidR="00523040" w:rsidRPr="009431C7">
        <w:fldChar w:fldCharType="begin"/>
      </w:r>
      <w:r w:rsidR="00AD58DB" w:rsidRPr="009431C7">
        <w:instrText xml:space="preserve"> ADDIN EN.CITE &lt;EndNote&gt;&lt;Cite&gt;&lt;Author&gt;Chew&lt;/Author&gt;&lt;Year&gt;2012&lt;/Year&gt;&lt;RecNum&gt;638&lt;/RecNum&gt;&lt;DisplayText&gt;(Chew, et al., 2012)&lt;/DisplayText&gt;&lt;record&gt;&lt;rec-number&gt;638&lt;/rec-number&gt;&lt;foreign-keys&gt;&lt;key app="EN" db-id="tp92zpdpevpvz1ewt26x9wfntztvffdf9za2" timestamp="1519314054"&gt;638&lt;/key&gt;&lt;/foreign-keys&gt;&lt;ref-type name="Journal Article"&gt;17&lt;/ref-type&gt;&lt;contributors&gt;&lt;authors&gt;&lt;author&gt;Chew, Yap Ching&lt;/author&gt;&lt;author&gt;Adhikary, Gautam&lt;/author&gt;&lt;author&gt;Wilson, Gerald M&lt;/author&gt;&lt;author&gt;Xu, Wen&lt;/author&gt;&lt;author&gt;Eckert, Richard L&lt;/author&gt;&lt;/authors&gt;&lt;/contributors&gt;&lt;titles&gt;&lt;title&gt;Sulforaphane induction of p21Cip1 cyclin-dependent kinase inhibitor expression requires p53 and Sp1 transcription factors and is p53-dependent&lt;/title&gt;&lt;secondary-title&gt;Journal of Biological Chemistry&lt;/secondary-title&gt;&lt;/titles&gt;&lt;periodical&gt;&lt;full-title&gt;Journal of Biological Chemistry&lt;/full-title&gt;&lt;/periodical&gt;&lt;pages&gt;16168-16178&lt;/pages&gt;&lt;volume&gt;287&lt;/volume&gt;&lt;number&gt;20&lt;/number&gt;&lt;dates&gt;&lt;year&gt;2012&lt;/year&gt;&lt;/dates&gt;&lt;isbn&gt;0021-9258&lt;/isbn&gt;&lt;urls&gt;&lt;/urls&gt;&lt;/record&gt;&lt;/Cite&gt;&lt;/EndNote&gt;</w:instrText>
      </w:r>
      <w:r w:rsidR="00523040" w:rsidRPr="009431C7">
        <w:fldChar w:fldCharType="separate"/>
      </w:r>
      <w:r w:rsidR="00AD58DB" w:rsidRPr="009431C7">
        <w:rPr>
          <w:noProof/>
        </w:rPr>
        <w:t>(Chew, et al., 2012)</w:t>
      </w:r>
      <w:r w:rsidR="00523040" w:rsidRPr="009431C7">
        <w:fldChar w:fldCharType="end"/>
      </w:r>
      <w:r w:rsidR="007717AB" w:rsidRPr="009431C7">
        <w:t>.</w:t>
      </w:r>
      <w:r w:rsidR="00991B4E" w:rsidRPr="009431C7">
        <w:t xml:space="preserve"> </w:t>
      </w:r>
    </w:p>
    <w:p w:rsidR="00182D60" w:rsidRPr="00EF5D13" w:rsidRDefault="00A97A7A" w:rsidP="008553D9">
      <w:pPr>
        <w:spacing w:line="480" w:lineRule="auto"/>
        <w:ind w:firstLine="567"/>
        <w:jc w:val="both"/>
      </w:pPr>
      <w:r>
        <w:t>On another note, a</w:t>
      </w:r>
      <w:r w:rsidR="004D1B38">
        <w:t xml:space="preserve"> large number of studies </w:t>
      </w:r>
      <w:r w:rsidR="00927AFF" w:rsidRPr="009431C7">
        <w:t xml:space="preserve">support </w:t>
      </w:r>
      <w:r w:rsidR="004D1B38">
        <w:t>a</w:t>
      </w:r>
      <w:r w:rsidR="004D6521" w:rsidRPr="009431C7">
        <w:t xml:space="preserve"> protective role of ITCs against the initia</w:t>
      </w:r>
      <w:r w:rsidR="004D1B38">
        <w:t xml:space="preserve">tion, progression and metastatic stages of malignant melanoma by mediating various </w:t>
      </w:r>
      <w:r w:rsidR="004D6521" w:rsidRPr="009431C7">
        <w:t xml:space="preserve">signal transduction pathways, </w:t>
      </w:r>
      <w:r w:rsidR="004D1B38">
        <w:t xml:space="preserve">generation of </w:t>
      </w:r>
      <w:r w:rsidR="004D6521" w:rsidRPr="009431C7">
        <w:t xml:space="preserve">oxidative stress and </w:t>
      </w:r>
      <w:r w:rsidR="004D1B38">
        <w:t xml:space="preserve">mitochondrial </w:t>
      </w:r>
      <w:r w:rsidR="004D6521" w:rsidRPr="009431C7">
        <w:t>disru</w:t>
      </w:r>
      <w:r w:rsidR="004D1B38">
        <w:t>ption</w:t>
      </w:r>
      <w:r w:rsidR="002640A0" w:rsidRPr="009431C7">
        <w:t xml:space="preserve"> </w:t>
      </w:r>
      <w:r w:rsidR="002640A0" w:rsidRPr="009431C7">
        <w:fldChar w:fldCharType="begin">
          <w:fldData xml:space="preserve">PEVuZE5vdGU+PENpdGU+PEF1dGhvcj5IdWFuZzwvQXV0aG9yPjxZZWFyPjIwMTI8L1llYXI+PFJl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</w:fldData>
        </w:fldChar>
      </w:r>
      <w:r w:rsidR="002640A0" w:rsidRPr="009431C7">
        <w:instrText xml:space="preserve"> ADDIN EN.CITE </w:instrText>
      </w:r>
      <w:r w:rsidR="002640A0" w:rsidRPr="009431C7">
        <w:fldChar w:fldCharType="begin">
          <w:fldData xml:space="preserve">PEVuZE5vdGU+PENpdGU+PEF1dGhvcj5IdWFuZzwvQXV0aG9yPjxZZWFyPjIwMTI8L1llYXI+PFJl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</w:fldData>
        </w:fldChar>
      </w:r>
      <w:r w:rsidR="002640A0" w:rsidRPr="009431C7">
        <w:instrText xml:space="preserve"> ADDIN EN.CITE.DATA </w:instrText>
      </w:r>
      <w:r w:rsidR="002640A0" w:rsidRPr="009431C7">
        <w:fldChar w:fldCharType="end"/>
      </w:r>
      <w:r w:rsidR="002640A0" w:rsidRPr="009431C7">
        <w:fldChar w:fldCharType="separate"/>
      </w:r>
      <w:r w:rsidR="006226C4">
        <w:rPr>
          <w:noProof/>
        </w:rPr>
        <w:t xml:space="preserve">(Hamsa, et al., 2011; Huang, et al., 2012; Huang, et al., 2014; </w:t>
      </w:r>
      <w:r w:rsidR="002640A0" w:rsidRPr="009431C7">
        <w:rPr>
          <w:noProof/>
        </w:rPr>
        <w:t>Rudolf, et al., 2014)</w:t>
      </w:r>
      <w:r w:rsidR="002640A0" w:rsidRPr="009431C7">
        <w:fldChar w:fldCharType="end"/>
      </w:r>
      <w:r>
        <w:t>. Moreover</w:t>
      </w:r>
      <w:r w:rsidR="004D1B38">
        <w:t>, t</w:t>
      </w:r>
      <w:r w:rsidR="002640A0" w:rsidRPr="009431C7">
        <w:t xml:space="preserve">reatment of </w:t>
      </w:r>
      <w:r w:rsidR="004D1B38">
        <w:t xml:space="preserve">human </w:t>
      </w:r>
      <w:r w:rsidR="002640A0" w:rsidRPr="009431C7">
        <w:t xml:space="preserve">malignant melanoma </w:t>
      </w:r>
      <w:r w:rsidR="004D1B38">
        <w:t xml:space="preserve">(A375) </w:t>
      </w:r>
      <w:r w:rsidR="002640A0" w:rsidRPr="009431C7">
        <w:t>cells with SFN, BITC and PEITC exerted a cytotoxic effect via multiple apoptotic pathways (</w:t>
      </w:r>
      <w:r w:rsidR="00A85CE1">
        <w:t xml:space="preserve">e.g. </w:t>
      </w:r>
      <w:r w:rsidR="002640A0" w:rsidRPr="009431C7">
        <w:t>intrinsic, extrinsic and end</w:t>
      </w:r>
      <w:r w:rsidR="006226C4">
        <w:t>oplasmic reticulum-based</w:t>
      </w:r>
      <w:r w:rsidR="00A85CE1">
        <w:t xml:space="preserve">) as shown by </w:t>
      </w:r>
      <w:r w:rsidR="002640A0" w:rsidRPr="009431C7">
        <w:t xml:space="preserve">increased </w:t>
      </w:r>
      <w:r w:rsidR="00A85CE1">
        <w:t xml:space="preserve">expression and </w:t>
      </w:r>
      <w:r w:rsidR="002640A0" w:rsidRPr="009431C7">
        <w:t>activity</w:t>
      </w:r>
      <w:r w:rsidR="00A85CE1">
        <w:t xml:space="preserve"> levels of various </w:t>
      </w:r>
      <w:r w:rsidR="00DD498E">
        <w:t xml:space="preserve">relevant </w:t>
      </w:r>
      <w:r w:rsidR="00A85CE1">
        <w:t xml:space="preserve">caspases </w:t>
      </w:r>
      <w:r w:rsidR="002640A0" w:rsidRPr="009431C7">
        <w:fldChar w:fldCharType="begin">
          <w:fldData xml:space="preserve">PEVuZE5vdGU+PENpdGU+PEF1dGhvcj5NYW50c288L0F1dGhvcj48WWVhcj4yMDE2PC9ZZWFyPjxS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</w:fldData>
        </w:fldChar>
      </w:r>
      <w:r w:rsidR="002640A0" w:rsidRPr="009431C7">
        <w:instrText xml:space="preserve"> ADDIN EN.CITE </w:instrText>
      </w:r>
      <w:r w:rsidR="002640A0" w:rsidRPr="009431C7">
        <w:fldChar w:fldCharType="begin">
          <w:fldData xml:space="preserve">PEVuZE5vdGU+PENpdGU+PEF1dGhvcj5NYW50c288L0F1dGhvcj48WWVhcj4yMDE2PC9ZZWFyPjxS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</w:fldData>
        </w:fldChar>
      </w:r>
      <w:r w:rsidR="002640A0" w:rsidRPr="009431C7">
        <w:instrText xml:space="preserve"> ADDIN EN.CITE.DATA </w:instrText>
      </w:r>
      <w:r w:rsidR="002640A0" w:rsidRPr="009431C7">
        <w:fldChar w:fldCharType="end"/>
      </w:r>
      <w:r w:rsidR="002640A0" w:rsidRPr="009431C7">
        <w:fldChar w:fldCharType="separate"/>
      </w:r>
      <w:r w:rsidR="002640A0" w:rsidRPr="009431C7">
        <w:rPr>
          <w:noProof/>
        </w:rPr>
        <w:t>(Mantso, et al., 2016)</w:t>
      </w:r>
      <w:r w:rsidR="002640A0" w:rsidRPr="009431C7">
        <w:fldChar w:fldCharType="end"/>
      </w:r>
      <w:r w:rsidR="00A85CE1">
        <w:t xml:space="preserve">. In addition, ITCs </w:t>
      </w:r>
      <w:r w:rsidR="00DD498E">
        <w:t xml:space="preserve">have also shown to induce an anti-angiogenic </w:t>
      </w:r>
      <w:r>
        <w:t xml:space="preserve">effect </w:t>
      </w:r>
      <w:r w:rsidR="00DD498E">
        <w:t xml:space="preserve">that appears to be mediated by reduced </w:t>
      </w:r>
      <w:r w:rsidR="002640A0" w:rsidRPr="009431C7">
        <w:t xml:space="preserve">levels </w:t>
      </w:r>
      <w:r w:rsidR="00DD498E">
        <w:t>of TNF</w:t>
      </w:r>
      <w:r w:rsidR="002640A0" w:rsidRPr="009431C7">
        <w:t>α</w:t>
      </w:r>
      <w:r w:rsidR="00DD498E">
        <w:t>, NO</w:t>
      </w:r>
      <w:r w:rsidR="002640A0" w:rsidRPr="009431C7">
        <w:t xml:space="preserve"> and VEGF</w:t>
      </w:r>
      <w:r w:rsidR="00E3419A" w:rsidRPr="009431C7">
        <w:t xml:space="preserve"> </w:t>
      </w:r>
      <w:r w:rsidR="00E3419A" w:rsidRPr="009431C7">
        <w:fldChar w:fldCharType="begin">
          <w:fldData xml:space="preserve">PEVuZE5vdGU+PENpdGU+PEF1dGhvcj5UaGVqYXNzPC9BdXRob3I+PFllYXI+MjAwNzwvWWVhcj48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==
</w:fldData>
        </w:fldChar>
      </w:r>
      <w:r w:rsidR="000F19F1" w:rsidRPr="009431C7">
        <w:instrText xml:space="preserve"> ADDIN EN.CITE </w:instrText>
      </w:r>
      <w:r w:rsidR="000F19F1" w:rsidRPr="009431C7">
        <w:fldChar w:fldCharType="begin">
          <w:fldData xml:space="preserve">PEVuZE5vdGU+PENpdGU+PEF1dGhvcj5UaGVqYXNzPC9BdXRob3I+PFllYXI+MjAwNzwvWWVhcj48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==
</w:fldData>
        </w:fldChar>
      </w:r>
      <w:r w:rsidR="000F19F1" w:rsidRPr="009431C7">
        <w:instrText xml:space="preserve"> ADDIN EN.CITE.DATA </w:instrText>
      </w:r>
      <w:r w:rsidR="000F19F1" w:rsidRPr="009431C7">
        <w:fldChar w:fldCharType="end"/>
      </w:r>
      <w:r w:rsidR="00E3419A" w:rsidRPr="009431C7">
        <w:fldChar w:fldCharType="separate"/>
      </w:r>
      <w:r w:rsidR="0021635C">
        <w:rPr>
          <w:noProof/>
        </w:rPr>
        <w:t xml:space="preserve">(Thejass &amp; Kuttan, 2007; Thejass &amp; </w:t>
      </w:r>
      <w:r w:rsidR="000F19F1" w:rsidRPr="009431C7">
        <w:rPr>
          <w:noProof/>
        </w:rPr>
        <w:t>Kuttan, 2007a)</w:t>
      </w:r>
      <w:r w:rsidR="00E3419A" w:rsidRPr="009431C7">
        <w:fldChar w:fldCharType="end"/>
      </w:r>
      <w:r w:rsidR="005A02D1">
        <w:t>. Finally, i</w:t>
      </w:r>
      <w:r w:rsidR="00DD498E">
        <w:t>n support to these observations</w:t>
      </w:r>
      <w:r w:rsidR="00E3419A" w:rsidRPr="009431C7">
        <w:t xml:space="preserve">, a number of </w:t>
      </w:r>
      <w:r w:rsidR="00E3419A" w:rsidRPr="00DD498E">
        <w:rPr>
          <w:i/>
        </w:rPr>
        <w:t>in vivo</w:t>
      </w:r>
      <w:r w:rsidR="003A4305">
        <w:t xml:space="preserve"> studies have documented an</w:t>
      </w:r>
      <w:r w:rsidR="00DD498E">
        <w:t xml:space="preserve"> anti-melanoma</w:t>
      </w:r>
      <w:r w:rsidR="005A02D1">
        <w:t xml:space="preserve"> effect during which </w:t>
      </w:r>
      <w:r w:rsidR="005A02D1" w:rsidRPr="009431C7">
        <w:t>in</w:t>
      </w:r>
      <w:r w:rsidR="005A02D1">
        <w:t xml:space="preserve">traperitoneal injection of ITCs had </w:t>
      </w:r>
      <w:r w:rsidR="005A02D1" w:rsidRPr="009431C7">
        <w:t>significantly decreased the size and weig</w:t>
      </w:r>
      <w:r w:rsidR="005A02D1">
        <w:t xml:space="preserve">ht of tumours in A375.S2 </w:t>
      </w:r>
      <w:r w:rsidR="005A02D1" w:rsidRPr="009431C7">
        <w:t>xenograft</w:t>
      </w:r>
      <w:r w:rsidR="005A02D1">
        <w:t xml:space="preserve"> rodent model</w:t>
      </w:r>
      <w:r w:rsidR="005A02D1" w:rsidRPr="009431C7">
        <w:t>s</w:t>
      </w:r>
      <w:r w:rsidR="005A02D1">
        <w:t xml:space="preserve"> </w:t>
      </w:r>
      <w:r w:rsidR="00E3419A" w:rsidRPr="009431C7">
        <w:t xml:space="preserve"> </w:t>
      </w:r>
      <w:r w:rsidR="00682A2C" w:rsidRPr="009431C7">
        <w:fldChar w:fldCharType="begin">
          <w:fldData xml:space="preserve">PEVuZE5vdGU+PENpdGU+PEF1dGhvcj5UaGVqYXNzPC9BdXRob3I+PFllYXI+MjAwNzwvWWVhcj48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</w:fldData>
        </w:fldChar>
      </w:r>
      <w:r w:rsidR="00682A2C" w:rsidRPr="009431C7">
        <w:instrText xml:space="preserve"> ADDIN EN.CITE </w:instrText>
      </w:r>
      <w:r w:rsidR="00682A2C" w:rsidRPr="009431C7">
        <w:fldChar w:fldCharType="begin">
          <w:fldData xml:space="preserve">PEVuZE5vdGU+PENpdGU+PEF1dGhvcj5UaGVqYXNzPC9BdXRob3I+PFllYXI+MjAwNzwvWWVhcj48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</w:fldData>
        </w:fldChar>
      </w:r>
      <w:r w:rsidR="00682A2C" w:rsidRPr="009431C7">
        <w:instrText xml:space="preserve"> ADDIN EN.CITE.DATA </w:instrText>
      </w:r>
      <w:r w:rsidR="00682A2C" w:rsidRPr="009431C7">
        <w:fldChar w:fldCharType="end"/>
      </w:r>
      <w:r w:rsidR="00682A2C" w:rsidRPr="009431C7">
        <w:fldChar w:fldCharType="separate"/>
      </w:r>
      <w:r w:rsidR="0021635C">
        <w:rPr>
          <w:noProof/>
        </w:rPr>
        <w:t xml:space="preserve">(Sahu, 2015; Thejass &amp; Kuttan, 2007; Thejass &amp; </w:t>
      </w:r>
      <w:r w:rsidR="00682A2C" w:rsidRPr="009431C7">
        <w:rPr>
          <w:noProof/>
        </w:rPr>
        <w:t>Kuttan, 2007b</w:t>
      </w:r>
      <w:r w:rsidR="005A02D1">
        <w:rPr>
          <w:noProof/>
        </w:rPr>
        <w:t>;</w:t>
      </w:r>
      <w:r w:rsidR="00682A2C" w:rsidRPr="009431C7">
        <w:fldChar w:fldCharType="end"/>
      </w:r>
      <w:r w:rsidR="005A02D1">
        <w:t xml:space="preserve"> </w:t>
      </w:r>
      <w:r w:rsidR="000F19F1" w:rsidRPr="009431C7">
        <w:fldChar w:fldCharType="begin">
          <w:fldData xml:space="preserve">PEVuZE5vdGU+PENpdGU+PEF1dGhvcj5OaTwvQXV0aG9yPjxZZWFyPjIwMTQ8L1llYXI+PFJlY051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</w:fldData>
        </w:fldChar>
      </w:r>
      <w:r w:rsidR="00682A2C" w:rsidRPr="009431C7">
        <w:instrText xml:space="preserve"> ADDIN EN.CITE </w:instrText>
      </w:r>
      <w:r w:rsidR="00682A2C" w:rsidRPr="009431C7">
        <w:fldChar w:fldCharType="begin">
          <w:fldData xml:space="preserve">PEVuZE5vdGU+PENpdGU+PEF1dGhvcj5OaTwvQXV0aG9yPjxZZWFyPjIwMTQ8L1llYXI+PFJlY051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</w:fldData>
        </w:fldChar>
      </w:r>
      <w:r w:rsidR="00682A2C" w:rsidRPr="009431C7">
        <w:instrText xml:space="preserve"> ADDIN EN.CITE.DATA </w:instrText>
      </w:r>
      <w:r w:rsidR="00682A2C" w:rsidRPr="009431C7">
        <w:fldChar w:fldCharType="end"/>
      </w:r>
      <w:r w:rsidR="000F19F1" w:rsidRPr="009431C7">
        <w:fldChar w:fldCharType="separate"/>
      </w:r>
      <w:r w:rsidR="00682A2C" w:rsidRPr="009431C7">
        <w:rPr>
          <w:noProof/>
        </w:rPr>
        <w:t>Ni, et al., 2014</w:t>
      </w:r>
      <w:r w:rsidR="00DD498E">
        <w:rPr>
          <w:noProof/>
        </w:rPr>
        <w:t xml:space="preserve">; </w:t>
      </w:r>
      <w:r w:rsidR="000F19F1" w:rsidRPr="009431C7">
        <w:fldChar w:fldCharType="end"/>
      </w:r>
      <w:r w:rsidR="00682A2C" w:rsidRPr="009431C7">
        <w:fldChar w:fldCharType="begin"/>
      </w:r>
      <w:r w:rsidR="00682A2C" w:rsidRPr="009431C7">
        <w:instrText xml:space="preserve"> ADDIN EN.CITE &lt;EndNote&gt;&lt;Cite&gt;&lt;Author&gt;Ni&lt;/Author&gt;&lt;Year&gt;2013&lt;/Year&gt;&lt;RecNum&gt;151&lt;/RecNum&gt;&lt;DisplayText&gt;(W.-Y. Ni, et al., 2013)&lt;/DisplayText&gt;&lt;record&gt;&lt;rec-number&gt;151&lt;/rec-number&gt;&lt;foreign-keys&gt;&lt;key app="EN" db-id="tp92zpdpevpvz1ewt26x9wfntztvffdf9za2" timestamp="1479149920"&gt;151&lt;/key&gt;&lt;/foreign-keys&gt;&lt;ref-type name="Journal Article"&gt;17&lt;/ref-type&gt;&lt;contributors&gt;&lt;authors&gt;&lt;author&gt;Ni, Wei-Ya&lt;/author&gt;&lt;author&gt;Hsiao, Yu-Ping&lt;/author&gt;&lt;author&gt;Hsu, Shu-Chun&lt;/author&gt;&lt;author&gt;Hsueh, Shu-Ching&lt;/author&gt;&lt;author&gt;Chang, Chuan-Hsun&lt;/author&gt;&lt;author&gt;Ji, Bin-Chuan&lt;/author&gt;&lt;author&gt;Yang, Jai-Sing&lt;/author&gt;&lt;author&gt;Lu, Hsu-Feng&lt;/author&gt;&lt;author&gt;Chung, Jing-Gung&lt;/author&gt;&lt;/authors&gt;&lt;/contributors&gt;&lt;titles&gt;&lt;title&gt;Oral administration of benzyl-isothiocyanate inhibits in vivo growth of subcutaneous xenograft tumors of human malignant melanoma A375. S2 cells&lt;/title&gt;&lt;secondary-title&gt;In Vivo&lt;/secondary-title&gt;&lt;/titles&gt;&lt;periodical&gt;&lt;full-title&gt;In Vivo&lt;/full-title&gt;&lt;/periodical&gt;&lt;pages&gt;623-626&lt;/pages&gt;&lt;volume&gt;27&lt;/volume&gt;&lt;number&gt;5&lt;/number&gt;&lt;dates&gt;&lt;year&gt;2013&lt;/year&gt;&lt;/dates&gt;&lt;isbn&gt;0258-851X&lt;/isbn&gt;&lt;urls&gt;&lt;/urls&gt;&lt;/record&gt;&lt;/Cite&gt;&lt;/EndNote&gt;</w:instrText>
      </w:r>
      <w:r w:rsidR="00682A2C" w:rsidRPr="009431C7">
        <w:fldChar w:fldCharType="separate"/>
      </w:r>
      <w:r w:rsidR="00682A2C" w:rsidRPr="009431C7">
        <w:rPr>
          <w:noProof/>
        </w:rPr>
        <w:t>Ni, et al., 2013)</w:t>
      </w:r>
      <w:r w:rsidR="00682A2C" w:rsidRPr="009431C7">
        <w:fldChar w:fldCharType="end"/>
      </w:r>
      <w:r w:rsidR="000F19F1" w:rsidRPr="009431C7">
        <w:t>.</w:t>
      </w:r>
    </w:p>
    <w:p w:rsidR="00666B15" w:rsidRPr="009431C7" w:rsidRDefault="00666B15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bookmarkStart w:id="10" w:name="_Toc511334866"/>
      <w:r w:rsidRPr="009431C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Over</w:t>
      </w:r>
      <w:r w:rsidR="00F82E7E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view of epigenetic mechanisms and their r</w:t>
      </w:r>
      <w:r w:rsidRPr="009431C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ole in c</w:t>
      </w:r>
      <w:r w:rsidR="003523FA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ncer development</w:t>
      </w:r>
      <w:bookmarkEnd w:id="10"/>
    </w:p>
    <w:p w:rsidR="00B3506F" w:rsidRDefault="00666B15" w:rsidP="00297619">
      <w:pPr>
        <w:spacing w:line="480" w:lineRule="auto"/>
        <w:ind w:firstLine="567"/>
        <w:jc w:val="both"/>
        <w:rPr>
          <w:color w:val="000000" w:themeColor="text1"/>
        </w:rPr>
      </w:pPr>
      <w:r w:rsidRPr="009431C7">
        <w:rPr>
          <w:color w:val="000000" w:themeColor="text1"/>
        </w:rPr>
        <w:t>The term “epigenetic</w:t>
      </w:r>
      <w:r w:rsidR="000C6E77">
        <w:rPr>
          <w:color w:val="000000" w:themeColor="text1"/>
        </w:rPr>
        <w:t>s</w:t>
      </w:r>
      <w:r w:rsidRPr="009431C7">
        <w:rPr>
          <w:color w:val="000000" w:themeColor="text1"/>
        </w:rPr>
        <w:t>” refers to heritable and reversible changes in gene expression patterns that a</w:t>
      </w:r>
      <w:r w:rsidR="000C6E77">
        <w:rPr>
          <w:color w:val="000000" w:themeColor="text1"/>
        </w:rPr>
        <w:t>re independent from the DNA sequence itself</w:t>
      </w:r>
      <w:r w:rsidRPr="009431C7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Probst&lt;/Author&gt;&lt;Year&gt;2009&lt;/Year&gt;&lt;RecNum&gt;18&lt;/RecNum&gt;&lt;DisplayText&gt;(Probst, et al., 2009)&lt;/DisplayText&gt;&lt;record&gt;&lt;rec-number&gt;18&lt;/rec-number&gt;&lt;foreign-keys&gt;&lt;key app="EN" db-id="tp92zpdpevpvz1ewt26x9wfntztvffdf9za2" timestamp="1477692158"&gt;18&lt;/key&gt;&lt;/foreign-keys&gt;&lt;ref-type name="Journal Article"&gt;17&lt;/ref-type&gt;&lt;contributors&gt;&lt;authors&gt;&lt;author&gt;Probst, Aline V&lt;/author&gt;&lt;author&gt;Dunleavy, Elaine&lt;/author&gt;&lt;author&gt;Almouzni, Geneviève&lt;/author&gt;&lt;/authors&gt;&lt;/contributors&gt;&lt;titles&gt;&lt;title&gt;Epigenetic inheritance during the cell cycle&lt;/title&gt;&lt;secondary-title&gt;Nature reviews Molecular cell biology&lt;/secondary-title&gt;&lt;/titles&gt;&lt;periodical&gt;&lt;full-title&gt;Nature reviews Molecular cell biology&lt;/full-title&gt;&lt;/periodical&gt;&lt;pages&gt;192-206&lt;/pages&gt;&lt;volume&gt;10&lt;/volume&gt;&lt;number&gt;3&lt;/number&gt;&lt;dates&gt;&lt;year&gt;2009&lt;/year&gt;&lt;/dates&gt;&lt;isbn&gt;1471-0072&lt;/isbn&gt;&lt;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(Probst, et al., 2009)</w:t>
      </w:r>
      <w:r w:rsidRPr="009431C7">
        <w:rPr>
          <w:color w:val="000000" w:themeColor="text1"/>
        </w:rPr>
        <w:fldChar w:fldCharType="end"/>
      </w:r>
      <w:r w:rsidR="000C6E77">
        <w:rPr>
          <w:color w:val="000000" w:themeColor="text1"/>
        </w:rPr>
        <w:t>.</w:t>
      </w:r>
      <w:r w:rsidR="00B3506F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t>Thes</w:t>
      </w:r>
      <w:r w:rsidR="008F18BB" w:rsidRPr="009431C7">
        <w:rPr>
          <w:color w:val="000000" w:themeColor="text1"/>
        </w:rPr>
        <w:t>e changes are established early</w:t>
      </w:r>
      <w:r w:rsidR="00B3506F">
        <w:rPr>
          <w:color w:val="000000" w:themeColor="text1"/>
        </w:rPr>
        <w:t xml:space="preserve"> in life </w:t>
      </w:r>
      <w:r w:rsidRPr="009431C7">
        <w:rPr>
          <w:color w:val="000000" w:themeColor="text1"/>
        </w:rPr>
        <w:t>and contribute to</w:t>
      </w:r>
      <w:r w:rsidR="00B3506F">
        <w:rPr>
          <w:color w:val="000000" w:themeColor="text1"/>
        </w:rPr>
        <w:t xml:space="preserve"> the differentiation of cells </w:t>
      </w:r>
      <w:r w:rsidRPr="009431C7">
        <w:rPr>
          <w:color w:val="000000" w:themeColor="text1"/>
        </w:rPr>
        <w:t>via modifications</w:t>
      </w:r>
      <w:r w:rsidR="00B3506F">
        <w:rPr>
          <w:color w:val="000000" w:themeColor="text1"/>
        </w:rPr>
        <w:t xml:space="preserve"> in DNA and histone proteins</w:t>
      </w:r>
      <w:r w:rsidRPr="009431C7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Margueron&lt;/Author&gt;&lt;Year&gt;2010&lt;/Year&gt;&lt;RecNum&gt;17&lt;/RecNum&gt;&lt;DisplayText&gt;(Margueron &amp;amp; Reinberg, 2010)&lt;/DisplayText&gt;&lt;record&gt;&lt;rec-number&gt;17&lt;/rec-number&gt;&lt;foreign-keys&gt;&lt;key app="EN" db-id="tp92zpdpevpvz1ewt26x9wfntztvffdf9za2" timestamp="1477688001"&gt;17&lt;/key&gt;&lt;/foreign-keys&gt;&lt;ref-type name="Journal Article"&gt;17&lt;/ref-type&gt;&lt;contributors&gt;&lt;authors&gt;&lt;author&gt;Margueron, Raphaël&lt;/author&gt;&lt;author&gt;Reinberg, Danny&lt;/author&gt;&lt;/authors&gt;&lt;/contributors&gt;&lt;titles&gt;&lt;title&gt;Chromatin structure and the inheritance of epigenetic information&lt;/title&gt;&lt;secondary-title&gt;Nature Reviews Genetics&lt;/secondary-title&gt;&lt;/titles&gt;&lt;periodical&gt;&lt;full-title&gt;Nature Reviews Genetics&lt;/full-title&gt;&lt;/periodical&gt;&lt;pages&gt;285-296&lt;/pages&gt;&lt;volume&gt;11&lt;/volume&gt;&lt;number&gt;4&lt;/number&gt;&lt;dates&gt;&lt;year&gt;2010&lt;/year&gt;&lt;/dates&gt;&lt;isbn&gt;1471-0056&lt;/isbn&gt;&lt;urls&gt;&lt;related-urls&gt;&lt;url&gt;https://www.ncbi.nlm.nih.gov/pmc/articles/PMC3760772/pdf/nihms491126.pdf&lt;/url&gt;&lt;/related-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color w:val="000000" w:themeColor="text1"/>
        </w:rPr>
        <w:t>(Margueron &amp; Reinberg, 2010)</w:t>
      </w:r>
      <w:r w:rsidRPr="009431C7">
        <w:rPr>
          <w:color w:val="000000" w:themeColor="text1"/>
        </w:rPr>
        <w:fldChar w:fldCharType="end"/>
      </w:r>
      <w:r w:rsidR="00B3506F">
        <w:rPr>
          <w:color w:val="000000" w:themeColor="text1"/>
        </w:rPr>
        <w:t>. In addition, t</w:t>
      </w:r>
      <w:r w:rsidRPr="009431C7">
        <w:rPr>
          <w:color w:val="000000" w:themeColor="text1"/>
        </w:rPr>
        <w:t xml:space="preserve">he epigenetic machinery </w:t>
      </w:r>
      <w:r w:rsidR="00B3506F">
        <w:rPr>
          <w:color w:val="000000" w:themeColor="text1"/>
        </w:rPr>
        <w:t xml:space="preserve">also </w:t>
      </w:r>
      <w:r w:rsidRPr="009431C7">
        <w:rPr>
          <w:color w:val="000000" w:themeColor="text1"/>
        </w:rPr>
        <w:t>play</w:t>
      </w:r>
      <w:r w:rsidR="00B3506F">
        <w:rPr>
          <w:color w:val="000000" w:themeColor="text1"/>
        </w:rPr>
        <w:t xml:space="preserve">s </w:t>
      </w:r>
      <w:r w:rsidRPr="009431C7">
        <w:rPr>
          <w:color w:val="000000" w:themeColor="text1"/>
        </w:rPr>
        <w:t xml:space="preserve">an important role in many </w:t>
      </w:r>
      <w:r w:rsidR="00B3506F">
        <w:rPr>
          <w:color w:val="000000" w:themeColor="text1"/>
        </w:rPr>
        <w:t>physiological processes including</w:t>
      </w:r>
      <w:r w:rsidRPr="009431C7">
        <w:rPr>
          <w:color w:val="000000" w:themeColor="text1"/>
        </w:rPr>
        <w:t xml:space="preserve"> genomic imprinting </w:t>
      </w:r>
      <w:r w:rsidRPr="009431C7">
        <w:rPr>
          <w:color w:val="000000" w:themeColor="text1"/>
        </w:rPr>
        <w:fldChar w:fldCharType="begin">
          <w:fldData xml:space="preserve">PEVuZE5vdGU+PENpdGU+PEF1dGhvcj5SZWlrPC9BdXRob3I+PFllYXI+MjAwMTwvWWVhcj48UmVj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=
</w:fldData>
        </w:fldChar>
      </w:r>
      <w:r w:rsidRPr="009431C7">
        <w:rPr>
          <w:color w:val="000000" w:themeColor="text1"/>
        </w:rPr>
        <w:instrText xml:space="preserve"> ADDIN EN.CITE </w:instrText>
      </w:r>
      <w:r w:rsidRPr="009431C7">
        <w:rPr>
          <w:color w:val="000000" w:themeColor="text1"/>
        </w:rPr>
        <w:fldChar w:fldCharType="begin">
          <w:fldData xml:space="preserve">PEVuZE5vdGU+PENpdGU+PEF1dGhvcj5SZWlrPC9BdXRob3I+PFllYXI+MjAwMTwvWWVhcj48UmVj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=
</w:fldData>
        </w:fldChar>
      </w:r>
      <w:r w:rsidRPr="009431C7">
        <w:rPr>
          <w:color w:val="000000" w:themeColor="text1"/>
        </w:rPr>
        <w:instrText xml:space="preserve"> ADDIN EN.CITE.DATA </w:instrText>
      </w:r>
      <w:r w:rsidRPr="009431C7">
        <w:rPr>
          <w:color w:val="000000" w:themeColor="text1"/>
        </w:rPr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(Fe</w:t>
      </w:r>
      <w:r w:rsidR="006530D7">
        <w:rPr>
          <w:noProof/>
          <w:color w:val="000000" w:themeColor="text1"/>
        </w:rPr>
        <w:t xml:space="preserve">rguson-Smith &amp; Surani, 2001; </w:t>
      </w:r>
      <w:r w:rsidRPr="009431C7">
        <w:rPr>
          <w:noProof/>
          <w:color w:val="000000" w:themeColor="text1"/>
        </w:rPr>
        <w:t>Li, et al., 1993; Reik &amp; Walter, 2001)</w:t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  <w:t xml:space="preserve">, X chromosome inactivation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Avner&lt;/Author&gt;&lt;Year&gt;2001&lt;/Year&gt;&lt;RecNum&gt;31&lt;/RecNum&gt;&lt;DisplayText&gt;(Avner &amp;amp; Heard, 2001; Panning &amp;amp; Jaenisch, 1998)&lt;/DisplayText&gt;&lt;record&gt;&lt;rec-number&gt;31&lt;/rec-number&gt;&lt;foreign-keys&gt;&lt;key app="EN" db-id="tp92zpdpevpvz1ewt26x9wfntztvffdf9za2" timestamp="1477769014"&gt;31&lt;/key&gt;&lt;/foreign-keys&gt;&lt;ref-type name="Journal Article"&gt;17&lt;/ref-type&gt;&lt;contributors&gt;&lt;authors&gt;&lt;author&gt;Avner, Philip&lt;/author&gt;&lt;author&gt;Heard, Edith&lt;/author&gt;&lt;/authors&gt;&lt;/contributors&gt;&lt;titles&gt;&lt;title&gt;X-chromosome inactivation: counting, choice and initiation&lt;/title&gt;&lt;secondary-title&gt;Nature Reviews Genetics&lt;/secondary-title&gt;&lt;/titles&gt;&lt;periodical&gt;&lt;full-title&gt;Nature Reviews Genetics&lt;/full-title&gt;&lt;/periodical&gt;&lt;pages&gt;59-67&lt;/pages&gt;&lt;volume&gt;2&lt;/volume&gt;&lt;number&gt;1&lt;/number&gt;&lt;dates&gt;&lt;year&gt;2001&lt;/year&gt;&lt;/dates&gt;&lt;isbn&gt;1471-0056&lt;/isbn&gt;&lt;urls&gt;&lt;/urls&gt;&lt;/record&gt;&lt;/Cite&gt;&lt;Cite&gt;&lt;Author&gt;Panning&lt;/Author&gt;&lt;Year&gt;1998&lt;/Year&gt;&lt;RecNum&gt;30&lt;/RecNum&gt;&lt;record&gt;&lt;rec-number&gt;30&lt;/rec-number&gt;&lt;foreign-keys&gt;&lt;key app="EN" db-id="tp92zpdpevpvz1ewt26x9wfntztvffdf9za2" timestamp="1477768816"&gt;30&lt;/key&gt;&lt;/foreign-keys&gt;&lt;ref-type name="Journal Article"&gt;17&lt;/ref-type&gt;&lt;contributors&gt;&lt;authors&gt;&lt;author&gt;Panning, Barbara&lt;/author&gt;&lt;author&gt;Jaenisch, Rudolf&lt;/author&gt;&lt;/authors&gt;&lt;/contributors&gt;&lt;titles&gt;&lt;title&gt;RNA and the epigenetic regulation of X chromosome inactivation&lt;/title&gt;&lt;secondary-title&gt;Cell&lt;/secondary-title&gt;&lt;/titles&gt;&lt;periodical&gt;&lt;full-title&gt;Cell&lt;/full-title&gt;&lt;/periodical&gt;&lt;pages&gt;305-308&lt;/pages&gt;&lt;volume&gt;93&lt;/volume&gt;&lt;number&gt;3&lt;/number&gt;&lt;dates&gt;&lt;year&gt;1998&lt;/year&gt;&lt;/dates&gt;&lt;isbn&gt;0092-8674&lt;/isbn&gt;&lt;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color w:val="000000" w:themeColor="text1"/>
        </w:rPr>
        <w:t>(Avner &amp; Heard, 2001; Panning &amp; Jaenisch, 1998)</w:t>
      </w:r>
      <w:r w:rsidRPr="009431C7">
        <w:rPr>
          <w:color w:val="000000" w:themeColor="text1"/>
        </w:rPr>
        <w:fldChar w:fldCharType="end"/>
      </w:r>
      <w:r w:rsidR="00B3506F">
        <w:rPr>
          <w:color w:val="000000" w:themeColor="text1"/>
        </w:rPr>
        <w:t xml:space="preserve"> and development of the</w:t>
      </w:r>
      <w:r w:rsidRPr="009431C7">
        <w:rPr>
          <w:color w:val="000000" w:themeColor="text1"/>
        </w:rPr>
        <w:t xml:space="preserve"> embryo and </w:t>
      </w:r>
      <w:r w:rsidR="00B3506F">
        <w:rPr>
          <w:color w:val="000000" w:themeColor="text1"/>
        </w:rPr>
        <w:t xml:space="preserve">the </w:t>
      </w:r>
      <w:r w:rsidRPr="009431C7">
        <w:rPr>
          <w:color w:val="000000" w:themeColor="text1"/>
        </w:rPr>
        <w:t xml:space="preserve">placenta, </w:t>
      </w:r>
      <w:r w:rsidRPr="009431C7">
        <w:rPr>
          <w:color w:val="000000" w:themeColor="text1"/>
        </w:rPr>
        <w:fldChar w:fldCharType="begin">
          <w:fldData xml:space="preserve">PEVuZE5vdGU+PENpdGU+PEF1dGhvcj5NYWx0ZXBlPC9BdXRob3I+PFllYXI+MjAxMDwvWWVhcj48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</w:fldData>
        </w:fldChar>
      </w:r>
      <w:r w:rsidRPr="009431C7">
        <w:rPr>
          <w:color w:val="000000" w:themeColor="text1"/>
        </w:rPr>
        <w:instrText xml:space="preserve"> ADDIN EN.CITE </w:instrText>
      </w:r>
      <w:r w:rsidRPr="009431C7">
        <w:rPr>
          <w:color w:val="000000" w:themeColor="text1"/>
        </w:rPr>
        <w:fldChar w:fldCharType="begin">
          <w:fldData xml:space="preserve">PEVuZE5vdGU+PENpdGU+PEF1dGhvcj5NYWx0ZXBlPC9BdXRob3I+PFllYXI+MjAxMDwvWWVhcj48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</w:fldData>
        </w:fldChar>
      </w:r>
      <w:r w:rsidRPr="009431C7">
        <w:rPr>
          <w:color w:val="000000" w:themeColor="text1"/>
        </w:rPr>
        <w:instrText xml:space="preserve"> ADDIN EN.CITE.DATA </w:instrText>
      </w:r>
      <w:r w:rsidRPr="009431C7">
        <w:rPr>
          <w:color w:val="000000" w:themeColor="text1"/>
        </w:rPr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(Hemberger, 2007; Maltepe, et al., 2010; Santos, et al., 2002)</w:t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  <w:t>.</w:t>
      </w:r>
      <w:r w:rsidR="00B3506F">
        <w:rPr>
          <w:color w:val="000000" w:themeColor="text1"/>
        </w:rPr>
        <w:t xml:space="preserve"> </w:t>
      </w:r>
      <w:r w:rsidR="00096F7C" w:rsidRPr="009431C7">
        <w:rPr>
          <w:color w:val="000000" w:themeColor="text1"/>
        </w:rPr>
        <w:t>Deficiency to maintain the normal epigenetic state of cells result</w:t>
      </w:r>
      <w:r w:rsidR="00B3506F">
        <w:rPr>
          <w:color w:val="000000" w:themeColor="text1"/>
        </w:rPr>
        <w:t xml:space="preserve">s in a deregulated </w:t>
      </w:r>
      <w:r w:rsidR="00096F7C" w:rsidRPr="009431C7">
        <w:rPr>
          <w:color w:val="000000" w:themeColor="text1"/>
        </w:rPr>
        <w:t>gene expres</w:t>
      </w:r>
      <w:r w:rsidR="00B3506F">
        <w:rPr>
          <w:color w:val="000000" w:themeColor="text1"/>
        </w:rPr>
        <w:t>sion profile involved in signalling cascades leading</w:t>
      </w:r>
      <w:r w:rsidR="00096F7C" w:rsidRPr="009431C7">
        <w:rPr>
          <w:color w:val="000000" w:themeColor="text1"/>
        </w:rPr>
        <w:t xml:space="preserve"> to disease development including carcinogenesis </w:t>
      </w:r>
      <w:r w:rsidR="00096F7C" w:rsidRPr="009431C7">
        <w:rPr>
          <w:color w:val="000000" w:themeColor="text1"/>
        </w:rPr>
        <w:fldChar w:fldCharType="begin"/>
      </w:r>
      <w:r w:rsidR="00096F7C" w:rsidRPr="009431C7">
        <w:rPr>
          <w:color w:val="000000" w:themeColor="text1"/>
        </w:rPr>
        <w:instrText xml:space="preserve"> ADDIN EN.CITE &lt;EndNote&gt;&lt;Cite&gt;&lt;Author&gt;Egger&lt;/Author&gt;&lt;Year&gt;2004&lt;/Year&gt;&lt;RecNum&gt;27&lt;/RecNum&gt;&lt;DisplayText&gt;(Egger, et al., 2004; Dominique Ziech, et al., 2010)&lt;/DisplayText&gt;&lt;record&gt;&lt;rec-number&gt;27&lt;/rec-number&gt;&lt;foreign-keys&gt;&lt;key app="EN" db-id="tp92zpdpevpvz1ewt26x9wfntztvffdf9za2" timestamp="1477768331"&gt;27&lt;/key&gt;&lt;/foreign-keys&gt;&lt;ref-type name="Journal Article"&gt;17&lt;/ref-type&gt;&lt;contributors&gt;&lt;authors&gt;&lt;author&gt;Egger, Gerda&lt;/author&gt;&lt;author&gt;Liang, Gangning&lt;/author&gt;&lt;author&gt;Aparicio, Ana&lt;/author&gt;&lt;author&gt;Jones, Peter A&lt;/author&gt;&lt;/authors&gt;&lt;/contributors&gt;&lt;titles&gt;&lt;title&gt;Epigenetics in human disease and prospects for epigenetic therapy&lt;/title&gt;&lt;secondary-title&gt;Nature&lt;/secondary-title&gt;&lt;/titles&gt;&lt;periodical&gt;&lt;full-title&gt;Nature&lt;/full-title&gt;&lt;/periodical&gt;&lt;pages&gt;457-463&lt;/pages&gt;&lt;volume&gt;429&lt;/volume&gt;&lt;number&gt;6990&lt;/number&gt;&lt;dates&gt;&lt;year&gt;2004&lt;/year&gt;&lt;/dates&gt;&lt;isbn&gt;0028-0836&lt;/isbn&gt;&lt;urls&gt;&lt;related-urls&gt;&lt;url&gt;http://www.nature.com/articles/nature02625.pdf&lt;/url&gt;&lt;/related-urls&gt;&lt;/urls&gt;&lt;/record&gt;&lt;/Cite&gt;&lt;Cite&gt;&lt;Author&gt;Ziech&lt;/Author&gt;&lt;Year&gt;2010&lt;/Year&gt;&lt;RecNum&gt;22&lt;/RecNum&gt;&lt;record&gt;&lt;rec-number&gt;22&lt;/rec-number&gt;&lt;foreign-keys&gt;&lt;key app="EN" db-id="tp92zpdpevpvz1ewt26x9wfntztvffdf9za2" timestamp="1477758116"&gt;22&lt;/key&gt;&lt;/foreign-keys&gt;&lt;ref-type name="Journal Article"&gt;17&lt;/ref-type&gt;&lt;contributors&gt;&lt;authors&gt;&lt;author&gt;Ziech, Dominique&lt;/author&gt;&lt;author&gt;Franco, Rodrigo&lt;/author&gt;&lt;author&gt;Pappa, Aglaia&lt;/author&gt;&lt;author&gt;Malamou-Mitsi, Vasiliki&lt;/author&gt;&lt;author&gt;Georgakila, Stavroula&lt;/author&gt;&lt;author&gt;Georgakilas, Alexandros G&lt;/author&gt;&lt;author&gt;Panayiotidis, Mihalis I&lt;/author&gt;&lt;/authors&gt;&lt;/contributors&gt;&lt;titles&gt;&lt;title&gt;The role of epigenetics in environmental and occupational carcinogenesis&lt;/title&gt;&lt;secondary-title&gt;Chemico-biological interactions&lt;/secondary-title&gt;&lt;/titles&gt;&lt;periodical&gt;&lt;full-title&gt;Chemico-biological interactions&lt;/full-title&gt;&lt;/periodical&gt;&lt;pages&gt;340-349&lt;/pages&gt;&lt;volume&gt;188&lt;/volume&gt;&lt;number&gt;2&lt;/number&gt;&lt;dates&gt;&lt;year&gt;2010&lt;/year&gt;&lt;/dates&gt;&lt;isbn&gt;0009-2797&lt;/isbn&gt;&lt;urls&gt;&lt;/urls&gt;&lt;/record&gt;&lt;/Cite&gt;&lt;/EndNote&gt;</w:instrText>
      </w:r>
      <w:r w:rsidR="00096F7C" w:rsidRPr="009431C7">
        <w:rPr>
          <w:color w:val="000000" w:themeColor="text1"/>
        </w:rPr>
        <w:fldChar w:fldCharType="separate"/>
      </w:r>
      <w:r w:rsidR="00D342D6">
        <w:rPr>
          <w:noProof/>
          <w:color w:val="000000" w:themeColor="text1"/>
        </w:rPr>
        <w:t xml:space="preserve">(Egger, et al., 2004; </w:t>
      </w:r>
      <w:r w:rsidR="00096F7C" w:rsidRPr="009431C7">
        <w:rPr>
          <w:noProof/>
          <w:color w:val="000000" w:themeColor="text1"/>
        </w:rPr>
        <w:t>Ziech, et al., 2010</w:t>
      </w:r>
      <w:r w:rsidR="001D1F3C">
        <w:rPr>
          <w:noProof/>
          <w:color w:val="000000" w:themeColor="text1"/>
        </w:rPr>
        <w:t>; Anestopoulos, et al., 2015</w:t>
      </w:r>
      <w:r w:rsidR="00096F7C" w:rsidRPr="009431C7">
        <w:rPr>
          <w:noProof/>
          <w:color w:val="000000" w:themeColor="text1"/>
        </w:rPr>
        <w:t>)</w:t>
      </w:r>
      <w:r w:rsidR="00096F7C" w:rsidRPr="009431C7">
        <w:rPr>
          <w:color w:val="000000" w:themeColor="text1"/>
        </w:rPr>
        <w:fldChar w:fldCharType="end"/>
      </w:r>
      <w:r w:rsidR="00B3506F">
        <w:rPr>
          <w:color w:val="000000" w:themeColor="text1"/>
        </w:rPr>
        <w:t>. Thus, an extensive deregulation of normal epigenetic marks could potentially be</w:t>
      </w:r>
      <w:r w:rsidR="00096F7C" w:rsidRPr="009431C7">
        <w:rPr>
          <w:color w:val="000000" w:themeColor="text1"/>
        </w:rPr>
        <w:t xml:space="preserve"> associated with cancer initiation and progression </w:t>
      </w:r>
      <w:r w:rsidR="00096F7C" w:rsidRPr="009431C7">
        <w:rPr>
          <w:color w:val="000000" w:themeColor="text1"/>
        </w:rPr>
        <w:fldChar w:fldCharType="begin"/>
      </w:r>
      <w:r w:rsidR="00096F7C" w:rsidRPr="009431C7">
        <w:rPr>
          <w:color w:val="000000" w:themeColor="text1"/>
        </w:rPr>
        <w:instrText xml:space="preserve"> ADDIN EN.CITE &lt;EndNote&gt;&lt;Cite&gt;&lt;Author&gt;Sandoval&lt;/Author&gt;&lt;Year&gt;2012&lt;/Year&gt;&lt;RecNum&gt;514&lt;/RecNum&gt;&lt;DisplayText&gt;(Sandoval &amp;amp; Esteller, 2012)&lt;/DisplayText&gt;&lt;record&gt;&lt;rec-number&gt;514&lt;/rec-number&gt;&lt;foreign-keys&gt;&lt;key app="EN" db-id="tp92zpdpevpvz1ewt26x9wfntztvffdf9za2" timestamp="1517170829"&gt;514&lt;/key&gt;&lt;/foreign-keys&gt;&lt;ref-type name="Journal Article"&gt;17&lt;/ref-type&gt;&lt;contributors&gt;&lt;authors&gt;&lt;author&gt;Sandoval, Juan&lt;/author&gt;&lt;author&gt;Esteller, Manel&lt;/author&gt;&lt;/authors&gt;&lt;/contributors&gt;&lt;titles&gt;&lt;title&gt;Cancer epigenomics: beyond genomics&lt;/title&gt;&lt;secondary-title&gt;Current opinion in genetics &amp;amp; development&lt;/secondary-title&gt;&lt;/titles&gt;&lt;periodical&gt;&lt;full-title&gt;Current opinion in genetics &amp;amp; development&lt;/full-title&gt;&lt;/periodical&gt;&lt;pages&gt;50-55&lt;/pages&gt;&lt;volume&gt;22&lt;/volume&gt;&lt;number&gt;1&lt;/number&gt;&lt;dates&gt;&lt;year&gt;2012&lt;/year&gt;&lt;/dates&gt;&lt;isbn&gt;0959-437X&lt;/isbn&gt;&lt;urls&gt;&lt;/urls&gt;&lt;/record&gt;&lt;/Cite&gt;&lt;/EndNote&gt;</w:instrText>
      </w:r>
      <w:r w:rsidR="00096F7C" w:rsidRPr="009431C7">
        <w:rPr>
          <w:color w:val="000000" w:themeColor="text1"/>
        </w:rPr>
        <w:fldChar w:fldCharType="separate"/>
      </w:r>
      <w:r w:rsidR="00096F7C" w:rsidRPr="009431C7">
        <w:rPr>
          <w:noProof/>
          <w:color w:val="000000" w:themeColor="text1"/>
        </w:rPr>
        <w:t>(Sandoval &amp; Esteller, 2012</w:t>
      </w:r>
      <w:r w:rsidR="00126025">
        <w:rPr>
          <w:noProof/>
          <w:color w:val="000000" w:themeColor="text1"/>
        </w:rPr>
        <w:t>; Franco et al., 2008; Ziech et al., 2011</w:t>
      </w:r>
      <w:r w:rsidR="00096F7C" w:rsidRPr="009431C7">
        <w:rPr>
          <w:noProof/>
          <w:color w:val="000000" w:themeColor="text1"/>
        </w:rPr>
        <w:t>)</w:t>
      </w:r>
      <w:r w:rsidR="00096F7C" w:rsidRPr="009431C7">
        <w:rPr>
          <w:color w:val="000000" w:themeColor="text1"/>
        </w:rPr>
        <w:fldChar w:fldCharType="end"/>
      </w:r>
      <w:r w:rsidR="00096F7C" w:rsidRPr="009431C7">
        <w:rPr>
          <w:color w:val="000000" w:themeColor="text1"/>
        </w:rPr>
        <w:t xml:space="preserve">. </w:t>
      </w:r>
    </w:p>
    <w:p w:rsidR="00096F7C" w:rsidRDefault="00096F7C" w:rsidP="00297619">
      <w:pPr>
        <w:spacing w:line="480" w:lineRule="auto"/>
        <w:ind w:firstLine="567"/>
        <w:jc w:val="both"/>
        <w:rPr>
          <w:color w:val="000000" w:themeColor="text1"/>
        </w:rPr>
      </w:pPr>
      <w:r w:rsidRPr="009431C7">
        <w:rPr>
          <w:color w:val="000000" w:themeColor="text1"/>
        </w:rPr>
        <w:t>The most important epigenetic mec</w:t>
      </w:r>
      <w:r w:rsidR="006037CB">
        <w:rPr>
          <w:color w:val="000000" w:themeColor="text1"/>
        </w:rPr>
        <w:t xml:space="preserve">hanisms include DNA methylation, </w:t>
      </w:r>
      <w:r w:rsidR="00010FA1">
        <w:rPr>
          <w:color w:val="000000" w:themeColor="text1"/>
        </w:rPr>
        <w:t>histone</w:t>
      </w:r>
      <w:r w:rsidR="006037CB">
        <w:rPr>
          <w:color w:val="000000" w:themeColor="text1"/>
        </w:rPr>
        <w:t xml:space="preserve"> modifications and </w:t>
      </w:r>
      <w:r w:rsidRPr="009431C7">
        <w:rPr>
          <w:color w:val="000000" w:themeColor="text1"/>
        </w:rPr>
        <w:t xml:space="preserve"> </w:t>
      </w:r>
      <w:r w:rsidR="006037CB" w:rsidRPr="009431C7">
        <w:rPr>
          <w:color w:val="000000" w:themeColor="text1"/>
        </w:rPr>
        <w:t xml:space="preserve">non-coding RNAs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Golbabapour&lt;/Author&gt;&lt;Year&gt;2011&lt;/Year&gt;&lt;RecNum&gt;72&lt;/RecNum&gt;&lt;DisplayText&gt;(Golbabapour, et al., 2011)&lt;/DisplayText&gt;&lt;record&gt;&lt;rec-number&gt;72&lt;/rec-number&gt;&lt;foreign-keys&gt;&lt;key app="EN" db-id="tp92zpdpevpvz1ewt26x9wfntztvffdf9za2" timestamp="1477923476"&gt;72&lt;/key&gt;&lt;/foreign-keys&gt;&lt;ref-type name="Journal Article"&gt;17&lt;/ref-type&gt;&lt;contributors&gt;&lt;authors&gt;&lt;author&gt;Golbabapour, Shahram&lt;/author&gt;&lt;author&gt;Abdulla, Mahmood Ameen&lt;/author&gt;&lt;author&gt;Hajrezaei, Maryam&lt;/author&gt;&lt;/authors&gt;&lt;/contributors&gt;&lt;titles&gt;&lt;title&gt;A concise review on epigenetic regulation: insight into molecular mechanisms&lt;/title&gt;&lt;secondary-title&gt;International journal of molecular sciences&lt;/secondary-title&gt;&lt;/titles&gt;&lt;periodical&gt;&lt;full-title&gt;International journal of molecular sciences&lt;/full-title&gt;&lt;/periodical&gt;&lt;pages&gt;8661-8694&lt;/pages&gt;&lt;volume&gt;12&lt;/volume&gt;&lt;number&gt;12&lt;/number&gt;&lt;dates&gt;&lt;year&gt;2011&lt;/year&gt;&lt;/dates&gt;&lt;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(Golbabapour, et al., 2011</w:t>
      </w:r>
      <w:r w:rsidR="006037CB">
        <w:rPr>
          <w:noProof/>
          <w:color w:val="000000" w:themeColor="text1"/>
        </w:rPr>
        <w:t>;</w:t>
      </w:r>
      <w:r w:rsidRPr="009431C7">
        <w:rPr>
          <w:color w:val="000000" w:themeColor="text1"/>
        </w:rPr>
        <w:fldChar w:fldCharType="end"/>
      </w:r>
      <w:r w:rsidR="006037CB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Bonasio&lt;/Author&gt;&lt;Year&gt;2010&lt;/Year&gt;&lt;RecNum&gt;21&lt;/RecNum&gt;&lt;DisplayText&gt;(Bonasio, et al., 2010)&lt;/DisplayText&gt;&lt;record&gt;&lt;rec-number&gt;21&lt;/rec-number&gt;&lt;foreign-keys&gt;&lt;key app="EN" db-id="tp92zpdpevpvz1ewt26x9wfntztvffdf9za2" timestamp="1477754460"&gt;21&lt;/key&gt;&lt;/foreign-keys&gt;&lt;ref-type name="Journal Article"&gt;17&lt;/ref-type&gt;&lt;contributors&gt;&lt;authors&gt;&lt;author&gt;Bonasio, Roberto&lt;/author&gt;&lt;author&gt;Tu, Shengjiang&lt;/author&gt;&lt;author&gt;Reinberg, Danny&lt;/author&gt;&lt;/authors&gt;&lt;/contributors&gt;&lt;titles&gt;&lt;title&gt;Molecular signals of epigenetic states&lt;/title&gt;&lt;secondary-title&gt;science&lt;/secondary-title&gt;&lt;/titles&gt;&lt;periodical&gt;&lt;full-title&gt;science&lt;/full-title&gt;&lt;/periodical&gt;&lt;pages&gt;612-616&lt;/pages&gt;&lt;volume&gt;330&lt;/volume&gt;&lt;number&gt;6004&lt;/number&gt;&lt;dates&gt;&lt;year&gt;2010&lt;/year&gt;&lt;/dates&gt;&lt;isbn&gt;0036-8075&lt;/isbn&gt;&lt;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Bonasio, et al., 2010)</w:t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  <w:t>. These post</w:t>
      </w:r>
      <w:r w:rsidR="00010FA1">
        <w:rPr>
          <w:color w:val="000000" w:themeColor="text1"/>
        </w:rPr>
        <w:t>-</w:t>
      </w:r>
      <w:r w:rsidRPr="009431C7">
        <w:rPr>
          <w:color w:val="000000" w:themeColor="text1"/>
        </w:rPr>
        <w:t xml:space="preserve">translational modifications act in a </w:t>
      </w:r>
      <w:r w:rsidR="006037CB">
        <w:rPr>
          <w:color w:val="000000" w:themeColor="text1"/>
        </w:rPr>
        <w:t>coordinative and complex manner</w:t>
      </w:r>
      <w:r w:rsidRPr="009431C7">
        <w:rPr>
          <w:color w:val="000000" w:themeColor="text1"/>
        </w:rPr>
        <w:t xml:space="preserve"> causing </w:t>
      </w:r>
      <w:r w:rsidR="006037CB">
        <w:rPr>
          <w:color w:val="000000" w:themeColor="text1"/>
        </w:rPr>
        <w:t xml:space="preserve">chromatin </w:t>
      </w:r>
      <w:r w:rsidRPr="009431C7">
        <w:rPr>
          <w:color w:val="000000" w:themeColor="text1"/>
        </w:rPr>
        <w:t>conformation</w:t>
      </w:r>
      <w:r w:rsidR="006037CB">
        <w:rPr>
          <w:color w:val="000000" w:themeColor="text1"/>
        </w:rPr>
        <w:t>al changes that, in turn,</w:t>
      </w:r>
      <w:r w:rsidRPr="009431C7">
        <w:rPr>
          <w:color w:val="000000" w:themeColor="text1"/>
        </w:rPr>
        <w:t xml:space="preserve"> regulate the </w:t>
      </w:r>
      <w:r w:rsidR="006037CB">
        <w:rPr>
          <w:color w:val="000000" w:themeColor="text1"/>
        </w:rPr>
        <w:t>genetic information accessed by transcription factors</w:t>
      </w:r>
      <w:r w:rsidRPr="009431C7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Golbabapour&lt;/Author&gt;&lt;Year&gt;2011&lt;/Year&gt;&lt;RecNum&gt;72&lt;/RecNum&gt;&lt;DisplayText&gt;(Golbabapour, et al., 2011)&lt;/DisplayText&gt;&lt;record&gt;&lt;rec-number&gt;72&lt;/rec-number&gt;&lt;foreign-keys&gt;&lt;key app="EN" db-id="tp92zpdpevpvz1ewt26x9wfntztvffdf9za2" timestamp="1477923476"&gt;72&lt;/key&gt;&lt;/foreign-keys&gt;&lt;ref-type name="Journal Article"&gt;17&lt;/ref-type&gt;&lt;contributors&gt;&lt;authors&gt;&lt;author&gt;Golbabapour, Shahram&lt;/author&gt;&lt;author&gt;Abdulla, Mahmood Ameen&lt;/author&gt;&lt;author&gt;Hajrezaei, Maryam&lt;/author&gt;&lt;/authors&gt;&lt;/contributors&gt;&lt;titles&gt;&lt;title&gt;A concise review on epigenetic regulation: insight into molecular mechanisms&lt;/title&gt;&lt;secondary-title&gt;International journal of molecular sciences&lt;/secondary-title&gt;&lt;/titles&gt;&lt;periodical&gt;&lt;full-title&gt;International journal of molecular sciences&lt;/full-title&gt;&lt;/periodical&gt;&lt;pages&gt;8661-8694&lt;/pages&gt;&lt;volume&gt;12&lt;/volume&gt;&lt;number&gt;12&lt;/number&gt;&lt;dates&gt;&lt;year&gt;2011&lt;/year&gt;&lt;/dates&gt;&lt;urls&gt;&lt;/urls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color w:val="000000" w:themeColor="text1"/>
        </w:rPr>
        <w:t>(Golbabapour, et al., 2011)</w:t>
      </w:r>
      <w:r w:rsidRPr="009431C7">
        <w:rPr>
          <w:color w:val="000000" w:themeColor="text1"/>
        </w:rPr>
        <w:fldChar w:fldCharType="end"/>
      </w:r>
      <w:r w:rsidRPr="009431C7">
        <w:rPr>
          <w:color w:val="000000" w:themeColor="text1"/>
        </w:rPr>
        <w:t>. Numeral evidence show</w:t>
      </w:r>
      <w:r w:rsidR="003523FA">
        <w:rPr>
          <w:color w:val="000000" w:themeColor="text1"/>
        </w:rPr>
        <w:t>s</w:t>
      </w:r>
      <w:r w:rsidRPr="009431C7">
        <w:rPr>
          <w:color w:val="000000" w:themeColor="text1"/>
        </w:rPr>
        <w:t xml:space="preserve"> that cancer cells accumulate various gene mutations as well as epigenetic alt</w:t>
      </w:r>
      <w:r w:rsidR="003523FA">
        <w:rPr>
          <w:color w:val="000000" w:themeColor="text1"/>
        </w:rPr>
        <w:t>erations both of which can</w:t>
      </w:r>
      <w:r w:rsidRPr="009431C7">
        <w:rPr>
          <w:color w:val="000000" w:themeColor="text1"/>
        </w:rPr>
        <w:t xml:space="preserve"> contribute to tumou</w:t>
      </w:r>
      <w:r w:rsidR="003523FA">
        <w:rPr>
          <w:color w:val="000000" w:themeColor="text1"/>
        </w:rPr>
        <w:t>r develop</w:t>
      </w:r>
      <w:r w:rsidR="006530D7">
        <w:rPr>
          <w:color w:val="000000" w:themeColor="text1"/>
        </w:rPr>
        <w:t>ment and progression. Finally, given that</w:t>
      </w:r>
      <w:r w:rsidRPr="009431C7">
        <w:rPr>
          <w:color w:val="000000" w:themeColor="text1"/>
        </w:rPr>
        <w:t xml:space="preserve"> ep</w:t>
      </w:r>
      <w:r w:rsidR="003523FA">
        <w:rPr>
          <w:color w:val="000000" w:themeColor="text1"/>
        </w:rPr>
        <w:t>igenetic alterations are</w:t>
      </w:r>
      <w:r w:rsidRPr="009431C7">
        <w:rPr>
          <w:color w:val="000000" w:themeColor="text1"/>
        </w:rPr>
        <w:t xml:space="preserve"> reversible</w:t>
      </w:r>
      <w:r w:rsidR="003523FA">
        <w:rPr>
          <w:color w:val="000000" w:themeColor="text1"/>
        </w:rPr>
        <w:t xml:space="preserve"> modifications</w:t>
      </w:r>
      <w:r w:rsidR="006530D7">
        <w:rPr>
          <w:color w:val="000000" w:themeColor="text1"/>
        </w:rPr>
        <w:t xml:space="preserve"> they </w:t>
      </w:r>
      <w:r w:rsidR="00010FA1">
        <w:rPr>
          <w:color w:val="000000" w:themeColor="text1"/>
        </w:rPr>
        <w:t>can, in principle, act as</w:t>
      </w:r>
      <w:r w:rsidR="00E27518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t>potential targe</w:t>
      </w:r>
      <w:r w:rsidR="00FC78A8">
        <w:rPr>
          <w:color w:val="000000" w:themeColor="text1"/>
        </w:rPr>
        <w:t>ts for therapeutic intervention</w:t>
      </w:r>
      <w:r w:rsidRPr="009431C7">
        <w:rPr>
          <w:color w:val="000000" w:themeColor="text1"/>
        </w:rPr>
        <w:t xml:space="preserve"> </w:t>
      </w:r>
      <w:r w:rsidRPr="009431C7">
        <w:rPr>
          <w:color w:val="000000" w:themeColor="text1"/>
        </w:rPr>
        <w:fldChar w:fldCharType="begin"/>
      </w:r>
      <w:r w:rsidRPr="009431C7">
        <w:rPr>
          <w:color w:val="000000" w:themeColor="text1"/>
        </w:rPr>
        <w:instrText xml:space="preserve"> ADDIN EN.CITE &lt;EndNote&gt;&lt;Cite&gt;&lt;Author&gt;Brien&lt;/Author&gt;&lt;Year&gt;2016&lt;/Year&gt;&lt;RecNum&gt;521&lt;/RecNum&gt;&lt;DisplayText&gt;(Brien, et al., 2016)&lt;/DisplayText&gt;&lt;record&gt;&lt;rec-number&gt;521&lt;/rec-number&gt;&lt;foreign-keys&gt;&lt;key app="EN" db-id="tp92zpdpevpvz1ewt26x9wfntztvffdf9za2" timestamp="1517176000"&gt;521&lt;/key&gt;&lt;/foreign-keys&gt;&lt;ref-type name="Journal Article"&gt;17&lt;/ref-type&gt;&lt;contributors&gt;&lt;authors&gt;&lt;author&gt;Brien, Gerard L.&lt;/author&gt;&lt;author&gt;Valerio, Daria G.&lt;/author&gt;&lt;author&gt;Armstrong, Scott A.&lt;/author&gt;&lt;/authors&gt;&lt;/contributors&gt;&lt;titles&gt;&lt;title&gt;Exploiting the Epigenome to Control Cancer-Promoting Gene-Expression Programs&lt;/title&gt;&lt;secondary-title&gt;Cancer Cell&lt;/secondary-title&gt;&lt;/titles&gt;&lt;periodical&gt;&lt;full-title&gt;Cancer Cell&lt;/full-title&gt;&lt;/periodical&gt;&lt;pages&gt;464-476&lt;/pages&gt;&lt;volume&gt;29&lt;/volume&gt;&lt;number&gt;4&lt;/number&gt;&lt;keywords&gt;&lt;keyword&gt;Cancer&lt;/keyword&gt;&lt;keyword&gt;epigenome&lt;/keyword&gt;&lt;keyword&gt;targeted therapy&lt;/keyword&gt;&lt;keyword&gt;chromatin&lt;/keyword&gt;&lt;keyword&gt;histone modification&lt;/keyword&gt;&lt;/keywords&gt;&lt;dates&gt;&lt;year&gt;2016&lt;/year&gt;&lt;pub-dates&gt;&lt;date&gt;2016/04/11/&lt;/date&gt;&lt;/pub-dates&gt;&lt;/dates&gt;&lt;isbn&gt;1535-6108&lt;/isbn&gt;&lt;urls&gt;&lt;related-urls&gt;&lt;url&gt;http://www.sciencedirect.com/science/article/pii/S1535610816300897&lt;/url&gt;&lt;/related-urls&gt;&lt;/urls&gt;&lt;electronic-resource-num&gt;https://doi.org/10.1016/j.ccell.2016.03.007&lt;/electronic-resource-num&gt;&lt;/record&gt;&lt;/Cite&gt;&lt;/EndNote&gt;</w:instrText>
      </w:r>
      <w:r w:rsidRPr="009431C7">
        <w:rPr>
          <w:color w:val="000000" w:themeColor="text1"/>
        </w:rPr>
        <w:fldChar w:fldCharType="separate"/>
      </w:r>
      <w:r w:rsidRPr="009431C7">
        <w:rPr>
          <w:noProof/>
          <w:color w:val="000000" w:themeColor="text1"/>
        </w:rPr>
        <w:t>(Brien, et al., 2016</w:t>
      </w:r>
      <w:r w:rsidR="00B26A7F">
        <w:rPr>
          <w:noProof/>
          <w:color w:val="000000" w:themeColor="text1"/>
        </w:rPr>
        <w:t>; Panayiotidis, 2014</w:t>
      </w:r>
      <w:r w:rsidRPr="009431C7">
        <w:rPr>
          <w:noProof/>
          <w:color w:val="000000" w:themeColor="text1"/>
        </w:rPr>
        <w:t>)</w:t>
      </w:r>
      <w:r w:rsidRPr="009431C7">
        <w:rPr>
          <w:color w:val="000000" w:themeColor="text1"/>
        </w:rPr>
        <w:fldChar w:fldCharType="end"/>
      </w:r>
      <w:r w:rsidR="003523FA">
        <w:rPr>
          <w:color w:val="000000" w:themeColor="text1"/>
        </w:rPr>
        <w:t>.</w:t>
      </w:r>
    </w:p>
    <w:p w:rsidR="00620CDB" w:rsidRPr="009431C7" w:rsidRDefault="00620CDB" w:rsidP="00297619">
      <w:pPr>
        <w:spacing w:line="480" w:lineRule="auto"/>
        <w:jc w:val="both"/>
        <w:rPr>
          <w:color w:val="000000" w:themeColor="text1"/>
        </w:rPr>
      </w:pPr>
    </w:p>
    <w:p w:rsidR="002640A0" w:rsidRPr="009431C7" w:rsidRDefault="003523FA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bookmarkStart w:id="11" w:name="_Toc511334867"/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DNA methylation and</w:t>
      </w:r>
      <w:r w:rsidR="00367B5F" w:rsidRPr="009431C7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cancer</w:t>
      </w:r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development</w:t>
      </w:r>
      <w:bookmarkEnd w:id="11"/>
    </w:p>
    <w:p w:rsidR="00367B5F" w:rsidRPr="009431C7" w:rsidRDefault="00BD1C65" w:rsidP="00297619">
      <w:pPr>
        <w:spacing w:line="48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>T</w:t>
      </w:r>
      <w:r w:rsidR="009C7EFB">
        <w:rPr>
          <w:color w:val="000000" w:themeColor="text1"/>
        </w:rPr>
        <w:t xml:space="preserve">he addition of methyl </w:t>
      </w:r>
      <w:r w:rsidR="00367B5F" w:rsidRPr="009431C7">
        <w:rPr>
          <w:color w:val="000000" w:themeColor="text1"/>
        </w:rPr>
        <w:t xml:space="preserve">groups in cytosine </w:t>
      </w:r>
      <w:r>
        <w:rPr>
          <w:color w:val="000000" w:themeColor="text1"/>
        </w:rPr>
        <w:t xml:space="preserve">residues can </w:t>
      </w:r>
      <w:r w:rsidR="00367B5F" w:rsidRPr="009431C7">
        <w:rPr>
          <w:color w:val="000000" w:themeColor="text1"/>
        </w:rPr>
        <w:t>occur</w:t>
      </w:r>
      <w:r>
        <w:rPr>
          <w:color w:val="000000" w:themeColor="text1"/>
        </w:rPr>
        <w:t xml:space="preserve"> in CpG dinucleotide sequences, dispersed across the genome,</w:t>
      </w:r>
      <w:r w:rsidR="00367B5F" w:rsidRPr="009431C7">
        <w:rPr>
          <w:color w:val="000000" w:themeColor="text1"/>
        </w:rPr>
        <w:t xml:space="preserve"> leading to the formation of 5-methylcytosine (5mC)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Tsai&lt;/Author&gt;&lt;Year&gt;2011&lt;/Year&gt;&lt;RecNum&gt;73&lt;/RecNum&gt;&lt;DisplayText&gt;(Kulis &amp;amp; Esteller, 2010; H.-C. Tsai &amp;amp; Baylin, 2011)&lt;/DisplayText&gt;&lt;record&gt;&lt;rec-number&gt;73&lt;/rec-number&gt;&lt;foreign-keys&gt;&lt;key app="EN" db-id="tp92zpdpevpvz1ewt26x9wfntztvffdf9za2" timestamp="1477923939"&gt;73&lt;/key&gt;&lt;/foreign-keys&gt;&lt;ref-type name="Journal Article"&gt;17&lt;/ref-type&gt;&lt;contributors&gt;&lt;authors&gt;&lt;author&gt;Tsai, Hsing-Chen&lt;/author&gt;&lt;author&gt;Baylin, Stephen B&lt;/author&gt;&lt;/authors&gt;&lt;/contributors&gt;&lt;titles&gt;&lt;title&gt;Cancer epigenetics: linking basic biology to clinical medicine&lt;/title&gt;&lt;secondary-title&gt;Cell research&lt;/secondary-title&gt;&lt;/titles&gt;&lt;periodical&gt;&lt;full-title&gt;Cell research&lt;/full-title&gt;&lt;/periodical&gt;&lt;pages&gt;502-517&lt;/pages&gt;&lt;volume&gt;21&lt;/volume&gt;&lt;number&gt;3&lt;/number&gt;&lt;dates&gt;&lt;year&gt;2011&lt;/year&gt;&lt;/dates&gt;&lt;isbn&gt;1001-0602&lt;/isbn&gt;&lt;urls&gt;&lt;/urls&gt;&lt;/record&gt;&lt;/Cite&gt;&lt;Cite&gt;&lt;Author&gt;Kulis&lt;/Author&gt;&lt;Year&gt;2010&lt;/Year&gt;&lt;RecNum&gt;42&lt;/RecNum&gt;&lt;record&gt;&lt;rec-number&gt;42&lt;/rec-number&gt;&lt;foreign-keys&gt;&lt;key app="EN" db-id="tp92zpdpevpvz1ewt26x9wfntztvffdf9za2" timestamp="1477874869"&gt;42&lt;/key&gt;&lt;/foreign-keys&gt;&lt;ref-type name="Journal Article"&gt;17&lt;/ref-type&gt;&lt;contributors&gt;&lt;authors&gt;&lt;author&gt;Kulis, Marta&lt;/author&gt;&lt;author&gt;Esteller, Manel&lt;/author&gt;&lt;/authors&gt;&lt;/contributors&gt;&lt;titles&gt;&lt;title&gt;DNA methylation and cancer&lt;/title&gt;&lt;secondary-title&gt;Adv Genet&lt;/secondary-title&gt;&lt;/titles&gt;&lt;periodical&gt;&lt;full-title&gt;Adv Genet&lt;/full-title&gt;&lt;/periodical&gt;&lt;pages&gt;27-56&lt;/pages&gt;&lt;volume&gt;70&lt;/volume&gt;&lt;number&gt;10&lt;/number&gt;&lt;dates&gt;&lt;year&gt;2010&lt;/year&gt;&lt;/dates&gt;&lt;urls&gt;&lt;/urls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E27518">
        <w:rPr>
          <w:noProof/>
          <w:color w:val="000000" w:themeColor="text1"/>
        </w:rPr>
        <w:t xml:space="preserve">(Kulis &amp; Esteller, 2010; </w:t>
      </w:r>
      <w:r w:rsidR="00367B5F" w:rsidRPr="009431C7">
        <w:rPr>
          <w:noProof/>
          <w:color w:val="000000" w:themeColor="text1"/>
        </w:rPr>
        <w:t>Tsai &amp; Baylin, 2011)</w:t>
      </w:r>
      <w:r w:rsidR="00367B5F" w:rsidRPr="009431C7">
        <w:rPr>
          <w:color w:val="000000" w:themeColor="text1"/>
        </w:rPr>
        <w:fldChar w:fldCharType="end"/>
      </w:r>
      <w:r w:rsidR="001D1F3C">
        <w:rPr>
          <w:color w:val="000000" w:themeColor="text1"/>
        </w:rPr>
        <w:t xml:space="preserve">. </w:t>
      </w:r>
      <w:r>
        <w:rPr>
          <w:color w:val="000000" w:themeColor="text1"/>
        </w:rPr>
        <w:t xml:space="preserve">Such </w:t>
      </w:r>
      <w:r w:rsidR="001D1F3C">
        <w:rPr>
          <w:color w:val="000000" w:themeColor="text1"/>
        </w:rPr>
        <w:t>DNA methylation is catalys</w:t>
      </w:r>
      <w:r w:rsidR="00B76512">
        <w:rPr>
          <w:color w:val="000000" w:themeColor="text1"/>
        </w:rPr>
        <w:t>ed</w:t>
      </w:r>
      <w:r w:rsidR="00367B5F" w:rsidRPr="009431C7">
        <w:rPr>
          <w:color w:val="000000" w:themeColor="text1"/>
        </w:rPr>
        <w:t xml:space="preserve"> by </w:t>
      </w:r>
      <w:r w:rsidR="00B76512">
        <w:rPr>
          <w:color w:val="000000" w:themeColor="text1"/>
        </w:rPr>
        <w:t xml:space="preserve">a class of enzymes known as </w:t>
      </w:r>
      <w:r w:rsidR="00367B5F" w:rsidRPr="009431C7">
        <w:rPr>
          <w:color w:val="000000" w:themeColor="text1"/>
        </w:rPr>
        <w:t>DNA methyltransferase</w:t>
      </w:r>
      <w:r w:rsidR="00B76512">
        <w:rPr>
          <w:color w:val="000000" w:themeColor="text1"/>
        </w:rPr>
        <w:t>s (DNMTs) the</w:t>
      </w:r>
      <w:r w:rsidR="00C604A5">
        <w:rPr>
          <w:color w:val="000000" w:themeColor="text1"/>
        </w:rPr>
        <w:t xml:space="preserve"> </w:t>
      </w:r>
      <w:r w:rsidR="00B76512">
        <w:rPr>
          <w:color w:val="000000" w:themeColor="text1"/>
        </w:rPr>
        <w:t>most important of which include</w:t>
      </w:r>
      <w:r w:rsidR="00791B81">
        <w:rPr>
          <w:color w:val="000000" w:themeColor="text1"/>
          <w:lang w:val="en-US"/>
        </w:rPr>
        <w:t xml:space="preserve"> DNMT1</w:t>
      </w:r>
      <w:r w:rsidR="00B76512">
        <w:rPr>
          <w:color w:val="000000" w:themeColor="text1"/>
          <w:lang w:val="en-US"/>
        </w:rPr>
        <w:t xml:space="preserve">, </w:t>
      </w:r>
      <w:r>
        <w:rPr>
          <w:color w:val="000000" w:themeColor="text1"/>
          <w:lang w:val="en-US"/>
        </w:rPr>
        <w:t>DNMT</w:t>
      </w:r>
      <w:r w:rsidR="00367B5F" w:rsidRPr="009431C7">
        <w:rPr>
          <w:color w:val="000000" w:themeColor="text1"/>
          <w:lang w:val="en-US"/>
        </w:rPr>
        <w:t>3A</w:t>
      </w:r>
      <w:r w:rsidR="00791B81">
        <w:rPr>
          <w:color w:val="000000" w:themeColor="text1"/>
          <w:lang w:val="en-US"/>
        </w:rPr>
        <w:t xml:space="preserve"> and </w:t>
      </w:r>
      <w:r>
        <w:rPr>
          <w:color w:val="000000" w:themeColor="text1"/>
          <w:lang w:val="en-US"/>
        </w:rPr>
        <w:t>DNMT</w:t>
      </w:r>
      <w:r w:rsidR="00367B5F" w:rsidRPr="009431C7">
        <w:rPr>
          <w:color w:val="000000" w:themeColor="text1"/>
          <w:lang w:val="en-US"/>
        </w:rPr>
        <w:t>3B.</w:t>
      </w:r>
      <w:r w:rsidR="00367B5F" w:rsidRPr="009431C7">
        <w:rPr>
          <w:color w:val="000000" w:themeColor="text1"/>
        </w:rPr>
        <w:t xml:space="preserve"> </w:t>
      </w:r>
      <w:r w:rsidR="00B76512">
        <w:rPr>
          <w:color w:val="000000" w:themeColor="text1"/>
        </w:rPr>
        <w:t xml:space="preserve">More specifically, </w:t>
      </w:r>
      <w:r w:rsidR="00791B81">
        <w:rPr>
          <w:color w:val="000000" w:themeColor="text1"/>
        </w:rPr>
        <w:t xml:space="preserve">DNMTs 3A and </w:t>
      </w:r>
      <w:r w:rsidR="00367B5F" w:rsidRPr="009431C7">
        <w:rPr>
          <w:color w:val="000000" w:themeColor="text1"/>
        </w:rPr>
        <w:t>3</w:t>
      </w:r>
      <w:r w:rsidR="00B76512">
        <w:rPr>
          <w:color w:val="000000" w:themeColor="text1"/>
        </w:rPr>
        <w:t>B show a preference in catalysing</w:t>
      </w:r>
      <w:r w:rsidR="00367B5F" w:rsidRPr="009431C7">
        <w:rPr>
          <w:color w:val="000000" w:themeColor="text1"/>
        </w:rPr>
        <w:t xml:space="preserve"> the addition of methyl groups on non-methylat</w:t>
      </w:r>
      <w:r w:rsidR="00791B81">
        <w:rPr>
          <w:color w:val="000000" w:themeColor="text1"/>
        </w:rPr>
        <w:t>ed cytokines</w:t>
      </w:r>
      <w:r>
        <w:rPr>
          <w:color w:val="000000" w:themeColor="text1"/>
        </w:rPr>
        <w:t xml:space="preserve"> as opposed to</w:t>
      </w:r>
      <w:r w:rsidR="00367B5F" w:rsidRPr="009431C7">
        <w:rPr>
          <w:color w:val="000000" w:themeColor="text1"/>
        </w:rPr>
        <w:t xml:space="preserve"> </w:t>
      </w:r>
      <w:r w:rsidR="00791B81">
        <w:rPr>
          <w:color w:val="000000" w:themeColor="text1"/>
        </w:rPr>
        <w:t>DNMT1</w:t>
      </w:r>
      <w:r>
        <w:rPr>
          <w:color w:val="000000" w:themeColor="text1"/>
        </w:rPr>
        <w:t xml:space="preserve"> which recognizes</w:t>
      </w:r>
      <w:r w:rsidR="008F18BB" w:rsidRPr="009431C7">
        <w:rPr>
          <w:color w:val="000000" w:themeColor="text1"/>
          <w:lang w:val="en-US"/>
        </w:rPr>
        <w:t xml:space="preserve"> hemi-methylated DNA</w:t>
      </w:r>
      <w:r w:rsidR="00367B5F" w:rsidRPr="009431C7">
        <w:rPr>
          <w:color w:val="000000" w:themeColor="text1"/>
        </w:rPr>
        <w:t>.</w:t>
      </w:r>
      <w:r w:rsidR="00B76512">
        <w:rPr>
          <w:color w:val="000000" w:themeColor="text1"/>
        </w:rPr>
        <w:t xml:space="preserve"> In addition</w:t>
      </w:r>
      <w:r>
        <w:rPr>
          <w:color w:val="000000" w:themeColor="text1"/>
        </w:rPr>
        <w:t>, DNMTs are involved in</w:t>
      </w:r>
      <w:r w:rsidR="00367B5F" w:rsidRPr="009431C7">
        <w:rPr>
          <w:color w:val="000000" w:themeColor="text1"/>
        </w:rPr>
        <w:t xml:space="preserve"> chromatin confor</w:t>
      </w:r>
      <w:r>
        <w:rPr>
          <w:color w:val="000000" w:themeColor="text1"/>
        </w:rPr>
        <w:t>mational changes by mediating</w:t>
      </w:r>
      <w:r w:rsidR="00367B5F" w:rsidRPr="009431C7">
        <w:rPr>
          <w:color w:val="000000" w:themeColor="text1"/>
        </w:rPr>
        <w:t xml:space="preserve"> the </w:t>
      </w:r>
      <w:r>
        <w:rPr>
          <w:color w:val="000000" w:themeColor="text1"/>
        </w:rPr>
        <w:t xml:space="preserve">recruitment of </w:t>
      </w:r>
      <w:r w:rsidR="00367B5F" w:rsidRPr="009431C7">
        <w:rPr>
          <w:color w:val="000000" w:themeColor="text1"/>
        </w:rPr>
        <w:t>methyl binding domain proteins (MBDs), histone modifying enzymes and other effector proteins and enzymes</w:t>
      </w:r>
      <w:r w:rsidR="00B76512">
        <w:rPr>
          <w:color w:val="000000" w:themeColor="text1"/>
        </w:rPr>
        <w:t xml:space="preserve"> all of which can result in inducing changes in gene expression patterns</w:t>
      </w:r>
      <w:r w:rsidR="00367B5F" w:rsidRPr="009431C7">
        <w:rPr>
          <w:color w:val="000000" w:themeColor="text1"/>
        </w:rPr>
        <w:t xml:space="preserve">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Klose&lt;/Author&gt;&lt;Year&gt;2006&lt;/Year&gt;&lt;RecNum&gt;44&lt;/RecNum&gt;&lt;DisplayText&gt;(Fuks, et al., 2003; Klose &amp;amp; Bird, 2006)&lt;/DisplayText&gt;&lt;record&gt;&lt;rec-number&gt;44&lt;/rec-number&gt;&lt;foreign-keys&gt;&lt;key app="EN" db-id="tp92zpdpevpvz1ewt26x9wfntztvffdf9za2" timestamp="1477876227"&gt;44&lt;/key&gt;&lt;/foreign-keys&gt;&lt;ref-type name="Journal Article"&gt;17&lt;/ref-type&gt;&lt;contributors&gt;&lt;authors&gt;&lt;author&gt;Klose, Robert J&lt;/author&gt;&lt;author&gt;Bird, Adrian P&lt;/author&gt;&lt;/authors&gt;&lt;/contributors&gt;&lt;titles&gt;&lt;title&gt;Genomic DNA methylation: the mark and its mediators&lt;/title&gt;&lt;secondary-title&gt;Trends in biochemical sciences&lt;/secondary-title&gt;&lt;/titles&gt;&lt;periodical&gt;&lt;full-title&gt;Trends in biochemical sciences&lt;/full-title&gt;&lt;/periodical&gt;&lt;pages&gt;89-97&lt;/pages&gt;&lt;volume&gt;31&lt;/volume&gt;&lt;number&gt;2&lt;/number&gt;&lt;dates&gt;&lt;year&gt;2006&lt;/year&gt;&lt;/dates&gt;&lt;isbn&gt;0968-0004&lt;/isbn&gt;&lt;urls&gt;&lt;/urls&gt;&lt;/record&gt;&lt;/Cite&gt;&lt;Cite&gt;&lt;Author&gt;Fuks&lt;/Author&gt;&lt;Year&gt;2003&lt;/Year&gt;&lt;RecNum&gt;45&lt;/RecNum&gt;&lt;record&gt;&lt;rec-number&gt;45&lt;/rec-number&gt;&lt;foreign-keys&gt;&lt;key app="EN" db-id="tp92zpdpevpvz1ewt26x9wfntztvffdf9za2" timestamp="1477876449"&gt;45&lt;/key&gt;&lt;/foreign-keys&gt;&lt;ref-type name="Journal Article"&gt;17&lt;/ref-type&gt;&lt;contributors&gt;&lt;authors&gt;&lt;author&gt;Fuks, François&lt;/author&gt;&lt;author&gt;Hurd, Paul J&lt;/author&gt;&lt;author&gt;Deplus, Rachel&lt;/author&gt;&lt;author&gt;Kouzarides, Tony&lt;/author&gt;&lt;/authors&gt;&lt;/contributors&gt;&lt;titles&gt;&lt;title&gt;The DNA methyltransferases associate with HP1 and the SUV39H1 histone methyltransferase&lt;/title&gt;&lt;secondary-title&gt;Nucleic acids research&lt;/secondary-title&gt;&lt;/titles&gt;&lt;periodical&gt;&lt;full-title&gt;Nucleic acids research&lt;/full-title&gt;&lt;/periodical&gt;&lt;pages&gt;2305-2312&lt;/pages&gt;&lt;volume&gt;31&lt;/volume&gt;&lt;number&gt;9&lt;/number&gt;&lt;dates&gt;&lt;year&gt;2003&lt;/year&gt;&lt;/dates&gt;&lt;isbn&gt;0305-1048&lt;/isbn&gt;&lt;urls&gt;&lt;/urls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noProof/>
          <w:color w:val="000000" w:themeColor="text1"/>
        </w:rPr>
        <w:t>(Fuks, et al., 2003; Klose &amp; Bird, 2006)</w:t>
      </w:r>
      <w:r w:rsidR="00367B5F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  <w:t>.</w:t>
      </w:r>
    </w:p>
    <w:p w:rsidR="00620CDB" w:rsidRDefault="00BD1C65" w:rsidP="00297619">
      <w:pPr>
        <w:spacing w:line="48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 xml:space="preserve">Malignant cells </w:t>
      </w:r>
      <w:r w:rsidR="00367B5F" w:rsidRPr="009431C7">
        <w:rPr>
          <w:color w:val="000000" w:themeColor="text1"/>
        </w:rPr>
        <w:t>have an altered developmental program in compariso</w:t>
      </w:r>
      <w:r>
        <w:rPr>
          <w:color w:val="000000" w:themeColor="text1"/>
        </w:rPr>
        <w:t xml:space="preserve">n to their normal counterparts thus </w:t>
      </w:r>
      <w:r w:rsidR="00367B5F" w:rsidRPr="009431C7">
        <w:rPr>
          <w:color w:val="000000" w:themeColor="text1"/>
        </w:rPr>
        <w:t>reflecting the importance of the epigenetic machinery during cancer development. The first reports on the epigenetic involve</w:t>
      </w:r>
      <w:r w:rsidR="002C5434">
        <w:rPr>
          <w:color w:val="000000" w:themeColor="text1"/>
        </w:rPr>
        <w:t xml:space="preserve">ment in tumorigenesis came from </w:t>
      </w:r>
      <w:r w:rsidR="005E305C">
        <w:rPr>
          <w:color w:val="000000" w:themeColor="text1"/>
        </w:rPr>
        <w:t xml:space="preserve">observations </w:t>
      </w:r>
      <w:r w:rsidR="002C5434">
        <w:rPr>
          <w:color w:val="000000" w:themeColor="text1"/>
        </w:rPr>
        <w:t>of altered</w:t>
      </w:r>
      <w:r w:rsidR="00367B5F" w:rsidRPr="009431C7">
        <w:rPr>
          <w:color w:val="000000" w:themeColor="text1"/>
        </w:rPr>
        <w:t xml:space="preserve"> DNA methylation patterns in </w:t>
      </w:r>
      <w:r w:rsidR="002C5434">
        <w:rPr>
          <w:color w:val="000000" w:themeColor="text1"/>
        </w:rPr>
        <w:t xml:space="preserve">various human cancers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Feinberg&lt;/Author&gt;&lt;Year&gt;1983&lt;/Year&gt;&lt;RecNum&gt;526&lt;/RecNum&gt;&lt;DisplayText&gt;(Feinberg &amp;amp; Vogelstein, 1983)&lt;/DisplayText&gt;&lt;record&gt;&lt;rec-number&gt;526&lt;/rec-number&gt;&lt;foreign-keys&gt;&lt;key app="EN" db-id="tp92zpdpevpvz1ewt26x9wfntztvffdf9za2" timestamp="1517330837"&gt;526&lt;/key&gt;&lt;/foreign-keys&gt;&lt;ref-type name="Journal Article"&gt;17&lt;/ref-type&gt;&lt;contributors&gt;&lt;authors&gt;&lt;author&gt;Feinberg, A. P.&lt;/author&gt;&lt;author&gt;Vogelstein, B.&lt;/author&gt;&lt;/authors&gt;&lt;/contributors&gt;&lt;titles&gt;&lt;title&gt;Hypomethylation distinguishes genes of some human cancers from their normal counterpart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89-92&lt;/pages&gt;&lt;volume&gt;301&lt;/volume&gt;&lt;number&gt;5895&lt;/number&gt;&lt;edition&gt;1983/01/06&lt;/edition&gt;&lt;keywords&gt;&lt;keyword&gt;Aged&lt;/keyword&gt;&lt;keyword&gt;Base Sequence&lt;/keyword&gt;&lt;keyword&gt;Colonic Neoplasms/genetics&lt;/keyword&gt;&lt;keyword&gt;DNA Restriction Enzymes/metabolism&lt;/keyword&gt;&lt;keyword&gt;Deoxyribonuclease HpaII&lt;/keyword&gt;&lt;keyword&gt;*Deoxyribonucleases, Type II Site-Specific&lt;/keyword&gt;&lt;keyword&gt;Female&lt;/keyword&gt;&lt;keyword&gt;*Genes&lt;/keyword&gt;&lt;keyword&gt;Humans&lt;/keyword&gt;&lt;keyword&gt;Lung Neoplasms/genetics&lt;/keyword&gt;&lt;keyword&gt;Male&lt;/keyword&gt;&lt;keyword&gt;Methylation&lt;/keyword&gt;&lt;keyword&gt;Middle Aged&lt;/keyword&gt;&lt;keyword&gt;Neoplasms/*genetics&lt;/keyword&gt;&lt;/keywords&gt;&lt;dates&gt;&lt;year&gt;1983&lt;/year&gt;&lt;pub-dates&gt;&lt;date&gt;Jan 6&lt;/date&gt;&lt;/pub-dates&gt;&lt;/dates&gt;&lt;isbn&gt;0028-0836 (Print)&amp;#xD;0028-0836&lt;/isbn&gt;&lt;accession-num&gt;6185846&lt;/accession-num&gt;&lt;urls&gt;&lt;/urls&gt;&lt;remote-database-provider&gt;NLM&lt;/remote-database-provider&gt;&lt;language&gt;eng&lt;/language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color w:val="000000" w:themeColor="text1"/>
        </w:rPr>
        <w:t>(Feinberg &amp; Vogelstein, 1983)</w:t>
      </w:r>
      <w:r w:rsidR="00367B5F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  <w:t>. In gener</w:t>
      </w:r>
      <w:r w:rsidR="002C5434">
        <w:rPr>
          <w:color w:val="000000" w:themeColor="text1"/>
        </w:rPr>
        <w:t xml:space="preserve">al, cancer is characterized by global </w:t>
      </w:r>
      <w:r w:rsidR="00367B5F" w:rsidRPr="009431C7">
        <w:rPr>
          <w:color w:val="000000" w:themeColor="text1"/>
        </w:rPr>
        <w:t>hypo-methylatio</w:t>
      </w:r>
      <w:r w:rsidR="002C5434">
        <w:rPr>
          <w:color w:val="000000" w:themeColor="text1"/>
        </w:rPr>
        <w:t>n together with</w:t>
      </w:r>
      <w:r w:rsidR="00367B5F" w:rsidRPr="009431C7">
        <w:rPr>
          <w:color w:val="000000" w:themeColor="text1"/>
        </w:rPr>
        <w:t xml:space="preserve"> site-specific hyper-methylation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Kulis&lt;/Author&gt;&lt;Year&gt;2010&lt;/Year&gt;&lt;RecNum&gt;42&lt;/RecNum&gt;&lt;DisplayText&gt;(Kulis &amp;amp; Esteller, 2010; Sharma, et al., 2010)&lt;/DisplayText&gt;&lt;record&gt;&lt;rec-number&gt;42&lt;/rec-number&gt;&lt;foreign-keys&gt;&lt;key app="EN" db-id="tp92zpdpevpvz1ewt26x9wfntztvffdf9za2" timestamp="1477874869"&gt;42&lt;/key&gt;&lt;/foreign-keys&gt;&lt;ref-type name="Journal Article"&gt;17&lt;/ref-type&gt;&lt;contributors&gt;&lt;authors&gt;&lt;author&gt;Kulis, Marta&lt;/author&gt;&lt;author&gt;Esteller, Manel&lt;/author&gt;&lt;/authors&gt;&lt;/contributors&gt;&lt;titles&gt;&lt;title&gt;DNA methylation and cancer&lt;/title&gt;&lt;secondary-title&gt;Adv Genet&lt;/secondary-title&gt;&lt;/titles&gt;&lt;periodical&gt;&lt;full-title&gt;Adv Genet&lt;/full-title&gt;&lt;/periodical&gt;&lt;pages&gt;27-56&lt;/pages&gt;&lt;volume&gt;70&lt;/volume&gt;&lt;number&gt;10&lt;/number&gt;&lt;dates&gt;&lt;year&gt;2010&lt;/year&gt;&lt;/dates&gt;&lt;urls&gt;&lt;/urls&gt;&lt;/record&gt;&lt;/Cite&gt;&lt;Cite&gt;&lt;Author&gt;Sharma&lt;/Author&gt;&lt;Year&gt;2010&lt;/Year&gt;&lt;RecNum&gt;513&lt;/RecNum&gt;&lt;record&gt;&lt;rec-number&gt;513&lt;/rec-number&gt;&lt;foreign-keys&gt;&lt;key app="EN" db-id="tp92zpdpevpvz1ewt26x9wfntztvffdf9za2" timestamp="1516735158"&gt;513&lt;/key&gt;&lt;/foreign-keys&gt;&lt;ref-type name="Journal Article"&gt;17&lt;/ref-type&gt;&lt;contributors&gt;&lt;authors&gt;&lt;author&gt;Sharma, Shikhar&lt;/author&gt;&lt;author&gt;Kelly, Theresa K&lt;/author&gt;&lt;author&gt;Jones, Peter A&lt;/author&gt;&lt;/authors&gt;&lt;/contributors&gt;&lt;titles&gt;&lt;title&gt;Epigenetics in cancer&lt;/title&gt;&lt;secondary-title&gt;Carcinogenesis&lt;/secondary-title&gt;&lt;/titles&gt;&lt;periodical&gt;&lt;full-title&gt;Carcinogenesis&lt;/full-title&gt;&lt;/periodical&gt;&lt;pages&gt;27-36&lt;/pages&gt;&lt;volume&gt;31&lt;/volume&gt;&lt;number&gt;1&lt;/number&gt;&lt;dates&gt;&lt;year&gt;2010&lt;/year&gt;&lt;/dates&gt;&lt;isbn&gt;0143-3334&lt;/isbn&gt;&lt;urls&gt;&lt;/urls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noProof/>
          <w:color w:val="000000" w:themeColor="text1"/>
        </w:rPr>
        <w:t>(Kulis &amp; Esteller, 2010; Sharma, et al., 2010)</w:t>
      </w:r>
      <w:r w:rsidR="00367B5F" w:rsidRPr="009431C7">
        <w:rPr>
          <w:color w:val="000000" w:themeColor="text1"/>
        </w:rPr>
        <w:fldChar w:fldCharType="end"/>
      </w:r>
      <w:r w:rsidR="002C5434">
        <w:rPr>
          <w:color w:val="000000" w:themeColor="text1"/>
        </w:rPr>
        <w:t xml:space="preserve">. To this end, genome-wide hypo-methylation can </w:t>
      </w:r>
      <w:r w:rsidR="00367B5F" w:rsidRPr="009431C7">
        <w:rPr>
          <w:color w:val="000000" w:themeColor="text1"/>
        </w:rPr>
        <w:t>lead</w:t>
      </w:r>
      <w:r w:rsidR="002C5434">
        <w:rPr>
          <w:color w:val="000000" w:themeColor="text1"/>
        </w:rPr>
        <w:t xml:space="preserve"> to the activation of oncogenes while promoter-specific hyper-</w:t>
      </w:r>
      <w:r w:rsidR="00367B5F" w:rsidRPr="009431C7">
        <w:rPr>
          <w:color w:val="000000" w:themeColor="text1"/>
        </w:rPr>
        <w:t>methylation</w:t>
      </w:r>
      <w:r w:rsidR="002C5434">
        <w:rPr>
          <w:color w:val="000000" w:themeColor="text1"/>
        </w:rPr>
        <w:t xml:space="preserve"> </w:t>
      </w:r>
      <w:r w:rsidR="00367B5F" w:rsidRPr="009431C7">
        <w:rPr>
          <w:color w:val="000000" w:themeColor="text1"/>
        </w:rPr>
        <w:t>result</w:t>
      </w:r>
      <w:r w:rsidR="002C5434">
        <w:rPr>
          <w:color w:val="000000" w:themeColor="text1"/>
        </w:rPr>
        <w:t>s</w:t>
      </w:r>
      <w:r w:rsidR="00367B5F" w:rsidRPr="009431C7">
        <w:rPr>
          <w:color w:val="000000" w:themeColor="text1"/>
        </w:rPr>
        <w:t xml:space="preserve"> in a compressed chromatin conformation and </w:t>
      </w:r>
      <w:r w:rsidR="002C5434">
        <w:rPr>
          <w:color w:val="000000" w:themeColor="text1"/>
        </w:rPr>
        <w:t xml:space="preserve">consequently </w:t>
      </w:r>
      <w:r w:rsidR="00367B5F" w:rsidRPr="009431C7">
        <w:rPr>
          <w:color w:val="000000" w:themeColor="text1"/>
        </w:rPr>
        <w:t xml:space="preserve">transcriptional inactivation of tumour suppressor genes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Gokul&lt;/Author&gt;&lt;Year&gt;2013&lt;/Year&gt;&lt;RecNum&gt;528&lt;/RecNum&gt;&lt;DisplayText&gt;(Gokul &amp;amp; Khosla, 2013)&lt;/DisplayText&gt;&lt;record&gt;&lt;rec-number&gt;528&lt;/rec-number&gt;&lt;foreign-keys&gt;&lt;key app="EN" db-id="tp92zpdpevpvz1ewt26x9wfntztvffdf9za2" timestamp="1517339807"&gt;528&lt;/key&gt;&lt;/foreign-keys&gt;&lt;ref-type name="Book Section"&gt;5&lt;/ref-type&gt;&lt;contributors&gt;&lt;authors&gt;&lt;author&gt;Gokul, Gopinathan&lt;/author&gt;&lt;author&gt;Khosla, Sanjeev&lt;/author&gt;&lt;/authors&gt;&lt;secondary-authors&gt;&lt;author&gt;Kundu, Tapas K.&lt;/author&gt;&lt;/secondary-authors&gt;&lt;/contributors&gt;&lt;titles&gt;&lt;title&gt;DNA Methylation and Cancer&lt;/title&gt;&lt;secondary-title&gt;Epigenetics: Development and Disease&lt;/secondary-title&gt;&lt;/titles&gt;&lt;pages&gt;597-625&lt;/pages&gt;&lt;dates&gt;&lt;year&gt;2013&lt;/year&gt;&lt;/dates&gt;&lt;pub-location&gt;Dordrecht&lt;/pub-location&gt;&lt;publisher&gt;Springer Netherlands&lt;/publisher&gt;&lt;isbn&gt;978-94-007-4525-4&lt;/isbn&gt;&lt;label&gt;Gokul2013&lt;/label&gt;&lt;urls&gt;&lt;related-urls&gt;&lt;url&gt;https://doi.org/10.1007/978-94-007-4525-4_26&lt;/url&gt;&lt;/related-urls&gt;&lt;/urls&gt;&lt;electronic-resource-num&gt;10.1007/978-94-007-4525-4_26&lt;/electronic-resource-num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color w:val="000000" w:themeColor="text1"/>
        </w:rPr>
        <w:t>(Gokul &amp; Khosla, 2013)</w:t>
      </w:r>
      <w:r w:rsidR="00367B5F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  <w:t xml:space="preserve">. </w:t>
      </w:r>
      <w:r w:rsidR="00C520C2">
        <w:rPr>
          <w:color w:val="000000" w:themeColor="text1"/>
        </w:rPr>
        <w:t>Furthermore</w:t>
      </w:r>
      <w:r w:rsidR="00367B5F" w:rsidRPr="009431C7">
        <w:rPr>
          <w:color w:val="000000" w:themeColor="text1"/>
        </w:rPr>
        <w:t>, DNA h</w:t>
      </w:r>
      <w:r w:rsidR="00C520C2">
        <w:rPr>
          <w:color w:val="000000" w:themeColor="text1"/>
        </w:rPr>
        <w:t xml:space="preserve">ypo-methylation </w:t>
      </w:r>
      <w:r w:rsidR="00367B5F" w:rsidRPr="009431C7">
        <w:rPr>
          <w:color w:val="000000" w:themeColor="text1"/>
        </w:rPr>
        <w:t>enhance</w:t>
      </w:r>
      <w:r w:rsidR="00C520C2">
        <w:rPr>
          <w:color w:val="000000" w:themeColor="text1"/>
        </w:rPr>
        <w:t>s</w:t>
      </w:r>
      <w:r w:rsidR="00367B5F" w:rsidRPr="009431C7">
        <w:rPr>
          <w:color w:val="000000" w:themeColor="text1"/>
        </w:rPr>
        <w:t xml:space="preserve"> genomic and chro</w:t>
      </w:r>
      <w:r w:rsidR="00C520C2">
        <w:rPr>
          <w:color w:val="000000" w:themeColor="text1"/>
        </w:rPr>
        <w:t xml:space="preserve">mosomal instability through </w:t>
      </w:r>
      <w:r w:rsidR="00367B5F" w:rsidRPr="009431C7">
        <w:rPr>
          <w:color w:val="000000" w:themeColor="text1"/>
        </w:rPr>
        <w:t xml:space="preserve">aberrant activation of </w:t>
      </w:r>
      <w:r w:rsidR="006E6FA4">
        <w:rPr>
          <w:color w:val="000000" w:themeColor="text1"/>
        </w:rPr>
        <w:t xml:space="preserve">various proto-oncogenes and </w:t>
      </w:r>
      <w:r w:rsidR="00367B5F" w:rsidRPr="009431C7">
        <w:rPr>
          <w:color w:val="000000" w:themeColor="text1"/>
        </w:rPr>
        <w:t>translocation</w:t>
      </w:r>
      <w:r w:rsidR="006E6FA4">
        <w:rPr>
          <w:color w:val="000000" w:themeColor="text1"/>
        </w:rPr>
        <w:t xml:space="preserve"> of transposons respectively</w:t>
      </w:r>
      <w:r w:rsidR="00367B5F" w:rsidRPr="009431C7">
        <w:rPr>
          <w:color w:val="000000" w:themeColor="text1"/>
        </w:rPr>
        <w:t xml:space="preserve"> </w:t>
      </w:r>
      <w:r w:rsidR="00367B5F" w:rsidRPr="009431C7">
        <w:rPr>
          <w:color w:val="000000" w:themeColor="text1"/>
        </w:rPr>
        <w:fldChar w:fldCharType="begin">
          <w:fldData xml:space="preserve">PEVuZE5vdGU+PENpdGU+PEF1dGhvcj5FZGVuPC9BdXRob3I+PFllYXI+MjAwMzwvWWVhcj48UmVj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</w:fldData>
        </w:fldChar>
      </w:r>
      <w:r w:rsidR="00367B5F" w:rsidRPr="009431C7">
        <w:rPr>
          <w:color w:val="000000" w:themeColor="text1"/>
        </w:rPr>
        <w:instrText xml:space="preserve"> ADDIN EN.CITE </w:instrText>
      </w:r>
      <w:r w:rsidR="00367B5F" w:rsidRPr="009431C7">
        <w:rPr>
          <w:color w:val="000000" w:themeColor="text1"/>
        </w:rPr>
        <w:fldChar w:fldCharType="begin">
          <w:fldData xml:space="preserve">PEVuZE5vdGU+PENpdGU+PEF1dGhvcj5FZGVuPC9BdXRob3I+PFllYXI+MjAwMzwvWWVhcj48UmVj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</w:fldData>
        </w:fldChar>
      </w:r>
      <w:r w:rsidR="00367B5F" w:rsidRPr="009431C7">
        <w:rPr>
          <w:color w:val="000000" w:themeColor="text1"/>
        </w:rPr>
        <w:instrText xml:space="preserve"> ADDIN EN.CITE.DATA </w:instrText>
      </w:r>
      <w:r w:rsidR="00367B5F" w:rsidRPr="009431C7">
        <w:rPr>
          <w:color w:val="000000" w:themeColor="text1"/>
        </w:rPr>
      </w:r>
      <w:r w:rsidR="00367B5F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noProof/>
          <w:color w:val="000000" w:themeColor="text1"/>
        </w:rPr>
        <w:t>(Berdasco &amp; Esteller, 2010; Eden, et al., 2003; Sharma, et al., 2010)</w:t>
      </w:r>
      <w:r w:rsidR="00367B5F" w:rsidRPr="009431C7">
        <w:rPr>
          <w:color w:val="000000" w:themeColor="text1"/>
        </w:rPr>
        <w:fldChar w:fldCharType="end"/>
      </w:r>
      <w:r w:rsidR="00050643">
        <w:rPr>
          <w:color w:val="000000" w:themeColor="text1"/>
        </w:rPr>
        <w:t>. In addition</w:t>
      </w:r>
      <w:r w:rsidR="00367B5F" w:rsidRPr="009431C7">
        <w:rPr>
          <w:color w:val="000000" w:themeColor="text1"/>
        </w:rPr>
        <w:t xml:space="preserve">, aberrant methylation of tumour suppressor genes </w:t>
      </w:r>
      <w:r w:rsidR="00477CAB" w:rsidRPr="009431C7">
        <w:rPr>
          <w:color w:val="000000" w:themeColor="text1"/>
        </w:rPr>
        <w:t>contributes</w:t>
      </w:r>
      <w:r w:rsidR="00367B5F" w:rsidRPr="009431C7">
        <w:rPr>
          <w:color w:val="000000" w:themeColor="text1"/>
        </w:rPr>
        <w:t xml:space="preserve"> to oncog</w:t>
      </w:r>
      <w:r w:rsidR="00050643">
        <w:rPr>
          <w:color w:val="000000" w:themeColor="text1"/>
        </w:rPr>
        <w:t>enesis through their suppressed expression</w:t>
      </w:r>
      <w:r w:rsidR="00367B5F" w:rsidRPr="009431C7">
        <w:rPr>
          <w:color w:val="000000" w:themeColor="text1"/>
        </w:rPr>
        <w:t>. The f</w:t>
      </w:r>
      <w:r w:rsidR="00050643">
        <w:rPr>
          <w:color w:val="000000" w:themeColor="text1"/>
        </w:rPr>
        <w:t>irst tumour suppressor gene to be reported as being</w:t>
      </w:r>
      <w:r w:rsidR="00367B5F" w:rsidRPr="009431C7">
        <w:rPr>
          <w:color w:val="000000" w:themeColor="text1"/>
        </w:rPr>
        <w:t xml:space="preserve"> inactivated due to </w:t>
      </w:r>
      <w:r w:rsidR="00050643">
        <w:rPr>
          <w:color w:val="000000" w:themeColor="text1"/>
        </w:rPr>
        <w:t xml:space="preserve">promoter-specific </w:t>
      </w:r>
      <w:r w:rsidR="00367B5F" w:rsidRPr="009431C7">
        <w:rPr>
          <w:color w:val="000000" w:themeColor="text1"/>
        </w:rPr>
        <w:t>hy</w:t>
      </w:r>
      <w:r w:rsidR="00050643">
        <w:rPr>
          <w:color w:val="000000" w:themeColor="text1"/>
        </w:rPr>
        <w:t xml:space="preserve">per-methylation </w:t>
      </w:r>
      <w:r w:rsidR="00367B5F" w:rsidRPr="009431C7">
        <w:rPr>
          <w:color w:val="000000" w:themeColor="text1"/>
        </w:rPr>
        <w:t>was the Retinoblastom</w:t>
      </w:r>
      <w:r w:rsidR="009B62F9">
        <w:rPr>
          <w:color w:val="000000" w:themeColor="text1"/>
        </w:rPr>
        <w:t xml:space="preserve">a </w:t>
      </w:r>
      <w:r w:rsidR="00050643">
        <w:rPr>
          <w:color w:val="000000" w:themeColor="text1"/>
        </w:rPr>
        <w:t>(RB)</w:t>
      </w:r>
      <w:r w:rsidR="009B62F9">
        <w:rPr>
          <w:color w:val="000000" w:themeColor="text1"/>
        </w:rPr>
        <w:t xml:space="preserve"> gene</w:t>
      </w:r>
      <w:r w:rsidR="00050643">
        <w:rPr>
          <w:color w:val="000000" w:themeColor="text1"/>
        </w:rPr>
        <w:t xml:space="preserve">, an epigenetic event </w:t>
      </w:r>
      <w:r w:rsidR="00367B5F" w:rsidRPr="009431C7">
        <w:rPr>
          <w:color w:val="000000" w:themeColor="text1"/>
        </w:rPr>
        <w:t xml:space="preserve">strongly associated with </w:t>
      </w:r>
      <w:r w:rsidR="00050643">
        <w:rPr>
          <w:color w:val="000000" w:themeColor="text1"/>
        </w:rPr>
        <w:t xml:space="preserve">the occurrence of both </w:t>
      </w:r>
      <w:r w:rsidR="00367B5F" w:rsidRPr="009431C7">
        <w:rPr>
          <w:color w:val="000000" w:themeColor="text1"/>
        </w:rPr>
        <w:t>sporadi</w:t>
      </w:r>
      <w:r w:rsidR="00050643">
        <w:rPr>
          <w:color w:val="000000" w:themeColor="text1"/>
        </w:rPr>
        <w:t>c and hereditary type</w:t>
      </w:r>
      <w:r w:rsidR="00367B5F" w:rsidRPr="009431C7">
        <w:rPr>
          <w:color w:val="000000" w:themeColor="text1"/>
        </w:rPr>
        <w:t>s</w:t>
      </w:r>
      <w:r w:rsidR="00050643">
        <w:rPr>
          <w:color w:val="000000" w:themeColor="text1"/>
        </w:rPr>
        <w:t xml:space="preserve"> of retinoblastoma</w:t>
      </w:r>
      <w:r w:rsidR="00367B5F" w:rsidRPr="009431C7">
        <w:rPr>
          <w:color w:val="000000" w:themeColor="text1"/>
        </w:rPr>
        <w:t xml:space="preserve">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Greger&lt;/Author&gt;&lt;Year&gt;1989&lt;/Year&gt;&lt;RecNum&gt;533&lt;/RecNum&gt;&lt;DisplayText&gt;(Greger, et al., 1989)&lt;/DisplayText&gt;&lt;record&gt;&lt;rec-number&gt;533&lt;/rec-number&gt;&lt;foreign-keys&gt;&lt;key app="EN" db-id="tp92zpdpevpvz1ewt26x9wfntztvffdf9za2" timestamp="1517345776"&gt;533&lt;/key&gt;&lt;/foreign-keys&gt;&lt;ref-type name="Journal Article"&gt;17&lt;/ref-type&gt;&lt;contributors&gt;&lt;authors&gt;&lt;author&gt;Greger, V.&lt;/author&gt;&lt;author&gt;Passarge, E.&lt;/author&gt;&lt;author&gt;Hopping, W.&lt;/author&gt;&lt;author&gt;Messmer, E.&lt;/author&gt;&lt;author&gt;Horsthemke, B.&lt;/author&gt;&lt;/authors&gt;&lt;/contributors&gt;&lt;auth-address&gt;Institut fur Humangenetik, Universitatsklinikum, Essen, Federal Republic of Germany.&lt;/auth-address&gt;&lt;titles&gt;&lt;title&gt;Epigenetic changes may contribute to the formation and spontaneous regression of retinoblastoma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155-8&lt;/pages&gt;&lt;volume&gt;83&lt;/volume&gt;&lt;number&gt;2&lt;/number&gt;&lt;edition&gt;1989/09/01&lt;/edition&gt;&lt;keywords&gt;&lt;keyword&gt;DNA Restriction Enzymes&lt;/keyword&gt;&lt;keyword&gt;DNA, Neoplasm/genetics/metabolism&lt;/keyword&gt;&lt;keyword&gt;Eye Neoplasms/*genetics/pathology&lt;/keyword&gt;&lt;keyword&gt;Genetic Markers&lt;/keyword&gt;&lt;keyword&gt;Humans&lt;/keyword&gt;&lt;keyword&gt;Methylation&lt;/keyword&gt;&lt;keyword&gt;*Models, Genetic&lt;/keyword&gt;&lt;keyword&gt;*Neoplasm Regression, Spontaneous&lt;/keyword&gt;&lt;keyword&gt;Retinoblastoma/*genetics/pathology&lt;/keyword&gt;&lt;keyword&gt;Suppression, Genetic&lt;/keyword&gt;&lt;/keywords&gt;&lt;dates&gt;&lt;year&gt;1989&lt;/year&gt;&lt;pub-dates&gt;&lt;date&gt;Sep&lt;/date&gt;&lt;/pub-dates&gt;&lt;/dates&gt;&lt;isbn&gt;0340-6717 (Print)&amp;#xD;0340-6717&lt;/isbn&gt;&lt;accession-num&gt;2550354&lt;/accession-num&gt;&lt;urls&gt;&lt;/urls&gt;&lt;remote-database-provider&gt;NLM&lt;/remote-database-provider&gt;&lt;language&gt;eng&lt;/language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noProof/>
          <w:color w:val="000000" w:themeColor="text1"/>
        </w:rPr>
        <w:t>(Greger, et al., 1989)</w:t>
      </w:r>
      <w:r w:rsidR="00367B5F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  <w:t>. Since then</w:t>
      </w:r>
      <w:r w:rsidR="00050643">
        <w:rPr>
          <w:color w:val="000000" w:themeColor="text1"/>
        </w:rPr>
        <w:t>,</w:t>
      </w:r>
      <w:r w:rsidR="00367B5F" w:rsidRPr="009431C7">
        <w:rPr>
          <w:color w:val="000000" w:themeColor="text1"/>
        </w:rPr>
        <w:t xml:space="preserve"> a wide variety of genes have been found to be epigeneti</w:t>
      </w:r>
      <w:r w:rsidR="00050643">
        <w:rPr>
          <w:color w:val="000000" w:themeColor="text1"/>
        </w:rPr>
        <w:t xml:space="preserve">cally silenced including those </w:t>
      </w:r>
      <w:r w:rsidR="00367B5F" w:rsidRPr="009431C7">
        <w:rPr>
          <w:color w:val="000000" w:themeColor="text1"/>
        </w:rPr>
        <w:t xml:space="preserve">important for the maintenance of </w:t>
      </w:r>
      <w:r w:rsidR="00050643">
        <w:rPr>
          <w:color w:val="000000" w:themeColor="text1"/>
        </w:rPr>
        <w:t>cell homeostasis</w:t>
      </w:r>
      <w:r w:rsidR="00212F1A">
        <w:rPr>
          <w:color w:val="000000" w:themeColor="text1"/>
        </w:rPr>
        <w:t xml:space="preserve"> and </w:t>
      </w:r>
      <w:r w:rsidR="00367B5F" w:rsidRPr="009431C7">
        <w:rPr>
          <w:color w:val="000000" w:themeColor="text1"/>
        </w:rPr>
        <w:t>ce</w:t>
      </w:r>
      <w:r w:rsidR="00212F1A">
        <w:rPr>
          <w:color w:val="000000" w:themeColor="text1"/>
        </w:rPr>
        <w:t>ll cycle regulation</w:t>
      </w:r>
      <w:r w:rsidR="00367B5F" w:rsidRPr="009431C7">
        <w:rPr>
          <w:color w:val="000000" w:themeColor="text1"/>
        </w:rPr>
        <w:t xml:space="preserve"> </w:t>
      </w:r>
      <w:r w:rsidR="00367B5F" w:rsidRPr="009431C7">
        <w:rPr>
          <w:color w:val="000000" w:themeColor="text1"/>
        </w:rPr>
        <w:fldChar w:fldCharType="begin"/>
      </w:r>
      <w:r w:rsidR="00367B5F" w:rsidRPr="009431C7">
        <w:rPr>
          <w:color w:val="000000" w:themeColor="text1"/>
        </w:rPr>
        <w:instrText xml:space="preserve"> ADDIN EN.CITE &lt;EndNote&gt;&lt;Cite&gt;&lt;Author&gt;Moison&lt;/Author&gt;&lt;Year&gt;2014&lt;/Year&gt;&lt;RecNum&gt;530&lt;/RecNum&gt;&lt;DisplayText&gt;(Moison, et al., 2014)&lt;/DisplayText&gt;&lt;record&gt;&lt;rec-number&gt;530&lt;/rec-number&gt;&lt;foreign-keys&gt;&lt;key app="EN" db-id="tp92zpdpevpvz1ewt26x9wfntztvffdf9za2" timestamp="1517344365"&gt;530&lt;/key&gt;&lt;/foreign-keys&gt;&lt;ref-type name="Journal Article"&gt;17&lt;/ref-type&gt;&lt;contributors&gt;&lt;authors&gt;&lt;author&gt;Moison, Céline&lt;/author&gt;&lt;author&gt;Guieysse-Peugeot, Anne-Laure&lt;/author&gt;&lt;author&gt;Arimondo, Paola B&lt;/author&gt;&lt;/authors&gt;&lt;/contributors&gt;&lt;titles&gt;&lt;title&gt;DNA methylation in cancer&lt;/title&gt;&lt;/titles&gt;&lt;dates&gt;&lt;year&gt;2014&lt;/year&gt;&lt;/dates&gt;&lt;isbn&gt;1768-3262&lt;/isbn&gt;&lt;urls&gt;&lt;/urls&gt;&lt;/record&gt;&lt;/Cite&gt;&lt;/EndNote&gt;</w:instrText>
      </w:r>
      <w:r w:rsidR="00367B5F" w:rsidRPr="009431C7">
        <w:rPr>
          <w:color w:val="000000" w:themeColor="text1"/>
        </w:rPr>
        <w:fldChar w:fldCharType="separate"/>
      </w:r>
      <w:r w:rsidR="00367B5F" w:rsidRPr="009431C7">
        <w:rPr>
          <w:noProof/>
          <w:color w:val="000000" w:themeColor="text1"/>
        </w:rPr>
        <w:t>(Moison, et al., 2014)</w:t>
      </w:r>
      <w:r w:rsidR="00367B5F" w:rsidRPr="009431C7">
        <w:rPr>
          <w:color w:val="000000" w:themeColor="text1"/>
        </w:rPr>
        <w:fldChar w:fldCharType="end"/>
      </w:r>
      <w:r w:rsidR="00E822A5">
        <w:rPr>
          <w:color w:val="000000" w:themeColor="text1"/>
        </w:rPr>
        <w:t>. Finally</w:t>
      </w:r>
      <w:r w:rsidR="00367B5F" w:rsidRPr="009431C7">
        <w:rPr>
          <w:color w:val="000000" w:themeColor="text1"/>
        </w:rPr>
        <w:t>, hyper-methylatio</w:t>
      </w:r>
      <w:r w:rsidR="006B3625">
        <w:rPr>
          <w:color w:val="000000" w:themeColor="text1"/>
        </w:rPr>
        <w:t>n can modulate</w:t>
      </w:r>
      <w:r w:rsidR="00367B5F" w:rsidRPr="009431C7">
        <w:rPr>
          <w:color w:val="000000" w:themeColor="text1"/>
        </w:rPr>
        <w:t xml:space="preserve"> gene transcription by mediating changes in the organization of chromatin through the recruitment of methylated-binding proteins and HDACs</w:t>
      </w:r>
      <w:r w:rsidR="006B3625">
        <w:rPr>
          <w:color w:val="000000" w:themeColor="text1"/>
        </w:rPr>
        <w:t xml:space="preserve"> to the methylated sites thus</w:t>
      </w:r>
      <w:r w:rsidR="00367B5F" w:rsidRPr="009431C7">
        <w:rPr>
          <w:color w:val="000000" w:themeColor="text1"/>
        </w:rPr>
        <w:t xml:space="preserve"> blocking the access of transcription factors and </w:t>
      </w:r>
      <w:r w:rsidR="006B3625">
        <w:rPr>
          <w:color w:val="000000" w:themeColor="text1"/>
        </w:rPr>
        <w:t xml:space="preserve">consequently </w:t>
      </w:r>
      <w:r w:rsidR="00367B5F" w:rsidRPr="009431C7">
        <w:rPr>
          <w:color w:val="000000" w:themeColor="text1"/>
        </w:rPr>
        <w:t xml:space="preserve">inducing the formation of repressive chromatin structure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Gokul&lt;/Author&gt;&lt;Year&gt;2013&lt;/Year&gt;&lt;RecNum&gt;528&lt;/RecNum&gt;&lt;DisplayText&gt;(Costello &amp;amp; Plass, 2001; Gokul &amp;amp; Khosla, 2013)&lt;/DisplayText&gt;&lt;record&gt;&lt;rec-number&gt;528&lt;/rec-number&gt;&lt;foreign-keys&gt;&lt;key app="EN" db-id="tp92zpdpevpvz1ewt26x9wfntztvffdf9za2" timestamp="1517339807"&gt;528&lt;/key&gt;&lt;/foreign-keys&gt;&lt;ref-type name="Book Section"&gt;5&lt;/ref-type&gt;&lt;contributors&gt;&lt;authors&gt;&lt;author&gt;Gokul, Gopinathan&lt;/author&gt;&lt;author&gt;Khosla, Sanjeev&lt;/author&gt;&lt;/authors&gt;&lt;secondary-authors&gt;&lt;author&gt;Kundu, Tapas K.&lt;/author&gt;&lt;/secondary-authors&gt;&lt;/contributors&gt;&lt;titles&gt;&lt;title&gt;DNA Methylation and Cancer&lt;/title&gt;&lt;secondary-title&gt;Epigenetics: Development and Disease&lt;/secondary-title&gt;&lt;/titles&gt;&lt;pages&gt;597-625&lt;/pages&gt;&lt;dates&gt;&lt;year&gt;2013&lt;/year&gt;&lt;/dates&gt;&lt;pub-location&gt;Dordrecht&lt;/pub-location&gt;&lt;publisher&gt;Springer Netherlands&lt;/publisher&gt;&lt;isbn&gt;978-94-007-4525-4&lt;/isbn&gt;&lt;label&gt;Gokul2013&lt;/label&gt;&lt;urls&gt;&lt;related-urls&gt;&lt;url&gt;https://doi.org/10.1007/978-94-007-4525-4_26&lt;/url&gt;&lt;/related-urls&gt;&lt;/urls&gt;&lt;electronic-resource-num&gt;10.1007/978-94-007-4525-4_26&lt;/electronic-resource-num&gt;&lt;/record&gt;&lt;/Cite&gt;&lt;Cite&gt;&lt;Author&gt;Costello&lt;/Author&gt;&lt;Year&gt;2001&lt;/Year&gt;&lt;RecNum&gt;520&lt;/RecNum&gt;&lt;record&gt;&lt;rec-number&gt;520&lt;/rec-number&gt;&lt;foreign-keys&gt;&lt;key app="EN" db-id="tp92zpdpevpvz1ewt26x9wfntztvffdf9za2" timestamp="1517175843"&gt;520&lt;/key&gt;&lt;/foreign-keys&gt;&lt;ref-type name="Journal Article"&gt;17&lt;/ref-type&gt;&lt;contributors&gt;&lt;authors&gt;&lt;author&gt;Costello, Joseph F&lt;/author&gt;&lt;author&gt;Plass, Christoph&lt;/author&gt;&lt;/authors&gt;&lt;/contributors&gt;&lt;titles&gt;&lt;title&gt;Methylation matters&lt;/title&gt;&lt;secondary-title&gt;Journal of Medical Genetics&lt;/secondary-title&gt;&lt;/titles&gt;&lt;periodical&gt;&lt;full-title&gt;Journal of Medical Genetics&lt;/full-title&gt;&lt;/periodical&gt;&lt;pages&gt;285-303&lt;/pages&gt;&lt;volume&gt;38&lt;/volume&gt;&lt;number&gt;5&lt;/number&gt;&lt;dates&gt;&lt;year&gt;2001&lt;/year&gt;&lt;/dates&gt;&lt;urls&gt;&lt;related-urls&gt;&lt;url&gt;http://jmg.bmj.com/content/jmedgenet/38/5/285.full.pdf&lt;/url&gt;&lt;/related-urls&gt;&lt;/urls&gt;&lt;electronic-resource-num&gt;10.1136/jmg.38.5.285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Costello &amp; Plass, 2001; Gokul &amp; Khosla, 2013)</w:t>
      </w:r>
      <w:r w:rsidR="008F18BB" w:rsidRPr="009431C7">
        <w:rPr>
          <w:color w:val="000000" w:themeColor="text1"/>
        </w:rPr>
        <w:fldChar w:fldCharType="end"/>
      </w:r>
      <w:r w:rsidR="00367B5F" w:rsidRPr="009431C7">
        <w:rPr>
          <w:color w:val="000000" w:themeColor="text1"/>
        </w:rPr>
        <w:t xml:space="preserve">.  </w:t>
      </w:r>
    </w:p>
    <w:p w:rsidR="009B62F9" w:rsidRPr="009431C7" w:rsidRDefault="009B62F9" w:rsidP="009B62F9">
      <w:pPr>
        <w:spacing w:line="480" w:lineRule="auto"/>
        <w:jc w:val="both"/>
        <w:rPr>
          <w:color w:val="000000" w:themeColor="text1"/>
        </w:rPr>
      </w:pPr>
    </w:p>
    <w:p w:rsidR="00081AA3" w:rsidRPr="009431C7" w:rsidRDefault="008F18BB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2" w:name="_Toc511334868"/>
      <w:r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Histone modifications and cancer</w:t>
      </w:r>
      <w:r w:rsidR="003523F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evelopment</w:t>
      </w:r>
      <w:bookmarkEnd w:id="12"/>
    </w:p>
    <w:p w:rsidR="008F18BB" w:rsidRPr="009431C7" w:rsidRDefault="004A79B4" w:rsidP="00297619">
      <w:pPr>
        <w:spacing w:line="480" w:lineRule="auto"/>
        <w:ind w:firstLine="567"/>
        <w:jc w:val="both"/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Chromatin </w:t>
      </w:r>
      <w:r w:rsidR="008F18BB" w:rsidRPr="009431C7">
        <w:rPr>
          <w:color w:val="000000" w:themeColor="text1"/>
          <w:lang w:val="en-US"/>
        </w:rPr>
        <w:t>is characterized by multi</w:t>
      </w:r>
      <w:r>
        <w:rPr>
          <w:color w:val="000000" w:themeColor="text1"/>
          <w:lang w:val="en-US"/>
        </w:rPr>
        <w:t>ple levels of regulation where various</w:t>
      </w:r>
      <w:r w:rsidR="008F18BB" w:rsidRPr="009431C7">
        <w:rPr>
          <w:color w:val="000000" w:themeColor="text1"/>
        </w:rPr>
        <w:t xml:space="preserve"> histone modifications mediate unique cellular response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Berger&lt;/Author&gt;&lt;Year&gt;2007&lt;/Year&gt;&lt;RecNum&gt;35&lt;/RecNum&gt;&lt;DisplayText&gt;(Berger, 2007; Martin &amp;amp; Zhang, 2005)&lt;/DisplayText&gt;&lt;record&gt;&lt;rec-number&gt;35&lt;/rec-number&gt;&lt;foreign-keys&gt;&lt;key app="EN" db-id="tp92zpdpevpvz1ewt26x9wfntztvffdf9za2" timestamp="1477867841"&gt;35&lt;/key&gt;&lt;/foreign-keys&gt;&lt;ref-type name="Journal Article"&gt;17&lt;/ref-type&gt;&lt;contributors&gt;&lt;authors&gt;&lt;author&gt;Berger, Shelley L&lt;/author&gt;&lt;/authors&gt;&lt;/contributors&gt;&lt;titles&gt;&lt;title&gt;The complex language of chromatin regulation during transcription&lt;/title&gt;&lt;secondary-title&gt;Nature&lt;/secondary-title&gt;&lt;/titles&gt;&lt;periodical&gt;&lt;full-title&gt;Nature&lt;/full-title&gt;&lt;/periodical&gt;&lt;pages&gt;407-412&lt;/pages&gt;&lt;volume&gt;447&lt;/volume&gt;&lt;number&gt;7143&lt;/number&gt;&lt;dates&gt;&lt;year&gt;2007&lt;/year&gt;&lt;/dates&gt;&lt;isbn&gt;0028-0836&lt;/isbn&gt;&lt;urls&gt;&lt;/urls&gt;&lt;/record&gt;&lt;/Cite&gt;&lt;Cite&gt;&lt;Author&gt;Martin&lt;/Author&gt;&lt;Year&gt;2005&lt;/Year&gt;&lt;RecNum&gt;36&lt;/RecNum&gt;&lt;record&gt;&lt;rec-number&gt;36&lt;/rec-number&gt;&lt;foreign-keys&gt;&lt;key app="EN" db-id="tp92zpdpevpvz1ewt26x9wfntztvffdf9za2" timestamp="1477871428"&gt;36&lt;/key&gt;&lt;/foreign-keys&gt;&lt;ref-type name="Journal Article"&gt;17&lt;/ref-type&gt;&lt;contributors&gt;&lt;authors&gt;&lt;author&gt;Martin, Cyrus&lt;/author&gt;&lt;author&gt;Zhang, Yi&lt;/author&gt;&lt;/authors&gt;&lt;/contributors&gt;&lt;titles&gt;&lt;title&gt;The diverse functions of histone lysine methylation&lt;/title&gt;&lt;secondary-title&gt;Nature reviews Molecular cell biology&lt;/secondary-title&gt;&lt;/titles&gt;&lt;periodical&gt;&lt;full-title&gt;Nature reviews Molecular cell biology&lt;/full-title&gt;&lt;/periodical&gt;&lt;pages&gt;838-849&lt;/pages&gt;&lt;volume&gt;6&lt;/volume&gt;&lt;number&gt;11&lt;/number&gt;&lt;dates&gt;&lt;year&gt;2005&lt;/year&gt;&lt;/dates&gt;&lt;isbn&gt;1471-0072&lt;/isbn&gt;&lt;urls&gt;&lt;/urls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Berger, 2007; Martin &amp; Zhang, 2005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  <w:t>.</w:t>
      </w:r>
      <w:r>
        <w:rPr>
          <w:color w:val="000000" w:themeColor="text1"/>
          <w:lang w:val="en-US"/>
        </w:rPr>
        <w:t xml:space="preserve"> More specifically,</w:t>
      </w:r>
      <w:r w:rsidR="00F876D7">
        <w:rPr>
          <w:color w:val="000000" w:themeColor="text1"/>
          <w:lang w:val="en-US"/>
        </w:rPr>
        <w:t xml:space="preserve"> histone proteins can undergo</w:t>
      </w:r>
      <w:r w:rsidR="008F18BB" w:rsidRPr="009431C7">
        <w:rPr>
          <w:color w:val="000000" w:themeColor="text1"/>
          <w:lang w:val="en-US"/>
        </w:rPr>
        <w:t xml:space="preserve"> </w:t>
      </w:r>
      <w:r w:rsidR="00F876D7">
        <w:rPr>
          <w:color w:val="000000" w:themeColor="text1"/>
          <w:lang w:val="en-US"/>
        </w:rPr>
        <w:t xml:space="preserve">various modifications, in their N-terminal, which </w:t>
      </w:r>
      <w:r w:rsidR="008F18BB" w:rsidRPr="009431C7">
        <w:rPr>
          <w:color w:val="000000" w:themeColor="text1"/>
          <w:lang w:val="en-US"/>
        </w:rPr>
        <w:t xml:space="preserve">directly affect the state of chromatin compression </w:t>
      </w:r>
      <w:r w:rsidR="00F876D7">
        <w:rPr>
          <w:color w:val="000000" w:themeColor="text1"/>
          <w:lang w:val="en-US"/>
        </w:rPr>
        <w:t xml:space="preserve">and include those of </w:t>
      </w:r>
      <w:r w:rsidR="00F876D7" w:rsidRPr="009431C7">
        <w:rPr>
          <w:color w:val="000000" w:themeColor="text1"/>
          <w:lang w:val="en-US"/>
        </w:rPr>
        <w:t>methylation</w:t>
      </w:r>
      <w:r w:rsidR="00F876D7">
        <w:rPr>
          <w:color w:val="000000" w:themeColor="text1"/>
          <w:lang w:val="en-US"/>
        </w:rPr>
        <w:t xml:space="preserve">, acetylation, phosphorylation, </w:t>
      </w:r>
      <w:r w:rsidR="00F876D7" w:rsidRPr="009431C7">
        <w:rPr>
          <w:color w:val="000000" w:themeColor="text1"/>
          <w:lang w:val="en-US"/>
        </w:rPr>
        <w:t xml:space="preserve">ubiquitination, poly(ADP-ribosylation) and symoylation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Dawson&lt;/Author&gt;&lt;Year&gt;2012&lt;/Year&gt;&lt;RecNum&gt;19&lt;/RecNum&gt;&lt;DisplayText&gt;(Dawson &amp;amp; Kouzarides, 2012)&lt;/DisplayText&gt;&lt;record&gt;&lt;rec-number&gt;19&lt;/rec-number&gt;&lt;foreign-keys&gt;&lt;key app="EN" db-id="tp92zpdpevpvz1ewt26x9wfntztvffdf9za2" timestamp="1477694753"&gt;19&lt;/key&gt;&lt;/foreign-keys&gt;&lt;ref-type name="Journal Article"&gt;17&lt;/ref-type&gt;&lt;contributors&gt;&lt;authors&gt;&lt;author&gt;Dawson, Mark A&lt;/author&gt;&lt;author&gt;Kouzarides, Tony&lt;/author&gt;&lt;/authors&gt;&lt;/contributors&gt;&lt;titles&gt;&lt;title&gt;Cancer epigenetics: from mechanism to therapy&lt;/title&gt;&lt;secondary-title&gt;Cell&lt;/secondary-title&gt;&lt;/titles&gt;&lt;periodical&gt;&lt;full-title&gt;Cell&lt;/full-title&gt;&lt;/periodical&gt;&lt;pages&gt;12-27&lt;/pages&gt;&lt;volume&gt;150&lt;/volume&gt;&lt;number&gt;1&lt;/number&gt;&lt;dates&gt;&lt;year&gt;2012&lt;/year&gt;&lt;/dates&gt;&lt;isbn&gt;0092-8674&lt;/isbn&gt;&lt;urls&gt;&lt;/urls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F21538">
        <w:rPr>
          <w:noProof/>
          <w:color w:val="000000" w:themeColor="text1"/>
        </w:rPr>
        <w:t xml:space="preserve">(Dawson </w:t>
      </w:r>
      <w:r w:rsidR="008F18BB" w:rsidRPr="009431C7">
        <w:rPr>
          <w:noProof/>
          <w:color w:val="000000" w:themeColor="text1"/>
        </w:rPr>
        <w:t>&amp; Kouzarides, 2012</w:t>
      </w:r>
      <w:r w:rsidR="00F876D7">
        <w:rPr>
          <w:noProof/>
          <w:color w:val="000000" w:themeColor="text1"/>
        </w:rPr>
        <w:t>;</w:t>
      </w:r>
      <w:r w:rsidR="008F18BB" w:rsidRPr="009431C7">
        <w:rPr>
          <w:color w:val="000000" w:themeColor="text1"/>
        </w:rPr>
        <w:fldChar w:fldCharType="end"/>
      </w:r>
      <w:r w:rsidR="00F876D7">
        <w:rPr>
          <w:color w:val="000000" w:themeColor="text1"/>
          <w:lang w:val="en-US"/>
        </w:rPr>
        <w:t xml:space="preserve"> </w:t>
      </w:r>
      <w:r w:rsidR="008F18BB" w:rsidRPr="009431C7">
        <w:rPr>
          <w:color w:val="000000" w:themeColor="text1"/>
          <w:lang w:val="en-US"/>
        </w:rPr>
        <w:fldChar w:fldCharType="begin"/>
      </w:r>
      <w:r w:rsidR="008F18BB" w:rsidRPr="009431C7">
        <w:rPr>
          <w:color w:val="000000" w:themeColor="text1"/>
          <w:lang w:val="en-US"/>
        </w:rPr>
        <w:instrText xml:space="preserve"> ADDIN EN.CITE &lt;EndNote&gt;&lt;Cite&gt;&lt;Author&gt;Berger&lt;/Author&gt;&lt;Year&gt;2007&lt;/Year&gt;&lt;RecNum&gt;35&lt;/RecNum&gt;&lt;DisplayText&gt;(Berger, 2007; Rice &amp;amp; Allis, 2001)&lt;/DisplayText&gt;&lt;record&gt;&lt;rec-number&gt;35&lt;/rec-number&gt;&lt;foreign-keys&gt;&lt;key app="EN" db-id="tp92zpdpevpvz1ewt26x9wfntztvffdf9za2" timestamp="1477867841"&gt;35&lt;/key&gt;&lt;/foreign-keys&gt;&lt;ref-type name="Journal Article"&gt;17&lt;/ref-type&gt;&lt;contributors&gt;&lt;authors&gt;&lt;author&gt;Berger, Shelley L&lt;/author&gt;&lt;/authors&gt;&lt;/contributors&gt;&lt;titles&gt;&lt;title&gt;The complex language of chromatin regulation during transcription&lt;/title&gt;&lt;secondary-title&gt;Nature&lt;/secondary-title&gt;&lt;/titles&gt;&lt;periodical&gt;&lt;full-title&gt;Nature&lt;/full-title&gt;&lt;/periodical&gt;&lt;pages&gt;407-412&lt;/pages&gt;&lt;volume&gt;447&lt;/volume&gt;&lt;number&gt;7143&lt;/number&gt;&lt;dates&gt;&lt;year&gt;2007&lt;/year&gt;&lt;/dates&gt;&lt;isbn&gt;0028-0836&lt;/isbn&gt;&lt;urls&gt;&lt;/urls&gt;&lt;/record&gt;&lt;/Cite&gt;&lt;Cite&gt;&lt;Author&gt;Rice&lt;/Author&gt;&lt;Year&gt;2001&lt;/Year&gt;&lt;RecNum&gt;74&lt;/RecNum&gt;&lt;record&gt;&lt;rec-number&gt;74&lt;/rec-number&gt;&lt;foreign-keys&gt;&lt;key app="EN" db-id="tp92zpdpevpvz1ewt26x9wfntztvffdf9za2" timestamp="1477925206"&gt;74&lt;/key&gt;&lt;/foreign-keys&gt;&lt;ref-type name="Journal Article"&gt;17&lt;/ref-type&gt;&lt;contributors&gt;&lt;authors&gt;&lt;author&gt;Rice, Judd C&lt;/author&gt;&lt;author&gt;Allis, C David&lt;/author&gt;&lt;/authors&gt;&lt;/contributors&gt;&lt;titles&gt;&lt;title&gt;Histone methylation versus histone acetylation: new insights into epigenetic regulation&lt;/title&gt;&lt;secondary-title&gt;Current opinion in cell biology&lt;/secondary-title&gt;&lt;/titles&gt;&lt;periodical&gt;&lt;full-title&gt;Current opinion in cell biology&lt;/full-title&gt;&lt;/periodical&gt;&lt;pages&gt;263-273&lt;/pages&gt;&lt;volume&gt;13&lt;/volume&gt;&lt;number&gt;3&lt;/number&gt;&lt;dates&gt;&lt;year&gt;2001&lt;/year&gt;&lt;/dates&gt;&lt;isbn&gt;0955-0674&lt;/isbn&gt;&lt;urls&gt;&lt;/urls&gt;&lt;/record&gt;&lt;/Cite&gt;&lt;/EndNote&gt;</w:instrText>
      </w:r>
      <w:r w:rsidR="008F18BB" w:rsidRPr="009431C7">
        <w:rPr>
          <w:color w:val="000000" w:themeColor="text1"/>
          <w:lang w:val="en-US"/>
        </w:rPr>
        <w:fldChar w:fldCharType="separate"/>
      </w:r>
      <w:r w:rsidR="008F18BB" w:rsidRPr="009431C7">
        <w:rPr>
          <w:noProof/>
          <w:color w:val="000000" w:themeColor="text1"/>
          <w:lang w:val="en-US"/>
        </w:rPr>
        <w:t>Berger, 2007; Rice &amp; Allis, 2001)</w:t>
      </w:r>
      <w:r w:rsidR="008F18BB" w:rsidRPr="009431C7">
        <w:rPr>
          <w:color w:val="000000" w:themeColor="text1"/>
        </w:rPr>
        <w:fldChar w:fldCharType="end"/>
      </w:r>
      <w:r w:rsidR="00A515BC">
        <w:rPr>
          <w:color w:val="000000" w:themeColor="text1"/>
          <w:lang w:val="en-US"/>
        </w:rPr>
        <w:t>. Specifically,</w:t>
      </w:r>
      <w:r w:rsidR="008F18BB" w:rsidRPr="009431C7">
        <w:rPr>
          <w:color w:val="000000" w:themeColor="text1"/>
          <w:lang w:val="en-US"/>
        </w:rPr>
        <w:t xml:space="preserve"> histone acetylation result</w:t>
      </w:r>
      <w:r w:rsidR="00A515BC">
        <w:rPr>
          <w:color w:val="000000" w:themeColor="text1"/>
          <w:lang w:val="en-US"/>
        </w:rPr>
        <w:t>s</w:t>
      </w:r>
      <w:r w:rsidR="008F18BB" w:rsidRPr="009431C7">
        <w:rPr>
          <w:color w:val="000000" w:themeColor="text1"/>
          <w:lang w:val="en-US"/>
        </w:rPr>
        <w:t xml:space="preserve"> in gene activation </w:t>
      </w:r>
      <w:r w:rsidR="00A515BC">
        <w:rPr>
          <w:color w:val="000000" w:themeColor="text1"/>
          <w:lang w:val="en-US"/>
        </w:rPr>
        <w:t xml:space="preserve">whereas histone methylation can </w:t>
      </w:r>
      <w:r w:rsidR="008F18BB" w:rsidRPr="009431C7">
        <w:rPr>
          <w:color w:val="000000" w:themeColor="text1"/>
          <w:lang w:val="en-US"/>
        </w:rPr>
        <w:t>lead</w:t>
      </w:r>
      <w:r w:rsidR="00A515BC">
        <w:rPr>
          <w:color w:val="000000" w:themeColor="text1"/>
          <w:lang w:val="en-US"/>
        </w:rPr>
        <w:t xml:space="preserve"> to either a</w:t>
      </w:r>
      <w:r w:rsidR="008F18BB" w:rsidRPr="009431C7">
        <w:rPr>
          <w:color w:val="000000" w:themeColor="text1"/>
          <w:lang w:val="en-US"/>
        </w:rPr>
        <w:t xml:space="preserve">ctivation or repression of genes according to the site of modification </w:t>
      </w:r>
      <w:r w:rsidR="008F18BB" w:rsidRPr="009431C7">
        <w:rPr>
          <w:color w:val="000000" w:themeColor="text1"/>
          <w:lang w:val="en-US"/>
        </w:rPr>
        <w:fldChar w:fldCharType="begin"/>
      </w:r>
      <w:r w:rsidR="00CF770B" w:rsidRPr="009431C7">
        <w:rPr>
          <w:color w:val="000000" w:themeColor="text1"/>
          <w:lang w:val="en-US"/>
        </w:rPr>
        <w:instrText xml:space="preserve"> ADDIN EN.CITE &lt;EndNote&gt;&lt;Cite&gt;&lt;Author&gt;Yan&lt;/Author&gt;&lt;Year&gt;2006&lt;/Year&gt;&lt;RecNum&gt;47&lt;/RecNum&gt;&lt;DisplayText&gt;(C. Yan &amp;amp; Boyd, 2006)&lt;/DisplayText&gt;&lt;record&gt;&lt;rec-number&gt;47&lt;/rec-number&gt;&lt;foreign-keys&gt;&lt;key app="EN" db-id="tp92zpdpevpvz1ewt26x9wfntztvffdf9za2" timestamp="1477878173"&gt;47&lt;/key&gt;&lt;/foreign-keys&gt;&lt;ref-type name="Journal Article"&gt;17&lt;/ref-type&gt;&lt;contributors&gt;&lt;authors&gt;&lt;author&gt;Yan, Chunhong&lt;/author&gt;&lt;author&gt;Boyd, Douglas D&lt;/author&gt;&lt;/authors&gt;&lt;/contributors&gt;&lt;titles&gt;&lt;title&gt;Histone H3 acetylation and H3 K4 methylation define distinct chromatin regions permissive for transgene expression&lt;/title&gt;&lt;secondary-title&gt;Molecular and cellular biology&lt;/secondary-title&gt;&lt;/titles&gt;&lt;periodical&gt;&lt;full-title&gt;Molecular and cellular biology&lt;/full-title&gt;&lt;/periodical&gt;&lt;pages&gt;6357-6371&lt;/pages&gt;&lt;volume&gt;26&lt;/volume&gt;&lt;number&gt;17&lt;/number&gt;&lt;dates&gt;&lt;year&gt;2006&lt;/year&gt;&lt;/dates&gt;&lt;isbn&gt;0270-7306&lt;/isbn&gt;&lt;urls&gt;&lt;/urls&gt;&lt;/record&gt;&lt;/Cite&gt;&lt;/EndNote&gt;</w:instrText>
      </w:r>
      <w:r w:rsidR="008F18BB" w:rsidRPr="009431C7">
        <w:rPr>
          <w:color w:val="000000" w:themeColor="text1"/>
          <w:lang w:val="en-US"/>
        </w:rPr>
        <w:fldChar w:fldCharType="separate"/>
      </w:r>
      <w:r w:rsidR="009B62F9">
        <w:rPr>
          <w:noProof/>
          <w:color w:val="000000" w:themeColor="text1"/>
          <w:lang w:val="en-US"/>
        </w:rPr>
        <w:t>(</w:t>
      </w:r>
      <w:r w:rsidR="00CF770B" w:rsidRPr="009431C7">
        <w:rPr>
          <w:noProof/>
          <w:color w:val="000000" w:themeColor="text1"/>
          <w:lang w:val="en-US"/>
        </w:rPr>
        <w:t>Yan &amp; Boyd, 2006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  <w:lang w:val="en-US"/>
        </w:rPr>
        <w:t>.</w:t>
      </w:r>
      <w:r w:rsidR="00A515BC">
        <w:rPr>
          <w:color w:val="000000" w:themeColor="text1"/>
          <w:lang w:val="en-US"/>
        </w:rPr>
        <w:t xml:space="preserve"> The </w:t>
      </w:r>
      <w:r w:rsidR="00A515BC" w:rsidRPr="009431C7">
        <w:rPr>
          <w:color w:val="000000" w:themeColor="text1"/>
          <w:lang w:val="en-US"/>
        </w:rPr>
        <w:t xml:space="preserve">enzymes </w:t>
      </w:r>
      <w:r w:rsidR="00A515BC">
        <w:rPr>
          <w:color w:val="000000" w:themeColor="text1"/>
          <w:lang w:val="en-US"/>
        </w:rPr>
        <w:t>which catalyze histone acetylation</w:t>
      </w:r>
      <w:r w:rsidR="00A515BC" w:rsidRPr="009431C7">
        <w:rPr>
          <w:color w:val="000000" w:themeColor="text1"/>
          <w:lang w:val="en-US"/>
        </w:rPr>
        <w:t xml:space="preserve"> are </w:t>
      </w:r>
      <w:r w:rsidR="00A515BC">
        <w:rPr>
          <w:color w:val="000000" w:themeColor="text1"/>
          <w:lang w:val="en-US"/>
        </w:rPr>
        <w:t xml:space="preserve">called </w:t>
      </w:r>
      <w:r w:rsidR="00A515BC" w:rsidRPr="009431C7">
        <w:rPr>
          <w:color w:val="000000" w:themeColor="text1"/>
          <w:lang w:val="en-US"/>
        </w:rPr>
        <w:t xml:space="preserve">histone acetyltransferases (HATs) </w:t>
      </w:r>
      <w:r w:rsidR="00A515BC">
        <w:rPr>
          <w:color w:val="000000" w:themeColor="text1"/>
          <w:lang w:val="en-US"/>
        </w:rPr>
        <w:t>while those catalyzing histone methylation are known as</w:t>
      </w:r>
      <w:r w:rsidR="00A515BC" w:rsidRPr="009431C7">
        <w:rPr>
          <w:color w:val="000000" w:themeColor="text1"/>
          <w:lang w:val="en-US"/>
        </w:rPr>
        <w:t xml:space="preserve"> histone methyl</w:t>
      </w:r>
      <w:r w:rsidR="00A515BC">
        <w:rPr>
          <w:color w:val="000000" w:themeColor="text1"/>
          <w:lang w:val="en-US"/>
        </w:rPr>
        <w:t>transferases (HMTs)</w:t>
      </w:r>
      <w:r w:rsidR="00A515BC" w:rsidRPr="009431C7">
        <w:rPr>
          <w:color w:val="000000" w:themeColor="text1"/>
          <w:lang w:val="en-US"/>
        </w:rPr>
        <w:t xml:space="preserve"> </w:t>
      </w:r>
      <w:r w:rsidR="00A515BC" w:rsidRPr="009431C7">
        <w:rPr>
          <w:color w:val="000000" w:themeColor="text1"/>
          <w:lang w:val="en-US"/>
        </w:rPr>
        <w:fldChar w:fldCharType="begin"/>
      </w:r>
      <w:r w:rsidR="00A515BC" w:rsidRPr="009431C7">
        <w:rPr>
          <w:color w:val="000000" w:themeColor="text1"/>
          <w:lang w:val="en-US"/>
        </w:rPr>
        <w:instrText xml:space="preserve"> ADDIN EN.CITE &lt;EndNote&gt;&lt;Cite&gt;&lt;Author&gt;Wang&lt;/Author&gt;&lt;Year&gt;2009&lt;/Year&gt;&lt;RecNum&gt;46&lt;/RecNum&gt;&lt;DisplayText&gt;(Z. Wang, et al., 2009)&lt;/DisplayText&gt;&lt;record&gt;&lt;rec-number&gt;46&lt;/rec-number&gt;&lt;foreign-keys&gt;&lt;key app="EN" db-id="tp92zpdpevpvz1ewt26x9wfntztvffdf9za2" timestamp="1477878117"&gt;46&lt;/key&gt;&lt;/foreign-keys&gt;&lt;ref-type name="Journal Article"&gt;17&lt;/ref-type&gt;&lt;contributors&gt;&lt;authors&gt;&lt;author&gt;Wang, Zhibin&lt;/author&gt;&lt;author&gt;Zang, Chongzhi&lt;/author&gt;&lt;author&gt;Cui, Kairong&lt;/author&gt;&lt;author&gt;Schones, Dustin E&lt;/author&gt;&lt;author&gt;Barski, Artem&lt;/author&gt;&lt;author&gt;Peng, Weiqun&lt;/author&gt;&lt;author&gt;Zhao, Keji&lt;/author&gt;&lt;/authors&gt;&lt;/contributors&gt;&lt;titles&gt;&lt;title&gt;Genome-wide mapping of HATs and HDACs reveals distinct functions in active and inactive genes&lt;/title&gt;&lt;secondary-title&gt;Cell&lt;/secondary-title&gt;&lt;/titles&gt;&lt;periodical&gt;&lt;full-title&gt;Cell&lt;/full-title&gt;&lt;/periodical&gt;&lt;pages&gt;1019-1031&lt;/pages&gt;&lt;volume&gt;138&lt;/volume&gt;&lt;number&gt;5&lt;/number&gt;&lt;dates&gt;&lt;year&gt;2009&lt;/year&gt;&lt;/dates&gt;&lt;isbn&gt;0092-8674&lt;/isbn&gt;&lt;urls&gt;&lt;/urls&gt;&lt;/record&gt;&lt;/Cite&gt;&lt;/EndNote&gt;</w:instrText>
      </w:r>
      <w:r w:rsidR="00A515BC" w:rsidRPr="009431C7">
        <w:rPr>
          <w:color w:val="000000" w:themeColor="text1"/>
          <w:lang w:val="en-US"/>
        </w:rPr>
        <w:fldChar w:fldCharType="separate"/>
      </w:r>
      <w:r w:rsidR="009B62F9">
        <w:rPr>
          <w:noProof/>
          <w:color w:val="000000" w:themeColor="text1"/>
          <w:lang w:val="en-US"/>
        </w:rPr>
        <w:t>(</w:t>
      </w:r>
      <w:r w:rsidR="00A515BC" w:rsidRPr="009431C7">
        <w:rPr>
          <w:noProof/>
          <w:color w:val="000000" w:themeColor="text1"/>
          <w:lang w:val="en-US"/>
        </w:rPr>
        <w:t>Wang, et al., 2009)</w:t>
      </w:r>
      <w:r w:rsidR="00A515BC" w:rsidRPr="009431C7">
        <w:rPr>
          <w:color w:val="000000" w:themeColor="text1"/>
        </w:rPr>
        <w:fldChar w:fldCharType="end"/>
      </w:r>
      <w:r w:rsidR="00A515BC">
        <w:rPr>
          <w:color w:val="000000" w:themeColor="text1"/>
          <w:lang w:val="en-US"/>
        </w:rPr>
        <w:t xml:space="preserve">. </w:t>
      </w:r>
      <w:r w:rsidR="008F18BB" w:rsidRPr="009431C7">
        <w:rPr>
          <w:color w:val="000000" w:themeColor="text1"/>
          <w:lang w:val="en-US"/>
        </w:rPr>
        <w:t>Finally, the spacing of nucleosome can be regulated by ATP</w:t>
      </w:r>
      <w:r w:rsidR="00A515BC">
        <w:rPr>
          <w:color w:val="000000" w:themeColor="text1"/>
          <w:lang w:val="en-US"/>
        </w:rPr>
        <w:t>-dependent chromatin regulators</w:t>
      </w:r>
      <w:r w:rsidR="008F18BB" w:rsidRPr="009431C7">
        <w:rPr>
          <w:color w:val="000000" w:themeColor="text1"/>
          <w:lang w:val="en-US"/>
        </w:rPr>
        <w:t xml:space="preserve"> w</w:t>
      </w:r>
      <w:r w:rsidR="00A515BC">
        <w:rPr>
          <w:color w:val="000000" w:themeColor="text1"/>
          <w:lang w:val="en-US"/>
        </w:rPr>
        <w:t>hich use ATP hydrolysis to induce</w:t>
      </w:r>
      <w:r w:rsidR="008F18BB" w:rsidRPr="009431C7">
        <w:rPr>
          <w:color w:val="000000" w:themeColor="text1"/>
          <w:lang w:val="en-US"/>
        </w:rPr>
        <w:t xml:space="preserve"> alterations in nucleosome positioning or </w:t>
      </w:r>
      <w:r w:rsidR="00A515BC">
        <w:rPr>
          <w:color w:val="000000" w:themeColor="text1"/>
          <w:lang w:val="en-US"/>
        </w:rPr>
        <w:t xml:space="preserve">alternatively </w:t>
      </w:r>
      <w:r w:rsidR="008F18BB" w:rsidRPr="009431C7">
        <w:rPr>
          <w:color w:val="000000" w:themeColor="text1"/>
          <w:lang w:val="en-US"/>
        </w:rPr>
        <w:t xml:space="preserve">may facilitate nucleosome exchange for the incorporation of histone variants </w:t>
      </w:r>
      <w:r w:rsidR="008F18BB" w:rsidRPr="009431C7">
        <w:rPr>
          <w:color w:val="000000" w:themeColor="text1"/>
          <w:lang w:val="en-US"/>
        </w:rPr>
        <w:fldChar w:fldCharType="begin"/>
      </w:r>
      <w:r w:rsidR="008F18BB" w:rsidRPr="009431C7">
        <w:rPr>
          <w:color w:val="000000" w:themeColor="text1"/>
          <w:lang w:val="en-US"/>
        </w:rPr>
        <w:instrText xml:space="preserve"> ADDIN EN.CITE &lt;EndNote&gt;&lt;Cite&gt;&lt;Author&gt;Li&lt;/Author&gt;&lt;Year&gt;2007&lt;/Year&gt;&lt;RecNum&gt;37&lt;/RecNum&gt;&lt;DisplayText&gt;(J. Kim, et al., 2009; B. Li, et al., 2007)&lt;/DisplayText&gt;&lt;record&gt;&lt;rec-number&gt;37&lt;/rec-number&gt;&lt;foreign-keys&gt;&lt;key app="EN" db-id="tp92zpdpevpvz1ewt26x9wfntztvffdf9za2" timestamp="1477872423"&gt;37&lt;/key&gt;&lt;/foreign-keys&gt;&lt;ref-type name="Journal Article"&gt;17&lt;/ref-type&gt;&lt;contributors&gt;&lt;authors&gt;&lt;author&gt;Li, Bing&lt;/author&gt;&lt;author&gt;Carey, Michael&lt;/author&gt;&lt;author&gt;Workman, Jerry L&lt;/author&gt;&lt;/authors&gt;&lt;/contributors&gt;&lt;titles&gt;&lt;title&gt;The role of chromatin during transcription&lt;/title&gt;&lt;secondary-title&gt;Cell&lt;/secondary-title&gt;&lt;/titles&gt;&lt;periodical&gt;&lt;full-title&gt;Cell&lt;/full-title&gt;&lt;/periodical&gt;&lt;pages&gt;707-719&lt;/pages&gt;&lt;volume&gt;128&lt;/volume&gt;&lt;number&gt;4&lt;/number&gt;&lt;dates&gt;&lt;year&gt;2007&lt;/year&gt;&lt;/dates&gt;&lt;isbn&gt;0092-8674&lt;/isbn&gt;&lt;urls&gt;&lt;/urls&gt;&lt;/record&gt;&lt;/Cite&gt;&lt;Cite&gt;&lt;Author&gt;Kim&lt;/Author&gt;&lt;Year&gt;2009&lt;/Year&gt;&lt;RecNum&gt;43&lt;/RecNum&gt;&lt;record&gt;&lt;rec-number&gt;43&lt;/rec-number&gt;&lt;foreign-keys&gt;&lt;key app="EN" db-id="tp92zpdpevpvz1ewt26x9wfntztvffdf9za2" timestamp="1477875751"&gt;43&lt;/key&gt;&lt;/foreign-keys&gt;&lt;ref-type name="Journal Article"&gt;17&lt;/ref-type&gt;&lt;contributors&gt;&lt;authors&gt;&lt;author&gt;Kim, JK&lt;/author&gt;&lt;author&gt;Samaranayake, Mala&lt;/author&gt;&lt;author&gt;Pradhan, Sriharsa&lt;/author&gt;&lt;/authors&gt;&lt;/contributors&gt;&lt;titles&gt;&lt;title&gt;Epigenetic mechanisms in mammals&lt;/title&gt;&lt;secondary-title&gt;Cellular and molecular life sciences&lt;/secondary-title&gt;&lt;/titles&gt;&lt;periodical&gt;&lt;full-title&gt;Cellular and Molecular Life Sciences&lt;/full-title&gt;&lt;/periodical&gt;&lt;pages&gt;596-612&lt;/pages&gt;&lt;volume&gt;66&lt;/volume&gt;&lt;number&gt;4&lt;/number&gt;&lt;dates&gt;&lt;year&gt;2009&lt;/year&gt;&lt;/dates&gt;&lt;isbn&gt;1420-682X&lt;/isbn&gt;&lt;urls&gt;&lt;/urls&gt;&lt;/record&gt;&lt;/Cite&gt;&lt;/EndNote&gt;</w:instrText>
      </w:r>
      <w:r w:rsidR="008F18BB" w:rsidRPr="009431C7">
        <w:rPr>
          <w:color w:val="000000" w:themeColor="text1"/>
          <w:lang w:val="en-US"/>
        </w:rPr>
        <w:fldChar w:fldCharType="separate"/>
      </w:r>
      <w:r w:rsidR="009B62F9">
        <w:rPr>
          <w:noProof/>
          <w:color w:val="000000" w:themeColor="text1"/>
          <w:lang w:val="en-US"/>
        </w:rPr>
        <w:t xml:space="preserve">(Kim, et al., 2009; </w:t>
      </w:r>
      <w:r w:rsidR="008F18BB" w:rsidRPr="009431C7">
        <w:rPr>
          <w:noProof/>
          <w:color w:val="000000" w:themeColor="text1"/>
          <w:lang w:val="en-US"/>
        </w:rPr>
        <w:t>Li, et al., 2007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  <w:lang w:val="en-US"/>
        </w:rPr>
        <w:t>.</w:t>
      </w:r>
    </w:p>
    <w:p w:rsidR="009C6F66" w:rsidRDefault="00A515BC" w:rsidP="00297619">
      <w:pPr>
        <w:spacing w:line="48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>Overall, m</w:t>
      </w:r>
      <w:r w:rsidR="008F18BB" w:rsidRPr="009431C7">
        <w:rPr>
          <w:color w:val="000000" w:themeColor="text1"/>
        </w:rPr>
        <w:t xml:space="preserve">odifications in histone proteins are dynamic and the deregulation of the pattern of histone marks is considered as an important event during carcinogenesi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Sawan&lt;/Author&gt;&lt;Year&gt;2010&lt;/Year&gt;&lt;RecNum&gt;593&lt;/RecNum&gt;&lt;DisplayText&gt;(Sawan &amp;amp; Herceg, 2010)&lt;/DisplayText&gt;&lt;record&gt;&lt;rec-number&gt;593&lt;/rec-number&gt;&lt;foreign-keys&gt;&lt;key app="EN" db-id="tp92zpdpevpvz1ewt26x9wfntztvffdf9za2" timestamp="1519117276"&gt;593&lt;/key&gt;&lt;/foreign-keys&gt;&lt;ref-type name="Book Section"&gt;5&lt;/ref-type&gt;&lt;contributors&gt;&lt;authors&gt;&lt;author&gt;Sawan, Carla&lt;/author&gt;&lt;author&gt;Herceg, Zdenko&lt;/author&gt;&lt;/authors&gt;&lt;secondary-authors&gt;&lt;author&gt;Herceg, Zdenko&lt;/author&gt;&lt;author&gt;Ushijima, Toshikazu&lt;/author&gt;&lt;/secondary-authors&gt;&lt;/contributors&gt;&lt;titles&gt;&lt;title&gt;3 - Histone Modifications and Cancer&lt;/title&gt;&lt;secondary-title&gt;Advances in Genetics&lt;/secondary-title&gt;&lt;/titles&gt;&lt;pages&gt;57-85&lt;/pages&gt;&lt;volume&gt;70&lt;/volume&gt;&lt;keywords&gt;&lt;keyword&gt;Epigenetics&lt;/keyword&gt;&lt;keyword&gt;Histone modifications&lt;/keyword&gt;&lt;keyword&gt;Cancer&lt;/keyword&gt;&lt;keyword&gt;Histone code&lt;/keyword&gt;&lt;keyword&gt;Gene transcription&lt;/keyword&gt;&lt;keyword&gt;DNA repair&lt;/keyword&gt;&lt;keyword&gt;Cancer biomarkers&lt;/keyword&gt;&lt;/keywords&gt;&lt;dates&gt;&lt;year&gt;2010&lt;/year&gt;&lt;pub-dates&gt;&lt;date&gt;2010/01/01/&lt;/date&gt;&lt;/pub-dates&gt;&lt;/dates&gt;&lt;publisher&gt;Academic Press&lt;/publisher&gt;&lt;isbn&gt;0065-2660&lt;/isbn&gt;&lt;urls&gt;&lt;related-urls&gt;&lt;url&gt;http://www.sciencedirect.com/science/article/pii/B9780123808660600034&lt;/url&gt;&lt;/related-urls&gt;&lt;/urls&gt;&lt;electronic-resource-num&gt;https://doi.org/10.1016/B978-0-12-380866-0.60003-4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Sawan &amp; Herceg, 2010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  <w:t>. These modifications are co-ordinately regulated and reversed by opposing enzymes and thus, an imbalance in their function disrupt tran</w:t>
      </w:r>
      <w:r w:rsidR="009C6F66">
        <w:rPr>
          <w:color w:val="000000" w:themeColor="text1"/>
        </w:rPr>
        <w:t>scriptional activity</w:t>
      </w:r>
      <w:r w:rsidR="008F18BB" w:rsidRPr="009431C7">
        <w:rPr>
          <w:color w:val="000000" w:themeColor="text1"/>
        </w:rPr>
        <w:t xml:space="preserve"> consequently leading to inappropriate gene expression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Hassler&lt;/Author&gt;&lt;Year&gt;2012&lt;/Year&gt;&lt;RecNum&gt;517&lt;/RecNum&gt;&lt;DisplayText&gt;(Hassler &amp;amp; Egger, 2012)&lt;/DisplayText&gt;&lt;record&gt;&lt;rec-number&gt;517&lt;/rec-number&gt;&lt;foreign-keys&gt;&lt;key app="EN" db-id="tp92zpdpevpvz1ewt26x9wfntztvffdf9za2" timestamp="1517175422"&gt;517&lt;/key&gt;&lt;/foreign-keys&gt;&lt;ref-type name="Journal Article"&gt;17&lt;/ref-type&gt;&lt;contributors&gt;&lt;authors&gt;&lt;author&gt;Hassler, Melanie R.&lt;/author&gt;&lt;author&gt;Egger, Gerda&lt;/author&gt;&lt;/authors&gt;&lt;/contributors&gt;&lt;titles&gt;&lt;title&gt;Epigenomics of cancer – emerging new concepts&lt;/title&gt;&lt;secondary-title&gt;Biochimie&lt;/secondary-title&gt;&lt;/titles&gt;&lt;periodical&gt;&lt;full-title&gt;Biochimie&lt;/full-title&gt;&lt;/periodical&gt;&lt;pages&gt;2219-2230&lt;/pages&gt;&lt;volume&gt;94&lt;/volume&gt;&lt;number&gt;11&lt;/number&gt;&lt;keywords&gt;&lt;keyword&gt;Cancer epigenetics&lt;/keyword&gt;&lt;keyword&gt;Chromatin&lt;/keyword&gt;&lt;keyword&gt;Nuclear architecture&lt;/keyword&gt;&lt;keyword&gt;DNA methylation&lt;/keyword&gt;&lt;keyword&gt;Histone modification&lt;/keyword&gt;&lt;keyword&gt;lncRNA&lt;/keyword&gt;&lt;/keywords&gt;&lt;dates&gt;&lt;year&gt;2012&lt;/year&gt;&lt;pub-dates&gt;&lt;date&gt;2012/11/01/&lt;/date&gt;&lt;/pub-dates&gt;&lt;/dates&gt;&lt;isbn&gt;0300-9084&lt;/isbn&gt;&lt;urls&gt;&lt;related-urls&gt;&lt;url&gt;http://www.sciencedirect.com/science/article/pii/S0300908412001927&lt;/url&gt;&lt;/related-urls&gt;&lt;/urls&gt;&lt;electronic-resource-num&gt;https://doi.org/10.1016/j.biochi.2012.05.007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Hassler &amp; Egger, 2012)</w:t>
      </w:r>
      <w:r w:rsidR="008F18BB" w:rsidRPr="009431C7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  <w:r w:rsidR="009C6F66">
        <w:rPr>
          <w:color w:val="000000" w:themeColor="text1"/>
        </w:rPr>
        <w:t>More specifically, g</w:t>
      </w:r>
      <w:r w:rsidR="008F18BB" w:rsidRPr="009431C7">
        <w:rPr>
          <w:color w:val="000000" w:themeColor="text1"/>
        </w:rPr>
        <w:t xml:space="preserve">lobal loss of acetylation on lysine 16 along with the loss of </w:t>
      </w:r>
      <w:r w:rsidR="008F18BB" w:rsidRPr="009431C7">
        <w:rPr>
          <w:color w:val="000000" w:themeColor="text1"/>
          <w:lang w:val="en"/>
        </w:rPr>
        <w:t>tri</w:t>
      </w:r>
      <w:r w:rsidR="009C6F66">
        <w:rPr>
          <w:color w:val="000000" w:themeColor="text1"/>
          <w:lang w:val="en"/>
        </w:rPr>
        <w:t>-</w:t>
      </w:r>
      <w:r w:rsidR="008F18BB" w:rsidRPr="009431C7">
        <w:rPr>
          <w:color w:val="000000" w:themeColor="text1"/>
          <w:lang w:val="en"/>
        </w:rPr>
        <w:t xml:space="preserve">methylation at </w:t>
      </w:r>
      <w:r w:rsidR="009C6F66">
        <w:rPr>
          <w:color w:val="000000" w:themeColor="text1"/>
          <w:lang w:val="en"/>
        </w:rPr>
        <w:t>lysine 20 of histone H4 (H4K20</w:t>
      </w:r>
      <w:r w:rsidR="00664E7D">
        <w:rPr>
          <w:color w:val="000000" w:themeColor="text1"/>
          <w:lang w:val="en"/>
        </w:rPr>
        <w:t>me3</w:t>
      </w:r>
      <w:r w:rsidR="009C6F66">
        <w:rPr>
          <w:color w:val="000000" w:themeColor="text1"/>
          <w:lang w:val="en"/>
        </w:rPr>
        <w:t xml:space="preserve">) were among </w:t>
      </w:r>
      <w:r w:rsidR="008F18BB" w:rsidRPr="009431C7">
        <w:rPr>
          <w:color w:val="000000" w:themeColor="text1"/>
          <w:lang w:val="en"/>
        </w:rPr>
        <w:t xml:space="preserve">the first deregulated marks </w:t>
      </w:r>
      <w:r w:rsidR="009C6F66">
        <w:rPr>
          <w:color w:val="000000" w:themeColor="text1"/>
          <w:lang w:val="en"/>
        </w:rPr>
        <w:t xml:space="preserve">to be </w:t>
      </w:r>
      <w:r w:rsidR="008F18BB" w:rsidRPr="009431C7">
        <w:rPr>
          <w:color w:val="000000" w:themeColor="text1"/>
          <w:lang w:val="en"/>
        </w:rPr>
        <w:t xml:space="preserve">reported in various cancers </w:t>
      </w:r>
      <w:r w:rsidR="008F18BB" w:rsidRPr="009431C7">
        <w:rPr>
          <w:color w:val="000000" w:themeColor="text1"/>
          <w:lang w:val="en"/>
        </w:rPr>
        <w:fldChar w:fldCharType="begin"/>
      </w:r>
      <w:r w:rsidR="008F18BB" w:rsidRPr="009431C7">
        <w:rPr>
          <w:color w:val="000000" w:themeColor="text1"/>
          <w:lang w:val="en"/>
        </w:rPr>
        <w:instrText xml:space="preserve"> ADDIN EN.CITE &lt;EndNote&gt;&lt;Cite&gt;&lt;Author&gt;Füllgrabe&lt;/Author&gt;&lt;Year&gt;2011&lt;/Year&gt;&lt;RecNum&gt;595&lt;/RecNum&gt;&lt;DisplayText&gt;(Füllgrabe, et al., 2011)&lt;/DisplayText&gt;&lt;record&gt;&lt;rec-number&gt;595&lt;/rec-number&gt;&lt;foreign-keys&gt;&lt;key app="EN" db-id="tp92zpdpevpvz1ewt26x9wfntztvffdf9za2" timestamp="1519122466"&gt;595&lt;/key&gt;&lt;/foreign-keys&gt;&lt;ref-type name="Journal Article"&gt;17&lt;/ref-type&gt;&lt;contributors&gt;&lt;authors&gt;&lt;author&gt;Füllgrabe, J&lt;/author&gt;&lt;author&gt;Kavanagh, E&lt;/author&gt;&lt;author&gt;Joseph, B&lt;/author&gt;&lt;/authors&gt;&lt;/contributors&gt;&lt;titles&gt;&lt;title&gt;Histone onco-modifications&lt;/title&gt;&lt;secondary-title&gt;Oncogene&lt;/secondary-title&gt;&lt;/titles&gt;&lt;periodical&gt;&lt;full-title&gt;Oncogene&lt;/full-title&gt;&lt;/periodical&gt;&lt;pages&gt;3391&lt;/pages&gt;&lt;volume&gt;30&lt;/volume&gt;&lt;number&gt;31&lt;/number&gt;&lt;dates&gt;&lt;year&gt;2011&lt;/year&gt;&lt;/dates&gt;&lt;isbn&gt;1476-5594&lt;/isbn&gt;&lt;urls&gt;&lt;/urls&gt;&lt;/record&gt;&lt;/Cite&gt;&lt;/EndNote&gt;</w:instrText>
      </w:r>
      <w:r w:rsidR="008F18BB" w:rsidRPr="009431C7">
        <w:rPr>
          <w:color w:val="000000" w:themeColor="text1"/>
          <w:lang w:val="en"/>
        </w:rPr>
        <w:fldChar w:fldCharType="separate"/>
      </w:r>
      <w:r w:rsidR="008F18BB" w:rsidRPr="009431C7">
        <w:rPr>
          <w:noProof/>
          <w:color w:val="000000" w:themeColor="text1"/>
          <w:lang w:val="en"/>
        </w:rPr>
        <w:t>(Füllgrabe, et al., 2011)</w:t>
      </w:r>
      <w:r w:rsidR="008F18BB" w:rsidRPr="009431C7">
        <w:rPr>
          <w:color w:val="000000" w:themeColor="text1"/>
          <w:lang w:val="en"/>
        </w:rPr>
        <w:fldChar w:fldCharType="end"/>
      </w:r>
      <w:r w:rsidR="008F18BB" w:rsidRPr="009431C7">
        <w:rPr>
          <w:color w:val="000000" w:themeColor="text1"/>
          <w:lang w:val="en"/>
        </w:rPr>
        <w:t>.</w:t>
      </w:r>
      <w:r w:rsidR="009C6F66">
        <w:rPr>
          <w:color w:val="000000" w:themeColor="text1"/>
        </w:rPr>
        <w:t xml:space="preserve"> Furthermore</w:t>
      </w:r>
      <w:r w:rsidR="008F18BB" w:rsidRPr="009431C7">
        <w:rPr>
          <w:color w:val="000000" w:themeColor="text1"/>
        </w:rPr>
        <w:t xml:space="preserve">, modifications in the methylation pattern of </w:t>
      </w:r>
      <w:r w:rsidR="009C6F66">
        <w:rPr>
          <w:color w:val="000000" w:themeColor="text1"/>
        </w:rPr>
        <w:t>histo</w:t>
      </w:r>
      <w:r w:rsidR="0003498E">
        <w:rPr>
          <w:color w:val="000000" w:themeColor="text1"/>
        </w:rPr>
        <w:t xml:space="preserve">ne 3 </w:t>
      </w:r>
      <w:r w:rsidR="009C6F66">
        <w:rPr>
          <w:color w:val="000000" w:themeColor="text1"/>
        </w:rPr>
        <w:t>at lysines 4 (</w:t>
      </w:r>
      <w:r w:rsidR="008F18BB" w:rsidRPr="009431C7">
        <w:rPr>
          <w:color w:val="000000" w:themeColor="text1"/>
        </w:rPr>
        <w:t>H3K4</w:t>
      </w:r>
      <w:r w:rsidR="009C6F66">
        <w:rPr>
          <w:color w:val="000000" w:themeColor="text1"/>
        </w:rPr>
        <w:t>), 9 (</w:t>
      </w:r>
      <w:r w:rsidR="008F18BB" w:rsidRPr="009431C7">
        <w:rPr>
          <w:color w:val="000000" w:themeColor="text1"/>
        </w:rPr>
        <w:t>H3K9</w:t>
      </w:r>
      <w:r w:rsidR="009C6F66">
        <w:rPr>
          <w:color w:val="000000" w:themeColor="text1"/>
        </w:rPr>
        <w:t>)</w:t>
      </w:r>
      <w:r w:rsidR="008F18BB" w:rsidRPr="009431C7">
        <w:rPr>
          <w:color w:val="000000" w:themeColor="text1"/>
        </w:rPr>
        <w:t xml:space="preserve"> and </w:t>
      </w:r>
      <w:r w:rsidR="009C6F66">
        <w:rPr>
          <w:color w:val="000000" w:themeColor="text1"/>
        </w:rPr>
        <w:t>27 (</w:t>
      </w:r>
      <w:r w:rsidR="008F18BB" w:rsidRPr="009431C7">
        <w:rPr>
          <w:color w:val="000000" w:themeColor="text1"/>
        </w:rPr>
        <w:t>H3K27</w:t>
      </w:r>
      <w:r w:rsidR="009C6F66">
        <w:rPr>
          <w:color w:val="000000" w:themeColor="text1"/>
        </w:rPr>
        <w:t>) have been shown to</w:t>
      </w:r>
      <w:r w:rsidR="008F18BB" w:rsidRPr="009431C7">
        <w:rPr>
          <w:color w:val="000000" w:themeColor="text1"/>
        </w:rPr>
        <w:t xml:space="preserve"> occur during carcinogenesi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Chakravarthi&lt;/Author&gt;&lt;Year&gt;2016&lt;/Year&gt;&lt;RecNum&gt;518&lt;/RecNum&gt;&lt;DisplayText&gt;(Chakravarthi, et al., 2016)&lt;/DisplayText&gt;&lt;record&gt;&lt;rec-number&gt;518&lt;/rec-number&gt;&lt;foreign-keys&gt;&lt;key app="EN" db-id="tp92zpdpevpvz1ewt26x9wfntztvffdf9za2" timestamp="1517175551"&gt;518&lt;/key&gt;&lt;/foreign-keys&gt;&lt;ref-type name="Journal Article"&gt;17&lt;/ref-type&gt;&lt;contributors&gt;&lt;authors&gt;&lt;author&gt;Chakravarthi, Balabhadrapatruni V. S. K.&lt;/author&gt;&lt;author&gt;Nepal, Saroj&lt;/author&gt;&lt;author&gt;Varambally, Sooryanarayana&lt;/author&gt;&lt;/authors&gt;&lt;/contributors&gt;&lt;titles&gt;&lt;title&gt;Genomic and Epigenomic Alterations in Cancer&lt;/title&gt;&lt;secondary-title&gt;The American Journal of Pathology&lt;/secondary-title&gt;&lt;/titles&gt;&lt;periodical&gt;&lt;full-title&gt;The American Journal of Pathology&lt;/full-title&gt;&lt;/periodical&gt;&lt;pages&gt;1724-1735&lt;/pages&gt;&lt;volume&gt;186&lt;/volume&gt;&lt;number&gt;7&lt;/number&gt;&lt;dates&gt;&lt;year&gt;2016&lt;/year&gt;&lt;pub-dates&gt;&lt;date&gt;2016/07/01/&lt;/date&gt;&lt;/pub-dates&gt;&lt;/dates&gt;&lt;isbn&gt;0002-9440&lt;/isbn&gt;&lt;urls&gt;&lt;related-urls&gt;&lt;url&gt;http://www.sciencedirect.com/science/article/pii/S0002944016300797&lt;/url&gt;&lt;/related-urls&gt;&lt;/urls&gt;&lt;electronic-resource-num&gt;https://doi.org/10.1016/j.ajpath.2016.02.023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Chakravarthi, et al., 2016)</w:t>
      </w:r>
      <w:r w:rsidR="008F18BB" w:rsidRPr="009431C7">
        <w:rPr>
          <w:color w:val="000000" w:themeColor="text1"/>
        </w:rPr>
        <w:fldChar w:fldCharType="end"/>
      </w:r>
      <w:r w:rsidR="009C6F66">
        <w:rPr>
          <w:color w:val="000000" w:themeColor="text1"/>
        </w:rPr>
        <w:t xml:space="preserve">. </w:t>
      </w:r>
    </w:p>
    <w:p w:rsidR="008F18BB" w:rsidRDefault="009B62F9" w:rsidP="00297619">
      <w:pPr>
        <w:spacing w:line="48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>Finally, HDACs were shown to be</w:t>
      </w:r>
      <w:r w:rsidR="009C6F66">
        <w:rPr>
          <w:color w:val="000000" w:themeColor="text1"/>
        </w:rPr>
        <w:t xml:space="preserve"> </w:t>
      </w:r>
      <w:r w:rsidR="008F18BB" w:rsidRPr="009431C7">
        <w:rPr>
          <w:color w:val="000000" w:themeColor="text1"/>
        </w:rPr>
        <w:t xml:space="preserve">over-expressed in </w:t>
      </w:r>
      <w:r w:rsidR="009C6F66">
        <w:rPr>
          <w:color w:val="000000" w:themeColor="text1"/>
        </w:rPr>
        <w:t xml:space="preserve">various </w:t>
      </w:r>
      <w:r w:rsidR="008F18BB" w:rsidRPr="009431C7">
        <w:rPr>
          <w:color w:val="000000" w:themeColor="text1"/>
        </w:rPr>
        <w:t>cancer</w:t>
      </w:r>
      <w:r w:rsidR="009C6F66">
        <w:rPr>
          <w:color w:val="000000" w:themeColor="text1"/>
        </w:rPr>
        <w:t>s</w:t>
      </w:r>
      <w:r w:rsidR="0003498E">
        <w:rPr>
          <w:color w:val="000000" w:themeColor="text1"/>
        </w:rPr>
        <w:t xml:space="preserve"> in addition to </w:t>
      </w:r>
      <w:r w:rsidR="008F18BB" w:rsidRPr="009431C7">
        <w:rPr>
          <w:color w:val="000000" w:themeColor="text1"/>
        </w:rPr>
        <w:t xml:space="preserve">HMTs </w:t>
      </w:r>
      <w:r w:rsidR="0003498E">
        <w:rPr>
          <w:color w:val="000000" w:themeColor="text1"/>
        </w:rPr>
        <w:t xml:space="preserve">which </w:t>
      </w:r>
      <w:r>
        <w:rPr>
          <w:color w:val="000000" w:themeColor="text1"/>
        </w:rPr>
        <w:t>were</w:t>
      </w:r>
      <w:r w:rsidR="008F18BB" w:rsidRPr="009431C7">
        <w:rPr>
          <w:color w:val="000000" w:themeColor="text1"/>
        </w:rPr>
        <w:t xml:space="preserve"> </w:t>
      </w:r>
      <w:r w:rsidR="0003498E">
        <w:rPr>
          <w:color w:val="000000" w:themeColor="text1"/>
        </w:rPr>
        <w:t xml:space="preserve">also </w:t>
      </w:r>
      <w:r>
        <w:rPr>
          <w:color w:val="000000" w:themeColor="text1"/>
        </w:rPr>
        <w:t xml:space="preserve">shown to be </w:t>
      </w:r>
      <w:r w:rsidR="00081AA3" w:rsidRPr="009431C7">
        <w:rPr>
          <w:color w:val="000000" w:themeColor="text1"/>
        </w:rPr>
        <w:t>de</w:t>
      </w:r>
      <w:r w:rsidR="008F18BB" w:rsidRPr="009431C7">
        <w:rPr>
          <w:color w:val="000000" w:themeColor="text1"/>
        </w:rPr>
        <w:t xml:space="preserve">regulated in </w:t>
      </w:r>
      <w:r>
        <w:rPr>
          <w:color w:val="000000" w:themeColor="text1"/>
        </w:rPr>
        <w:t xml:space="preserve">various </w:t>
      </w:r>
      <w:r w:rsidR="008F18BB" w:rsidRPr="009431C7">
        <w:rPr>
          <w:color w:val="000000" w:themeColor="text1"/>
        </w:rPr>
        <w:t xml:space="preserve">tumour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Albert&lt;/Author&gt;&lt;Year&gt;2010&lt;/Year&gt;&lt;RecNum&gt;596&lt;/RecNum&gt;&lt;DisplayText&gt;(Albert &amp;amp; Helin, 2010)&lt;/DisplayText&gt;&lt;record&gt;&lt;rec-number&gt;596&lt;/rec-number&gt;&lt;foreign-keys&gt;&lt;key app="EN" db-id="tp92zpdpevpvz1ewt26x9wfntztvffdf9za2" timestamp="1519123335"&gt;596&lt;/key&gt;&lt;/foreign-keys&gt;&lt;ref-type name="Journal Article"&gt;17&lt;/ref-type&gt;&lt;contributors&gt;&lt;authors&gt;&lt;author&gt;Albert, Mareike&lt;/author&gt;&lt;author&gt;Helin, Kristian&lt;/author&gt;&lt;/authors&gt;&lt;/contributors&gt;&lt;titles&gt;&lt;title&gt;Histone methyltransferases in cancer&lt;/title&gt;&lt;secondary-title&gt;Seminars in Cell &amp;amp; Developmental Biology&lt;/secondary-title&gt;&lt;/titles&gt;&lt;periodical&gt;&lt;full-title&gt;Seminars in Cell &amp;amp; Developmental Biology&lt;/full-title&gt;&lt;/periodical&gt;&lt;pages&gt;209-220&lt;/pages&gt;&lt;volume&gt;21&lt;/volume&gt;&lt;number&gt;2&lt;/number&gt;&lt;keywords&gt;&lt;keyword&gt;Histone methyltransferase&lt;/keyword&gt;&lt;keyword&gt;Epigenetics&lt;/keyword&gt;&lt;keyword&gt;Cancer&lt;/keyword&gt;&lt;keyword&gt;Polycomb group protein&lt;/keyword&gt;&lt;keyword&gt;Transcription&lt;/keyword&gt;&lt;/keywords&gt;&lt;dates&gt;&lt;year&gt;2010&lt;/year&gt;&lt;pub-dates&gt;&lt;date&gt;2010/04/01/&lt;/date&gt;&lt;/pub-dates&gt;&lt;/dates&gt;&lt;isbn&gt;1084-9521&lt;/isbn&gt;&lt;urls&gt;&lt;related-urls&gt;&lt;url&gt;http://www.sciencedirect.com/science/article/pii/S1084952109001992&lt;/url&gt;&lt;/related-urls&gt;&lt;/urls&gt;&lt;electronic-resource-num&gt;https://doi.org/10.1016/j.semcdb.2009.10.007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</w:t>
      </w:r>
      <w:r w:rsidR="00350BE0" w:rsidRPr="009431C7">
        <w:rPr>
          <w:color w:val="000000" w:themeColor="text1"/>
        </w:rPr>
        <w:fldChar w:fldCharType="begin"/>
      </w:r>
      <w:r w:rsidR="00350BE0" w:rsidRPr="009431C7">
        <w:rPr>
          <w:color w:val="000000" w:themeColor="text1"/>
        </w:rPr>
        <w:instrText xml:space="preserve"> ADDIN EN.CITE &lt;EndNote&gt;&lt;Cite&gt;&lt;Author&gt;Kanwal&lt;/Author&gt;&lt;Year&gt;2012&lt;/Year&gt;&lt;RecNum&gt;597&lt;/RecNum&gt;&lt;DisplayText&gt;(Kanwal &amp;amp; Gupta, 2012)&lt;/DisplayText&gt;&lt;record&gt;&lt;rec-number&gt;597&lt;/rec-number&gt;&lt;foreign-keys&gt;&lt;key app="EN" db-id="tp92zpdpevpvz1ewt26x9wfntztvffdf9za2" timestamp="1519124900"&gt;597&lt;/key&gt;&lt;/foreign-keys&gt;&lt;ref-type name="Journal Article"&gt;17&lt;/ref-type&gt;&lt;contributors&gt;&lt;authors&gt;&lt;author&gt;Kanwal, R&lt;/author&gt;&lt;author&gt;Gupta, S&lt;/author&gt;&lt;/authors&gt;&lt;/contributors&gt;&lt;titles&gt;&lt;title&gt;Epigenetic modifications in cancer&lt;/title&gt;&lt;secondary-title&gt;Clinical genetics&lt;/secondary-title&gt;&lt;/titles&gt;&lt;periodical&gt;&lt;full-title&gt;Clinical genetics&lt;/full-title&gt;&lt;/periodical&gt;&lt;pages&gt;303-311&lt;/pages&gt;&lt;volume&gt;81&lt;/volume&gt;&lt;number&gt;4&lt;/number&gt;&lt;dates&gt;&lt;year&gt;2012&lt;/year&gt;&lt;/dates&gt;&lt;isbn&gt;1399-0004&lt;/isbn&gt;&lt;urls&gt;&lt;/urls&gt;&lt;/record&gt;&lt;/Cite&gt;&lt;/EndNote&gt;</w:instrText>
      </w:r>
      <w:r w:rsidR="00350BE0" w:rsidRPr="009431C7">
        <w:rPr>
          <w:color w:val="000000" w:themeColor="text1"/>
        </w:rPr>
        <w:fldChar w:fldCharType="separate"/>
      </w:r>
      <w:r w:rsidR="00350BE0" w:rsidRPr="009431C7">
        <w:rPr>
          <w:noProof/>
          <w:color w:val="000000" w:themeColor="text1"/>
        </w:rPr>
        <w:t>Kanwal &amp; Gupta, 2012</w:t>
      </w:r>
      <w:r w:rsidR="00350BE0">
        <w:rPr>
          <w:noProof/>
          <w:color w:val="000000" w:themeColor="text1"/>
        </w:rPr>
        <w:t xml:space="preserve">; </w:t>
      </w:r>
      <w:r w:rsidR="00350BE0" w:rsidRPr="009431C7">
        <w:rPr>
          <w:color w:val="000000" w:themeColor="text1"/>
        </w:rPr>
        <w:fldChar w:fldCharType="end"/>
      </w:r>
      <w:r w:rsidR="008F18BB" w:rsidRPr="009431C7">
        <w:rPr>
          <w:noProof/>
          <w:color w:val="000000" w:themeColor="text1"/>
        </w:rPr>
        <w:t>Albert &amp; Helin, 2010)</w:t>
      </w:r>
      <w:r w:rsidR="008F18BB" w:rsidRPr="009431C7">
        <w:rPr>
          <w:color w:val="000000" w:themeColor="text1"/>
        </w:rPr>
        <w:fldChar w:fldCharType="end"/>
      </w:r>
      <w:r w:rsidR="0003498E">
        <w:rPr>
          <w:color w:val="000000" w:themeColor="text1"/>
        </w:rPr>
        <w:t>. For example</w:t>
      </w:r>
      <w:r w:rsidR="0047681F">
        <w:rPr>
          <w:color w:val="000000" w:themeColor="text1"/>
        </w:rPr>
        <w:t xml:space="preserve">, </w:t>
      </w:r>
      <w:r w:rsidR="00664E7D">
        <w:rPr>
          <w:bCs/>
          <w:color w:val="000000" w:themeColor="text1"/>
          <w:lang w:val="en"/>
        </w:rPr>
        <w:t>enhancer of zeste h</w:t>
      </w:r>
      <w:r w:rsidR="008B06FA" w:rsidRPr="009431C7">
        <w:rPr>
          <w:bCs/>
          <w:color w:val="000000" w:themeColor="text1"/>
          <w:lang w:val="en"/>
        </w:rPr>
        <w:t>omolog 2</w:t>
      </w:r>
      <w:r>
        <w:rPr>
          <w:bCs/>
          <w:color w:val="000000" w:themeColor="text1"/>
          <w:lang w:val="en"/>
        </w:rPr>
        <w:t xml:space="preserve"> (</w:t>
      </w:r>
      <w:r>
        <w:rPr>
          <w:color w:val="000000" w:themeColor="text1"/>
        </w:rPr>
        <w:t>EZH</w:t>
      </w:r>
      <w:r w:rsidRPr="009431C7">
        <w:rPr>
          <w:color w:val="000000" w:themeColor="text1"/>
        </w:rPr>
        <w:t>2</w:t>
      </w:r>
      <w:r>
        <w:rPr>
          <w:bCs/>
          <w:color w:val="000000" w:themeColor="text1"/>
        </w:rPr>
        <w:t xml:space="preserve">; which </w:t>
      </w:r>
      <w:r w:rsidR="00477CAB" w:rsidRPr="009431C7">
        <w:rPr>
          <w:color w:val="000000" w:themeColor="text1"/>
        </w:rPr>
        <w:t>catalyses</w:t>
      </w:r>
      <w:r w:rsidR="008F18BB" w:rsidRPr="009431C7">
        <w:rPr>
          <w:color w:val="000000" w:themeColor="text1"/>
        </w:rPr>
        <w:t xml:space="preserve"> </w:t>
      </w:r>
      <w:r w:rsidR="00664E7D">
        <w:rPr>
          <w:color w:val="000000" w:themeColor="text1"/>
        </w:rPr>
        <w:t xml:space="preserve">the methylation of </w:t>
      </w:r>
      <w:r w:rsidR="008F18BB" w:rsidRPr="009431C7">
        <w:rPr>
          <w:color w:val="000000" w:themeColor="text1"/>
        </w:rPr>
        <w:t>H3K27</w:t>
      </w:r>
      <w:r w:rsidR="00FE3225" w:rsidRPr="009431C7">
        <w:rPr>
          <w:color w:val="000000" w:themeColor="text1"/>
        </w:rPr>
        <w:t>)</w:t>
      </w:r>
      <w:r w:rsidR="0003498E">
        <w:rPr>
          <w:color w:val="000000" w:themeColor="text1"/>
        </w:rPr>
        <w:t xml:space="preserve"> </w:t>
      </w:r>
      <w:r w:rsidR="008F18BB" w:rsidRPr="009431C7">
        <w:rPr>
          <w:color w:val="000000" w:themeColor="text1"/>
        </w:rPr>
        <w:t>is ov</w:t>
      </w:r>
      <w:r w:rsidR="0003498E">
        <w:rPr>
          <w:color w:val="000000" w:themeColor="text1"/>
        </w:rPr>
        <w:t>er</w:t>
      </w:r>
      <w:r w:rsidR="00664E7D">
        <w:rPr>
          <w:color w:val="000000" w:themeColor="text1"/>
        </w:rPr>
        <w:t>-</w:t>
      </w:r>
      <w:r w:rsidR="0003498E">
        <w:rPr>
          <w:color w:val="000000" w:themeColor="text1"/>
        </w:rPr>
        <w:t>expressed in various cancers and as such, methylation levels of H3K27 are</w:t>
      </w:r>
      <w:r w:rsidR="008F18BB" w:rsidRPr="009431C7">
        <w:rPr>
          <w:color w:val="000000" w:themeColor="text1"/>
        </w:rPr>
        <w:t xml:space="preserve"> associat</w:t>
      </w:r>
      <w:r w:rsidR="0003498E">
        <w:rPr>
          <w:color w:val="000000" w:themeColor="text1"/>
        </w:rPr>
        <w:t xml:space="preserve">ed with gene inactivation and often represent </w:t>
      </w:r>
      <w:r w:rsidR="008F18BB" w:rsidRPr="009431C7">
        <w:rPr>
          <w:color w:val="000000" w:themeColor="text1"/>
        </w:rPr>
        <w:t xml:space="preserve">a common </w:t>
      </w:r>
      <w:r w:rsidR="0003498E">
        <w:rPr>
          <w:color w:val="000000" w:themeColor="text1"/>
        </w:rPr>
        <w:t>epigenetic marker in cancer</w:t>
      </w:r>
      <w:r w:rsidR="008F18BB" w:rsidRPr="009431C7">
        <w:rPr>
          <w:color w:val="000000" w:themeColor="text1"/>
        </w:rPr>
        <w:t xml:space="preserve">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McCabe&lt;/Author&gt;&lt;Year&gt;2012&lt;/Year&gt;&lt;RecNum&gt;598&lt;/RecNum&gt;&lt;DisplayText&gt;(McCabe, et al., 2012)&lt;/DisplayText&gt;&lt;record&gt;&lt;rec-number&gt;598&lt;/rec-number&gt;&lt;foreign-keys&gt;&lt;key app="EN" db-id="tp92zpdpevpvz1ewt26x9wfntztvffdf9za2" timestamp="1519129678"&gt;598&lt;/key&gt;&lt;/foreign-keys&gt;&lt;ref-type name="Journal Article"&gt;17&lt;/ref-type&gt;&lt;contributors&gt;&lt;authors&gt;&lt;author&gt;McCabe, Michael T.&lt;/author&gt;&lt;author&gt;Graves, Alan P.&lt;/author&gt;&lt;author&gt;Ganji, Gopinath&lt;/author&gt;&lt;author&gt;Diaz, Elsie&lt;/author&gt;&lt;author&gt;Halsey, Wendy S.&lt;/author&gt;&lt;author&gt;Jiang, Yong&lt;/author&gt;&lt;author&gt;Smitheman, Kimberly N.&lt;/author&gt;&lt;author&gt;Ott, Heidi M.&lt;/author&gt;&lt;author&gt;Pappalardi, Melissa B.&lt;/author&gt;&lt;author&gt;Allen, Kimberly E.&lt;/author&gt;&lt;author&gt;Chen, Stephanie B.&lt;/author&gt;&lt;author&gt;Della Pietra, Anthony&lt;/author&gt;&lt;author&gt;Dul, Edward&lt;/author&gt;&lt;author&gt;Hughes, Ashley M.&lt;/author&gt;&lt;author&gt;Gilbert, Seth A.&lt;/author&gt;&lt;author&gt;Thrall, Sara H.&lt;/author&gt;&lt;author&gt;Tummino, Peter J.&lt;/author&gt;&lt;author&gt;Kruger, Ryan G.&lt;/author&gt;&lt;author&gt;Brandt, Martin&lt;/author&gt;&lt;author&gt;Schwartz, Benjamin&lt;/author&gt;&lt;author&gt;Creasy, Caretha L.&lt;/author&gt;&lt;/authors&gt;&lt;/contributors&gt;&lt;titles&gt;&lt;title&gt;Mutation of A677 in histone methyltransferase EZH2 in human B-cell lymphoma promotes hypertrimethylation of histone H3 on lysine 27 (H3K27)&lt;/title&gt;&lt;secondary-title&gt;Proceedings of the National Academy of Sciences&lt;/secondary-title&gt;&lt;/titles&gt;&lt;periodical&gt;&lt;full-title&gt;Proceedings of the national academy of sciences&lt;/full-title&gt;&lt;/periodical&gt;&lt;pages&gt;2989-2994&lt;/pages&gt;&lt;volume&gt;109&lt;/volume&gt;&lt;number&gt;8&lt;/number&gt;&lt;dates&gt;&lt;year&gt;2012&lt;/year&gt;&lt;/dates&gt;&lt;urls&gt;&lt;related-urls&gt;&lt;url&gt;http://www.pnas.org/content/pnas/109/8/2989.full.pdf&lt;/url&gt;&lt;/related-urls&gt;&lt;/urls&gt;&lt;electronic-resource-num&gt;10.1073/pnas.1116418109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McCabe, et al., 2012</w:t>
      </w:r>
      <w:r w:rsidR="0047681F">
        <w:rPr>
          <w:noProof/>
          <w:color w:val="000000" w:themeColor="text1"/>
        </w:rPr>
        <w:t>; Anestopoulos, et al., 2016</w:t>
      </w:r>
      <w:r w:rsidR="008F18BB" w:rsidRPr="009431C7">
        <w:rPr>
          <w:noProof/>
          <w:color w:val="000000" w:themeColor="text1"/>
        </w:rPr>
        <w:t>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  <w:t xml:space="preserve">.  </w:t>
      </w:r>
    </w:p>
    <w:p w:rsidR="00620CDB" w:rsidRPr="009431C7" w:rsidRDefault="00620CDB" w:rsidP="00297619">
      <w:pPr>
        <w:spacing w:line="480" w:lineRule="auto"/>
        <w:jc w:val="both"/>
        <w:rPr>
          <w:color w:val="000000" w:themeColor="text1"/>
        </w:rPr>
      </w:pPr>
    </w:p>
    <w:p w:rsidR="00081AA3" w:rsidRPr="009431C7" w:rsidRDefault="001A2D6D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3" w:name="_Toc511334869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i-RNAs</w:t>
      </w:r>
      <w:r w:rsidR="008F18BB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cancer</w:t>
      </w:r>
      <w:r w:rsidR="003523F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evelopment</w:t>
      </w:r>
      <w:bookmarkEnd w:id="13"/>
      <w:r w:rsidR="008F18BB" w:rsidRPr="009431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8F18BB" w:rsidRPr="009431C7" w:rsidRDefault="008F18BB" w:rsidP="00297619">
      <w:pPr>
        <w:spacing w:line="480" w:lineRule="auto"/>
        <w:ind w:firstLine="567"/>
        <w:jc w:val="both"/>
        <w:rPr>
          <w:color w:val="000000" w:themeColor="text1"/>
          <w:shd w:val="clear" w:color="auto" w:fill="FFFFFF"/>
          <w:lang w:val="en-US"/>
        </w:rPr>
      </w:pPr>
      <w:r w:rsidRPr="009431C7">
        <w:rPr>
          <w:bCs/>
          <w:color w:val="000000" w:themeColor="text1"/>
          <w:bdr w:val="none" w:sz="0" w:space="0" w:color="auto" w:frame="1"/>
          <w:shd w:val="clear" w:color="auto" w:fill="FFFFFF"/>
          <w:lang w:val="en-US"/>
        </w:rPr>
        <w:t>MicroRNAs (miRNAs)</w:t>
      </w:r>
      <w:r w:rsidRPr="009431C7">
        <w:rPr>
          <w:color w:val="000000" w:themeColor="text1"/>
          <w:shd w:val="clear" w:color="auto" w:fill="FFFFFF"/>
          <w:lang w:val="en-US"/>
        </w:rPr>
        <w:t xml:space="preserve"> are fu</w:t>
      </w:r>
      <w:r w:rsidR="00E57585" w:rsidRPr="009431C7">
        <w:rPr>
          <w:color w:val="000000" w:themeColor="text1"/>
          <w:shd w:val="clear" w:color="auto" w:fill="FFFFFF"/>
          <w:lang w:val="en-US"/>
        </w:rPr>
        <w:t>nctional RNA molecules, about 21-26</w:t>
      </w:r>
      <w:r w:rsidR="00081AA3" w:rsidRPr="009431C7">
        <w:rPr>
          <w:color w:val="000000" w:themeColor="text1"/>
          <w:shd w:val="clear" w:color="auto" w:fill="FFFFFF"/>
          <w:lang w:val="en-US"/>
        </w:rPr>
        <w:t xml:space="preserve"> nucleotides in length, </w:t>
      </w:r>
      <w:r w:rsidRPr="009431C7">
        <w:rPr>
          <w:color w:val="000000" w:themeColor="text1"/>
          <w:shd w:val="clear" w:color="auto" w:fill="FFFFFF"/>
          <w:lang w:val="en-US"/>
        </w:rPr>
        <w:t>transcribed from DNA as non</w:t>
      </w:r>
      <w:r w:rsidR="00542779">
        <w:rPr>
          <w:color w:val="000000" w:themeColor="text1"/>
          <w:shd w:val="clear" w:color="auto" w:fill="FFFFFF"/>
          <w:lang w:val="en-US"/>
        </w:rPr>
        <w:t>-</w:t>
      </w:r>
      <w:r w:rsidRPr="009431C7">
        <w:rPr>
          <w:color w:val="000000" w:themeColor="text1"/>
          <w:shd w:val="clear" w:color="auto" w:fill="FFFFFF"/>
          <w:lang w:val="en-US"/>
        </w:rPr>
        <w:t>coding primary miRNA (</w:t>
      </w:r>
      <w:r w:rsidR="00CC02DE">
        <w:rPr>
          <w:color w:val="000000" w:themeColor="text1"/>
          <w:shd w:val="clear" w:color="auto" w:fill="FFFFFF"/>
          <w:lang w:val="en-US"/>
        </w:rPr>
        <w:t>pri</w:t>
      </w:r>
      <w:r w:rsidRPr="009431C7">
        <w:rPr>
          <w:color w:val="000000" w:themeColor="text1"/>
          <w:shd w:val="clear" w:color="auto" w:fill="FFFFFF"/>
          <w:lang w:val="en-US"/>
        </w:rPr>
        <w:t xml:space="preserve">-miRNA) transcripts. The </w:t>
      </w:r>
      <w:r w:rsidR="00CC02DE">
        <w:rPr>
          <w:color w:val="000000" w:themeColor="text1"/>
          <w:shd w:val="clear" w:color="auto" w:fill="FFFFFF"/>
          <w:lang w:val="en-US"/>
        </w:rPr>
        <w:t>pri</w:t>
      </w:r>
      <w:r w:rsidRPr="009431C7">
        <w:rPr>
          <w:color w:val="000000" w:themeColor="text1"/>
          <w:shd w:val="clear" w:color="auto" w:fill="FFFFFF"/>
          <w:lang w:val="en-US"/>
        </w:rPr>
        <w:t xml:space="preserve">-miRNAs are processed into precursor miRNA (pre-miRNA) and finally into the mature and functional miRNA under the </w:t>
      </w:r>
      <w:r w:rsidR="00542779">
        <w:rPr>
          <w:color w:val="000000" w:themeColor="text1"/>
          <w:shd w:val="clear" w:color="auto" w:fill="FFFFFF"/>
          <w:lang w:val="en-US"/>
        </w:rPr>
        <w:t xml:space="preserve">enzymatic </w:t>
      </w:r>
      <w:r w:rsidRPr="009431C7">
        <w:rPr>
          <w:color w:val="000000" w:themeColor="text1"/>
          <w:shd w:val="clear" w:color="auto" w:fill="FFFFFF"/>
          <w:lang w:val="en-US"/>
        </w:rPr>
        <w:t>ac</w:t>
      </w:r>
      <w:r w:rsidR="00542779">
        <w:rPr>
          <w:color w:val="000000" w:themeColor="text1"/>
          <w:shd w:val="clear" w:color="auto" w:fill="FFFFFF"/>
          <w:lang w:val="en-US"/>
        </w:rPr>
        <w:t>tivity of Drosha and Dicer</w:t>
      </w:r>
      <w:r w:rsidR="00E57585" w:rsidRPr="009431C7">
        <w:rPr>
          <w:color w:val="000000" w:themeColor="text1"/>
          <w:shd w:val="clear" w:color="auto" w:fill="FFFFFF"/>
          <w:lang w:val="en-US"/>
        </w:rPr>
        <w:t xml:space="preserve"> respectively</w:t>
      </w:r>
      <w:r w:rsidR="00372070" w:rsidRPr="009431C7">
        <w:rPr>
          <w:color w:val="000000" w:themeColor="text1"/>
          <w:shd w:val="clear" w:color="auto" w:fill="FFFFFF"/>
          <w:lang w:val="en-US"/>
        </w:rPr>
        <w:t xml:space="preserve">. They play a critical role in regulating gene expression by </w:t>
      </w:r>
      <w:r w:rsidR="00372070" w:rsidRPr="009431C7">
        <w:rPr>
          <w:color w:val="000000" w:themeColor="text1"/>
        </w:rPr>
        <w:t xml:space="preserve">binding to the 3' untranslated region (UTR) </w:t>
      </w:r>
      <w:r w:rsidR="00F76245">
        <w:rPr>
          <w:color w:val="000000" w:themeColor="text1"/>
        </w:rPr>
        <w:t>of their target mRNAs</w:t>
      </w:r>
      <w:r w:rsidR="00372070" w:rsidRPr="009431C7">
        <w:rPr>
          <w:color w:val="000000" w:themeColor="text1"/>
        </w:rPr>
        <w:t xml:space="preserve"> and subsequently either suppress the</w:t>
      </w:r>
      <w:r w:rsidR="007C715B">
        <w:rPr>
          <w:color w:val="000000" w:themeColor="text1"/>
        </w:rPr>
        <w:t>ir</w:t>
      </w:r>
      <w:r w:rsidR="00372070" w:rsidRPr="009431C7">
        <w:rPr>
          <w:color w:val="000000" w:themeColor="text1"/>
        </w:rPr>
        <w:t xml:space="preserve"> tra</w:t>
      </w:r>
      <w:r w:rsidR="007C715B">
        <w:rPr>
          <w:color w:val="000000" w:themeColor="text1"/>
        </w:rPr>
        <w:t xml:space="preserve">nslation or cleave their </w:t>
      </w:r>
      <w:r w:rsidR="00372070" w:rsidRPr="009431C7">
        <w:rPr>
          <w:color w:val="000000" w:themeColor="text1"/>
        </w:rPr>
        <w:t>targets</w:t>
      </w:r>
      <w:r w:rsidR="00E57585" w:rsidRPr="009431C7">
        <w:rPr>
          <w:color w:val="000000" w:themeColor="text1"/>
          <w:shd w:val="clear" w:color="auto" w:fill="FFFFFF"/>
          <w:lang w:val="en-US"/>
        </w:rPr>
        <w:t xml:space="preserve"> </w:t>
      </w:r>
      <w:r w:rsidR="00E57585" w:rsidRPr="009431C7">
        <w:rPr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WYWxlbmNpYS1TYW5jaGV6PC9BdXRob3I+PFllYXI+MjAw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</w:fldData>
        </w:fldChar>
      </w:r>
      <w:r w:rsidR="00372070" w:rsidRPr="009431C7">
        <w:rPr>
          <w:color w:val="000000" w:themeColor="text1"/>
          <w:shd w:val="clear" w:color="auto" w:fill="FFFFFF"/>
          <w:lang w:val="en-US"/>
        </w:rPr>
        <w:instrText xml:space="preserve"> ADDIN EN.CITE </w:instrText>
      </w:r>
      <w:r w:rsidR="00372070" w:rsidRPr="009431C7">
        <w:rPr>
          <w:color w:val="000000" w:themeColor="text1"/>
          <w:shd w:val="clear" w:color="auto" w:fill="FFFFFF"/>
          <w:lang w:val="en-US"/>
        </w:rPr>
        <w:fldChar w:fldCharType="begin">
          <w:fldData xml:space="preserve">PEVuZE5vdGU+PENpdGU+PEF1dGhvcj5WYWxlbmNpYS1TYW5jaGV6PC9BdXRob3I+PFllYXI+MjAw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</w:fldData>
        </w:fldChar>
      </w:r>
      <w:r w:rsidR="00372070" w:rsidRPr="009431C7">
        <w:rPr>
          <w:color w:val="000000" w:themeColor="text1"/>
          <w:shd w:val="clear" w:color="auto" w:fill="FFFFFF"/>
          <w:lang w:val="en-US"/>
        </w:rPr>
        <w:instrText xml:space="preserve"> ADDIN EN.CITE.DATA </w:instrText>
      </w:r>
      <w:r w:rsidR="00372070" w:rsidRPr="009431C7">
        <w:rPr>
          <w:color w:val="000000" w:themeColor="text1"/>
          <w:shd w:val="clear" w:color="auto" w:fill="FFFFFF"/>
          <w:lang w:val="en-US"/>
        </w:rPr>
      </w:r>
      <w:r w:rsidR="00372070" w:rsidRPr="009431C7">
        <w:rPr>
          <w:color w:val="000000" w:themeColor="text1"/>
          <w:shd w:val="clear" w:color="auto" w:fill="FFFFFF"/>
          <w:lang w:val="en-US"/>
        </w:rPr>
        <w:fldChar w:fldCharType="end"/>
      </w:r>
      <w:r w:rsidR="00E57585" w:rsidRPr="009431C7">
        <w:rPr>
          <w:color w:val="000000" w:themeColor="text1"/>
          <w:shd w:val="clear" w:color="auto" w:fill="FFFFFF"/>
          <w:lang w:val="en-US"/>
        </w:rPr>
      </w:r>
      <w:r w:rsidR="00E57585" w:rsidRPr="009431C7">
        <w:rPr>
          <w:color w:val="000000" w:themeColor="text1"/>
          <w:shd w:val="clear" w:color="auto" w:fill="FFFFFF"/>
          <w:lang w:val="en-US"/>
        </w:rPr>
        <w:fldChar w:fldCharType="separate"/>
      </w:r>
      <w:r w:rsidR="00372070" w:rsidRPr="009431C7">
        <w:rPr>
          <w:noProof/>
          <w:color w:val="000000" w:themeColor="text1"/>
          <w:shd w:val="clear" w:color="auto" w:fill="FFFFFF"/>
          <w:lang w:val="en-US"/>
        </w:rPr>
        <w:t>(Shukla, et al., 2011; Valencia-Sanchez, et al., 2006)</w:t>
      </w:r>
      <w:r w:rsidR="00E57585" w:rsidRPr="009431C7">
        <w:rPr>
          <w:color w:val="000000" w:themeColor="text1"/>
          <w:shd w:val="clear" w:color="auto" w:fill="FFFFFF"/>
          <w:lang w:val="en-US"/>
        </w:rPr>
        <w:fldChar w:fldCharType="end"/>
      </w:r>
      <w:r w:rsidRPr="009431C7">
        <w:rPr>
          <w:color w:val="000000" w:themeColor="text1"/>
        </w:rPr>
        <w:t>.</w:t>
      </w:r>
      <w:r w:rsidR="00542779">
        <w:rPr>
          <w:color w:val="000000" w:themeColor="text1"/>
          <w:shd w:val="clear" w:color="auto" w:fill="FFFFFF"/>
          <w:lang w:val="en-US"/>
        </w:rPr>
        <w:t xml:space="preserve"> In general, it is</w:t>
      </w:r>
      <w:r w:rsidR="00081AA3" w:rsidRPr="009431C7">
        <w:rPr>
          <w:color w:val="000000" w:themeColor="text1"/>
          <w:shd w:val="clear" w:color="auto" w:fill="FFFFFF"/>
          <w:lang w:val="en-US"/>
        </w:rPr>
        <w:t xml:space="preserve"> known that</w:t>
      </w:r>
      <w:r w:rsidR="00F5272D" w:rsidRPr="009431C7">
        <w:rPr>
          <w:color w:val="000000" w:themeColor="text1"/>
          <w:shd w:val="clear" w:color="auto" w:fill="FFFFFF"/>
          <w:lang w:val="en-US"/>
        </w:rPr>
        <w:t xml:space="preserve"> the</w:t>
      </w:r>
      <w:r w:rsidR="00542779">
        <w:rPr>
          <w:color w:val="000000" w:themeColor="text1"/>
          <w:shd w:val="clear" w:color="auto" w:fill="FFFFFF"/>
          <w:lang w:val="en-US"/>
        </w:rPr>
        <w:t>ir</w:t>
      </w:r>
      <w:r w:rsidR="00542779">
        <w:rPr>
          <w:color w:val="000000" w:themeColor="text1"/>
        </w:rPr>
        <w:t xml:space="preserve"> localization, </w:t>
      </w:r>
      <w:r w:rsidR="00F5272D" w:rsidRPr="009431C7">
        <w:rPr>
          <w:color w:val="000000" w:themeColor="text1"/>
        </w:rPr>
        <w:t>regulation, processi</w:t>
      </w:r>
      <w:r w:rsidR="00542779">
        <w:rPr>
          <w:color w:val="000000" w:themeColor="text1"/>
        </w:rPr>
        <w:t xml:space="preserve">ng and control </w:t>
      </w:r>
      <w:r w:rsidR="00F5272D" w:rsidRPr="009431C7">
        <w:rPr>
          <w:color w:val="000000" w:themeColor="text1"/>
        </w:rPr>
        <w:t xml:space="preserve">are </w:t>
      </w:r>
      <w:r w:rsidR="00542779">
        <w:rPr>
          <w:color w:val="000000" w:themeColor="text1"/>
        </w:rPr>
        <w:t xml:space="preserve">all </w:t>
      </w:r>
      <w:r w:rsidRPr="009431C7">
        <w:rPr>
          <w:color w:val="000000" w:themeColor="text1"/>
        </w:rPr>
        <w:t xml:space="preserve">implicated </w:t>
      </w:r>
      <w:r w:rsidR="00542779">
        <w:rPr>
          <w:color w:val="000000" w:themeColor="text1"/>
        </w:rPr>
        <w:t>in the carcinogenic</w:t>
      </w:r>
      <w:r w:rsidR="00E57585" w:rsidRPr="009431C7">
        <w:rPr>
          <w:color w:val="000000" w:themeColor="text1"/>
        </w:rPr>
        <w:t xml:space="preserve"> </w:t>
      </w:r>
      <w:r w:rsidR="00542779">
        <w:rPr>
          <w:color w:val="000000" w:themeColor="text1"/>
        </w:rPr>
        <w:t>process</w:t>
      </w:r>
      <w:r w:rsidR="00F5272D" w:rsidRPr="009431C7">
        <w:rPr>
          <w:color w:val="000000" w:themeColor="text1"/>
        </w:rPr>
        <w:t xml:space="preserve"> </w:t>
      </w:r>
      <w:r w:rsidR="00F5272D" w:rsidRPr="009431C7">
        <w:rPr>
          <w:color w:val="000000" w:themeColor="text1"/>
        </w:rPr>
        <w:fldChar w:fldCharType="begin"/>
      </w:r>
      <w:r w:rsidR="00372070" w:rsidRPr="009431C7">
        <w:rPr>
          <w:color w:val="000000" w:themeColor="text1"/>
        </w:rPr>
        <w:instrText xml:space="preserve"> ADDIN EN.CITE &lt;EndNote&gt;&lt;Cite&gt;&lt;Author&gt;Farazi&lt;/Author&gt;&lt;Year&gt;2011&lt;/Year&gt;&lt;RecNum&gt;677&lt;/RecNum&gt;&lt;DisplayText&gt;(Farazi, et al., 2011; Ohtsuka, et al., 2015)&lt;/DisplayText&gt;&lt;record&gt;&lt;rec-number&gt;677&lt;/rec-number&gt;&lt;foreign-keys&gt;&lt;key app="EN" db-id="tp92zpdpevpvz1ewt26x9wfntztvffdf9za2" timestamp="1519615154"&gt;677&lt;/key&gt;&lt;/foreign-keys&gt;&lt;ref-type name="Journal Article"&gt;17&lt;/ref-type&gt;&lt;contributors&gt;&lt;authors&gt;&lt;author&gt;Farazi, Thalia A&lt;/author&gt;&lt;author&gt;Spitzer, Jessica I&lt;/author&gt;&lt;author&gt;Morozov, Pavel&lt;/author&gt;&lt;author&gt;Tuschl, Thomas&lt;/author&gt;&lt;/authors&gt;&lt;/contributors&gt;&lt;titles&gt;&lt;title&gt;miRNAs in human cancer&lt;/title&gt;&lt;secondary-title&gt;The Journal of pathology&lt;/secondary-title&gt;&lt;/titles&gt;&lt;periodical&gt;&lt;full-title&gt;The Journal of pathology&lt;/full-title&gt;&lt;/periodical&gt;&lt;pages&gt;102-115&lt;/pages&gt;&lt;volume&gt;223&lt;/volume&gt;&lt;number&gt;2&lt;/number&gt;&lt;dates&gt;&lt;year&gt;2011&lt;/year&gt;&lt;/dates&gt;&lt;isbn&gt;1096-9896&lt;/isbn&gt;&lt;urls&gt;&lt;/urls&gt;&lt;/record&gt;&lt;/Cite&gt;&lt;Cite&gt;&lt;Author&gt;Ohtsuka&lt;/Author&gt;&lt;Year&gt;2015&lt;/Year&gt;&lt;RecNum&gt;679&lt;/RecNum&gt;&lt;record&gt;&lt;rec-number&gt;679&lt;/rec-number&gt;&lt;foreign-keys&gt;&lt;key app="EN" db-id="tp92zpdpevpvz1ewt26x9wfntztvffdf9za2" timestamp="1519616024"&gt;679&lt;/key&gt;&lt;/foreign-keys&gt;&lt;ref-type name="Journal Article"&gt;17&lt;/ref-type&gt;&lt;contributors&gt;&lt;authors&gt;&lt;author&gt;Ohtsuka, Masahisa&lt;/author&gt;&lt;author&gt;Ling, Hui&lt;/author&gt;&lt;author&gt;Doki, Yuichiro&lt;/author&gt;&lt;author&gt;Mori, Masaki&lt;/author&gt;&lt;author&gt;Calin, George Adrian&lt;/author&gt;&lt;/authors&gt;&lt;/contributors&gt;&lt;titles&gt;&lt;title&gt;MicroRNA processing and human cancer&lt;/title&gt;&lt;secondary-title&gt;Journal of clinical medicine&lt;/secondary-title&gt;&lt;/titles&gt;&lt;periodical&gt;&lt;full-title&gt;Journal of clinical medicine&lt;/full-title&gt;&lt;/periodical&gt;&lt;pages&gt;1651-1667&lt;/pages&gt;&lt;volume&gt;4&lt;/volume&gt;&lt;number&gt;8&lt;/number&gt;&lt;dates&gt;&lt;year&gt;2015&lt;/year&gt;&lt;/dates&gt;&lt;urls&gt;&lt;/urls&gt;&lt;/record&gt;&lt;/Cite&gt;&lt;/EndNote&gt;</w:instrText>
      </w:r>
      <w:r w:rsidR="00F5272D" w:rsidRPr="009431C7">
        <w:rPr>
          <w:color w:val="000000" w:themeColor="text1"/>
        </w:rPr>
        <w:fldChar w:fldCharType="separate"/>
      </w:r>
      <w:r w:rsidR="00372070" w:rsidRPr="009431C7">
        <w:rPr>
          <w:noProof/>
          <w:color w:val="000000" w:themeColor="text1"/>
        </w:rPr>
        <w:t>(Farazi, et al., 2011; Ohtsuka, et al., 2015)</w:t>
      </w:r>
      <w:r w:rsidR="00F5272D" w:rsidRPr="009431C7">
        <w:rPr>
          <w:color w:val="000000" w:themeColor="text1"/>
        </w:rPr>
        <w:fldChar w:fldCharType="end"/>
      </w:r>
      <w:r w:rsidR="0053737A">
        <w:rPr>
          <w:color w:val="000000" w:themeColor="text1"/>
        </w:rPr>
        <w:t>.</w:t>
      </w:r>
    </w:p>
    <w:p w:rsidR="008B3AA9" w:rsidRDefault="00477CAB" w:rsidP="00297619">
      <w:pPr>
        <w:spacing w:line="48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>m</w:t>
      </w:r>
      <w:r w:rsidRPr="009431C7">
        <w:rPr>
          <w:color w:val="000000" w:themeColor="text1"/>
        </w:rPr>
        <w:t>i</w:t>
      </w:r>
      <w:r w:rsidR="007C715B">
        <w:rPr>
          <w:color w:val="000000" w:themeColor="text1"/>
        </w:rPr>
        <w:t>-RNAs are</w:t>
      </w:r>
      <w:r w:rsidR="008F18BB" w:rsidRPr="009431C7">
        <w:rPr>
          <w:color w:val="000000" w:themeColor="text1"/>
        </w:rPr>
        <w:t xml:space="preserve"> important regulators of the transcriptiona</w:t>
      </w:r>
      <w:r w:rsidR="007C715B">
        <w:rPr>
          <w:color w:val="000000" w:themeColor="text1"/>
        </w:rPr>
        <w:t xml:space="preserve">l activity of genes involved in </w:t>
      </w:r>
      <w:r w:rsidR="008F18BB" w:rsidRPr="009431C7">
        <w:rPr>
          <w:color w:val="000000" w:themeColor="text1"/>
        </w:rPr>
        <w:t xml:space="preserve">malignant transformation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Malumbres&lt;/Author&gt;&lt;Year&gt;2013&lt;/Year&gt;&lt;RecNum&gt;602&lt;/RecNum&gt;&lt;DisplayText&gt;(Malumbres, 2013)&lt;/DisplayText&gt;&lt;record&gt;&lt;rec-number&gt;602&lt;/rec-number&gt;&lt;foreign-keys&gt;&lt;key app="EN" db-id="tp92zpdpevpvz1ewt26x9wfntztvffdf9za2" timestamp="1519139599"&gt;602&lt;/key&gt;&lt;/foreign-keys&gt;&lt;ref-type name="Journal Article"&gt;17&lt;/ref-type&gt;&lt;contributors&gt;&lt;authors&gt;&lt;author&gt;Malumbres, Marcos&lt;/author&gt;&lt;/authors&gt;&lt;/contributors&gt;&lt;titles&gt;&lt;title&gt;miRNAs and cancer: An epigenetics view&lt;/title&gt;&lt;secondary-title&gt;Molecular Aspects of Medicine&lt;/secondary-title&gt;&lt;/titles&gt;&lt;periodical&gt;&lt;full-title&gt;Molecular Aspects of Medicine&lt;/full-title&gt;&lt;/periodical&gt;&lt;pages&gt;863-874&lt;/pages&gt;&lt;volume&gt;34&lt;/volume&gt;&lt;number&gt;4&lt;/number&gt;&lt;keywords&gt;&lt;keyword&gt;Cell proliferation&lt;/keyword&gt;&lt;keyword&gt;Epigenetics&lt;/keyword&gt;&lt;keyword&gt;Metastasis&lt;/keyword&gt;&lt;keyword&gt;microRNAs&lt;/keyword&gt;&lt;keyword&gt;Transcriptional gene silencing&lt;/keyword&gt;&lt;keyword&gt;Tumor development&lt;/keyword&gt;&lt;/keywords&gt;&lt;dates&gt;&lt;year&gt;2013&lt;/year&gt;&lt;pub-dates&gt;&lt;date&gt;2013/07/01/&lt;/date&gt;&lt;/pub-dates&gt;&lt;/dates&gt;&lt;isbn&gt;0098-2997&lt;/isbn&gt;&lt;urls&gt;&lt;related-urls&gt;&lt;url&gt;http://www.sciencedirect.com/science/article/pii/S0098299712000775&lt;/url&gt;&lt;/related-urls&gt;&lt;/urls&gt;&lt;electronic-resource-num&gt;https://doi.org/10.1016/j.mam.2012.06.005&lt;/electronic-resource-num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Malumbres, 2013)</w:t>
      </w:r>
      <w:r w:rsidR="008F18BB" w:rsidRPr="009431C7">
        <w:rPr>
          <w:color w:val="000000" w:themeColor="text1"/>
        </w:rPr>
        <w:fldChar w:fldCharType="end"/>
      </w:r>
      <w:r w:rsidR="00542779">
        <w:rPr>
          <w:color w:val="000000" w:themeColor="text1"/>
        </w:rPr>
        <w:t xml:space="preserve">. </w:t>
      </w:r>
      <w:r w:rsidR="0053737A">
        <w:rPr>
          <w:color w:val="000000" w:themeColor="text1"/>
        </w:rPr>
        <w:t>Evidence</w:t>
      </w:r>
      <w:r w:rsidR="008F18BB" w:rsidRPr="009431C7">
        <w:rPr>
          <w:color w:val="000000" w:themeColor="text1"/>
        </w:rPr>
        <w:t xml:space="preserve"> from </w:t>
      </w:r>
      <w:r w:rsidR="0053737A">
        <w:rPr>
          <w:color w:val="000000" w:themeColor="text1"/>
        </w:rPr>
        <w:t xml:space="preserve">numerous </w:t>
      </w:r>
      <w:r w:rsidR="008F18BB" w:rsidRPr="009431C7">
        <w:rPr>
          <w:color w:val="000000" w:themeColor="text1"/>
        </w:rPr>
        <w:t>st</w:t>
      </w:r>
      <w:r w:rsidR="0053737A">
        <w:rPr>
          <w:color w:val="000000" w:themeColor="text1"/>
        </w:rPr>
        <w:t>udies examining</w:t>
      </w:r>
      <w:r w:rsidR="008F18BB" w:rsidRPr="009431C7">
        <w:rPr>
          <w:color w:val="000000" w:themeColor="text1"/>
        </w:rPr>
        <w:t xml:space="preserve"> the differential expression of mi-RNAs in cancer cells </w:t>
      </w:r>
      <w:r w:rsidR="0053737A">
        <w:rPr>
          <w:color w:val="000000" w:themeColor="text1"/>
        </w:rPr>
        <w:t>have revealed various alterations</w:t>
      </w:r>
      <w:r w:rsidR="008F18BB" w:rsidRPr="009431C7">
        <w:rPr>
          <w:color w:val="000000" w:themeColor="text1"/>
        </w:rPr>
        <w:t xml:space="preserve"> in their expression profile </w:t>
      </w:r>
      <w:r w:rsidR="008F18BB" w:rsidRPr="009431C7">
        <w:rPr>
          <w:color w:val="000000" w:themeColor="text1"/>
        </w:rPr>
        <w:fldChar w:fldCharType="begin">
          <w:fldData xml:space="preserve">PEVuZE5vdGU+PENpdGU+PEF1dGhvcj5MdTwvQXV0aG9yPjxZZWFyPjIwMDU8L1llYXI+PFJlY051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</w:fldData>
        </w:fldChar>
      </w:r>
      <w:r w:rsidR="008F18BB" w:rsidRPr="009431C7">
        <w:rPr>
          <w:color w:val="000000" w:themeColor="text1"/>
        </w:rPr>
        <w:instrText xml:space="preserve"> ADDIN EN.CITE </w:instrText>
      </w:r>
      <w:r w:rsidR="008F18BB" w:rsidRPr="009431C7">
        <w:rPr>
          <w:color w:val="000000" w:themeColor="text1"/>
        </w:rPr>
        <w:fldChar w:fldCharType="begin">
          <w:fldData xml:space="preserve">PEVuZE5vdGU+PENpdGU+PEF1dGhvcj5MdTwvQXV0aG9yPjxZZWFyPjIwMDU8L1llYXI+PFJlY051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</w:fldData>
        </w:fldChar>
      </w:r>
      <w:r w:rsidR="008F18BB" w:rsidRPr="009431C7">
        <w:rPr>
          <w:color w:val="000000" w:themeColor="text1"/>
        </w:rPr>
        <w:instrText xml:space="preserve"> ADDIN EN.CITE.DATA </w:instrText>
      </w:r>
      <w:r w:rsidR="008F18BB" w:rsidRPr="009431C7">
        <w:rPr>
          <w:color w:val="000000" w:themeColor="text1"/>
        </w:rPr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Lu, et al., 2005; Volinia, et al., 2006)</w:t>
      </w:r>
      <w:r w:rsidR="008F18BB" w:rsidRPr="009431C7">
        <w:rPr>
          <w:color w:val="000000" w:themeColor="text1"/>
        </w:rPr>
        <w:fldChar w:fldCharType="end"/>
      </w:r>
      <w:r w:rsidR="00856649" w:rsidRPr="009431C7">
        <w:rPr>
          <w:color w:val="000000" w:themeColor="text1"/>
        </w:rPr>
        <w:t xml:space="preserve">. </w:t>
      </w:r>
      <w:r w:rsidR="007C715B">
        <w:rPr>
          <w:color w:val="000000" w:themeColor="text1"/>
        </w:rPr>
        <w:t>For instance, o</w:t>
      </w:r>
      <w:r w:rsidRPr="009431C7">
        <w:rPr>
          <w:color w:val="000000" w:themeColor="text1"/>
        </w:rPr>
        <w:t>ncogenic mi-RNAs have be</w:t>
      </w:r>
      <w:r w:rsidR="0053737A">
        <w:rPr>
          <w:color w:val="000000" w:themeColor="text1"/>
        </w:rPr>
        <w:t>en sh</w:t>
      </w:r>
      <w:r w:rsidR="007C715B">
        <w:rPr>
          <w:color w:val="000000" w:themeColor="text1"/>
        </w:rPr>
        <w:t xml:space="preserve">own to be over-expressed while </w:t>
      </w:r>
      <w:r w:rsidR="0053737A">
        <w:rPr>
          <w:color w:val="000000" w:themeColor="text1"/>
        </w:rPr>
        <w:t>tumour suppressor</w:t>
      </w:r>
      <w:r w:rsidRPr="009431C7">
        <w:rPr>
          <w:color w:val="000000" w:themeColor="text1"/>
        </w:rPr>
        <w:t xml:space="preserve"> one</w:t>
      </w:r>
      <w:r>
        <w:rPr>
          <w:color w:val="000000" w:themeColor="text1"/>
        </w:rPr>
        <w:t>s</w:t>
      </w:r>
      <w:r w:rsidR="0053737A">
        <w:rPr>
          <w:color w:val="000000" w:themeColor="text1"/>
        </w:rPr>
        <w:t xml:space="preserve"> are silenced. In addition, others</w:t>
      </w:r>
      <w:r w:rsidR="008F18BB" w:rsidRPr="009431C7">
        <w:rPr>
          <w:color w:val="000000" w:themeColor="text1"/>
        </w:rPr>
        <w:t xml:space="preserve"> have a dual role in tumorigenesis by acting both as tumour suppressors as well as oncogenes according to their target genes </w:t>
      </w:r>
      <w:r w:rsidR="008F18BB" w:rsidRPr="009431C7">
        <w:rPr>
          <w:color w:val="000000" w:themeColor="text1"/>
        </w:rPr>
        <w:fldChar w:fldCharType="begin"/>
      </w:r>
      <w:r w:rsidR="008F18BB" w:rsidRPr="009431C7">
        <w:rPr>
          <w:color w:val="000000" w:themeColor="text1"/>
        </w:rPr>
        <w:instrText xml:space="preserve"> ADDIN EN.CITE &lt;EndNote&gt;&lt;Cite&gt;&lt;Author&gt;Jansson&lt;/Author&gt;&lt;Year&gt;2012&lt;/Year&gt;&lt;RecNum&gt;369&lt;/RecNum&gt;&lt;DisplayText&gt;(Jansson &amp;amp; Lund, 2012; M. Li, et al., 2010)&lt;/DisplayText&gt;&lt;record&gt;&lt;rec-number&gt;369&lt;/rec-number&gt;&lt;foreign-keys&gt;&lt;key app="EN" db-id="tp92zpdpevpvz1ewt26x9wfntztvffdf9za2" timestamp="1509801506"&gt;369&lt;/key&gt;&lt;/foreign-keys&gt;&lt;ref-type name="Journal Article"&gt;17&lt;/ref-type&gt;&lt;contributors&gt;&lt;authors&gt;&lt;author&gt;Jansson, Martin D.&lt;/author&gt;&lt;author&gt;Lund, Anders H.&lt;/author&gt;&lt;/authors&gt;&lt;/contributors&gt;&lt;titles&gt;&lt;title&gt;MicroRNA and cancer&lt;/title&gt;&lt;secondary-title&gt;Molecular Oncology&lt;/secondary-title&gt;&lt;/titles&gt;&lt;periodical&gt;&lt;full-title&gt;Molecular Oncology&lt;/full-title&gt;&lt;/periodical&gt;&lt;pages&gt;590-610&lt;/pages&gt;&lt;volume&gt;6&lt;/volume&gt;&lt;number&gt;6&lt;/number&gt;&lt;keywords&gt;&lt;keyword&gt;MicroRNA&lt;/keyword&gt;&lt;keyword&gt;Cancer&lt;/keyword&gt;&lt;keyword&gt;Non-coding RNA&lt;/keyword&gt;&lt;keyword&gt;Therapy&lt;/keyword&gt;&lt;/keywords&gt;&lt;dates&gt;&lt;year&gt;2012&lt;/year&gt;&lt;pub-dates&gt;&lt;date&gt;2012/12/01/&lt;/date&gt;&lt;/pub-dates&gt;&lt;/dates&gt;&lt;isbn&gt;1574-7891&lt;/isbn&gt;&lt;urls&gt;&lt;related-urls&gt;&lt;url&gt;http://www.sciencedirect.com/science/article/pii/S1574789112000981&lt;/url&gt;&lt;/related-urls&gt;&lt;/urls&gt;&lt;electronic-resource-num&gt;http://dx.doi.org/10.1016/j.molonc.2012.09.006&lt;/electronic-resource-num&gt;&lt;/record&gt;&lt;/Cite&gt;&lt;Cite&gt;&lt;Author&gt;Li&lt;/Author&gt;&lt;Year&gt;2010&lt;/Year&gt;&lt;RecNum&gt;600&lt;/RecNum&gt;&lt;record&gt;&lt;rec-number&gt;600&lt;/rec-number&gt;&lt;foreign-keys&gt;&lt;key app="EN" db-id="tp92zpdpevpvz1ewt26x9wfntztvffdf9za2" timestamp="1519136010"&gt;600&lt;/key&gt;&lt;/foreign-keys&gt;&lt;ref-type name="Journal Article"&gt;17&lt;/ref-type&gt;&lt;contributors&gt;&lt;authors&gt;&lt;author&gt;Li, Mengfeng&lt;/author&gt;&lt;author&gt;Li, Jun&lt;/author&gt;&lt;author&gt;Ding, Xiaofan&lt;/author&gt;&lt;author&gt;He, Mian&lt;/author&gt;&lt;author&gt;Cheng, Shi-Yuan&lt;/author&gt;&lt;/authors&gt;&lt;/contributors&gt;&lt;titles&gt;&lt;title&gt;microRNA and cancer&lt;/title&gt;&lt;secondary-title&gt;The AAPS journal&lt;/secondary-title&gt;&lt;/titles&gt;&lt;periodical&gt;&lt;full-title&gt;The AAPS journal&lt;/full-title&gt;&lt;/periodical&gt;&lt;pages&gt;309-317&lt;/pages&gt;&lt;volume&gt;12&lt;/volume&gt;&lt;number&gt;3&lt;/number&gt;&lt;dates&gt;&lt;year&gt;2010&lt;/year&gt;&lt;/dates&gt;&lt;isbn&gt;1550-7416&lt;/isbn&gt;&lt;urls&gt;&lt;/urls&gt;&lt;/record&gt;&lt;/Cite&gt;&lt;/EndNote&gt;</w:instrText>
      </w:r>
      <w:r w:rsidR="008F18BB" w:rsidRPr="009431C7">
        <w:rPr>
          <w:color w:val="000000" w:themeColor="text1"/>
        </w:rPr>
        <w:fldChar w:fldCharType="separate"/>
      </w:r>
      <w:r w:rsidR="00CC02DE">
        <w:rPr>
          <w:noProof/>
          <w:color w:val="000000" w:themeColor="text1"/>
        </w:rPr>
        <w:t xml:space="preserve">(Jansson &amp; Lund, 2012; </w:t>
      </w:r>
      <w:r w:rsidR="008F18BB" w:rsidRPr="009431C7">
        <w:rPr>
          <w:noProof/>
          <w:color w:val="000000" w:themeColor="text1"/>
        </w:rPr>
        <w:t>Li, et al., 2010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  <w:t xml:space="preserve">. Interestingly, mi-RNA expression </w:t>
      </w:r>
      <w:r w:rsidRPr="009431C7">
        <w:rPr>
          <w:color w:val="000000" w:themeColor="text1"/>
        </w:rPr>
        <w:t>seems</w:t>
      </w:r>
      <w:r w:rsidR="008F18BB" w:rsidRPr="009431C7">
        <w:rPr>
          <w:color w:val="000000" w:themeColor="text1"/>
        </w:rPr>
        <w:t xml:space="preserve"> to be deregulated through interaction with other compone</w:t>
      </w:r>
      <w:r w:rsidR="0053737A">
        <w:rPr>
          <w:color w:val="000000" w:themeColor="text1"/>
        </w:rPr>
        <w:t>nts of the epigenetic machinery,</w:t>
      </w:r>
      <w:r w:rsidR="008F18BB" w:rsidRPr="009431C7">
        <w:rPr>
          <w:color w:val="000000" w:themeColor="text1"/>
        </w:rPr>
        <w:t xml:space="preserve"> especially DNA me</w:t>
      </w:r>
      <w:r w:rsidR="00C72978">
        <w:rPr>
          <w:color w:val="000000" w:themeColor="text1"/>
        </w:rPr>
        <w:t xml:space="preserve">thylation and </w:t>
      </w:r>
      <w:r w:rsidR="008F18BB" w:rsidRPr="009431C7">
        <w:rPr>
          <w:color w:val="000000" w:themeColor="text1"/>
        </w:rPr>
        <w:t xml:space="preserve">histone modifications </w:t>
      </w:r>
      <w:r w:rsidR="008F18BB" w:rsidRPr="009431C7">
        <w:rPr>
          <w:color w:val="000000" w:themeColor="text1"/>
        </w:rPr>
        <w:fldChar w:fldCharType="begin">
          <w:fldData xml:space="preserve">PEVuZE5vdGU+PENpdGU+PEF1dGhvcj5CYWVyPC9BdXRob3I+PFllYXI+MjAxMzwvWWVhcj48UmVj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</w:fldData>
        </w:fldChar>
      </w:r>
      <w:r w:rsidR="008F18BB" w:rsidRPr="009431C7">
        <w:rPr>
          <w:color w:val="000000" w:themeColor="text1"/>
        </w:rPr>
        <w:instrText xml:space="preserve"> ADDIN EN.CITE </w:instrText>
      </w:r>
      <w:r w:rsidR="008F18BB" w:rsidRPr="009431C7">
        <w:rPr>
          <w:color w:val="000000" w:themeColor="text1"/>
        </w:rPr>
        <w:fldChar w:fldCharType="begin">
          <w:fldData xml:space="preserve">PEVuZE5vdGU+PENpdGU+PEF1dGhvcj5CYWVyPC9BdXRob3I+PFllYXI+MjAxMzwvWWVhcj48UmVj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</w:fldData>
        </w:fldChar>
      </w:r>
      <w:r w:rsidR="008F18BB" w:rsidRPr="009431C7">
        <w:rPr>
          <w:color w:val="000000" w:themeColor="text1"/>
        </w:rPr>
        <w:instrText xml:space="preserve"> ADDIN EN.CITE.DATA </w:instrText>
      </w:r>
      <w:r w:rsidR="008F18BB" w:rsidRPr="009431C7">
        <w:rPr>
          <w:color w:val="000000" w:themeColor="text1"/>
        </w:rPr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</w:r>
      <w:r w:rsidR="008F18BB" w:rsidRPr="009431C7">
        <w:rPr>
          <w:color w:val="000000" w:themeColor="text1"/>
        </w:rPr>
        <w:fldChar w:fldCharType="separate"/>
      </w:r>
      <w:r w:rsidR="008F18BB" w:rsidRPr="009431C7">
        <w:rPr>
          <w:noProof/>
          <w:color w:val="000000" w:themeColor="text1"/>
        </w:rPr>
        <w:t>(Baer, et al., 2013; Malumbres, 2013)</w:t>
      </w:r>
      <w:r w:rsidR="008F18BB" w:rsidRPr="009431C7">
        <w:rPr>
          <w:color w:val="000000" w:themeColor="text1"/>
        </w:rPr>
        <w:fldChar w:fldCharType="end"/>
      </w:r>
      <w:r w:rsidR="008F18BB" w:rsidRPr="009431C7">
        <w:rPr>
          <w:color w:val="000000" w:themeColor="text1"/>
        </w:rPr>
        <w:t>.</w:t>
      </w:r>
    </w:p>
    <w:p w:rsidR="00620CDB" w:rsidRPr="009431C7" w:rsidRDefault="00620CDB" w:rsidP="00297619">
      <w:pPr>
        <w:spacing w:line="480" w:lineRule="auto"/>
        <w:jc w:val="both"/>
        <w:rPr>
          <w:color w:val="000000" w:themeColor="text1"/>
        </w:rPr>
      </w:pPr>
    </w:p>
    <w:p w:rsidR="008B3AA9" w:rsidRPr="00C67D75" w:rsidRDefault="003C06F3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bookmarkStart w:id="14" w:name="_Toc511334870"/>
      <w:r w:rsidR="008B3AA9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ole of epigenetics in skin cancer</w:t>
      </w:r>
      <w:bookmarkEnd w:id="14"/>
    </w:p>
    <w:p w:rsidR="0083730F" w:rsidRPr="00C67D75" w:rsidRDefault="00620CDB" w:rsidP="00297619">
      <w:pPr>
        <w:pStyle w:val="Heading1"/>
        <w:numPr>
          <w:ilvl w:val="2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bookmarkStart w:id="15" w:name="_Toc511334871"/>
      <w:r w:rsidR="008B3AA9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thylation and skin cancer</w:t>
      </w:r>
      <w:bookmarkEnd w:id="15"/>
    </w:p>
    <w:p w:rsidR="008B3AA9" w:rsidRPr="009A704E" w:rsidRDefault="008B3AA9" w:rsidP="00297619">
      <w:pPr>
        <w:spacing w:line="480" w:lineRule="auto"/>
        <w:ind w:firstLine="567"/>
        <w:jc w:val="both"/>
        <w:rPr>
          <w:b/>
          <w:color w:val="000000" w:themeColor="text1"/>
        </w:rPr>
      </w:pPr>
      <w:r w:rsidRPr="00EE15C9">
        <w:rPr>
          <w:color w:val="000000" w:themeColor="text1"/>
        </w:rPr>
        <w:t>The involvement of the epigenetic machinery in epidermal carcinogenesis has been extensivel</w:t>
      </w:r>
      <w:r w:rsidR="00FA44FE">
        <w:rPr>
          <w:color w:val="000000" w:themeColor="text1"/>
        </w:rPr>
        <w:t>y studied during the last years</w:t>
      </w:r>
      <w:r w:rsidRPr="00EE15C9">
        <w:rPr>
          <w:color w:val="000000" w:themeColor="text1"/>
        </w:rPr>
        <w:t xml:space="preserve"> with most stud</w:t>
      </w:r>
      <w:r w:rsidR="00FA44FE">
        <w:rPr>
          <w:color w:val="000000" w:themeColor="text1"/>
        </w:rPr>
        <w:t>ies being focused on melanoma</w:t>
      </w:r>
      <w:r w:rsidRPr="00EE15C9">
        <w:rPr>
          <w:color w:val="000000" w:themeColor="text1"/>
        </w:rPr>
        <w:t xml:space="preserve"> </w:t>
      </w:r>
      <w:r w:rsidRPr="00EE15C9">
        <w:rPr>
          <w:color w:val="000000" w:themeColor="text1"/>
        </w:rPr>
        <w:fldChar w:fldCharType="begin"/>
      </w:r>
      <w:r w:rsidRPr="00EE15C9">
        <w:rPr>
          <w:color w:val="000000" w:themeColor="text1"/>
        </w:rPr>
        <w:instrText xml:space="preserve"> ADDIN EN.CITE &lt;EndNote&gt;&lt;Cite&gt;&lt;Author&gt;Penta&lt;/Author&gt;&lt;Year&gt;2018&lt;/Year&gt;&lt;RecNum&gt;495&lt;/RecNum&gt;&lt;DisplayText&gt;(Penta, et al., 2018)&lt;/DisplayText&gt;&lt;record&gt;&lt;rec-number&gt;495&lt;/rec-number&gt;&lt;foreign-keys&gt;&lt;key app="EN" db-id="tp92zpdpevpvz1ewt26x9wfntztvffdf9za2" timestamp="1515962002"&gt;495&lt;/key&gt;&lt;/foreign-keys&gt;&lt;ref-type name="Journal Article"&gt;17&lt;/ref-type&gt;&lt;contributors&gt;&lt;authors&gt;&lt;author&gt;Penta, D.&lt;/author&gt;&lt;author&gt;Somashekar, B. S.&lt;/author&gt;&lt;author&gt;Meeran, S. M.&lt;/author&gt;&lt;/authors&gt;&lt;/contributors&gt;&lt;auth-address&gt;Laboratory of Cancer Epigenetics, Department of Biochemistry, CSIR-Central Food Technological Research Institute, Mysore, India.&lt;/auth-address&gt;&lt;titles&gt;&lt;title&gt;Epigenetics of skin cancer: Interventions by selected bioactive phytochemicals&lt;/title&gt;&lt;secondary-title&gt;Photodermatol Photoimmunol Photomed&lt;/secondary-title&gt;&lt;alt-title&gt;Photodermatology, photoimmunology &amp;amp; photomedicine&lt;/alt-title&gt;&lt;/titles&gt;&lt;alt-periodical&gt;&lt;full-title&gt;Photodermatology, photoimmunology &amp;amp; photomedicine&lt;/full-title&gt;&lt;/alt-periodical&gt;&lt;pages&gt;42-49&lt;/pages&gt;&lt;volume&gt;34&lt;/volume&gt;&lt;number&gt;1&lt;/number&gt;&lt;edition&gt;2017/10/05&lt;/edition&gt;&lt;keywords&gt;&lt;keyword&gt;DNA methylation&lt;/keyword&gt;&lt;keyword&gt;epigenetics&lt;/keyword&gt;&lt;keyword&gt;green tea&lt;/keyword&gt;&lt;keyword&gt;histone modifications&lt;/keyword&gt;&lt;keyword&gt;melanoma&lt;/keyword&gt;&lt;keyword&gt;phytochemicals&lt;/keyword&gt;&lt;keyword&gt;skin cancer&lt;/keyword&gt;&lt;keyword&gt;sulforaphane&lt;/keyword&gt;&lt;/keywords&gt;&lt;dates&gt;&lt;year&gt;2018&lt;/year&gt;&lt;pub-dates&gt;&lt;date&gt;Jan&lt;/date&gt;&lt;/pub-dates&gt;&lt;/dates&gt;&lt;isbn&gt;0905-4383&lt;/isbn&gt;&lt;accession-num&gt;28976029&lt;/accession-num&gt;&lt;urls&gt;&lt;/urls&gt;&lt;electronic-resource-num&gt;10.1111/phpp.12353&lt;/electronic-resource-num&gt;&lt;remote-database-provider&gt;NLM&lt;/remote-database-provider&gt;&lt;language&gt;eng&lt;/language&gt;&lt;/record&gt;&lt;/Cite&gt;&lt;/EndNote&gt;</w:instrText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Penta, et al., 2018)</w:t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 xml:space="preserve">. Changes in DNA methylation patterns are considered as a hallmark in epidermal carcinogenesis and are generally associated with the initiation, progression and metastasis of the disease </w:t>
      </w:r>
      <w:r w:rsidRPr="00EE15C9">
        <w:rPr>
          <w:color w:val="000000" w:themeColor="text1"/>
        </w:rPr>
        <w:fldChar w:fldCharType="begin">
          <w:fldData xml:space="preserve">PEVuZE5vdGU+PENpdGU+PEF1dGhvcj5HcmVlbmJlcmc8L0F1dGhvcj48WWVhcj4yMDE0PC9ZZWFy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</w:fldData>
        </w:fldChar>
      </w:r>
      <w:r w:rsidRPr="00EE15C9">
        <w:rPr>
          <w:color w:val="000000" w:themeColor="text1"/>
        </w:rPr>
        <w:instrText xml:space="preserve"> ADDIN EN.CITE </w:instrText>
      </w:r>
      <w:r w:rsidRPr="00EE15C9">
        <w:rPr>
          <w:color w:val="000000" w:themeColor="text1"/>
        </w:rPr>
        <w:fldChar w:fldCharType="begin">
          <w:fldData xml:space="preserve">PEVuZE5vdGU+PENpdGU+PEF1dGhvcj5HcmVlbmJlcmc8L0F1dGhvcj48WWVhcj4yMDE0PC9ZZWFy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</w:fldData>
        </w:fldChar>
      </w:r>
      <w:r w:rsidRPr="00EE15C9">
        <w:rPr>
          <w:color w:val="000000" w:themeColor="text1"/>
        </w:rPr>
        <w:instrText xml:space="preserve"> ADDIN EN.CITE.DATA </w:instrText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Greenberg, et al., 2014)</w:t>
      </w:r>
      <w:r w:rsidRPr="00EE15C9">
        <w:rPr>
          <w:color w:val="000000" w:themeColor="text1"/>
        </w:rPr>
        <w:fldChar w:fldCharType="end"/>
      </w:r>
      <w:r w:rsidR="00D051EB">
        <w:rPr>
          <w:color w:val="000000" w:themeColor="text1"/>
        </w:rPr>
        <w:t>. R</w:t>
      </w:r>
      <w:r w:rsidR="00FA44FE">
        <w:rPr>
          <w:color w:val="000000" w:themeColor="text1"/>
        </w:rPr>
        <w:t>eduction in genomic 5mC</w:t>
      </w:r>
      <w:r w:rsidR="00D051EB">
        <w:rPr>
          <w:color w:val="000000" w:themeColor="text1"/>
        </w:rPr>
        <w:t xml:space="preserve"> content and</w:t>
      </w:r>
      <w:r w:rsidRPr="00EE15C9">
        <w:rPr>
          <w:color w:val="000000" w:themeColor="text1"/>
        </w:rPr>
        <w:t xml:space="preserve"> hyper-methylation of tumour-related genes are usuall</w:t>
      </w:r>
      <w:r w:rsidR="00D051EB">
        <w:rPr>
          <w:color w:val="000000" w:themeColor="text1"/>
        </w:rPr>
        <w:t xml:space="preserve">y observed in early as well as </w:t>
      </w:r>
      <w:r w:rsidRPr="00EE15C9">
        <w:rPr>
          <w:color w:val="000000" w:themeColor="text1"/>
        </w:rPr>
        <w:t xml:space="preserve">advanced stages of skin cancer </w:t>
      </w:r>
      <w:r w:rsidRPr="00EE15C9">
        <w:rPr>
          <w:color w:val="000000" w:themeColor="text1"/>
        </w:rPr>
        <w:fldChar w:fldCharType="begin"/>
      </w:r>
      <w:r w:rsidRPr="00EE15C9">
        <w:rPr>
          <w:color w:val="000000" w:themeColor="text1"/>
        </w:rPr>
        <w:instrText xml:space="preserve"> ADDIN EN.CITE &lt;EndNote&gt;&lt;Cite&gt;&lt;Author&gt;Saha&lt;/Author&gt;&lt;Year&gt;2013&lt;/Year&gt;&lt;RecNum&gt;570&lt;/RecNum&gt;&lt;DisplayText&gt;(K. Saha, et al., 2013)&lt;/DisplayText&gt;&lt;record&gt;&lt;rec-number&gt;570&lt;/rec-number&gt;&lt;foreign-keys&gt;&lt;key app="EN" db-id="tp92zpdpevpvz1ewt26x9wfntztvffdf9za2" timestamp="1518467377"&gt;570&lt;/key&gt;&lt;/foreign-keys&gt;&lt;ref-type name="Journal Article"&gt;17&lt;/ref-type&gt;&lt;contributors&gt;&lt;authors&gt;&lt;author&gt;Saha, K.&lt;/author&gt;&lt;author&gt;Hornyak, T. J.&lt;/author&gt;&lt;author&gt;Eckert, R. L.&lt;/author&gt;&lt;/authors&gt;&lt;/contributors&gt;&lt;auth-address&gt;Departments of Biochemistry and Molecular Biology, University of Maryland School of Medicine, 108 N. Greene Street, Baltimore, Maryland, 21201, USA.&lt;/auth-address&gt;&lt;titles&gt;&lt;title&gt;Epigenetic cancer prevention mechanisms in skin cancer&lt;/title&gt;&lt;secondary-title&gt;Aaps j&lt;/secondary-title&gt;&lt;alt-title&gt;The AAPS journal&lt;/alt-title&gt;&lt;/titles&gt;&lt;alt-periodical&gt;&lt;full-title&gt;The AAPS journal&lt;/full-title&gt;&lt;/alt-periodical&gt;&lt;pages&gt;1064-71&lt;/pages&gt;&lt;volume&gt;15&lt;/volume&gt;&lt;number&gt;4&lt;/number&gt;&lt;edition&gt;2013/08/02&lt;/edition&gt;&lt;keywords&gt;&lt;keyword&gt;Animals&lt;/keyword&gt;&lt;keyword&gt;Anticarcinogenic Agents/*administration &amp;amp; dosage/isolation &amp;amp; purification&lt;/keyword&gt;&lt;keyword&gt;Epigenesis, Genetic/*physiology&lt;/keyword&gt;&lt;keyword&gt;Humans&lt;/keyword&gt;&lt;keyword&gt;Isothiocyanates/administration &amp;amp; dosage/isolation &amp;amp; purification&lt;/keyword&gt;&lt;keyword&gt;Polyphenols/administration &amp;amp; dosage/isolation &amp;amp; purification&lt;/keyword&gt;&lt;keyword&gt;Skin Neoplasms/*diet therapy/genetics/*prevention &amp;amp; control&lt;/keyword&gt;&lt;/keywords&gt;&lt;dates&gt;&lt;year&gt;2013&lt;/year&gt;&lt;pub-dates&gt;&lt;date&gt;Oct&lt;/date&gt;&lt;/pub-dates&gt;&lt;/dates&gt;&lt;isbn&gt;1550-7416&lt;/isbn&gt;&lt;accession-num&gt;23904153&lt;/accession-num&gt;&lt;urls&gt;&lt;/urls&gt;&lt;custom2&gt;PMC3787232&lt;/custom2&gt;&lt;electronic-resource-num&gt;10.1208/s12248-013-9513-3&lt;/electronic-resource-num&gt;&lt;remote-database-provider&gt;NLM&lt;/remote-database-provider&gt;&lt;language&gt;eng&lt;/language&gt;&lt;/record&gt;&lt;/Cite&gt;&lt;/EndNote&gt;</w:instrText>
      </w:r>
      <w:r w:rsidRPr="00EE15C9">
        <w:rPr>
          <w:color w:val="000000" w:themeColor="text1"/>
        </w:rPr>
        <w:fldChar w:fldCharType="separate"/>
      </w:r>
      <w:r w:rsidR="00F70160">
        <w:rPr>
          <w:noProof/>
          <w:color w:val="000000" w:themeColor="text1"/>
        </w:rPr>
        <w:t>(</w:t>
      </w:r>
      <w:r w:rsidRPr="00EE15C9">
        <w:rPr>
          <w:noProof/>
          <w:color w:val="000000" w:themeColor="text1"/>
        </w:rPr>
        <w:t>Saha, et al., 2013)</w:t>
      </w:r>
      <w:r w:rsidRPr="00EE15C9">
        <w:rPr>
          <w:color w:val="000000" w:themeColor="text1"/>
        </w:rPr>
        <w:fldChar w:fldCharType="end"/>
      </w:r>
      <w:r w:rsidR="00D051EB">
        <w:rPr>
          <w:color w:val="000000" w:themeColor="text1"/>
        </w:rPr>
        <w:t xml:space="preserve">. For example, in SCC, </w:t>
      </w:r>
      <w:r w:rsidRPr="00EE15C9">
        <w:rPr>
          <w:color w:val="000000" w:themeColor="text1"/>
        </w:rPr>
        <w:t xml:space="preserve">the promoter region of </w:t>
      </w:r>
      <w:r w:rsidR="00D051EB">
        <w:rPr>
          <w:color w:val="000000" w:themeColor="text1"/>
        </w:rPr>
        <w:t xml:space="preserve">tumour suppressor genes like </w:t>
      </w:r>
      <w:r w:rsidRPr="003D5E26">
        <w:rPr>
          <w:i/>
          <w:color w:val="000000" w:themeColor="text1"/>
        </w:rPr>
        <w:t>MLT-1</w:t>
      </w:r>
      <w:r w:rsidR="00E02DB9" w:rsidRPr="00EE15C9">
        <w:rPr>
          <w:color w:val="000000" w:themeColor="text1"/>
        </w:rPr>
        <w:t xml:space="preserve"> (</w:t>
      </w:r>
      <w:r w:rsidR="00E02DB9" w:rsidRPr="00EE15C9">
        <w:rPr>
          <w:bCs/>
          <w:color w:val="000000" w:themeColor="text1"/>
          <w:lang w:val="en"/>
        </w:rPr>
        <w:t>Mucosa-associated lymphoid tissue lymphoma translocation protein 1)</w:t>
      </w:r>
      <w:r w:rsidRPr="00EE15C9">
        <w:rPr>
          <w:color w:val="000000" w:themeColor="text1"/>
        </w:rPr>
        <w:t xml:space="preserve">, </w:t>
      </w:r>
      <w:r w:rsidRPr="003D5E26">
        <w:rPr>
          <w:i/>
          <w:color w:val="000000" w:themeColor="text1"/>
        </w:rPr>
        <w:t>Snail</w:t>
      </w:r>
      <w:r w:rsidR="00E02DB9" w:rsidRPr="00EE15C9">
        <w:rPr>
          <w:color w:val="000000" w:themeColor="text1"/>
        </w:rPr>
        <w:t xml:space="preserve"> (</w:t>
      </w:r>
      <w:r w:rsidR="00E02DB9" w:rsidRPr="00EE15C9">
        <w:rPr>
          <w:bCs/>
          <w:color w:val="000000" w:themeColor="text1"/>
          <w:lang w:val="en"/>
        </w:rPr>
        <w:t>Zinc finger protein SNAI1</w:t>
      </w:r>
      <w:r w:rsidR="00E02DB9" w:rsidRPr="00EE15C9">
        <w:rPr>
          <w:color w:val="000000" w:themeColor="text1"/>
        </w:rPr>
        <w:t>)</w:t>
      </w:r>
      <w:r w:rsidRPr="00EE15C9">
        <w:rPr>
          <w:color w:val="000000" w:themeColor="text1"/>
        </w:rPr>
        <w:t xml:space="preserve"> and </w:t>
      </w:r>
      <w:r w:rsidRPr="003D5E26">
        <w:rPr>
          <w:i/>
          <w:color w:val="000000" w:themeColor="text1"/>
        </w:rPr>
        <w:t>MGMT</w:t>
      </w:r>
      <w:r w:rsidR="00E02DB9" w:rsidRPr="00EE15C9">
        <w:rPr>
          <w:color w:val="000000" w:themeColor="text1"/>
        </w:rPr>
        <w:t xml:space="preserve"> (O-6-methylguanine-DNA methyltransferase)</w:t>
      </w:r>
      <w:r w:rsidR="00D051EB">
        <w:rPr>
          <w:color w:val="000000" w:themeColor="text1"/>
        </w:rPr>
        <w:t xml:space="preserve"> are </w:t>
      </w:r>
      <w:r w:rsidR="00007F1A">
        <w:rPr>
          <w:color w:val="000000" w:themeColor="text1"/>
        </w:rPr>
        <w:t xml:space="preserve">hyper-methylated </w:t>
      </w:r>
      <w:r w:rsidR="00DD4B0A">
        <w:rPr>
          <w:color w:val="000000" w:themeColor="text1"/>
        </w:rPr>
        <w:t xml:space="preserve">and therefore </w:t>
      </w:r>
      <w:r w:rsidR="00D051EB">
        <w:rPr>
          <w:color w:val="000000" w:themeColor="text1"/>
        </w:rPr>
        <w:t>silenced during the</w:t>
      </w:r>
      <w:r w:rsidRPr="00EE15C9">
        <w:rPr>
          <w:color w:val="000000" w:themeColor="text1"/>
        </w:rPr>
        <w:t xml:space="preserve"> </w:t>
      </w:r>
      <w:r w:rsidR="00150091">
        <w:rPr>
          <w:color w:val="000000" w:themeColor="text1"/>
        </w:rPr>
        <w:t>early and late</w:t>
      </w:r>
      <w:r w:rsidRPr="00EE15C9">
        <w:rPr>
          <w:color w:val="000000" w:themeColor="text1"/>
        </w:rPr>
        <w:t xml:space="preserve"> stages</w:t>
      </w:r>
      <w:r w:rsidR="00DD4B0A">
        <w:rPr>
          <w:color w:val="000000" w:themeColor="text1"/>
        </w:rPr>
        <w:t xml:space="preserve"> of the disease</w:t>
      </w:r>
      <w:r w:rsidRPr="00EE15C9">
        <w:rPr>
          <w:color w:val="000000" w:themeColor="text1"/>
        </w:rPr>
        <w:t xml:space="preserve"> </w:t>
      </w:r>
      <w:r w:rsidRPr="00EE15C9">
        <w:rPr>
          <w:color w:val="000000" w:themeColor="text1"/>
        </w:rPr>
        <w:fldChar w:fldCharType="begin">
          <w:fldData xml:space="preserve">PEVuZE5vdGU+PENpdGU+PEF1dGhvcj5GcmFnYTwvQXV0aG9yPjxZZWFyPjIwMDQ8L1llYXI+PFJl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</w:fldData>
        </w:fldChar>
      </w:r>
      <w:r w:rsidRPr="00EE15C9">
        <w:rPr>
          <w:color w:val="000000" w:themeColor="text1"/>
        </w:rPr>
        <w:instrText xml:space="preserve"> ADDIN EN.CITE </w:instrText>
      </w:r>
      <w:r w:rsidRPr="00EE15C9">
        <w:rPr>
          <w:color w:val="000000" w:themeColor="text1"/>
        </w:rPr>
        <w:fldChar w:fldCharType="begin">
          <w:fldData xml:space="preserve">PEVuZE5vdGU+PENpdGU+PEF1dGhvcj5GcmFnYTwvQXV0aG9yPjxZZWFyPjIwMDQ8L1llYXI+PFJl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</w:fldData>
        </w:fldChar>
      </w:r>
      <w:r w:rsidRPr="00EE15C9">
        <w:rPr>
          <w:color w:val="000000" w:themeColor="text1"/>
        </w:rPr>
        <w:instrText xml:space="preserve"> ADDIN EN.CITE.DATA </w:instrText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separate"/>
      </w:r>
      <w:r w:rsidRPr="00EE15C9">
        <w:rPr>
          <w:noProof/>
          <w:color w:val="000000" w:themeColor="text1"/>
        </w:rPr>
        <w:t>(Fraga, et al.</w:t>
      </w:r>
      <w:r w:rsidR="00F70160">
        <w:rPr>
          <w:noProof/>
          <w:color w:val="000000" w:themeColor="text1"/>
        </w:rPr>
        <w:t xml:space="preserve">, 2004; Murao, et al., 2006; </w:t>
      </w:r>
      <w:r w:rsidRPr="00EE15C9">
        <w:rPr>
          <w:noProof/>
          <w:color w:val="000000" w:themeColor="text1"/>
        </w:rPr>
        <w:t>Wu, et al., 2014)</w:t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 xml:space="preserve">. </w:t>
      </w:r>
      <w:r w:rsidR="00DD4B0A">
        <w:rPr>
          <w:color w:val="000000" w:themeColor="text1"/>
        </w:rPr>
        <w:t>Promoter hyper-methylation appears</w:t>
      </w:r>
      <w:r w:rsidRPr="00EE15C9">
        <w:rPr>
          <w:color w:val="000000" w:themeColor="text1"/>
        </w:rPr>
        <w:t xml:space="preserve"> to </w:t>
      </w:r>
      <w:r w:rsidR="00DD4B0A">
        <w:rPr>
          <w:color w:val="000000" w:themeColor="text1"/>
        </w:rPr>
        <w:t xml:space="preserve">be the most common mechanism for silencing </w:t>
      </w:r>
      <w:r w:rsidRPr="00EE15C9">
        <w:rPr>
          <w:color w:val="000000" w:themeColor="text1"/>
        </w:rPr>
        <w:t xml:space="preserve">both </w:t>
      </w:r>
      <w:r w:rsidRPr="003D5E26">
        <w:rPr>
          <w:i/>
          <w:color w:val="000000" w:themeColor="text1"/>
        </w:rPr>
        <w:t>p16</w:t>
      </w:r>
      <w:r w:rsidRPr="003D5E26">
        <w:rPr>
          <w:i/>
          <w:color w:val="000000" w:themeColor="text1"/>
          <w:vertAlign w:val="superscript"/>
        </w:rPr>
        <w:t>INK4a</w:t>
      </w:r>
      <w:r w:rsidRPr="00EE15C9">
        <w:rPr>
          <w:color w:val="000000" w:themeColor="text1"/>
        </w:rPr>
        <w:t xml:space="preserve"> and </w:t>
      </w:r>
      <w:r w:rsidRPr="003D5E26">
        <w:rPr>
          <w:i/>
          <w:color w:val="000000" w:themeColor="text1"/>
        </w:rPr>
        <w:t>p14</w:t>
      </w:r>
      <w:r w:rsidRPr="003D5E26">
        <w:rPr>
          <w:i/>
          <w:color w:val="000000" w:themeColor="text1"/>
          <w:vertAlign w:val="superscript"/>
        </w:rPr>
        <w:t xml:space="preserve">ARF </w:t>
      </w:r>
      <w:r w:rsidR="00350BE0">
        <w:rPr>
          <w:color w:val="000000" w:themeColor="text1"/>
        </w:rPr>
        <w:t>cell cycle regulators</w:t>
      </w:r>
      <w:r w:rsidR="00DD4B0A">
        <w:rPr>
          <w:color w:val="000000" w:themeColor="text1"/>
        </w:rPr>
        <w:t xml:space="preserve"> which is an important event in</w:t>
      </w:r>
      <w:r w:rsidRPr="00EE15C9">
        <w:rPr>
          <w:color w:val="000000" w:themeColor="text1"/>
        </w:rPr>
        <w:t xml:space="preserve"> SCC and BCC pathogenesis </w:t>
      </w:r>
      <w:r w:rsidRPr="00EE15C9">
        <w:rPr>
          <w:color w:val="000000" w:themeColor="text1"/>
        </w:rPr>
        <w:fldChar w:fldCharType="begin">
          <w:fldData xml:space="preserve">PEVuZE5vdGU+PENpdGU+PEF1dGhvcj5Ccm93bjwvQXV0aG9yPjxZZWFyPjIwMDQ8L1llYXI+PFJl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</w:fldData>
        </w:fldChar>
      </w:r>
      <w:r w:rsidRPr="00EE15C9">
        <w:rPr>
          <w:color w:val="000000" w:themeColor="text1"/>
        </w:rPr>
        <w:instrText xml:space="preserve"> ADDIN EN.CITE </w:instrText>
      </w:r>
      <w:r w:rsidRPr="00EE15C9">
        <w:rPr>
          <w:color w:val="000000" w:themeColor="text1"/>
        </w:rPr>
        <w:fldChar w:fldCharType="begin">
          <w:fldData xml:space="preserve">PEVuZE5vdGU+PENpdGU+PEF1dGhvcj5Ccm93bjwvQXV0aG9yPjxZZWFyPjIwMDQ8L1llYXI+PFJl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</w:fldData>
        </w:fldChar>
      </w:r>
      <w:r w:rsidRPr="00EE15C9">
        <w:rPr>
          <w:color w:val="000000" w:themeColor="text1"/>
        </w:rPr>
        <w:instrText xml:space="preserve"> ADDIN EN.CITE.DATA </w:instrText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separate"/>
      </w:r>
      <w:r w:rsidRPr="00EE15C9">
        <w:rPr>
          <w:noProof/>
          <w:color w:val="000000" w:themeColor="text1"/>
        </w:rPr>
        <w:t>(Brown, et al., 2004; D'Arcangelo, et al., 2017; J. Wu, et al., 2014)</w:t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>. Moreover, increased DNMT</w:t>
      </w:r>
      <w:r w:rsidR="00DD4B0A">
        <w:rPr>
          <w:color w:val="000000" w:themeColor="text1"/>
        </w:rPr>
        <w:t>s’</w:t>
      </w:r>
      <w:r w:rsidRPr="00EE15C9">
        <w:rPr>
          <w:color w:val="000000" w:themeColor="text1"/>
        </w:rPr>
        <w:t xml:space="preserve"> activity </w:t>
      </w:r>
      <w:r w:rsidR="00DD4B0A">
        <w:rPr>
          <w:color w:val="000000" w:themeColor="text1"/>
        </w:rPr>
        <w:t xml:space="preserve">was </w:t>
      </w:r>
      <w:r w:rsidRPr="00EE15C9">
        <w:rPr>
          <w:color w:val="000000" w:themeColor="text1"/>
        </w:rPr>
        <w:t xml:space="preserve">reported to accompany the high methylation levels observed in SCC tumours </w:t>
      </w:r>
      <w:r w:rsidR="00DD4B0A">
        <w:rPr>
          <w:color w:val="000000" w:themeColor="text1"/>
        </w:rPr>
        <w:t xml:space="preserve">when </w:t>
      </w:r>
      <w:r w:rsidRPr="00EE15C9">
        <w:rPr>
          <w:color w:val="000000" w:themeColor="text1"/>
        </w:rPr>
        <w:t xml:space="preserve">compared to normal skin </w:t>
      </w:r>
      <w:r w:rsidRPr="00EE15C9">
        <w:rPr>
          <w:color w:val="000000" w:themeColor="text1"/>
        </w:rPr>
        <w:fldChar w:fldCharType="begin"/>
      </w:r>
      <w:r w:rsidRPr="00EE15C9">
        <w:rPr>
          <w:color w:val="000000" w:themeColor="text1"/>
        </w:rPr>
        <w:instrText xml:space="preserve"> ADDIN EN.CITE &lt;EndNote&gt;&lt;Cite&gt;&lt;Author&gt;Nandakumar&lt;/Author&gt;&lt;Year&gt;2011&lt;/Year&gt;&lt;RecNum&gt;552&lt;/RecNum&gt;&lt;DisplayText&gt;(Nandakumar, et al., 2011)&lt;/DisplayText&gt;&lt;record&gt;&lt;rec-number&gt;552&lt;/rec-number&gt;&lt;foreign-keys&gt;&lt;key app="EN" db-id="tp92zpdpevpvz1ewt26x9wfntztvffdf9za2" timestamp="1517962980"&gt;552&lt;/key&gt;&lt;/foreign-keys&gt;&lt;ref-type name="Journal Article"&gt;17&lt;/ref-type&gt;&lt;contributors&gt;&lt;authors&gt;&lt;author&gt;Nandakumar, Vijayalakshmi&lt;/author&gt;&lt;author&gt;Vaid, Mudit&lt;/author&gt;&lt;author&gt;Tollefsbol, Trygve O.&lt;/author&gt;&lt;author&gt;Katiyar, Santosh K.&lt;/author&gt;&lt;/authors&gt;&lt;/contributors&gt;&lt;titles&gt;&lt;title&gt;Aberrant DNA hypermethylation patterns lead to transcriptional silencing of tumor suppressor genes in UVB-exposed skin and UVB-induced skin tumors of mice&lt;/title&gt;&lt;secondary-title&gt;Carcinogenesis&lt;/secondary-title&gt;&lt;/titles&gt;&lt;periodical&gt;&lt;full-title&gt;Carcinogenesis&lt;/full-title&gt;&lt;/periodical&gt;&lt;pages&gt;597-604&lt;/pages&gt;&lt;volume&gt;32&lt;/volume&gt;&lt;number&gt;4&lt;/number&gt;&lt;dates&gt;&lt;year&gt;2011&lt;/year&gt;&lt;/dates&gt;&lt;isbn&gt;0143-3334&lt;/isbn&gt;&lt;urls&gt;&lt;related-urls&gt;&lt;url&gt;http://dx.doi.org/10.1093/carcin/bgq282&lt;/url&gt;&lt;/related-urls&gt;&lt;/urls&gt;&lt;electronic-resource-num&gt;10.1093/carcin/bgq282&lt;/electronic-resource-num&gt;&lt;/record&gt;&lt;/Cite&gt;&lt;/EndNote&gt;</w:instrText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Nandakumar, et al., 2011)</w:t>
      </w:r>
      <w:r w:rsidRPr="00EE15C9">
        <w:rPr>
          <w:color w:val="000000" w:themeColor="text1"/>
        </w:rPr>
        <w:fldChar w:fldCharType="end"/>
      </w:r>
      <w:r w:rsidR="00DD4B0A">
        <w:rPr>
          <w:color w:val="000000" w:themeColor="text1"/>
        </w:rPr>
        <w:t xml:space="preserve">. In general, </w:t>
      </w:r>
      <w:r w:rsidRPr="00EE15C9">
        <w:rPr>
          <w:color w:val="000000" w:themeColor="text1"/>
        </w:rPr>
        <w:t>increased</w:t>
      </w:r>
      <w:r w:rsidR="00DD4B0A">
        <w:rPr>
          <w:color w:val="000000" w:themeColor="text1"/>
        </w:rPr>
        <w:t xml:space="preserve"> activation of DNMTs seems </w:t>
      </w:r>
      <w:r w:rsidRPr="00EE15C9">
        <w:rPr>
          <w:color w:val="000000" w:themeColor="text1"/>
        </w:rPr>
        <w:t xml:space="preserve">to play </w:t>
      </w:r>
      <w:r w:rsidR="00DD4B0A">
        <w:rPr>
          <w:color w:val="000000" w:themeColor="text1"/>
        </w:rPr>
        <w:t xml:space="preserve">an </w:t>
      </w:r>
      <w:r w:rsidRPr="00EE15C9">
        <w:rPr>
          <w:color w:val="000000" w:themeColor="text1"/>
        </w:rPr>
        <w:t xml:space="preserve">essential </w:t>
      </w:r>
      <w:r w:rsidR="00350BE0">
        <w:rPr>
          <w:color w:val="000000" w:themeColor="text1"/>
        </w:rPr>
        <w:t xml:space="preserve">role in the development of NMSC </w:t>
      </w:r>
      <w:r w:rsidRPr="00EE15C9">
        <w:rPr>
          <w:color w:val="000000" w:themeColor="text1"/>
        </w:rPr>
        <w:t xml:space="preserve">with </w:t>
      </w:r>
      <w:r w:rsidR="00DD4B0A">
        <w:rPr>
          <w:color w:val="000000" w:themeColor="text1"/>
        </w:rPr>
        <w:t>DNMT3A being primarily</w:t>
      </w:r>
      <w:r w:rsidRPr="00EE15C9">
        <w:rPr>
          <w:color w:val="000000" w:themeColor="text1"/>
        </w:rPr>
        <w:t xml:space="preserve"> up</w:t>
      </w:r>
      <w:r w:rsidR="00F70160">
        <w:rPr>
          <w:color w:val="000000" w:themeColor="text1"/>
        </w:rPr>
        <w:t xml:space="preserve">-regulated in BCCs while DNMT3B is </w:t>
      </w:r>
      <w:r w:rsidRPr="00EE15C9">
        <w:rPr>
          <w:color w:val="000000" w:themeColor="text1"/>
        </w:rPr>
        <w:t>usually up</w:t>
      </w:r>
      <w:r w:rsidR="00F70160">
        <w:rPr>
          <w:color w:val="000000" w:themeColor="text1"/>
        </w:rPr>
        <w:t>-</w:t>
      </w:r>
      <w:r w:rsidRPr="00EE15C9">
        <w:rPr>
          <w:color w:val="000000" w:themeColor="text1"/>
        </w:rPr>
        <w:t xml:space="preserve">regulated in SCCs </w:t>
      </w:r>
      <w:r w:rsidRPr="00EE15C9">
        <w:rPr>
          <w:color w:val="000000" w:themeColor="text1"/>
        </w:rPr>
        <w:fldChar w:fldCharType="begin">
          <w:fldData xml:space="preserve">PEVuZE5vdGU+PENpdGU+PEF1dGhvcj5EJmFwb3M7QXJjYW5nZWxvPC9BdXRob3I+PFllYXI+MjAx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</w:fldData>
        </w:fldChar>
      </w:r>
      <w:r w:rsidRPr="00EE15C9">
        <w:rPr>
          <w:color w:val="000000" w:themeColor="text1"/>
        </w:rPr>
        <w:instrText xml:space="preserve"> ADDIN EN.CITE </w:instrText>
      </w:r>
      <w:r w:rsidRPr="00EE15C9">
        <w:rPr>
          <w:color w:val="000000" w:themeColor="text1"/>
        </w:rPr>
        <w:fldChar w:fldCharType="begin">
          <w:fldData xml:space="preserve">PEVuZE5vdGU+PENpdGU+PEF1dGhvcj5EJmFwb3M7QXJjYW5nZWxvPC9BdXRob3I+PFllYXI+MjAx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</w:fldData>
        </w:fldChar>
      </w:r>
      <w:r w:rsidRPr="00EE15C9">
        <w:rPr>
          <w:color w:val="000000" w:themeColor="text1"/>
        </w:rPr>
        <w:instrText xml:space="preserve"> ADDIN EN.CITE.DATA </w:instrText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D'Arcangelo, et al., 2017)</w:t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>.</w:t>
      </w:r>
      <w:r w:rsidR="009A704E">
        <w:rPr>
          <w:b/>
          <w:color w:val="000000" w:themeColor="text1"/>
        </w:rPr>
        <w:t xml:space="preserve"> </w:t>
      </w:r>
      <w:r w:rsidRPr="00EE15C9">
        <w:rPr>
          <w:color w:val="000000" w:themeColor="text1"/>
        </w:rPr>
        <w:t>In melanoma, promoter</w:t>
      </w:r>
      <w:r w:rsidR="00752946">
        <w:rPr>
          <w:color w:val="000000" w:themeColor="text1"/>
        </w:rPr>
        <w:t>-specific hyper-methylation has</w:t>
      </w:r>
      <w:r w:rsidRPr="00EE15C9">
        <w:rPr>
          <w:color w:val="000000" w:themeColor="text1"/>
        </w:rPr>
        <w:t xml:space="preserve"> been reported </w:t>
      </w:r>
      <w:r w:rsidR="00752946">
        <w:rPr>
          <w:color w:val="000000" w:themeColor="text1"/>
        </w:rPr>
        <w:t>to mediate the expression of several</w:t>
      </w:r>
      <w:r w:rsidRPr="00EE15C9">
        <w:rPr>
          <w:color w:val="000000" w:themeColor="text1"/>
        </w:rPr>
        <w:t xml:space="preserve"> genes</w:t>
      </w:r>
      <w:r w:rsidR="00752946">
        <w:rPr>
          <w:color w:val="000000" w:themeColor="text1"/>
        </w:rPr>
        <w:t xml:space="preserve"> </w:t>
      </w:r>
      <w:r w:rsidRPr="00EE15C9">
        <w:rPr>
          <w:color w:val="000000" w:themeColor="text1"/>
        </w:rPr>
        <w:t>involved in the malignant transformation and p</w:t>
      </w:r>
      <w:r w:rsidR="00752946">
        <w:rPr>
          <w:color w:val="000000" w:themeColor="text1"/>
        </w:rPr>
        <w:t>rogression of the disease</w:t>
      </w:r>
      <w:r w:rsidRPr="00EE15C9">
        <w:rPr>
          <w:color w:val="000000" w:themeColor="text1"/>
        </w:rPr>
        <w:t xml:space="preserve"> </w:t>
      </w:r>
      <w:r w:rsidRPr="00EE15C9">
        <w:rPr>
          <w:color w:val="000000" w:themeColor="text1"/>
        </w:rPr>
        <w:fldChar w:fldCharType="begin">
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</w:fldChar>
      </w:r>
      <w:r w:rsidRPr="003032E4">
        <w:rPr>
          <w:color w:val="000000" w:themeColor="text1"/>
        </w:rPr>
        <w:instrText xml:space="preserve"> ADDIN EN.CITE </w:instrText>
      </w:r>
      <w:r w:rsidRPr="003032E4">
        <w:rPr>
          <w:color w:val="000000" w:themeColor="text1"/>
        </w:rPr>
        <w:fldChar w:fldCharType="begin">
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</w:fldChar>
      </w:r>
      <w:r w:rsidRPr="003032E4">
        <w:rPr>
          <w:color w:val="000000" w:themeColor="text1"/>
        </w:rPr>
        <w:instrText xml:space="preserve"> ADDIN EN.CITE.DATA </w:instrText>
      </w:r>
      <w:r w:rsidRPr="003032E4">
        <w:rPr>
          <w:color w:val="000000" w:themeColor="text1"/>
        </w:rPr>
      </w:r>
      <w:r w:rsidRPr="003032E4">
        <w:rPr>
          <w:color w:val="000000" w:themeColor="text1"/>
        </w:rPr>
        <w:fldChar w:fldCharType="end"/>
      </w:r>
      <w:r w:rsidRPr="00EE15C9">
        <w:rPr>
          <w:color w:val="000000" w:themeColor="text1"/>
        </w:rPr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Tanemura, et al., 2009)</w:t>
      </w:r>
      <w:r w:rsidRPr="00EE15C9">
        <w:rPr>
          <w:color w:val="000000" w:themeColor="text1"/>
        </w:rPr>
        <w:fldChar w:fldCharType="end"/>
      </w:r>
      <w:r w:rsidR="00752946">
        <w:rPr>
          <w:color w:val="000000" w:themeColor="text1"/>
        </w:rPr>
        <w:t xml:space="preserve"> (Table 1)</w:t>
      </w:r>
      <w:r w:rsidRPr="00EE15C9">
        <w:rPr>
          <w:color w:val="000000" w:themeColor="text1"/>
        </w:rPr>
        <w:t xml:space="preserve">. One of the most important genes implicated in melanoma development is </w:t>
      </w:r>
      <w:r w:rsidRPr="003D5E26">
        <w:rPr>
          <w:i/>
          <w:color w:val="000000" w:themeColor="text1"/>
        </w:rPr>
        <w:t>CDKN2A</w:t>
      </w:r>
      <w:r w:rsidRPr="00EE15C9">
        <w:rPr>
          <w:color w:val="000000" w:themeColor="text1"/>
        </w:rPr>
        <w:t xml:space="preserve">, which has been reported to be hyper-methylated in about </w:t>
      </w:r>
      <w:r w:rsidR="00752946">
        <w:rPr>
          <w:color w:val="000000" w:themeColor="text1"/>
        </w:rPr>
        <w:t>19% of melanoma patients. Its methylation has been</w:t>
      </w:r>
      <w:r w:rsidRPr="00EE15C9">
        <w:rPr>
          <w:color w:val="000000" w:themeColor="text1"/>
        </w:rPr>
        <w:t xml:space="preserve"> associated with increased tumour proliferation and poor prognosis </w:t>
      </w:r>
      <w:r w:rsidRPr="00EE15C9">
        <w:rPr>
          <w:color w:val="000000" w:themeColor="text1"/>
        </w:rPr>
        <w:fldChar w:fldCharType="begin"/>
      </w:r>
      <w:r w:rsidRPr="00EE15C9">
        <w:rPr>
          <w:color w:val="000000" w:themeColor="text1"/>
        </w:rPr>
        <w:instrText xml:space="preserve"> ADDIN EN.CITE &lt;EndNote&gt;&lt;Cite&gt;&lt;Author&gt;Straume&lt;/Author&gt;&lt;Year&gt;2002&lt;/Year&gt;&lt;RecNum&gt;622&lt;/RecNum&gt;&lt;DisplayText&gt;(Straume, et al., 2002)&lt;/DisplayText&gt;&lt;record&gt;&lt;rec-number&gt;622&lt;/rec-number&gt;&lt;foreign-keys&gt;&lt;key app="EN" db-id="tp92zpdpevpvz1ewt26x9wfntztvffdf9za2" timestamp="1519237162"&gt;622&lt;/key&gt;&lt;/foreign-keys&gt;&lt;ref-type name="Journal Article"&gt;17&lt;/ref-type&gt;&lt;contributors&gt;&lt;authors&gt;&lt;author&gt;Straume, Oddbjørn&lt;/author&gt;&lt;author&gt;Smeds, Johanna&lt;/author&gt;&lt;author&gt;Kumar, Rajiv&lt;/author&gt;&lt;author&gt;Hemminki, Kari&lt;/author&gt;&lt;author&gt;Akslen, Lars Andreas&lt;/author&gt;&lt;/authors&gt;&lt;/contributors&gt;&lt;titles&gt;&lt;title&gt;Significant Impact of Promoter Hypermethylation and the 540 C&amp;gt;T Polymorphism of CDKN2A in Cutaneous Melanoma of the Vertical Growth Phase&lt;/title&gt;&lt;secondary-title&gt;The American Journal of Pathology&lt;/secondary-title&gt;&lt;/titles&gt;&lt;periodical&gt;&lt;full-title&gt;The American Journal of Pathology&lt;/full-title&gt;&lt;/periodical&gt;&lt;pages&gt;229-237&lt;/pages&gt;&lt;volume&gt;161&lt;/volume&gt;&lt;number&gt;1&lt;/number&gt;&lt;dates&gt;&lt;year&gt;2002&lt;/year&gt;&lt;pub-dates&gt;&lt;date&gt;2002/07/01/&lt;/date&gt;&lt;/pub-dates&gt;&lt;/dates&gt;&lt;isbn&gt;0002-9440&lt;/isbn&gt;&lt;urls&gt;&lt;related-urls&gt;&lt;url&gt;http://www.sciencedirect.com/science/article/pii/S0002944010641740&lt;/url&gt;&lt;/related-urls&gt;&lt;/urls&gt;&lt;electronic-resource-num&gt;https://doi.org/10.1016/S0002-9440(10)64174-0&lt;/electronic-resource-num&gt;&lt;/record&gt;&lt;/Cite&gt;&lt;/EndNote&gt;</w:instrText>
      </w:r>
      <w:r w:rsidRPr="00EE15C9">
        <w:rPr>
          <w:color w:val="000000" w:themeColor="text1"/>
        </w:rPr>
        <w:fldChar w:fldCharType="separate"/>
      </w:r>
      <w:r w:rsidRPr="00EE15C9">
        <w:rPr>
          <w:color w:val="000000" w:themeColor="text1"/>
        </w:rPr>
        <w:t>(Straume, et al., 2002)</w:t>
      </w:r>
      <w:r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 xml:space="preserve">. </w:t>
      </w:r>
      <w:r w:rsidR="00752946">
        <w:rPr>
          <w:color w:val="000000" w:themeColor="text1"/>
        </w:rPr>
        <w:t xml:space="preserve">In </w:t>
      </w:r>
      <w:r w:rsidR="009A704E">
        <w:rPr>
          <w:color w:val="000000" w:themeColor="text1"/>
        </w:rPr>
        <w:t>addition</w:t>
      </w:r>
      <w:r w:rsidR="003D5E26">
        <w:rPr>
          <w:color w:val="000000" w:themeColor="text1"/>
        </w:rPr>
        <w:t>, both</w:t>
      </w:r>
      <w:r w:rsidR="00752946">
        <w:rPr>
          <w:color w:val="000000" w:themeColor="text1"/>
        </w:rPr>
        <w:t xml:space="preserve"> </w:t>
      </w:r>
      <w:r w:rsidR="00752946" w:rsidRPr="003D5E26">
        <w:rPr>
          <w:i/>
          <w:color w:val="000000" w:themeColor="text1"/>
        </w:rPr>
        <w:t>MGMT</w:t>
      </w:r>
      <w:r w:rsidR="00752946">
        <w:rPr>
          <w:color w:val="000000" w:themeColor="text1"/>
        </w:rPr>
        <w:t xml:space="preserve"> (</w:t>
      </w:r>
      <w:r w:rsidR="00F70160">
        <w:rPr>
          <w:color w:val="000000" w:themeColor="text1"/>
        </w:rPr>
        <w:t>essential in DNA repair</w:t>
      </w:r>
      <w:r w:rsidR="00752946">
        <w:rPr>
          <w:color w:val="000000" w:themeColor="text1"/>
        </w:rPr>
        <w:t xml:space="preserve">) </w:t>
      </w:r>
      <w:r w:rsidRPr="00EE15C9">
        <w:rPr>
          <w:color w:val="000000" w:themeColor="text1"/>
        </w:rPr>
        <w:t>and the</w:t>
      </w:r>
      <w:r w:rsidR="00752946">
        <w:rPr>
          <w:color w:val="000000" w:themeColor="text1"/>
        </w:rPr>
        <w:t xml:space="preserve"> </w:t>
      </w:r>
      <w:r w:rsidR="007C715B">
        <w:rPr>
          <w:color w:val="000000" w:themeColor="text1"/>
        </w:rPr>
        <w:t>e</w:t>
      </w:r>
      <w:r w:rsidR="00F70160">
        <w:rPr>
          <w:color w:val="000000" w:themeColor="text1"/>
        </w:rPr>
        <w:t xml:space="preserve">strogen receptor </w:t>
      </w:r>
      <w:r w:rsidR="00F70160">
        <w:rPr>
          <w:color w:val="000000" w:themeColor="text1"/>
          <w:lang w:val="el-GR"/>
        </w:rPr>
        <w:t>α</w:t>
      </w:r>
      <w:r w:rsidR="00F70160">
        <w:rPr>
          <w:color w:val="000000" w:themeColor="text1"/>
        </w:rPr>
        <w:t xml:space="preserve"> (ER-</w:t>
      </w:r>
      <w:r w:rsidR="00F70160">
        <w:rPr>
          <w:color w:val="000000" w:themeColor="text1"/>
          <w:lang w:val="el-GR"/>
        </w:rPr>
        <w:t>α</w:t>
      </w:r>
      <w:r w:rsidR="00752946">
        <w:rPr>
          <w:color w:val="000000" w:themeColor="text1"/>
        </w:rPr>
        <w:t xml:space="preserve">; a </w:t>
      </w:r>
      <w:r w:rsidR="00752946" w:rsidRPr="00EE15C9">
        <w:rPr>
          <w:color w:val="000000" w:themeColor="text1"/>
        </w:rPr>
        <w:t>transcription</w:t>
      </w:r>
      <w:r w:rsidR="00752946">
        <w:rPr>
          <w:color w:val="000000" w:themeColor="text1"/>
        </w:rPr>
        <w:t>al</w:t>
      </w:r>
      <w:r w:rsidR="00752946" w:rsidRPr="00EE15C9">
        <w:rPr>
          <w:color w:val="000000" w:themeColor="text1"/>
        </w:rPr>
        <w:t xml:space="preserve"> activator</w:t>
      </w:r>
      <w:r w:rsidRPr="00EE15C9">
        <w:rPr>
          <w:color w:val="000000" w:themeColor="text1"/>
        </w:rPr>
        <w:t>)</w:t>
      </w:r>
      <w:r w:rsidR="00752946">
        <w:rPr>
          <w:color w:val="000000" w:themeColor="text1"/>
        </w:rPr>
        <w:t xml:space="preserve"> </w:t>
      </w:r>
      <w:r w:rsidR="009A704E">
        <w:rPr>
          <w:color w:val="000000" w:themeColor="text1"/>
        </w:rPr>
        <w:t>were also shown</w:t>
      </w:r>
      <w:r w:rsidRPr="00EE15C9">
        <w:rPr>
          <w:color w:val="000000" w:themeColor="text1"/>
        </w:rPr>
        <w:t xml:space="preserve"> to be ove</w:t>
      </w:r>
      <w:r w:rsidR="009A704E">
        <w:rPr>
          <w:color w:val="000000" w:themeColor="text1"/>
        </w:rPr>
        <w:t>r-expressed in advanced stages of melanoma</w:t>
      </w:r>
      <w:r w:rsidR="00752946">
        <w:rPr>
          <w:color w:val="000000" w:themeColor="text1"/>
        </w:rPr>
        <w:t xml:space="preserve"> </w:t>
      </w:r>
      <w:r w:rsidR="00752946" w:rsidRPr="00EE15C9">
        <w:rPr>
          <w:color w:val="000000" w:themeColor="text1"/>
        </w:rPr>
        <w:fldChar w:fldCharType="begin">
          <w:fldData xml:space="preserve">PEVuZE5vdGU+PENpdGU+PEF1dGhvcj5Lb2hvbmVuLUNvcmlzaDwvQXV0aG9yPjxZZWFyPjIwMDY8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</w:fldData>
        </w:fldChar>
      </w:r>
      <w:r w:rsidR="00752946" w:rsidRPr="00EE15C9">
        <w:rPr>
          <w:color w:val="000000" w:themeColor="text1"/>
        </w:rPr>
        <w:instrText xml:space="preserve"> ADDIN EN.CITE </w:instrText>
      </w:r>
      <w:r w:rsidR="00752946" w:rsidRPr="00EE15C9">
        <w:rPr>
          <w:color w:val="000000" w:themeColor="text1"/>
        </w:rPr>
        <w:fldChar w:fldCharType="begin">
          <w:fldData xml:space="preserve">PEVuZE5vdGU+PENpdGU+PEF1dGhvcj5Lb2hvbmVuLUNvcmlzaDwvQXV0aG9yPjxZZWFyPjIwMDY8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</w:fldData>
        </w:fldChar>
      </w:r>
      <w:r w:rsidR="00752946" w:rsidRPr="00EE15C9">
        <w:rPr>
          <w:color w:val="000000" w:themeColor="text1"/>
        </w:rPr>
        <w:instrText xml:space="preserve"> ADDIN EN.CITE.DATA </w:instrText>
      </w:r>
      <w:r w:rsidR="00752946" w:rsidRPr="00EE15C9">
        <w:rPr>
          <w:color w:val="000000" w:themeColor="text1"/>
        </w:rPr>
      </w:r>
      <w:r w:rsidR="00752946" w:rsidRPr="00EE15C9">
        <w:rPr>
          <w:color w:val="000000" w:themeColor="text1"/>
        </w:rPr>
        <w:fldChar w:fldCharType="end"/>
      </w:r>
      <w:r w:rsidR="00752946" w:rsidRPr="00EE15C9">
        <w:rPr>
          <w:color w:val="000000" w:themeColor="text1"/>
        </w:rPr>
      </w:r>
      <w:r w:rsidR="00752946" w:rsidRPr="00EE15C9">
        <w:rPr>
          <w:color w:val="000000" w:themeColor="text1"/>
        </w:rPr>
        <w:fldChar w:fldCharType="separate"/>
      </w:r>
      <w:r w:rsidR="00752946" w:rsidRPr="00EE15C9">
        <w:rPr>
          <w:color w:val="000000" w:themeColor="text1"/>
        </w:rPr>
        <w:t>(Kohonen-Corish, et al., 2006</w:t>
      </w:r>
      <w:r w:rsidR="00752946">
        <w:rPr>
          <w:color w:val="000000" w:themeColor="text1"/>
        </w:rPr>
        <w:t>;</w:t>
      </w:r>
      <w:r w:rsidR="00752946" w:rsidRPr="00EE15C9">
        <w:rPr>
          <w:color w:val="000000" w:themeColor="text1"/>
        </w:rPr>
        <w:fldChar w:fldCharType="end"/>
      </w:r>
      <w:r w:rsidR="00752946">
        <w:rPr>
          <w:color w:val="000000" w:themeColor="text1"/>
        </w:rPr>
        <w:t xml:space="preserve"> </w:t>
      </w:r>
      <w:r w:rsidR="00752946" w:rsidRPr="00EE15C9">
        <w:rPr>
          <w:color w:val="000000" w:themeColor="text1"/>
        </w:rPr>
        <w:fldChar w:fldCharType="begin"/>
      </w:r>
      <w:r w:rsidR="00752946" w:rsidRPr="00EE15C9">
        <w:rPr>
          <w:color w:val="000000" w:themeColor="text1"/>
        </w:rPr>
        <w:instrText xml:space="preserve"> ADDIN EN.CITE &lt;EndNote&gt;&lt;Cite&gt;&lt;Author&gt;Mori&lt;/Author&gt;&lt;Year&gt;2006&lt;/Year&gt;&lt;RecNum&gt;611&lt;/RecNum&gt;&lt;DisplayText&gt;(Mori, et al., 2006)&lt;/DisplayText&gt;&lt;record&gt;&lt;rec-number&gt;611&lt;/rec-number&gt;&lt;foreign-keys&gt;&lt;key app="EN" db-id="tp92zpdpevpvz1ewt26x9wfntztvffdf9za2" timestamp="1519211251"&gt;611&lt;/key&gt;&lt;/foreign-keys&gt;&lt;ref-type name="Journal Article"&gt;17&lt;/ref-type&gt;&lt;contributors&gt;&lt;authors&gt;&lt;author&gt;Mori, Takuji&lt;/author&gt;&lt;author&gt;Martinez, Steve R&lt;/author&gt;&lt;author&gt;O&amp;apos;Day, Steven J&lt;/author&gt;&lt;author&gt;Morton, Donald L&lt;/author&gt;&lt;author&gt;Umetani, Naoyuki&lt;/author&gt;&lt;author&gt;Kitago, Minoru&lt;/author&gt;&lt;author&gt;Tanemura, Atsushi&lt;/author&gt;&lt;author&gt;Nguyen, Sandy L&lt;/author&gt;&lt;author&gt;Tran, Andy N&lt;/author&gt;&lt;author&gt;Wang, He-Jing&lt;/author&gt;&lt;/authors&gt;&lt;/contributors&gt;&lt;titles&gt;&lt;title&gt;Estrogen receptor-α methylation predicts melanoma progression&lt;/title&gt;&lt;secondary-title&gt;Cancer research&lt;/secondary-title&gt;&lt;/titles&gt;&lt;periodical&gt;&lt;full-title&gt;Cancer research&lt;/full-title&gt;&lt;/periodical&gt;&lt;pages&gt;6692-6698&lt;/pages&gt;&lt;volume&gt;66&lt;/volume&gt;&lt;number&gt;13&lt;/number&gt;&lt;dates&gt;&lt;year&gt;2006&lt;/year&gt;&lt;/dates&gt;&lt;isbn&gt;0008-5472&lt;/isbn&gt;&lt;urls&gt;&lt;/urls&gt;&lt;/record&gt;&lt;/Cite&gt;&lt;/EndNote&gt;</w:instrText>
      </w:r>
      <w:r w:rsidR="00752946" w:rsidRPr="00EE15C9">
        <w:rPr>
          <w:color w:val="000000" w:themeColor="text1"/>
        </w:rPr>
        <w:fldChar w:fldCharType="separate"/>
      </w:r>
      <w:r w:rsidR="00752946" w:rsidRPr="00EE15C9">
        <w:rPr>
          <w:color w:val="000000" w:themeColor="text1"/>
        </w:rPr>
        <w:t>Mori, et al., 2006)</w:t>
      </w:r>
      <w:r w:rsidR="00752946"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 xml:space="preserve">. </w:t>
      </w:r>
    </w:p>
    <w:p w:rsidR="008B3AA9" w:rsidRDefault="009A704E" w:rsidP="00297619">
      <w:pPr>
        <w:spacing w:line="480" w:lineRule="auto"/>
        <w:ind w:firstLine="567"/>
        <w:jc w:val="both"/>
        <w:rPr>
          <w:rFonts w:eastAsia="Calibri"/>
          <w:color w:val="000000" w:themeColor="text1"/>
        </w:rPr>
      </w:pPr>
      <w:r>
        <w:rPr>
          <w:rFonts w:eastAsia="Calibri"/>
          <w:color w:val="000000" w:themeColor="text1"/>
        </w:rPr>
        <w:t xml:space="preserve">On another note, </w:t>
      </w:r>
      <w:r w:rsidR="008B3AA9" w:rsidRPr="00EE15C9">
        <w:rPr>
          <w:rFonts w:eastAsia="Calibri"/>
          <w:color w:val="000000" w:themeColor="text1"/>
        </w:rPr>
        <w:t>excessive loss of methylation is a</w:t>
      </w:r>
      <w:r>
        <w:rPr>
          <w:rFonts w:eastAsia="Calibri"/>
          <w:color w:val="000000" w:themeColor="text1"/>
        </w:rPr>
        <w:t>lso a</w:t>
      </w:r>
      <w:r w:rsidR="008B3AA9" w:rsidRPr="00EE15C9">
        <w:rPr>
          <w:rFonts w:eastAsia="Calibri"/>
          <w:color w:val="000000" w:themeColor="text1"/>
        </w:rPr>
        <w:t xml:space="preserve"> major characterist</w:t>
      </w:r>
      <w:r>
        <w:rPr>
          <w:rFonts w:eastAsia="Calibri"/>
          <w:color w:val="000000" w:themeColor="text1"/>
        </w:rPr>
        <w:t>ic of cancer development which is</w:t>
      </w:r>
      <w:r w:rsidR="008B3AA9" w:rsidRPr="00EE15C9">
        <w:rPr>
          <w:rFonts w:eastAsia="Calibri"/>
          <w:color w:val="000000" w:themeColor="text1"/>
        </w:rPr>
        <w:t xml:space="preserve"> associated with transcriptional activation </w:t>
      </w:r>
      <w:r w:rsidR="008B3AA9" w:rsidRPr="00EE15C9">
        <w:rPr>
          <w:rFonts w:eastAsia="Calibri"/>
          <w:color w:val="000000" w:themeColor="text1"/>
        </w:rPr>
        <w:fldChar w:fldCharType="begin"/>
      </w:r>
      <w:r w:rsidR="008B3AA9" w:rsidRPr="00EE15C9">
        <w:rPr>
          <w:rFonts w:eastAsia="Calibri"/>
          <w:color w:val="000000" w:themeColor="text1"/>
        </w:rPr>
        <w:instrText xml:space="preserve"> ADDIN EN.CITE &lt;EndNote&gt;&lt;Cite&gt;&lt;Author&gt;Schinke&lt;/Author&gt;&lt;Year&gt;2010&lt;/Year&gt;&lt;RecNum&gt;608&lt;/RecNum&gt;&lt;DisplayText&gt;(Schinke, et al., 2010)&lt;/DisplayText&gt;&lt;record&gt;&lt;rec-number&gt;608&lt;/rec-number&gt;&lt;foreign-keys&gt;&lt;key app="EN" db-id="tp92zpdpevpvz1ewt26x9wfntztvffdf9za2" timestamp="1519203884"&gt;608&lt;/key&gt;&lt;/foreign-keys&gt;&lt;ref-type name="Journal Article"&gt;17&lt;/ref-type&gt;&lt;contributors&gt;&lt;authors&gt;&lt;author&gt;Schinke, Carolina&lt;/author&gt;&lt;author&gt;Mo, Yongkai&lt;/author&gt;&lt;author&gt;Yu, Yiting&lt;/author&gt;&lt;author&gt;Amiri, Kathy&lt;/author&gt;&lt;author&gt;Sosman, Jeff&lt;/author&gt;&lt;author&gt;Greally, John&lt;/author&gt;&lt;author&gt;Verma, Amit&lt;/author&gt;&lt;/authors&gt;&lt;/contributors&gt;&lt;titles&gt;&lt;title&gt;Aberrant DNA methylation in malignant melanoma&lt;/title&gt;&lt;secondary-title&gt;Melanoma research&lt;/secondary-title&gt;&lt;/titles&gt;&lt;periodical&gt;&lt;full-title&gt;Melanoma research&lt;/full-title&gt;&lt;/periodical&gt;&lt;pages&gt;253&lt;/pages&gt;&lt;volume&gt;20&lt;/volume&gt;&lt;number&gt;4&lt;/number&gt;&lt;dates&gt;&lt;year&gt;2010&lt;/year&gt;&lt;/dates&gt;&lt;urls&gt;&lt;related-urls&gt;&lt;url&gt;https://www.ncbi.nlm.nih.gov/pmc/articles/PMC3026062/pdf/nihms-189983.pdf&lt;/url&gt;&lt;/related-urls&gt;&lt;/urls&gt;&lt;/record&gt;&lt;/Cite&gt;&lt;/EndNote&gt;</w:instrText>
      </w:r>
      <w:r w:rsidR="008B3AA9" w:rsidRPr="00EE15C9">
        <w:rPr>
          <w:rFonts w:eastAsia="Calibri"/>
          <w:color w:val="000000" w:themeColor="text1"/>
        </w:rPr>
        <w:fldChar w:fldCharType="separate"/>
      </w:r>
      <w:r w:rsidR="008B3AA9" w:rsidRPr="00EE15C9">
        <w:rPr>
          <w:rFonts w:eastAsia="Calibri"/>
          <w:noProof/>
          <w:color w:val="000000" w:themeColor="text1"/>
        </w:rPr>
        <w:t>(Schinke, et al., 2010)</w:t>
      </w:r>
      <w:r w:rsidR="008B3AA9" w:rsidRPr="00EE15C9">
        <w:rPr>
          <w:rFonts w:eastAsia="Calibri"/>
          <w:color w:val="000000" w:themeColor="text1"/>
        </w:rPr>
        <w:fldChar w:fldCharType="end"/>
      </w:r>
      <w:r>
        <w:rPr>
          <w:rFonts w:eastAsia="Calibri"/>
          <w:color w:val="000000" w:themeColor="text1"/>
        </w:rPr>
        <w:t>. For example, t</w:t>
      </w:r>
      <w:r w:rsidR="008B3AA9" w:rsidRPr="00EE15C9">
        <w:rPr>
          <w:rFonts w:eastAsia="Calibri"/>
          <w:color w:val="000000" w:themeColor="text1"/>
        </w:rPr>
        <w:t>he over</w:t>
      </w:r>
      <w:r w:rsidR="007C715B">
        <w:rPr>
          <w:rFonts w:eastAsia="Calibri"/>
          <w:color w:val="000000" w:themeColor="text1"/>
        </w:rPr>
        <w:t>-</w:t>
      </w:r>
      <w:r w:rsidR="008B3AA9" w:rsidRPr="00EE15C9">
        <w:rPr>
          <w:rFonts w:eastAsia="Calibri"/>
          <w:color w:val="000000" w:themeColor="text1"/>
        </w:rPr>
        <w:t>expression of t</w:t>
      </w:r>
      <w:r>
        <w:rPr>
          <w:rFonts w:eastAsia="Calibri"/>
          <w:color w:val="000000" w:themeColor="text1"/>
        </w:rPr>
        <w:t xml:space="preserve">he melanoma antigen, MAGE, </w:t>
      </w:r>
      <w:r w:rsidR="008B3AA9" w:rsidRPr="00EE15C9">
        <w:rPr>
          <w:rFonts w:eastAsia="Calibri"/>
          <w:color w:val="000000" w:themeColor="text1"/>
        </w:rPr>
        <w:t xml:space="preserve">is associated with down-regulation of DNMT1 </w:t>
      </w:r>
      <w:r w:rsidR="008B3AA9" w:rsidRPr="00EE15C9">
        <w:rPr>
          <w:rFonts w:eastAsia="Calibri"/>
          <w:color w:val="000000" w:themeColor="text1"/>
        </w:rPr>
        <w:fldChar w:fldCharType="begin"/>
      </w:r>
      <w:r w:rsidR="008B3AA9" w:rsidRPr="00EE15C9">
        <w:rPr>
          <w:rFonts w:eastAsia="Calibri"/>
          <w:color w:val="000000" w:themeColor="text1"/>
        </w:rPr>
        <w:instrText xml:space="preserve"> ADDIN EN.CITE &lt;EndNote&gt;&lt;Cite&gt;&lt;Author&gt;Loriot&lt;/Author&gt;&lt;Year&gt;2006&lt;/Year&gt;&lt;RecNum&gt;619&lt;/RecNum&gt;&lt;DisplayText&gt;(Loriot, et al., 2006; Tellez, et al., 2009)&lt;/DisplayText&gt;&lt;record&gt;&lt;rec-number&gt;619&lt;/rec-number&gt;&lt;foreign-keys&gt;&lt;key app="EN" db-id="tp92zpdpevpvz1ewt26x9wfntztvffdf9za2" timestamp="1519225235"&gt;619&lt;/key&gt;&lt;/foreign-keys&gt;&lt;ref-type name="Journal Article"&gt;17&lt;/ref-type&gt;&lt;contributors&gt;&lt;authors&gt;&lt;author&gt;Loriot, Axelle&lt;/author&gt;&lt;author&gt;De Plaen, Etienne&lt;/author&gt;&lt;author&gt;Boon, Thierry&lt;/author&gt;&lt;author&gt;De Smet, Charles&lt;/author&gt;&lt;/authors&gt;&lt;/contributors&gt;&lt;titles&gt;&lt;title&gt;Transient down-regulation of DNMT1 methyltransferase leads to activation and stable hypomethylation of MAGE-A1 in melanoma cells&lt;/title&gt;&lt;secondary-title&gt;Journal of Biological Chemistry&lt;/secondary-title&gt;&lt;/titles&gt;&lt;periodical&gt;&lt;full-title&gt;Journal of Biological Chemistry&lt;/full-title&gt;&lt;/periodical&gt;&lt;pages&gt;10118-10126&lt;/pages&gt;&lt;volume&gt;281&lt;/volume&gt;&lt;number&gt;15&lt;/number&gt;&lt;dates&gt;&lt;year&gt;2006&lt;/year&gt;&lt;/dates&gt;&lt;isbn&gt;0021-9258&lt;/isbn&gt;&lt;urls&gt;&lt;/urls&gt;&lt;/record&gt;&lt;/Cite&gt;&lt;Cite&gt;&lt;Author&gt;Tellez&lt;/Author&gt;&lt;Year&gt;2009&lt;/Year&gt;&lt;RecNum&gt;614&lt;/RecNum&gt;&lt;record&gt;&lt;rec-number&gt;614&lt;/rec-number&gt;&lt;foreign-keys&gt;&lt;key app="EN" db-id="tp92zpdpevpvz1ewt26x9wfntztvffdf9za2" timestamp="1519215286"&gt;614&lt;/key&gt;&lt;/foreign-keys&gt;&lt;ref-type name="Journal Article"&gt;17&lt;/ref-type&gt;&lt;contributors&gt;&lt;authors&gt;&lt;author&gt;Tellez, Carmen S&lt;/author&gt;&lt;author&gt;Shen, Lanlan&lt;/author&gt;&lt;author&gt;Estécio, Marcos RH&lt;/author&gt;&lt;author&gt;Jelinek, Jaroslav&lt;/author&gt;&lt;author&gt;Gershenwald, Jeffrey E&lt;/author&gt;&lt;author&gt;Issa, Jean-Pierre J&lt;/author&gt;&lt;/authors&gt;&lt;/contributors&gt;&lt;titles&gt;&lt;title&gt;CpG island methylation profiling in human melanoma cell lines&lt;/title&gt;&lt;secondary-title&gt;Melanoma research&lt;/secondary-title&gt;&lt;/titles&gt;&lt;periodical&gt;&lt;full-title&gt;Melanoma research&lt;/full-title&gt;&lt;/periodical&gt;&lt;pages&gt;146-155&lt;/pages&gt;&lt;volume&gt;19&lt;/volume&gt;&lt;number&gt;3&lt;/number&gt;&lt;dates&gt;&lt;year&gt;2009&lt;/year&gt;&lt;/dates&gt;&lt;isbn&gt;0960-8931&lt;/isbn&gt;&lt;urls&gt;&lt;related-urls&gt;&lt;url&gt;https://insights.ovid.com/pubmed?pmid=19441164&lt;/url&gt;&lt;/related-urls&gt;&lt;/urls&gt;&lt;/record&gt;&lt;/Cite&gt;&lt;/EndNote&gt;</w:instrText>
      </w:r>
      <w:r w:rsidR="008B3AA9" w:rsidRPr="00EE15C9">
        <w:rPr>
          <w:rFonts w:eastAsia="Calibri"/>
          <w:color w:val="000000" w:themeColor="text1"/>
        </w:rPr>
        <w:fldChar w:fldCharType="separate"/>
      </w:r>
      <w:r w:rsidR="008B3AA9" w:rsidRPr="00EE15C9">
        <w:rPr>
          <w:rFonts w:eastAsia="Calibri"/>
          <w:noProof/>
          <w:color w:val="000000" w:themeColor="text1"/>
        </w:rPr>
        <w:t>(Loriot, et al., 2006; Tellez, et al., 2009)</w:t>
      </w:r>
      <w:r w:rsidR="008B3AA9" w:rsidRPr="00EE15C9">
        <w:rPr>
          <w:rFonts w:eastAsia="Calibri"/>
          <w:color w:val="000000" w:themeColor="text1"/>
        </w:rPr>
        <w:fldChar w:fldCharType="end"/>
      </w:r>
      <w:r w:rsidR="008B3AA9" w:rsidRPr="00EE15C9">
        <w:rPr>
          <w:rFonts w:eastAsia="Calibri"/>
          <w:color w:val="000000" w:themeColor="text1"/>
        </w:rPr>
        <w:t xml:space="preserve">. Recently, an important role in malignant transformation has been proposed for </w:t>
      </w:r>
      <w:r>
        <w:rPr>
          <w:rFonts w:eastAsia="Calibri"/>
          <w:color w:val="000000" w:themeColor="text1"/>
        </w:rPr>
        <w:t xml:space="preserve">5-hydroxy-methylcytosine (5hmC) which is the product from the oxidation of </w:t>
      </w:r>
      <w:r w:rsidR="00F70160">
        <w:rPr>
          <w:rFonts w:eastAsia="Calibri"/>
          <w:color w:val="000000" w:themeColor="text1"/>
        </w:rPr>
        <w:t>5mC</w:t>
      </w:r>
      <w:r w:rsidR="0062199D">
        <w:rPr>
          <w:rFonts w:eastAsia="Calibri"/>
          <w:color w:val="000000" w:themeColor="text1"/>
        </w:rPr>
        <w:t xml:space="preserve"> by the Ten-E</w:t>
      </w:r>
      <w:r w:rsidR="008B3AA9" w:rsidRPr="00EE15C9">
        <w:rPr>
          <w:rFonts w:eastAsia="Calibri"/>
          <w:color w:val="000000" w:themeColor="text1"/>
        </w:rPr>
        <w:t xml:space="preserve">leven </w:t>
      </w:r>
      <w:r w:rsidR="0062199D">
        <w:rPr>
          <w:rFonts w:eastAsia="Calibri"/>
          <w:color w:val="000000" w:themeColor="text1"/>
        </w:rPr>
        <w:t>T</w:t>
      </w:r>
      <w:r>
        <w:rPr>
          <w:rFonts w:eastAsia="Calibri"/>
          <w:color w:val="000000" w:themeColor="text1"/>
        </w:rPr>
        <w:t xml:space="preserve">ranslocation </w:t>
      </w:r>
      <w:r w:rsidRPr="00EE15C9">
        <w:rPr>
          <w:rFonts w:eastAsia="Calibri"/>
          <w:color w:val="000000" w:themeColor="text1"/>
        </w:rPr>
        <w:t>(TET</w:t>
      </w:r>
      <w:r>
        <w:rPr>
          <w:rFonts w:eastAsia="Calibri"/>
          <w:color w:val="000000" w:themeColor="text1"/>
        </w:rPr>
        <w:t>) family proteins</w:t>
      </w:r>
      <w:r w:rsidR="008B3AA9" w:rsidRPr="00EE15C9">
        <w:rPr>
          <w:rFonts w:eastAsia="Calibri"/>
          <w:color w:val="000000" w:themeColor="text1"/>
        </w:rPr>
        <w:t xml:space="preserve"> during the active de</w:t>
      </w:r>
      <w:r w:rsidR="00C31E00">
        <w:rPr>
          <w:rFonts w:eastAsia="Calibri"/>
          <w:color w:val="000000" w:themeColor="text1"/>
        </w:rPr>
        <w:t>-</w:t>
      </w:r>
      <w:r w:rsidR="008B3AA9" w:rsidRPr="00EE15C9">
        <w:rPr>
          <w:rFonts w:eastAsia="Calibri"/>
          <w:color w:val="000000" w:themeColor="text1"/>
        </w:rPr>
        <w:t xml:space="preserve">methylation process </w:t>
      </w:r>
      <w:r w:rsidR="008B3AA9" w:rsidRPr="00EE15C9">
        <w:rPr>
          <w:rFonts w:eastAsia="Calibri"/>
          <w:color w:val="000000" w:themeColor="text1"/>
        </w:rPr>
        <w:fldChar w:fldCharType="begin"/>
      </w:r>
      <w:r w:rsidR="008B3AA9" w:rsidRPr="00EE15C9">
        <w:rPr>
          <w:rFonts w:eastAsia="Calibri"/>
          <w:color w:val="000000" w:themeColor="text1"/>
        </w:rPr>
        <w:instrText xml:space="preserve"> ADDIN EN.CITE &lt;EndNote&gt;&lt;Cite&gt;&lt;Author&gt;Fu&lt;/Author&gt;&lt;Year&gt;2017&lt;/Year&gt;&lt;RecNum&gt;539&lt;/RecNum&gt;&lt;DisplayText&gt;(Fu, et al., 2017)&lt;/DisplayText&gt;&lt;record&gt;&lt;rec-number&gt;539&lt;/rec-number&gt;&lt;foreign-keys&gt;&lt;key app="EN" db-id="tp92zpdpevpvz1ewt26x9wfntztvffdf9za2" timestamp="1517591358"&gt;539&lt;/key&gt;&lt;/foreign-keys&gt;&lt;ref-type name="Journal Article"&gt;17&lt;/ref-type&gt;&lt;contributors&gt;&lt;authors&gt;&lt;author&gt;Fu, S.&lt;/author&gt;&lt;author&gt;Wu, H.&lt;/author&gt;&lt;author&gt;Zhang, H.&lt;/author&gt;&lt;author&gt;Lian, C. G.&lt;/author&gt;&lt;author&gt;Lu, Q.&lt;/author&gt;&lt;/authors&gt;&lt;/contributors&gt;&lt;auth-address&gt;Department of Dermatology, Second Xiangya Hospital, Central South University, Hunan Key Laboratory of Medical Epigenomics, Changsha, Hunan, China.&amp;#xD;Program in Dermatopathology, Department of Pathology, Brigham and Women&amp;apos;s Hospital, Harvard Medical School, Boston, MA, USA.&lt;/auth-address&gt;&lt;titles&gt;&lt;title&gt;DNA methylation/hydroxymethylation in melanoma&lt;/title&gt;&lt;secondary-title&gt;Oncotarget&lt;/secondary-title&gt;&lt;alt-title&gt;Oncotarget&lt;/alt-title&gt;&lt;/titles&gt;&lt;periodical&gt;&lt;full-title&gt;Oncotarget&lt;/full-title&gt;&lt;/periodical&gt;&lt;alt-periodical&gt;&lt;full-title&gt;Oncotarget&lt;/full-title&gt;&lt;/alt-periodical&gt;&lt;pages&gt;78163-78173&lt;/pages&gt;&lt;volume&gt;8&lt;/volume&gt;&lt;number&gt;44&lt;/number&gt;&lt;edition&gt;2017/11/05&lt;/edition&gt;&lt;keywords&gt;&lt;keyword&gt;5-hmC&lt;/keyword&gt;&lt;keyword&gt;5-mC&lt;/keyword&gt;&lt;keyword&gt;Tet&lt;/keyword&gt;&lt;keyword&gt;epigenetic therapy&lt;/keyword&gt;&lt;keyword&gt;melanoma&lt;/keyword&gt;&lt;/keywords&gt;&lt;dates&gt;&lt;year&gt;2017&lt;/year&gt;&lt;pub-dates&gt;&lt;date&gt;Sep 29&lt;/date&gt;&lt;/pub-dates&gt;&lt;/dates&gt;&lt;isbn&gt;1949-2553&lt;/isbn&gt;&lt;accession-num&gt;29100458&lt;/accession-num&gt;&lt;urls&gt;&lt;/urls&gt;&lt;custom2&gt;PMC5652847&lt;/custom2&gt;&lt;electronic-resource-num&gt;10.18632/oncotarget.18293&lt;/electronic-resource-num&gt;&lt;remote-database-provider&gt;NLM&lt;/remote-database-provider&gt;&lt;language&gt;eng&lt;/language&gt;&lt;/record&gt;&lt;/Cite&gt;&lt;/EndNote&gt;</w:instrText>
      </w:r>
      <w:r w:rsidR="008B3AA9" w:rsidRPr="00EE15C9">
        <w:rPr>
          <w:rFonts w:eastAsia="Calibri"/>
          <w:color w:val="000000" w:themeColor="text1"/>
        </w:rPr>
        <w:fldChar w:fldCharType="separate"/>
      </w:r>
      <w:r w:rsidR="008B3AA9" w:rsidRPr="00EE15C9">
        <w:rPr>
          <w:rFonts w:eastAsia="Calibri"/>
          <w:noProof/>
          <w:color w:val="000000" w:themeColor="text1"/>
        </w:rPr>
        <w:t>(Fu, et al., 2017)</w:t>
      </w:r>
      <w:r w:rsidR="008B3AA9" w:rsidRPr="00EE15C9">
        <w:rPr>
          <w:rFonts w:eastAsia="Calibri"/>
          <w:color w:val="000000" w:themeColor="text1"/>
        </w:rPr>
        <w:fldChar w:fldCharType="end"/>
      </w:r>
      <w:r w:rsidR="008B3AA9" w:rsidRPr="00EE15C9">
        <w:rPr>
          <w:rFonts w:eastAsia="Calibri"/>
          <w:color w:val="000000" w:themeColor="text1"/>
        </w:rPr>
        <w:t>. Reduced levels of 5hmC have been iden</w:t>
      </w:r>
      <w:r>
        <w:rPr>
          <w:rFonts w:eastAsia="Calibri"/>
          <w:color w:val="000000" w:themeColor="text1"/>
        </w:rPr>
        <w:t>tified in melanom</w:t>
      </w:r>
      <w:r w:rsidR="0062199D">
        <w:rPr>
          <w:rFonts w:eastAsia="Calibri"/>
          <w:color w:val="000000" w:themeColor="text1"/>
        </w:rPr>
        <w:t xml:space="preserve">a samples possibly suggesting </w:t>
      </w:r>
      <w:r w:rsidR="008B3AA9" w:rsidRPr="00EE15C9">
        <w:rPr>
          <w:rFonts w:eastAsia="Calibri"/>
          <w:color w:val="000000" w:themeColor="text1"/>
        </w:rPr>
        <w:t>an important diagnos</w:t>
      </w:r>
      <w:r w:rsidR="0002531E">
        <w:rPr>
          <w:rFonts w:eastAsia="Calibri"/>
          <w:color w:val="000000" w:themeColor="text1"/>
        </w:rPr>
        <w:t xml:space="preserve">tic and prognostic value. </w:t>
      </w:r>
      <w:r w:rsidR="008B3AA9" w:rsidRPr="00EE15C9">
        <w:rPr>
          <w:rFonts w:eastAsia="Calibri"/>
          <w:color w:val="000000" w:themeColor="text1"/>
        </w:rPr>
        <w:t>Although the exact mechanism is not yet fully understood, it has been propose</w:t>
      </w:r>
      <w:r w:rsidR="0062199D">
        <w:rPr>
          <w:rFonts w:eastAsia="Calibri"/>
          <w:color w:val="000000" w:themeColor="text1"/>
        </w:rPr>
        <w:t xml:space="preserve">d that </w:t>
      </w:r>
      <w:r w:rsidR="007C715B">
        <w:rPr>
          <w:rFonts w:eastAsia="Calibri"/>
          <w:color w:val="000000" w:themeColor="text1"/>
        </w:rPr>
        <w:t>decreased expression of isocitrate d</w:t>
      </w:r>
      <w:r w:rsidR="008B3AA9" w:rsidRPr="00EE15C9">
        <w:rPr>
          <w:rFonts w:eastAsia="Calibri"/>
          <w:color w:val="000000" w:themeColor="text1"/>
        </w:rPr>
        <w:t>ehydrogenase 2 (IDH2) and TET proteins might contribute to the observed loss of 5hmC in melanoma</w:t>
      </w:r>
      <w:r w:rsidR="0062199D">
        <w:rPr>
          <w:rFonts w:eastAsia="Calibri"/>
          <w:color w:val="000000" w:themeColor="text1"/>
        </w:rPr>
        <w:t xml:space="preserve"> pathogenesis</w:t>
      </w:r>
      <w:r w:rsidR="00375B6A" w:rsidRPr="00EE15C9">
        <w:rPr>
          <w:rFonts w:eastAsia="Calibri"/>
          <w:color w:val="000000" w:themeColor="text1"/>
        </w:rPr>
        <w:t xml:space="preserve"> </w:t>
      </w:r>
      <w:r w:rsidR="00375B6A" w:rsidRPr="00EE15C9">
        <w:rPr>
          <w:rFonts w:eastAsia="Calibri"/>
          <w:color w:val="000000" w:themeColor="text1"/>
        </w:rPr>
        <w:fldChar w:fldCharType="begin"/>
      </w:r>
      <w:r w:rsidR="000C539B">
        <w:rPr>
          <w:rFonts w:eastAsia="Calibri"/>
          <w:color w:val="000000" w:themeColor="text1"/>
        </w:rPr>
        <w:instrText xml:space="preserve"> ADDIN EN.CITE &lt;EndNote&gt;&lt;Cite&gt;&lt;Author&gt;Lian&lt;/Author&gt;&lt;Year&gt;2012&lt;/Year&gt;&lt;RecNum&gt;620&lt;/RecNum&gt;&lt;DisplayText&gt;(Lian, et al., 2012)&lt;/DisplayText&gt;&lt;record&gt;&lt;rec-number&gt;620&lt;/rec-number&gt;&lt;foreign-keys&gt;&lt;key app="EN" db-id="tp92zpdpevpvz1ewt26x9wfntztvffdf9za2" timestamp="1519228130"&gt;620&lt;/key&gt;&lt;/foreign-keys&gt;&lt;ref-type name="Journal Article"&gt;17&lt;/ref-type&gt;&lt;contributors&gt;&lt;authors&gt;&lt;author&gt;Lian, Christine Guo&lt;/author&gt;&lt;author&gt;Xu, Yufei&lt;/author&gt;&lt;author&gt;Ceol, Craig&lt;/author&gt;&lt;author&gt;Wu, Feizhen&lt;/author&gt;&lt;author&gt;Larson, Allison&lt;/author&gt;&lt;author&gt;Dresser, Karen&lt;/author&gt;&lt;author&gt;Xu, Wenqi&lt;/author&gt;&lt;author&gt;Tan, Li&lt;/author&gt;&lt;author&gt;Hu, Yeguang&lt;/author&gt;&lt;author&gt;Zhan, Qian&lt;/author&gt;&lt;author&gt;Lee, Chung-wei&lt;/author&gt;&lt;author&gt;Hu, Di&lt;/author&gt;&lt;author&gt;Lian, Bill Q&lt;/author&gt;&lt;author&gt;Kleffel, Sonja&lt;/author&gt;&lt;author&gt;Yang, Yijun&lt;/author&gt;&lt;author&gt;Neiswender, James&lt;/author&gt;&lt;author&gt;Khorasani, Abraham J&lt;/author&gt;&lt;author&gt;Fang, Rui&lt;/author&gt;&lt;author&gt;Lezcano, Cecilia&lt;/author&gt;&lt;author&gt;Duncan, Lyn M&lt;/author&gt;&lt;author&gt;Scolyer, Richard A&lt;/author&gt;&lt;author&gt;Thompson, John F&lt;/author&gt;&lt;author&gt;Kakavand, Hojabr&lt;/author&gt;&lt;author&gt;Houvras, Yariv&lt;/author&gt;&lt;author&gt;Zon, Leonard I&lt;/author&gt;&lt;author&gt;Mihm, Martin C&lt;/author&gt;&lt;author&gt;Kaiser, Ursula B&lt;/author&gt;&lt;author&gt;Schatton, Tobias&lt;/author&gt;&lt;author&gt;Woda, Bruce A&lt;/author&gt;&lt;author&gt;Murphy, George F&lt;/author&gt;&lt;author&gt;Shi, Yujiang G&lt;/author&gt;&lt;/authors&gt;&lt;/contributors&gt;&lt;titles&gt;&lt;title&gt;Loss of 5-Hydroxymethylcytosine Is an Epigenetic Hallmark of Melanoma&lt;/title&gt;&lt;secondary-title&gt;Cell&lt;/secondary-title&gt;&lt;/titles&gt;&lt;periodical&gt;&lt;full-title&gt;Cell&lt;/full-title&gt;&lt;/periodical&gt;&lt;pages&gt;1135-1146&lt;/pages&gt;&lt;volume&gt;150&lt;/volume&gt;&lt;number&gt;6&lt;/number&gt;&lt;dates&gt;&lt;year&gt;2012&lt;/year&gt;&lt;pub-dates&gt;&lt;date&gt;2012/09/14/&lt;/date&gt;&lt;/pub-dates&gt;&lt;/dates&gt;&lt;isbn&gt;0092-8674&lt;/isbn&gt;&lt;urls&gt;&lt;related-urls&gt;&lt;url&gt;http://www.sciencedirect.com/science/article/pii/S0092867412010124&lt;/url&gt;&lt;url&gt;https://www.ncbi.nlm.nih.gov/pmc/articles/PMC3770275/pdf/nihms502983.pdf&lt;/url&gt;&lt;/related-urls&gt;&lt;/urls&gt;&lt;electronic-resource-num&gt;https://doi.org/10.1016/j.cell.2012.07.033&lt;/electronic-resource-num&gt;&lt;/record&gt;&lt;/Cite&gt;&lt;/EndNote&gt;</w:instrText>
      </w:r>
      <w:r w:rsidR="00375B6A" w:rsidRPr="00EE15C9">
        <w:rPr>
          <w:rFonts w:eastAsia="Calibri"/>
          <w:color w:val="000000" w:themeColor="text1"/>
        </w:rPr>
        <w:fldChar w:fldCharType="separate"/>
      </w:r>
      <w:r w:rsidR="00375B6A" w:rsidRPr="00EE15C9">
        <w:rPr>
          <w:rFonts w:eastAsia="Calibri"/>
          <w:noProof/>
          <w:color w:val="000000" w:themeColor="text1"/>
        </w:rPr>
        <w:t>(Lian, et al., 2012)</w:t>
      </w:r>
      <w:r w:rsidR="00375B6A" w:rsidRPr="00EE15C9">
        <w:rPr>
          <w:rFonts w:eastAsia="Calibri"/>
          <w:color w:val="000000" w:themeColor="text1"/>
        </w:rPr>
        <w:fldChar w:fldCharType="end"/>
      </w:r>
      <w:r w:rsidR="008B3AA9" w:rsidRPr="00EE15C9">
        <w:rPr>
          <w:rFonts w:eastAsia="Calibri"/>
          <w:color w:val="000000" w:themeColor="text1"/>
        </w:rPr>
        <w:t xml:space="preserve">. </w:t>
      </w:r>
    </w:p>
    <w:p w:rsidR="00620CDB" w:rsidRPr="00EE15C9" w:rsidRDefault="00620CDB" w:rsidP="00297619">
      <w:pPr>
        <w:spacing w:line="480" w:lineRule="auto"/>
        <w:jc w:val="both"/>
        <w:rPr>
          <w:rFonts w:eastAsia="Calibri"/>
          <w:color w:val="000000" w:themeColor="text1"/>
        </w:rPr>
      </w:pPr>
    </w:p>
    <w:p w:rsidR="0083730F" w:rsidRPr="00C67D75" w:rsidRDefault="008B3AA9" w:rsidP="00297619">
      <w:pPr>
        <w:pStyle w:val="Heading1"/>
        <w:numPr>
          <w:ilvl w:val="2"/>
          <w:numId w:val="6"/>
        </w:numPr>
        <w:spacing w:before="0" w:line="480" w:lineRule="auto"/>
        <w:ind w:left="567" w:hanging="567"/>
        <w:jc w:val="both"/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</w:pPr>
      <w:bookmarkStart w:id="16" w:name="_Toc511334872"/>
      <w:r w:rsidRPr="00C67D75"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  <w:t>Histone modifications and skin cancer</w:t>
      </w:r>
      <w:bookmarkEnd w:id="16"/>
    </w:p>
    <w:p w:rsidR="008B3AA9" w:rsidRPr="00A81B33" w:rsidRDefault="008B3AA9" w:rsidP="00A81B33">
      <w:pPr>
        <w:spacing w:line="480" w:lineRule="auto"/>
        <w:ind w:firstLine="567"/>
        <w:jc w:val="both"/>
        <w:rPr>
          <w:rFonts w:eastAsia="Calibri"/>
          <w:color w:val="000000" w:themeColor="text1"/>
        </w:rPr>
      </w:pPr>
      <w:r w:rsidRPr="00EE15C9">
        <w:rPr>
          <w:rFonts w:eastAsia="Calibri"/>
          <w:color w:val="000000" w:themeColor="text1"/>
        </w:rPr>
        <w:t xml:space="preserve">Modifications on </w:t>
      </w:r>
      <w:r w:rsidR="00997926">
        <w:rPr>
          <w:rFonts w:eastAsia="Calibri"/>
          <w:color w:val="000000" w:themeColor="text1"/>
        </w:rPr>
        <w:t xml:space="preserve">the </w:t>
      </w:r>
      <w:r w:rsidRPr="00EE15C9">
        <w:rPr>
          <w:rFonts w:eastAsia="Calibri"/>
          <w:color w:val="000000" w:themeColor="text1"/>
        </w:rPr>
        <w:t>histone</w:t>
      </w:r>
      <w:r w:rsidR="00ED5AF6">
        <w:rPr>
          <w:rFonts w:eastAsia="Calibri"/>
          <w:color w:val="000000" w:themeColor="text1"/>
        </w:rPr>
        <w:t xml:space="preserve"> epigenetic landscape have </w:t>
      </w:r>
      <w:r w:rsidRPr="00EE15C9">
        <w:rPr>
          <w:rFonts w:eastAsia="Calibri"/>
          <w:color w:val="000000" w:themeColor="text1"/>
        </w:rPr>
        <w:t xml:space="preserve">been </w:t>
      </w:r>
      <w:r w:rsidR="00ED5AF6">
        <w:rPr>
          <w:rFonts w:eastAsia="Calibri"/>
          <w:color w:val="000000" w:themeColor="text1"/>
        </w:rPr>
        <w:t xml:space="preserve">observed and studied </w:t>
      </w:r>
      <w:r w:rsidRPr="00EE15C9">
        <w:rPr>
          <w:rFonts w:eastAsia="Calibri"/>
          <w:color w:val="000000" w:themeColor="text1"/>
        </w:rPr>
        <w:t>in the context of malignant melanoma</w:t>
      </w:r>
      <w:r w:rsidR="00ED5AF6">
        <w:rPr>
          <w:rFonts w:eastAsia="Calibri"/>
          <w:color w:val="000000" w:themeColor="text1"/>
        </w:rPr>
        <w:t xml:space="preserve"> development</w:t>
      </w:r>
      <w:r w:rsidRPr="00EE15C9">
        <w:rPr>
          <w:rFonts w:eastAsia="Calibri"/>
          <w:color w:val="000000" w:themeColor="text1"/>
        </w:rPr>
        <w:t xml:space="preserve"> </w:t>
      </w:r>
      <w:r w:rsidRPr="00EE15C9">
        <w:rPr>
          <w:rFonts w:eastAsia="Calibri"/>
          <w:color w:val="000000" w:themeColor="text1"/>
        </w:rPr>
        <w:fldChar w:fldCharType="begin"/>
      </w:r>
      <w:r w:rsidRPr="00EE15C9">
        <w:rPr>
          <w:rFonts w:eastAsia="Calibri"/>
          <w:color w:val="000000" w:themeColor="text1"/>
        </w:rPr>
        <w:instrText xml:space="preserve"> ADDIN EN.CITE &lt;EndNote&gt;&lt;Cite&gt;&lt;Author&gt;Saha&lt;/Author&gt;&lt;Year&gt;2013&lt;/Year&gt;&lt;RecNum&gt;538&lt;/RecNum&gt;&lt;DisplayText&gt;(Kamalika Saha, et al., 2013)&lt;/DisplayText&gt;&lt;record&gt;&lt;rec-number&gt;538&lt;/rec-number&gt;&lt;foreign-keys&gt;&lt;key app="EN" db-id="tp92zpdpevpvz1ewt26x9wfntztvffdf9za2" timestamp="1517590788"&gt;538&lt;/key&gt;&lt;/foreign-keys&gt;&lt;ref-type name="Journal Article"&gt;17&lt;/ref-type&gt;&lt;contributors&gt;&lt;authors&gt;&lt;author&gt;Saha, Kamalika&lt;/author&gt;&lt;author&gt;Hornyak, Thomas J.&lt;/author&gt;&lt;author&gt;Eckert, Richard L.&lt;/author&gt;&lt;/authors&gt;&lt;/contributors&gt;&lt;titles&gt;&lt;title&gt;Epigenetic Cancer Prevention Mechanisms in Skin Cancer&lt;/title&gt;&lt;secondary-title&gt;The AAPS Journal&lt;/secondary-title&gt;&lt;/titles&gt;&lt;periodical&gt;&lt;full-title&gt;The AAPS journal&lt;/full-title&gt;&lt;/periodical&gt;&lt;pages&gt;1064-1071&lt;/pages&gt;&lt;volume&gt;15&lt;/volume&gt;&lt;number&gt;4&lt;/number&gt;&lt;dates&gt;&lt;year&gt;2013&lt;/year&gt;&lt;pub-dates&gt;&lt;date&gt;October 01&lt;/date&gt;&lt;/pub-dates&gt;&lt;/dates&gt;&lt;isbn&gt;1550-7416&lt;/isbn&gt;&lt;label&gt;Saha2013&lt;/label&gt;&lt;work-type&gt;journal article&lt;/work-type&gt;&lt;urls&gt;&lt;related-urls&gt;&lt;url&gt;https://doi.org/10.1208/s12248-013-9513-3&lt;/url&gt;&lt;/related-urls&gt;&lt;/urls&gt;&lt;electronic-resource-num&gt;10.1208/s12248-013-9513-3&lt;/electronic-resource-num&gt;&lt;/record&gt;&lt;/Cite&gt;&lt;/EndNote&gt;</w:instrText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(Kamalika Saha, et al., 2013)</w:t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  <w:t>. In general, genome-wide hypo-acetylation is the most common ob</w:t>
      </w:r>
      <w:r w:rsidR="00D629C5">
        <w:rPr>
          <w:rFonts w:eastAsia="Calibri"/>
          <w:color w:val="000000" w:themeColor="text1"/>
        </w:rPr>
        <w:t>served modification in melanoma</w:t>
      </w:r>
      <w:r w:rsidRPr="00EE15C9">
        <w:rPr>
          <w:rFonts w:eastAsia="Calibri"/>
          <w:color w:val="000000" w:themeColor="text1"/>
        </w:rPr>
        <w:t xml:space="preserve"> resulting in the repression of tumour-associated gene expression </w: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2YW4gZGVuIEh1cms8L0F1dGhvcj48WWVhcj4yMDEyPC9Z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</w:fldData>
        </w:fldChar>
      </w:r>
      <w:r w:rsidRPr="00EE15C9">
        <w:rPr>
          <w:rFonts w:eastAsia="Calibri"/>
          <w:color w:val="000000" w:themeColor="text1"/>
        </w:rPr>
        <w:instrText xml:space="preserve"> ADDIN EN.CITE </w:instrTex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2YW4gZGVuIEh1cms8L0F1dGhvcj48WWVhcj4yMDEyPC9Z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</w:fldData>
        </w:fldChar>
      </w:r>
      <w:r w:rsidRPr="00EE15C9">
        <w:rPr>
          <w:rFonts w:eastAsia="Calibri"/>
          <w:color w:val="000000" w:themeColor="text1"/>
        </w:rPr>
        <w:instrText xml:space="preserve"> ADDIN EN.CITE.DATA </w:instrText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separate"/>
      </w:r>
      <w:r w:rsidR="00A81B33">
        <w:rPr>
          <w:rFonts w:eastAsia="Calibri"/>
          <w:noProof/>
          <w:color w:val="000000" w:themeColor="text1"/>
        </w:rPr>
        <w:t>(</w:t>
      </w:r>
      <w:r w:rsidRPr="00EE15C9">
        <w:rPr>
          <w:rFonts w:eastAsia="Calibri"/>
          <w:noProof/>
          <w:color w:val="000000" w:themeColor="text1"/>
        </w:rPr>
        <w:t>Sarkar, et al., 2015; van den Hurk, et al., 2012)</w:t>
      </w:r>
      <w:r w:rsidRPr="00EE15C9">
        <w:rPr>
          <w:rFonts w:eastAsia="Calibri"/>
          <w:color w:val="000000" w:themeColor="text1"/>
        </w:rPr>
        <w:fldChar w:fldCharType="end"/>
      </w:r>
      <w:r w:rsidR="00C5615E">
        <w:rPr>
          <w:rFonts w:eastAsia="Calibri"/>
          <w:color w:val="000000" w:themeColor="text1"/>
        </w:rPr>
        <w:t>. For examp</w:t>
      </w:r>
      <w:r w:rsidR="00A81B33">
        <w:rPr>
          <w:rFonts w:eastAsia="Calibri"/>
          <w:color w:val="000000" w:themeColor="text1"/>
        </w:rPr>
        <w:t xml:space="preserve">le, decreased acetylation </w:t>
      </w:r>
      <w:r w:rsidR="00C5615E">
        <w:rPr>
          <w:rFonts w:eastAsia="Calibri"/>
          <w:color w:val="000000" w:themeColor="text1"/>
        </w:rPr>
        <w:t>of</w:t>
      </w:r>
      <w:r w:rsidRPr="00EE15C9">
        <w:rPr>
          <w:color w:val="000000" w:themeColor="text1"/>
        </w:rPr>
        <w:t xml:space="preserve"> </w:t>
      </w:r>
      <w:r w:rsidRPr="00C5615E">
        <w:rPr>
          <w:rFonts w:eastAsia="Calibri"/>
          <w:i/>
          <w:color w:val="000000" w:themeColor="text1"/>
        </w:rPr>
        <w:t>CDKN1A</w:t>
      </w:r>
      <w:r w:rsidR="00A81B33">
        <w:rPr>
          <w:rFonts w:eastAsia="Calibri"/>
          <w:color w:val="000000" w:themeColor="text1"/>
        </w:rPr>
        <w:t xml:space="preserve"> is linked to</w:t>
      </w:r>
      <w:r w:rsidRPr="00EE15C9">
        <w:rPr>
          <w:rFonts w:eastAsia="Calibri"/>
          <w:color w:val="000000" w:themeColor="text1"/>
        </w:rPr>
        <w:t xml:space="preserve"> up</w:t>
      </w:r>
      <w:r w:rsidR="00D629C5">
        <w:rPr>
          <w:rFonts w:eastAsia="Calibri"/>
          <w:color w:val="000000" w:themeColor="text1"/>
        </w:rPr>
        <w:t>-</w:t>
      </w:r>
      <w:r w:rsidRPr="00EE15C9">
        <w:rPr>
          <w:rFonts w:eastAsia="Calibri"/>
          <w:color w:val="000000" w:themeColor="text1"/>
        </w:rPr>
        <w:t xml:space="preserve">regulation of </w:t>
      </w:r>
      <w:r w:rsidRPr="00350BE0">
        <w:rPr>
          <w:rFonts w:eastAsia="Calibri"/>
          <w:i/>
          <w:color w:val="000000" w:themeColor="text1"/>
        </w:rPr>
        <w:t>p21</w:t>
      </w:r>
      <w:r w:rsidRPr="00350BE0">
        <w:rPr>
          <w:rFonts w:eastAsia="Calibri"/>
          <w:i/>
          <w:color w:val="000000" w:themeColor="text1"/>
          <w:vertAlign w:val="superscript"/>
        </w:rPr>
        <w:t>Cip1</w:t>
      </w:r>
      <w:r w:rsidRPr="00350BE0">
        <w:rPr>
          <w:rFonts w:eastAsia="Calibri"/>
          <w:color w:val="000000" w:themeColor="text1"/>
          <w:vertAlign w:val="superscript"/>
        </w:rPr>
        <w:t xml:space="preserve"> </w:t>
      </w:r>
      <w:r w:rsidRPr="00EE15C9">
        <w:rPr>
          <w:rFonts w:eastAsia="Calibri"/>
          <w:color w:val="000000" w:themeColor="text1"/>
        </w:rPr>
        <w:t>cy</w:t>
      </w:r>
      <w:r w:rsidR="00D629C5">
        <w:rPr>
          <w:rFonts w:eastAsia="Calibri"/>
          <w:color w:val="000000" w:themeColor="text1"/>
        </w:rPr>
        <w:t>clin-dependent kinase inhibitor</w:t>
      </w:r>
      <w:r w:rsidRPr="00EE15C9">
        <w:rPr>
          <w:rFonts w:eastAsia="Calibri"/>
          <w:color w:val="000000" w:themeColor="text1"/>
        </w:rPr>
        <w:t>. A</w:t>
      </w:r>
      <w:r w:rsidR="00D629C5">
        <w:rPr>
          <w:rFonts w:eastAsia="Calibri"/>
          <w:color w:val="000000" w:themeColor="text1"/>
        </w:rPr>
        <w:t>lso, during melanogenesis, a</w:t>
      </w:r>
      <w:r w:rsidRPr="00EE15C9">
        <w:rPr>
          <w:rFonts w:eastAsia="Calibri"/>
          <w:color w:val="000000" w:themeColor="text1"/>
        </w:rPr>
        <w:t xml:space="preserve">berrant </w:t>
      </w:r>
      <w:r w:rsidR="00D629C5">
        <w:rPr>
          <w:rFonts w:eastAsia="Calibri"/>
          <w:color w:val="000000" w:themeColor="text1"/>
        </w:rPr>
        <w:t xml:space="preserve">expression and/or </w:t>
      </w:r>
      <w:r w:rsidRPr="00EE15C9">
        <w:rPr>
          <w:rFonts w:eastAsia="Calibri"/>
          <w:color w:val="000000" w:themeColor="text1"/>
        </w:rPr>
        <w:t xml:space="preserve">activity </w:t>
      </w:r>
      <w:r w:rsidR="00D629C5">
        <w:rPr>
          <w:rFonts w:eastAsia="Calibri"/>
          <w:color w:val="000000" w:themeColor="text1"/>
        </w:rPr>
        <w:t xml:space="preserve">levels </w:t>
      </w:r>
      <w:r w:rsidRPr="00EE15C9">
        <w:rPr>
          <w:rFonts w:eastAsia="Calibri"/>
          <w:color w:val="000000" w:themeColor="text1"/>
        </w:rPr>
        <w:t xml:space="preserve">of </w:t>
      </w:r>
      <w:r w:rsidR="00D629C5">
        <w:rPr>
          <w:rFonts w:eastAsia="Calibri"/>
          <w:color w:val="000000" w:themeColor="text1"/>
        </w:rPr>
        <w:t xml:space="preserve">both HATs and HDACs </w:t>
      </w:r>
      <w:r w:rsidRPr="00EE15C9">
        <w:rPr>
          <w:rFonts w:eastAsia="Calibri"/>
          <w:color w:val="000000" w:themeColor="text1"/>
        </w:rPr>
        <w:t xml:space="preserve">lead </w:t>
      </w:r>
      <w:r w:rsidR="00D629C5">
        <w:rPr>
          <w:rFonts w:eastAsia="Calibri"/>
          <w:color w:val="000000" w:themeColor="text1"/>
        </w:rPr>
        <w:t xml:space="preserve">to </w:t>
      </w:r>
      <w:r w:rsidRPr="00EE15C9">
        <w:rPr>
          <w:rFonts w:eastAsia="Calibri"/>
          <w:color w:val="000000" w:themeColor="text1"/>
        </w:rPr>
        <w:t>down</w:t>
      </w:r>
      <w:r w:rsidR="00D629C5">
        <w:rPr>
          <w:rFonts w:eastAsia="Calibri"/>
          <w:color w:val="000000" w:themeColor="text1"/>
        </w:rPr>
        <w:t>-</w:t>
      </w:r>
      <w:r w:rsidRPr="00EE15C9">
        <w:rPr>
          <w:rFonts w:eastAsia="Calibri"/>
          <w:color w:val="000000" w:themeColor="text1"/>
        </w:rPr>
        <w:t>regulation of pr</w:t>
      </w:r>
      <w:r w:rsidR="00D629C5">
        <w:rPr>
          <w:rFonts w:eastAsia="Calibri"/>
          <w:color w:val="000000" w:themeColor="text1"/>
        </w:rPr>
        <w:t>o-apoptotic proteins Bax, Bak, Bim, C</w:t>
      </w:r>
      <w:r w:rsidRPr="00EE15C9">
        <w:rPr>
          <w:rFonts w:eastAsia="Calibri"/>
          <w:color w:val="000000" w:themeColor="text1"/>
        </w:rPr>
        <w:t>aspase</w:t>
      </w:r>
      <w:r w:rsidR="00D629C5">
        <w:rPr>
          <w:rFonts w:eastAsia="Calibri"/>
          <w:color w:val="000000" w:themeColor="text1"/>
        </w:rPr>
        <w:t>s 8/9, TNFRSF10A and TNFRSF10B</w:t>
      </w:r>
      <w:r w:rsidRPr="00EE15C9">
        <w:rPr>
          <w:rFonts w:eastAsia="Calibri"/>
          <w:color w:val="000000" w:themeColor="text1"/>
        </w:rPr>
        <w:t xml:space="preserve"> while up</w:t>
      </w:r>
      <w:r w:rsidR="00D629C5">
        <w:rPr>
          <w:rFonts w:eastAsia="Calibri"/>
          <w:color w:val="000000" w:themeColor="text1"/>
        </w:rPr>
        <w:t>-</w:t>
      </w:r>
      <w:r w:rsidRPr="00EE15C9">
        <w:rPr>
          <w:rFonts w:eastAsia="Calibri"/>
          <w:color w:val="000000" w:themeColor="text1"/>
        </w:rPr>
        <w:t>regulate anti-apoptotic proteins such as Bcl-2</w:t>
      </w:r>
      <w:r w:rsidR="00D629C5">
        <w:rPr>
          <w:rFonts w:eastAsia="Calibri"/>
          <w:color w:val="000000" w:themeColor="text1"/>
        </w:rPr>
        <w:t xml:space="preserve"> and Bcl-xl</w:t>
      </w:r>
      <w:r w:rsidRPr="00EE15C9">
        <w:rPr>
          <w:rFonts w:eastAsia="Calibri"/>
          <w:color w:val="000000" w:themeColor="text1"/>
        </w:rPr>
        <w:t xml:space="preserve">. This imbalance in pro- and anti-apoptotic signals promotes malignant cell survival </w: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QZW50YTwvQXV0aG9yPjxZZWFyPjIwMTg8L1llYXI+PFJl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</w:fldData>
        </w:fldChar>
      </w:r>
      <w:r w:rsidRPr="00EE15C9">
        <w:rPr>
          <w:rFonts w:eastAsia="Calibri"/>
          <w:color w:val="000000" w:themeColor="text1"/>
        </w:rPr>
        <w:instrText xml:space="preserve"> ADDIN EN.CITE </w:instrTex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QZW50YTwvQXV0aG9yPjxZZWFyPjIwMTg8L1llYXI+PFJl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</w:fldData>
        </w:fldChar>
      </w:r>
      <w:r w:rsidRPr="00EE15C9">
        <w:rPr>
          <w:rFonts w:eastAsia="Calibri"/>
          <w:color w:val="000000" w:themeColor="text1"/>
        </w:rPr>
        <w:instrText xml:space="preserve"> ADDIN EN.CITE.DATA </w:instrText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(Penta, et al., 2018; Sigalotti, et al., 2010</w:t>
      </w:r>
      <w:r w:rsidR="00D629C5">
        <w:rPr>
          <w:rFonts w:eastAsia="Calibri"/>
          <w:noProof/>
          <w:color w:val="000000" w:themeColor="text1"/>
        </w:rPr>
        <w:t>;</w:t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  <w:t xml:space="preserve"> </w: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TaWdhbG90dGk8L0F1dGhvcj48WWVhcj4yMDEwPC9ZZWFy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</w:fldData>
        </w:fldChar>
      </w:r>
      <w:r w:rsidRPr="00EE15C9">
        <w:rPr>
          <w:rFonts w:eastAsia="Calibri"/>
          <w:color w:val="000000" w:themeColor="text1"/>
        </w:rPr>
        <w:instrText xml:space="preserve"> ADDIN EN.CITE </w:instrText>
      </w:r>
      <w:r w:rsidRPr="00EE15C9">
        <w:rPr>
          <w:rFonts w:eastAsia="Calibri"/>
          <w:color w:val="000000" w:themeColor="text1"/>
        </w:rPr>
        <w:fldChar w:fldCharType="begin">
          <w:fldData xml:space="preserve">PEVuZE5vdGU+PENpdGU+PEF1dGhvcj5TaWdhbG90dGk8L0F1dGhvcj48WWVhcj4yMDEwPC9ZZWFy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</w:fldData>
        </w:fldChar>
      </w:r>
      <w:r w:rsidRPr="00EE15C9">
        <w:rPr>
          <w:rFonts w:eastAsia="Calibri"/>
          <w:color w:val="000000" w:themeColor="text1"/>
        </w:rPr>
        <w:instrText xml:space="preserve"> ADDIN EN.CITE.DATA </w:instrText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Boyle, et al.,</w:t>
      </w:r>
      <w:r w:rsidR="002055E9">
        <w:rPr>
          <w:rFonts w:eastAsia="Calibri"/>
          <w:noProof/>
          <w:color w:val="000000" w:themeColor="text1"/>
        </w:rPr>
        <w:t xml:space="preserve"> 2005; Facchetti, et al., 2004</w:t>
      </w:r>
      <w:r w:rsidRPr="00EE15C9">
        <w:rPr>
          <w:rFonts w:eastAsia="Calibri"/>
          <w:noProof/>
          <w:color w:val="000000" w:themeColor="text1"/>
        </w:rPr>
        <w:t>)</w:t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  <w:t xml:space="preserve">. In addition to histone acetylation, the methylation status of these proteins </w:t>
      </w:r>
      <w:r w:rsidR="00477CAB" w:rsidRPr="00EE15C9">
        <w:rPr>
          <w:rFonts w:eastAsia="Calibri"/>
          <w:color w:val="000000" w:themeColor="text1"/>
        </w:rPr>
        <w:t>has</w:t>
      </w:r>
      <w:r w:rsidRPr="00EE15C9">
        <w:rPr>
          <w:rFonts w:eastAsia="Calibri"/>
          <w:color w:val="000000" w:themeColor="text1"/>
        </w:rPr>
        <w:t xml:space="preserve"> also been implicated in malignant melanoma transformation</w:t>
      </w:r>
      <w:r w:rsidR="00D629C5">
        <w:rPr>
          <w:rFonts w:eastAsia="Calibri"/>
          <w:color w:val="000000" w:themeColor="text1"/>
        </w:rPr>
        <w:t xml:space="preserve">. For instance, enhanced expression of </w:t>
      </w:r>
      <w:r w:rsidR="00D629C5" w:rsidRPr="00C5615E">
        <w:rPr>
          <w:rFonts w:eastAsia="Calibri"/>
          <w:i/>
          <w:color w:val="000000" w:themeColor="text1"/>
        </w:rPr>
        <w:t>EZH2</w:t>
      </w:r>
      <w:r w:rsidR="00D629C5">
        <w:rPr>
          <w:rFonts w:eastAsia="Calibri"/>
          <w:color w:val="000000" w:themeColor="text1"/>
        </w:rPr>
        <w:t xml:space="preserve"> </w:t>
      </w:r>
      <w:r w:rsidRPr="00EE15C9">
        <w:rPr>
          <w:rFonts w:eastAsia="Calibri"/>
          <w:color w:val="000000" w:themeColor="text1"/>
        </w:rPr>
        <w:t>down</w:t>
      </w:r>
      <w:r w:rsidR="00D629C5">
        <w:rPr>
          <w:rFonts w:eastAsia="Calibri"/>
          <w:color w:val="000000" w:themeColor="text1"/>
        </w:rPr>
        <w:t>-</w:t>
      </w:r>
      <w:r w:rsidRPr="00EE15C9">
        <w:rPr>
          <w:rFonts w:eastAsia="Calibri"/>
          <w:color w:val="000000" w:themeColor="text1"/>
        </w:rPr>
        <w:t>regulate</w:t>
      </w:r>
      <w:r w:rsidR="00D629C5">
        <w:rPr>
          <w:rFonts w:eastAsia="Calibri"/>
          <w:color w:val="000000" w:themeColor="text1"/>
        </w:rPr>
        <w:t>s</w:t>
      </w:r>
      <w:r w:rsidRPr="00EE15C9">
        <w:rPr>
          <w:rFonts w:eastAsia="Calibri"/>
          <w:color w:val="000000" w:themeColor="text1"/>
        </w:rPr>
        <w:t xml:space="preserve"> the expression of genes involved in t</w:t>
      </w:r>
      <w:r w:rsidR="00D629C5">
        <w:rPr>
          <w:rFonts w:eastAsia="Calibri"/>
          <w:color w:val="000000" w:themeColor="text1"/>
        </w:rPr>
        <w:t>he inhibition of cell cycle as well as</w:t>
      </w:r>
      <w:r w:rsidRPr="00EE15C9">
        <w:rPr>
          <w:rFonts w:eastAsia="Calibri"/>
          <w:color w:val="000000" w:themeColor="text1"/>
        </w:rPr>
        <w:t xml:space="preserve"> tumour invasive</w:t>
      </w:r>
      <w:r w:rsidR="00D629C5">
        <w:rPr>
          <w:rFonts w:eastAsia="Calibri"/>
          <w:color w:val="000000" w:themeColor="text1"/>
        </w:rPr>
        <w:t xml:space="preserve">ness thus reflecting the role of </w:t>
      </w:r>
      <w:r w:rsidR="00D629C5" w:rsidRPr="00C5615E">
        <w:rPr>
          <w:rFonts w:eastAsia="Calibri"/>
          <w:i/>
          <w:color w:val="000000" w:themeColor="text1"/>
        </w:rPr>
        <w:t>EZH</w:t>
      </w:r>
      <w:r w:rsidRPr="00C5615E">
        <w:rPr>
          <w:rFonts w:eastAsia="Calibri"/>
          <w:i/>
          <w:color w:val="000000" w:themeColor="text1"/>
        </w:rPr>
        <w:t>2</w:t>
      </w:r>
      <w:r w:rsidRPr="00EE15C9">
        <w:rPr>
          <w:rFonts w:eastAsia="Calibri"/>
          <w:color w:val="000000" w:themeColor="text1"/>
        </w:rPr>
        <w:t xml:space="preserve"> in the metastatic potential of the disease </w:t>
      </w:r>
      <w:r w:rsidRPr="00EE15C9">
        <w:rPr>
          <w:rFonts w:eastAsia="Calibri"/>
          <w:color w:val="000000" w:themeColor="text1"/>
        </w:rPr>
        <w:fldChar w:fldCharType="begin"/>
      </w:r>
      <w:r w:rsidRPr="00EE15C9">
        <w:rPr>
          <w:rFonts w:eastAsia="Calibri"/>
          <w:color w:val="000000" w:themeColor="text1"/>
        </w:rPr>
        <w:instrText xml:space="preserve"> ADDIN EN.CITE &lt;EndNote&gt;&lt;Cite&gt;&lt;Author&gt;Zingg&lt;/Author&gt;&lt;Year&gt;2015&lt;/Year&gt;&lt;RecNum&gt;628&lt;/RecNum&gt;&lt;DisplayText&gt;(Zingg, et al., 2015)&lt;/DisplayText&gt;&lt;record&gt;&lt;rec-number&gt;628&lt;/rec-number&gt;&lt;foreign-keys&gt;&lt;key app="EN" db-id="tp92zpdpevpvz1ewt26x9wfntztvffdf9za2" timestamp="1519251977"&gt;628&lt;/key&gt;&lt;/foreign-keys&gt;&lt;ref-type name="Journal Article"&gt;17&lt;/ref-type&gt;&lt;contributors&gt;&lt;authors&gt;&lt;author&gt;Zingg, Daniel&lt;/author&gt;&lt;author&gt;Debbache, Julien&lt;/author&gt;&lt;author&gt;Schaefer, Simon M.&lt;/author&gt;&lt;author&gt;Tuncer, Eylul&lt;/author&gt;&lt;author&gt;Frommel, Sandra C.&lt;/author&gt;&lt;author&gt;Cheng, Phil&lt;/author&gt;&lt;author&gt;Arenas-Ramirez, Natalia&lt;/author&gt;&lt;author&gt;Haeusel, Jessica&lt;/author&gt;&lt;author&gt;Zhang, Yudong&lt;/author&gt;&lt;author&gt;Bonalli, Mario&lt;/author&gt;&lt;author&gt;McCabe, Michael T.&lt;/author&gt;&lt;author&gt;Creasy, Caretha L.&lt;/author&gt;&lt;author&gt;Levesque, Mitchell P.&lt;/author&gt;&lt;author&gt;Boyman, Onur&lt;/author&gt;&lt;author&gt;Santoro, Raffaella&lt;/author&gt;&lt;author&gt;Shakhova, Olga&lt;/author&gt;&lt;author&gt;Dummer, Reinhard&lt;/author&gt;&lt;author&gt;Sommer, Lukas&lt;/author&gt;&lt;/authors&gt;&lt;/contributors&gt;&lt;titles&gt;&lt;title&gt;The epigenetic modifier EZH2 controls melanoma growth and metastasis through silencing of distinct tumour suppressors&lt;/title&gt;&lt;secondary-title&gt;Nature Communications&lt;/secondary-title&gt;&lt;/titles&gt;&lt;periodical&gt;&lt;full-title&gt;Nature Communications&lt;/full-title&gt;&lt;/periodical&gt;&lt;pages&gt;6051&lt;/pages&gt;&lt;volume&gt;6&lt;/volume&gt;&lt;dates&gt;&lt;year&gt;2015&lt;/year&gt;&lt;pub-dates&gt;&lt;date&gt;01/22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comms7051&lt;/url&gt;&lt;/related-urls&gt;&lt;/urls&gt;&lt;electronic-resource-num&gt;10.1038/ncomms7051&amp;#xD;https://www.nature.com/articles/ncomms7051#supplementary-information&lt;/electronic-resource-num&gt;&lt;/record&gt;&lt;/Cite&gt;&lt;/EndNote&gt;</w:instrText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(Zingg, et al., 2015)</w:t>
      </w:r>
      <w:r w:rsidRPr="00EE15C9">
        <w:rPr>
          <w:rFonts w:eastAsia="Calibri"/>
          <w:color w:val="000000" w:themeColor="text1"/>
        </w:rPr>
        <w:fldChar w:fldCharType="end"/>
      </w:r>
      <w:r w:rsidR="00D629C5">
        <w:rPr>
          <w:rFonts w:eastAsia="Calibri"/>
          <w:color w:val="000000" w:themeColor="text1"/>
        </w:rPr>
        <w:t xml:space="preserve">. </w:t>
      </w:r>
      <w:r w:rsidRPr="00EE15C9">
        <w:rPr>
          <w:rFonts w:eastAsia="Calibri"/>
          <w:color w:val="000000" w:themeColor="text1"/>
        </w:rPr>
        <w:t xml:space="preserve">A characteristic example is the inactivation of </w:t>
      </w:r>
      <w:r w:rsidR="002055E9">
        <w:rPr>
          <w:rFonts w:eastAsia="Calibri"/>
          <w:color w:val="000000" w:themeColor="text1"/>
        </w:rPr>
        <w:t>cyclin dependent kinase i</w:t>
      </w:r>
      <w:r w:rsidR="00E53521" w:rsidRPr="00EE15C9">
        <w:rPr>
          <w:rFonts w:eastAsia="Calibri"/>
          <w:color w:val="000000" w:themeColor="text1"/>
        </w:rPr>
        <w:t>nhibitor 1A</w:t>
      </w:r>
      <w:r w:rsidR="002055E9">
        <w:rPr>
          <w:rFonts w:eastAsia="Calibri"/>
          <w:color w:val="000000" w:themeColor="text1"/>
        </w:rPr>
        <w:t xml:space="preserve"> (</w:t>
      </w:r>
      <w:r w:rsidR="002055E9" w:rsidRPr="00BC1CA0">
        <w:rPr>
          <w:rFonts w:eastAsia="Calibri"/>
          <w:i/>
          <w:color w:val="000000" w:themeColor="text1"/>
        </w:rPr>
        <w:t>CDKN1A</w:t>
      </w:r>
      <w:r w:rsidR="00E53521" w:rsidRPr="00EE15C9">
        <w:rPr>
          <w:rFonts w:eastAsia="Calibri"/>
          <w:color w:val="000000" w:themeColor="text1"/>
        </w:rPr>
        <w:t>)</w:t>
      </w:r>
      <w:r w:rsidR="00BC1CA0">
        <w:rPr>
          <w:rFonts w:eastAsia="Calibri"/>
          <w:color w:val="000000" w:themeColor="text1"/>
        </w:rPr>
        <w:t xml:space="preserve"> during which</w:t>
      </w:r>
      <w:r w:rsidR="00D629C5">
        <w:rPr>
          <w:rFonts w:eastAsia="Calibri"/>
          <w:color w:val="000000" w:themeColor="text1"/>
        </w:rPr>
        <w:t xml:space="preserve"> d</w:t>
      </w:r>
      <w:r w:rsidRPr="00EE15C9">
        <w:rPr>
          <w:rFonts w:eastAsia="Calibri"/>
          <w:color w:val="000000" w:themeColor="text1"/>
        </w:rPr>
        <w:t xml:space="preserve">ecreased activity of </w:t>
      </w:r>
      <w:r w:rsidRPr="00BC1CA0">
        <w:rPr>
          <w:rFonts w:eastAsia="Calibri"/>
          <w:i/>
          <w:color w:val="000000" w:themeColor="text1"/>
        </w:rPr>
        <w:t>p21</w:t>
      </w:r>
      <w:r w:rsidRPr="00BC1CA0">
        <w:rPr>
          <w:rFonts w:eastAsia="Calibri"/>
          <w:i/>
          <w:color w:val="000000" w:themeColor="text1"/>
          <w:vertAlign w:val="superscript"/>
        </w:rPr>
        <w:t>Cip1</w:t>
      </w:r>
      <w:r w:rsidRPr="00EE15C9">
        <w:rPr>
          <w:rFonts w:eastAsia="Calibri"/>
          <w:color w:val="000000" w:themeColor="text1"/>
          <w:vertAlign w:val="superscript"/>
        </w:rPr>
        <w:t xml:space="preserve"> </w:t>
      </w:r>
      <w:r w:rsidR="00BC1CA0">
        <w:rPr>
          <w:rFonts w:eastAsia="Calibri"/>
          <w:color w:val="000000" w:themeColor="text1"/>
        </w:rPr>
        <w:t>is</w:t>
      </w:r>
      <w:r w:rsidRPr="00EE15C9">
        <w:rPr>
          <w:rFonts w:eastAsia="Calibri"/>
          <w:color w:val="000000" w:themeColor="text1"/>
        </w:rPr>
        <w:t xml:space="preserve"> associa</w:t>
      </w:r>
      <w:r w:rsidR="00D629C5">
        <w:rPr>
          <w:rFonts w:eastAsia="Calibri"/>
          <w:color w:val="000000" w:themeColor="text1"/>
        </w:rPr>
        <w:t>ted with increased levels of tri-methylated lysine 4 at histone 3</w:t>
      </w:r>
      <w:r w:rsidRPr="00EE15C9">
        <w:rPr>
          <w:rFonts w:eastAsia="Calibri"/>
          <w:color w:val="000000" w:themeColor="text1"/>
        </w:rPr>
        <w:t xml:space="preserve"> </w:t>
      </w:r>
      <w:r w:rsidR="00D629C5">
        <w:rPr>
          <w:rFonts w:eastAsia="Calibri"/>
          <w:color w:val="000000" w:themeColor="text1"/>
        </w:rPr>
        <w:t>(</w:t>
      </w:r>
      <w:r w:rsidRPr="00EE15C9">
        <w:rPr>
          <w:rFonts w:eastAsia="Calibri"/>
          <w:color w:val="000000" w:themeColor="text1"/>
        </w:rPr>
        <w:t>H3K4me3</w:t>
      </w:r>
      <w:r w:rsidR="00D629C5">
        <w:rPr>
          <w:rFonts w:eastAsia="Calibri"/>
          <w:color w:val="000000" w:themeColor="text1"/>
        </w:rPr>
        <w:t>)</w:t>
      </w:r>
      <w:r w:rsidRPr="00EE15C9">
        <w:rPr>
          <w:rFonts w:eastAsia="Calibri"/>
          <w:color w:val="000000" w:themeColor="text1"/>
        </w:rPr>
        <w:t xml:space="preserve"> and </w:t>
      </w:r>
      <w:r w:rsidR="00BC1CA0">
        <w:rPr>
          <w:rFonts w:eastAsia="Calibri"/>
          <w:color w:val="000000" w:themeColor="text1"/>
        </w:rPr>
        <w:t xml:space="preserve">consequently </w:t>
      </w:r>
      <w:r w:rsidRPr="00EE15C9">
        <w:rPr>
          <w:rFonts w:eastAsia="Calibri"/>
          <w:color w:val="000000" w:themeColor="text1"/>
        </w:rPr>
        <w:t xml:space="preserve">enhanced cell survival </w:t>
      </w:r>
      <w:r w:rsidRPr="00EE15C9">
        <w:rPr>
          <w:rFonts w:eastAsia="Calibri"/>
          <w:color w:val="000000" w:themeColor="text1"/>
        </w:rPr>
        <w:fldChar w:fldCharType="begin"/>
      </w:r>
      <w:r w:rsidRPr="00EE15C9">
        <w:rPr>
          <w:rFonts w:eastAsia="Calibri"/>
          <w:color w:val="000000" w:themeColor="text1"/>
        </w:rPr>
        <w:instrText xml:space="preserve"> ADDIN EN.CITE &lt;EndNote&gt;&lt;Cite&gt;&lt;Author&gt;Fan&lt;/Author&gt;&lt;Year&gt;2011&lt;/Year&gt;&lt;RecNum&gt;629&lt;/RecNum&gt;&lt;DisplayText&gt;(Fan, et al., 2011)&lt;/DisplayText&gt;&lt;record&gt;&lt;rec-number&gt;629&lt;/rec-number&gt;&lt;foreign-keys&gt;&lt;key app="EN" db-id="tp92zpdpevpvz1ewt26x9wfntztvffdf9za2" timestamp="1519253010"&gt;629&lt;/key&gt;&lt;/foreign-keys&gt;&lt;ref-type name="Journal Article"&gt;17&lt;/ref-type&gt;&lt;contributors&gt;&lt;authors&gt;&lt;author&gt;Fan, Tao&lt;/author&gt;&lt;author&gt;Jiang, Shunlin&lt;/author&gt;&lt;author&gt;Chung, Nancy&lt;/author&gt;&lt;author&gt;Alikhan, Ali&lt;/author&gt;&lt;author&gt;Ni, Christina&lt;/author&gt;&lt;author&gt;Lee, Chyi-Chia Richard&lt;/author&gt;&lt;author&gt;Hornyak, Thomas J.&lt;/author&gt;&lt;/authors&gt;&lt;/contributors&gt;&lt;titles&gt;&lt;title&gt;EZH2-Dependent Suppression of a Cellular Senescence Phenotype in Melanoma Cells by Inhibition of p21/&amp;lt;em&amp;gt;CDKN1A&amp;lt;/em&amp;gt; Expression&lt;/title&gt;&lt;secondary-title&gt;Molecular Cancer Research&lt;/secondary-title&gt;&lt;/titles&gt;&lt;periodical&gt;&lt;full-title&gt;Molecular Cancer Research&lt;/full-title&gt;&lt;/periodical&gt;&lt;pages&gt;418-429&lt;/pages&gt;&lt;volume&gt;9&lt;/volume&gt;&lt;number&gt;4&lt;/number&gt;&lt;dates&gt;&lt;year&gt;2011&lt;/year&gt;&lt;/dates&gt;&lt;urls&gt;&lt;related-urls&gt;&lt;url&gt;http://mcr.aacrjournals.org/content/molcanres/9/4/418.full.pdf&lt;/url&gt;&lt;/related-urls&gt;&lt;/urls&gt;&lt;electronic-resource-num&gt;10.1158/1541-7786.mcr-10-0511&lt;/electronic-resource-num&gt;&lt;/record&gt;&lt;/Cite&gt;&lt;/EndNote&gt;</w:instrText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(Fan, et al., 2011)</w:t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  <w:t xml:space="preserve">. Moreover, growing evidence indicates that SWI/SNF </w:t>
      </w:r>
      <w:r w:rsidR="00E53521" w:rsidRPr="00EE15C9">
        <w:rPr>
          <w:rFonts w:eastAsia="Calibri"/>
          <w:color w:val="000000" w:themeColor="text1"/>
          <w:lang w:val="en"/>
        </w:rPr>
        <w:t>(SWItch/Sucrose Non-Fermentable)</w:t>
      </w:r>
      <w:r w:rsidR="00BC1CA0">
        <w:rPr>
          <w:rFonts w:eastAsia="Calibri"/>
          <w:color w:val="000000" w:themeColor="text1"/>
          <w:lang w:val="en"/>
        </w:rPr>
        <w:t xml:space="preserve"> </w:t>
      </w:r>
      <w:r w:rsidRPr="00EE15C9">
        <w:rPr>
          <w:rFonts w:eastAsia="Calibri"/>
          <w:color w:val="000000" w:themeColor="text1"/>
        </w:rPr>
        <w:t>chromatin remodelling complexes have tumour-su</w:t>
      </w:r>
      <w:r w:rsidR="00BC1CA0">
        <w:rPr>
          <w:rFonts w:eastAsia="Calibri"/>
          <w:color w:val="000000" w:themeColor="text1"/>
        </w:rPr>
        <w:t xml:space="preserve">ppressive functions, in melanoma, where their decreased </w:t>
      </w:r>
      <w:r w:rsidRPr="00EE15C9">
        <w:rPr>
          <w:rFonts w:eastAsia="Calibri"/>
          <w:color w:val="000000" w:themeColor="text1"/>
        </w:rPr>
        <w:t>activity</w:t>
      </w:r>
      <w:r w:rsidR="00BC1CA0">
        <w:rPr>
          <w:rFonts w:eastAsia="Calibri"/>
          <w:color w:val="000000" w:themeColor="text1"/>
        </w:rPr>
        <w:t xml:space="preserve"> levels</w:t>
      </w:r>
      <w:r w:rsidRPr="00EE15C9">
        <w:rPr>
          <w:rFonts w:eastAsia="Calibri"/>
          <w:color w:val="000000" w:themeColor="text1"/>
        </w:rPr>
        <w:t xml:space="preserve"> have been observed in primary and metastatic stages</w:t>
      </w:r>
      <w:r w:rsidR="00BC1CA0">
        <w:rPr>
          <w:rFonts w:eastAsia="Calibri"/>
          <w:color w:val="000000" w:themeColor="text1"/>
        </w:rPr>
        <w:t xml:space="preserve"> of the disease</w:t>
      </w:r>
      <w:r w:rsidRPr="00EE15C9">
        <w:rPr>
          <w:rFonts w:eastAsia="Calibri"/>
          <w:color w:val="000000" w:themeColor="text1"/>
        </w:rPr>
        <w:t xml:space="preserve"> </w:t>
      </w:r>
      <w:r w:rsidRPr="00EE15C9">
        <w:rPr>
          <w:rFonts w:eastAsia="Calibri"/>
          <w:color w:val="000000" w:themeColor="text1"/>
        </w:rPr>
        <w:fldChar w:fldCharType="begin"/>
      </w:r>
      <w:r w:rsidRPr="00EE15C9">
        <w:rPr>
          <w:rFonts w:eastAsia="Calibri"/>
          <w:color w:val="000000" w:themeColor="text1"/>
        </w:rPr>
        <w:instrText xml:space="preserve"> ADDIN EN.CITE &lt;EndNote&gt;&lt;Cite&gt;&lt;Author&gt;Becker&lt;/Author&gt;&lt;Year&gt;2009&lt;/Year&gt;&lt;RecNum&gt;630&lt;/RecNum&gt;&lt;DisplayText&gt;(Becker, et al., 2009)&lt;/DisplayText&gt;&lt;record&gt;&lt;rec-number&gt;630&lt;/rec-number&gt;&lt;foreign-keys&gt;&lt;key app="EN" db-id="tp92zpdpevpvz1ewt26x9wfntztvffdf9za2" timestamp="1519255509"&gt;630&lt;/key&gt;&lt;/foreign-keys&gt;&lt;ref-type name="Journal Article"&gt;17&lt;/ref-type&gt;&lt;contributors&gt;&lt;authors&gt;&lt;author&gt;Becker, Therese M.&lt;/author&gt;&lt;author&gt;Haferkamp, Sebastian&lt;/author&gt;&lt;author&gt;Dijkstra, Menno K.&lt;/author&gt;&lt;author&gt;Scurr, Lyndee L.&lt;/author&gt;&lt;author&gt;Frausto, Monika&lt;/author&gt;&lt;author&gt;Diefenbach, Eve&lt;/author&gt;&lt;author&gt;Scolyer, Richard A.&lt;/author&gt;&lt;author&gt;Reisman, David N.&lt;/author&gt;&lt;author&gt;Mann, Graham J.&lt;/author&gt;&lt;author&gt;Kefford, Richard F.&lt;/author&gt;&lt;author&gt;Rizos, Helen&lt;/author&gt;&lt;/authors&gt;&lt;/contributors&gt;&lt;titles&gt;&lt;title&gt;The chromatin remodelling factor BRG1 is a novel binding partner of the tumor suppressor p16INK4a&lt;/title&gt;&lt;secondary-title&gt;Molecular Cancer&lt;/secondary-title&gt;&lt;/titles&gt;&lt;periodical&gt;&lt;full-title&gt;Molecular cancer&lt;/full-title&gt;&lt;/periodical&gt;&lt;pages&gt;4&lt;/pages&gt;&lt;volume&gt;8&lt;/volume&gt;&lt;number&gt;1&lt;/number&gt;&lt;dates&gt;&lt;year&gt;2009&lt;/year&gt;&lt;pub-dates&gt;&lt;date&gt;January 16&lt;/date&gt;&lt;/pub-dates&gt;&lt;/dates&gt;&lt;isbn&gt;1476-4598&lt;/isbn&gt;&lt;label&gt;Becker2009&lt;/label&gt;&lt;work-type&gt;journal article&lt;/work-type&gt;&lt;urls&gt;&lt;related-urls&gt;&lt;url&gt;https://doi.org/10.1186/1476-4598-8-4&lt;/url&gt;&lt;/related-urls&gt;&lt;/urls&gt;&lt;electronic-resource-num&gt;10.1186/1476-4598-8-4&lt;/electronic-resource-num&gt;&lt;/record&gt;&lt;/Cite&gt;&lt;/EndNote&gt;</w:instrText>
      </w:r>
      <w:r w:rsidRPr="00EE15C9">
        <w:rPr>
          <w:rFonts w:eastAsia="Calibri"/>
          <w:color w:val="000000" w:themeColor="text1"/>
        </w:rPr>
        <w:fldChar w:fldCharType="separate"/>
      </w:r>
      <w:r w:rsidRPr="00EE15C9">
        <w:rPr>
          <w:rFonts w:eastAsia="Calibri"/>
          <w:noProof/>
          <w:color w:val="000000" w:themeColor="text1"/>
        </w:rPr>
        <w:t>(Becker, et al., 2009)</w:t>
      </w:r>
      <w:r w:rsidRPr="00EE15C9">
        <w:rPr>
          <w:rFonts w:eastAsia="Calibri"/>
          <w:color w:val="000000" w:themeColor="text1"/>
        </w:rPr>
        <w:fldChar w:fldCharType="end"/>
      </w:r>
      <w:r w:rsidRPr="00EE15C9">
        <w:rPr>
          <w:rFonts w:eastAsia="Calibri"/>
          <w:color w:val="000000" w:themeColor="text1"/>
        </w:rPr>
        <w:t>.</w:t>
      </w:r>
      <w:r w:rsidR="00A81B33">
        <w:rPr>
          <w:rFonts w:eastAsia="Calibri"/>
          <w:color w:val="000000" w:themeColor="text1"/>
        </w:rPr>
        <w:t xml:space="preserve"> </w:t>
      </w:r>
      <w:r w:rsidR="00C5615E">
        <w:rPr>
          <w:rFonts w:eastAsia="Calibri"/>
          <w:color w:val="000000" w:themeColor="text1"/>
        </w:rPr>
        <w:t xml:space="preserve">In </w:t>
      </w:r>
      <w:r w:rsidR="00BC1CA0">
        <w:rPr>
          <w:rFonts w:eastAsia="Calibri"/>
          <w:color w:val="000000" w:themeColor="text1"/>
        </w:rPr>
        <w:t>S</w:t>
      </w:r>
      <w:r w:rsidR="00C5615E">
        <w:rPr>
          <w:rFonts w:eastAsia="Calibri"/>
          <w:color w:val="000000" w:themeColor="text1"/>
        </w:rPr>
        <w:t>C</w:t>
      </w:r>
      <w:r w:rsidR="00BC1CA0">
        <w:rPr>
          <w:rFonts w:eastAsia="Calibri"/>
          <w:color w:val="000000" w:themeColor="text1"/>
        </w:rPr>
        <w:t xml:space="preserve">C, silencing of </w:t>
      </w:r>
      <w:r w:rsidR="00BC1CA0" w:rsidRPr="00BC1CA0">
        <w:rPr>
          <w:rFonts w:eastAsia="Calibri"/>
          <w:i/>
          <w:color w:val="000000" w:themeColor="text1"/>
        </w:rPr>
        <w:t>p</w:t>
      </w:r>
      <w:r w:rsidRPr="00BC1CA0">
        <w:rPr>
          <w:rFonts w:eastAsia="Calibri"/>
          <w:i/>
          <w:iCs/>
          <w:color w:val="000000" w:themeColor="text1"/>
        </w:rPr>
        <w:t>16</w:t>
      </w:r>
      <w:r w:rsidRPr="00BC1CA0">
        <w:rPr>
          <w:rFonts w:eastAsia="Calibri"/>
          <w:i/>
          <w:iCs/>
          <w:color w:val="000000" w:themeColor="text1"/>
          <w:vertAlign w:val="superscript"/>
        </w:rPr>
        <w:t>INK4a</w:t>
      </w:r>
      <w:r w:rsidRPr="00EE15C9">
        <w:rPr>
          <w:rFonts w:eastAsia="Calibri"/>
          <w:color w:val="000000" w:themeColor="text1"/>
        </w:rPr>
        <w:t> and </w:t>
      </w:r>
      <w:r w:rsidRPr="00BC1CA0">
        <w:rPr>
          <w:rFonts w:eastAsia="Calibri"/>
          <w:i/>
          <w:iCs/>
          <w:color w:val="000000" w:themeColor="text1"/>
        </w:rPr>
        <w:t>RASSF1A</w:t>
      </w:r>
      <w:r w:rsidR="00A81B33">
        <w:rPr>
          <w:rFonts w:eastAsia="Calibri"/>
          <w:color w:val="000000" w:themeColor="text1"/>
        </w:rPr>
        <w:t> </w:t>
      </w:r>
      <w:r w:rsidRPr="00EE15C9">
        <w:rPr>
          <w:rFonts w:eastAsia="Calibri"/>
          <w:color w:val="000000" w:themeColor="text1"/>
        </w:rPr>
        <w:t xml:space="preserve">genes was associated with reduced acetylation on H3 and H4 and recruitment of </w:t>
      </w:r>
      <w:r w:rsidR="00A81B33">
        <w:rPr>
          <w:color w:val="000000" w:themeColor="text1"/>
          <w:shd w:val="clear" w:color="auto" w:fill="FFFFFF"/>
        </w:rPr>
        <w:t xml:space="preserve">methyl CpG binding protein 2 </w:t>
      </w:r>
      <w:r w:rsidR="00A81B33">
        <w:rPr>
          <w:rFonts w:eastAsia="Calibri"/>
          <w:color w:val="000000" w:themeColor="text1"/>
        </w:rPr>
        <w:t>(</w:t>
      </w:r>
      <w:r w:rsidR="00A81B33" w:rsidRPr="00EE15C9">
        <w:rPr>
          <w:color w:val="000000" w:themeColor="text1"/>
          <w:shd w:val="clear" w:color="auto" w:fill="FFFFFF"/>
        </w:rPr>
        <w:t>MeCP2</w:t>
      </w:r>
      <w:r w:rsidR="00A81B33">
        <w:rPr>
          <w:color w:val="000000" w:themeColor="text1"/>
          <w:shd w:val="clear" w:color="auto" w:fill="FFFFFF"/>
        </w:rPr>
        <w:t>)</w:t>
      </w:r>
      <w:r w:rsidRPr="00EE15C9">
        <w:rPr>
          <w:color w:val="000000" w:themeColor="text1"/>
          <w:shd w:val="clear" w:color="auto" w:fill="FFFFFF"/>
        </w:rPr>
        <w:t xml:space="preserve"> and </w:t>
      </w:r>
      <w:r w:rsidR="00AD1035" w:rsidRPr="00EE15C9">
        <w:rPr>
          <w:color w:val="000000" w:themeColor="text1"/>
          <w:shd w:val="clear" w:color="auto" w:fill="FFFFFF"/>
        </w:rPr>
        <w:t>Methyl-CpG-binding domain protein 1</w:t>
      </w:r>
      <w:r w:rsidR="00A81B33">
        <w:rPr>
          <w:color w:val="000000" w:themeColor="text1"/>
          <w:shd w:val="clear" w:color="auto" w:fill="FFFFFF"/>
        </w:rPr>
        <w:t xml:space="preserve"> (</w:t>
      </w:r>
      <w:r w:rsidR="00A81B33" w:rsidRPr="00EE15C9">
        <w:rPr>
          <w:color w:val="000000" w:themeColor="text1"/>
          <w:shd w:val="clear" w:color="auto" w:fill="FFFFFF"/>
        </w:rPr>
        <w:t>MBD1</w:t>
      </w:r>
      <w:r w:rsidR="00AD1035" w:rsidRPr="00EE15C9">
        <w:rPr>
          <w:color w:val="000000" w:themeColor="text1"/>
          <w:shd w:val="clear" w:color="auto" w:fill="FFFFFF"/>
        </w:rPr>
        <w:t xml:space="preserve">) </w:t>
      </w:r>
      <w:r w:rsidR="00BC1CA0">
        <w:rPr>
          <w:color w:val="000000" w:themeColor="text1"/>
          <w:shd w:val="clear" w:color="auto" w:fill="FFFFFF"/>
        </w:rPr>
        <w:t xml:space="preserve">chromatin remodelling proteins thus </w:t>
      </w:r>
      <w:r w:rsidRPr="00EE15C9">
        <w:rPr>
          <w:color w:val="000000" w:themeColor="text1"/>
          <w:shd w:val="clear" w:color="auto" w:fill="FFFFFF"/>
        </w:rPr>
        <w:t xml:space="preserve">resulting in a repressed chromatin structure </w:t>
      </w:r>
      <w:r w:rsidRPr="00EE15C9">
        <w:rPr>
          <w:color w:val="000000" w:themeColor="text1"/>
          <w:shd w:val="clear" w:color="auto" w:fill="FFFFFF"/>
        </w:rPr>
        <w:fldChar w:fldCharType="begin"/>
      </w:r>
      <w:r w:rsidRPr="00EE15C9">
        <w:rPr>
          <w:color w:val="000000" w:themeColor="text1"/>
          <w:shd w:val="clear" w:color="auto" w:fill="FFFFFF"/>
        </w:rPr>
        <w:instrText xml:space="preserve"> ADDIN EN.CITE &lt;EndNote&gt;&lt;Cite&gt;&lt;Author&gt;Nandakumar&lt;/Author&gt;&lt;Year&gt;2011&lt;/Year&gt;&lt;RecNum&gt;552&lt;/RecNum&gt;&lt;DisplayText&gt;(Nandakumar, et al., 2011)&lt;/DisplayText&gt;&lt;record&gt;&lt;rec-number&gt;552&lt;/rec-number&gt;&lt;foreign-keys&gt;&lt;key app="EN" db-id="tp92zpdpevpvz1ewt26x9wfntztvffdf9za2" timestamp="1517962980"&gt;552&lt;/key&gt;&lt;/foreign-keys&gt;&lt;ref-type name="Journal Article"&gt;17&lt;/ref-type&gt;&lt;contributors&gt;&lt;authors&gt;&lt;author&gt;Nandakumar, Vijayalakshmi&lt;/author&gt;&lt;author&gt;Vaid, Mudit&lt;/author&gt;&lt;author&gt;Tollefsbol, Trygve O.&lt;/author&gt;&lt;author&gt;Katiyar, Santosh K.&lt;/author&gt;&lt;/authors&gt;&lt;/contributors&gt;&lt;titles&gt;&lt;title&gt;Aberrant DNA hypermethylation patterns lead to transcriptional silencing of tumor suppressor genes in UVB-exposed skin and UVB-induced skin tumors of mice&lt;/title&gt;&lt;secondary-title&gt;Carcinogenesis&lt;/secondary-title&gt;&lt;/titles&gt;&lt;periodical&gt;&lt;full-title&gt;Carcinogenesis&lt;/full-title&gt;&lt;/periodical&gt;&lt;pages&gt;597-604&lt;/pages&gt;&lt;volume&gt;32&lt;/volume&gt;&lt;number&gt;4&lt;/number&gt;&lt;dates&gt;&lt;year&gt;2011&lt;/year&gt;&lt;/dates&gt;&lt;isbn&gt;0143-3334&lt;/isbn&gt;&lt;urls&gt;&lt;related-urls&gt;&lt;url&gt;http://dx.doi.org/10.1093/carcin/bgq282&lt;/url&gt;&lt;/related-urls&gt;&lt;/urls&gt;&lt;electronic-resource-num&gt;10.1093/carcin/bgq282&lt;/electronic-resource-num&gt;&lt;/record&gt;&lt;/Cite&gt;&lt;/EndNote&gt;</w:instrText>
      </w:r>
      <w:r w:rsidRPr="00EE15C9">
        <w:rPr>
          <w:color w:val="000000" w:themeColor="text1"/>
          <w:shd w:val="clear" w:color="auto" w:fill="FFFFFF"/>
        </w:rPr>
        <w:fldChar w:fldCharType="separate"/>
      </w:r>
      <w:r w:rsidRPr="00EE15C9">
        <w:rPr>
          <w:noProof/>
          <w:color w:val="000000" w:themeColor="text1"/>
          <w:shd w:val="clear" w:color="auto" w:fill="FFFFFF"/>
        </w:rPr>
        <w:t>(Nandakumar, et al., 2011)</w:t>
      </w:r>
      <w:r w:rsidRPr="00EE15C9">
        <w:rPr>
          <w:color w:val="000000" w:themeColor="text1"/>
          <w:shd w:val="clear" w:color="auto" w:fill="FFFFFF"/>
        </w:rPr>
        <w:fldChar w:fldCharType="end"/>
      </w:r>
      <w:r w:rsidR="00BC1CA0">
        <w:rPr>
          <w:color w:val="000000" w:themeColor="text1"/>
          <w:shd w:val="clear" w:color="auto" w:fill="FFFFFF"/>
        </w:rPr>
        <w:t xml:space="preserve">. In this context, only currently, there has </w:t>
      </w:r>
      <w:r w:rsidRPr="00EE15C9">
        <w:rPr>
          <w:color w:val="000000" w:themeColor="text1"/>
          <w:shd w:val="clear" w:color="auto" w:fill="FFFFFF"/>
        </w:rPr>
        <w:t>been</w:t>
      </w:r>
      <w:r w:rsidR="00BC1CA0">
        <w:rPr>
          <w:color w:val="000000" w:themeColor="text1"/>
          <w:shd w:val="clear" w:color="auto" w:fill="FFFFFF"/>
        </w:rPr>
        <w:t xml:space="preserve"> proposed a role for </w:t>
      </w:r>
      <w:r w:rsidR="005232DD" w:rsidRPr="00EE15C9">
        <w:rPr>
          <w:color w:val="000000" w:themeColor="text1"/>
          <w:shd w:val="clear" w:color="auto" w:fill="FFFFFF"/>
        </w:rPr>
        <w:t>Sirtuin 2</w:t>
      </w:r>
      <w:r w:rsidR="00A81B33">
        <w:rPr>
          <w:color w:val="000000" w:themeColor="text1"/>
          <w:shd w:val="clear" w:color="auto" w:fill="FFFFFF"/>
        </w:rPr>
        <w:t xml:space="preserve"> (</w:t>
      </w:r>
      <w:r w:rsidR="00A81B33" w:rsidRPr="00EE15C9">
        <w:rPr>
          <w:color w:val="000000" w:themeColor="text1"/>
          <w:shd w:val="clear" w:color="auto" w:fill="FFFFFF"/>
        </w:rPr>
        <w:t>Sirt-2</w:t>
      </w:r>
      <w:r w:rsidR="005232DD" w:rsidRPr="00EE15C9">
        <w:rPr>
          <w:color w:val="000000" w:themeColor="text1"/>
          <w:shd w:val="clear" w:color="auto" w:fill="FFFFFF"/>
        </w:rPr>
        <w:t xml:space="preserve">) </w:t>
      </w:r>
      <w:r w:rsidRPr="00EE15C9">
        <w:rPr>
          <w:color w:val="000000" w:themeColor="text1"/>
          <w:shd w:val="clear" w:color="auto" w:fill="FFFFFF"/>
        </w:rPr>
        <w:t>deacetylase</w:t>
      </w:r>
      <w:r w:rsidR="00BC1CA0">
        <w:rPr>
          <w:color w:val="000000" w:themeColor="text1"/>
          <w:shd w:val="clear" w:color="auto" w:fill="FFFFFF"/>
        </w:rPr>
        <w:t xml:space="preserve"> in tumorigenesis during which its depletion leads to increased acetylation of l</w:t>
      </w:r>
      <w:r w:rsidRPr="00EE15C9">
        <w:rPr>
          <w:color w:val="000000" w:themeColor="text1"/>
          <w:shd w:val="clear" w:color="auto" w:fill="FFFFFF"/>
        </w:rPr>
        <w:t>ys</w:t>
      </w:r>
      <w:r w:rsidR="00BC1CA0">
        <w:rPr>
          <w:color w:val="000000" w:themeColor="text1"/>
          <w:shd w:val="clear" w:color="auto" w:fill="FFFFFF"/>
        </w:rPr>
        <w:t>ine</w:t>
      </w:r>
      <w:r w:rsidRPr="00EE15C9">
        <w:rPr>
          <w:color w:val="000000" w:themeColor="text1"/>
          <w:shd w:val="clear" w:color="auto" w:fill="FFFFFF"/>
        </w:rPr>
        <w:t xml:space="preserve"> 16 on </w:t>
      </w:r>
      <w:r w:rsidR="00BC1CA0">
        <w:rPr>
          <w:color w:val="000000" w:themeColor="text1"/>
          <w:shd w:val="clear" w:color="auto" w:fill="FFFFFF"/>
        </w:rPr>
        <w:t>histone H4 (H4K16Ac) with subsequent</w:t>
      </w:r>
      <w:r w:rsidRPr="00EE15C9">
        <w:rPr>
          <w:color w:val="000000" w:themeColor="text1"/>
          <w:shd w:val="clear" w:color="auto" w:fill="FFFFFF"/>
        </w:rPr>
        <w:t xml:space="preserve"> dere</w:t>
      </w:r>
      <w:r w:rsidR="00A81B33">
        <w:rPr>
          <w:color w:val="000000" w:themeColor="text1"/>
          <w:shd w:val="clear" w:color="auto" w:fill="FFFFFF"/>
        </w:rPr>
        <w:t xml:space="preserve">gulation of cell cycle and thus </w:t>
      </w:r>
      <w:r w:rsidR="00BC1CA0">
        <w:rPr>
          <w:color w:val="000000" w:themeColor="text1"/>
          <w:shd w:val="clear" w:color="auto" w:fill="FFFFFF"/>
        </w:rPr>
        <w:t>prom</w:t>
      </w:r>
      <w:r w:rsidR="00C5615E">
        <w:rPr>
          <w:color w:val="000000" w:themeColor="text1"/>
          <w:shd w:val="clear" w:color="auto" w:fill="FFFFFF"/>
        </w:rPr>
        <w:t xml:space="preserve">otion of </w:t>
      </w:r>
      <w:r w:rsidRPr="00EE15C9">
        <w:rPr>
          <w:color w:val="000000" w:themeColor="text1"/>
          <w:shd w:val="clear" w:color="auto" w:fill="FFFFFF"/>
        </w:rPr>
        <w:t>malignant tra</w:t>
      </w:r>
      <w:r w:rsidR="00C5615E">
        <w:rPr>
          <w:color w:val="000000" w:themeColor="text1"/>
          <w:shd w:val="clear" w:color="auto" w:fill="FFFFFF"/>
        </w:rPr>
        <w:t>nsformation</w:t>
      </w:r>
      <w:r w:rsidRPr="00EE15C9">
        <w:rPr>
          <w:color w:val="000000" w:themeColor="text1"/>
          <w:shd w:val="clear" w:color="auto" w:fill="FFFFFF"/>
        </w:rPr>
        <w:t xml:space="preserve"> </w:t>
      </w:r>
      <w:r w:rsidRPr="00EE15C9">
        <w:rPr>
          <w:color w:val="000000" w:themeColor="text1"/>
          <w:shd w:val="clear" w:color="auto" w:fill="FFFFFF"/>
        </w:rPr>
        <w:fldChar w:fldCharType="begin"/>
      </w:r>
      <w:r w:rsidRPr="00EE15C9">
        <w:rPr>
          <w:color w:val="000000" w:themeColor="text1"/>
          <w:shd w:val="clear" w:color="auto" w:fill="FFFFFF"/>
        </w:rPr>
        <w:instrText xml:space="preserve"> ADDIN EN.CITE &lt;EndNote&gt;&lt;Cite&gt;&lt;Author&gt;Serrano&lt;/Author&gt;&lt;Year&gt;2013&lt;/Year&gt;&lt;RecNum&gt;553&lt;/RecNum&gt;&lt;DisplayText&gt;(Serrano, et al., 2013)&lt;/DisplayText&gt;&lt;record&gt;&lt;rec-number&gt;553&lt;/rec-number&gt;&lt;foreign-keys&gt;&lt;key app="EN" db-id="tp92zpdpevpvz1ewt26x9wfntztvffdf9za2" timestamp="1517965637"&gt;553&lt;/key&gt;&lt;/foreign-keys&gt;&lt;ref-type name="Journal Article"&gt;17&lt;/ref-type&gt;&lt;contributors&gt;&lt;authors&gt;&lt;author&gt;Serrano, Lourdes&lt;/author&gt;&lt;author&gt;Martínez-Redondo, Paloma&lt;/author&gt;&lt;author&gt;Marazuela-Duque, Anna&lt;/author&gt;&lt;author&gt;Vazquez, Berta N&lt;/author&gt;&lt;author&gt;Dooley, Scott J&lt;/author&gt;&lt;author&gt;Voigt, Philipp&lt;/author&gt;&lt;author&gt;Beck, David B&lt;/author&gt;&lt;author&gt;Kane-Goldsmith, Noriko&lt;/author&gt;&lt;author&gt;Tong, Qiang&lt;/author&gt;&lt;author&gt;Rabanal, Rosa M&lt;/author&gt;&lt;/authors&gt;&lt;/contributors&gt;&lt;titles&gt;&lt;title&gt;The tumor suppressor SirT2 regulates cell cycle progression and genome stability by modulating the mitotic deposition of H4K20 methylation&lt;/title&gt;&lt;secondary-title&gt;Genes &amp;amp; development&lt;/secondary-title&gt;&lt;/titles&gt;&lt;periodical&gt;&lt;full-title&gt;Genes &amp;amp; development&lt;/full-title&gt;&lt;/periodical&gt;&lt;pages&gt;639-653&lt;/pages&gt;&lt;volume&gt;27&lt;/volume&gt;&lt;number&gt;6&lt;/number&gt;&lt;dates&gt;&lt;year&gt;2013&lt;/year&gt;&lt;/dates&gt;&lt;isbn&gt;0890-9369&lt;/isbn&gt;&lt;urls&gt;&lt;/urls&gt;&lt;/record&gt;&lt;/Cite&gt;&lt;/EndNote&gt;</w:instrText>
      </w:r>
      <w:r w:rsidRPr="00EE15C9">
        <w:rPr>
          <w:color w:val="000000" w:themeColor="text1"/>
          <w:shd w:val="clear" w:color="auto" w:fill="FFFFFF"/>
        </w:rPr>
        <w:fldChar w:fldCharType="separate"/>
      </w:r>
      <w:r w:rsidRPr="00EE15C9">
        <w:rPr>
          <w:noProof/>
          <w:color w:val="000000" w:themeColor="text1"/>
          <w:shd w:val="clear" w:color="auto" w:fill="FFFFFF"/>
        </w:rPr>
        <w:t>(Serrano, et al., 2013)</w:t>
      </w:r>
      <w:r w:rsidRPr="00EE15C9">
        <w:rPr>
          <w:color w:val="000000" w:themeColor="text1"/>
          <w:shd w:val="clear" w:color="auto" w:fill="FFFFFF"/>
        </w:rPr>
        <w:fldChar w:fldCharType="end"/>
      </w:r>
      <w:r w:rsidRPr="00EE15C9">
        <w:rPr>
          <w:color w:val="000000" w:themeColor="text1"/>
          <w:shd w:val="clear" w:color="auto" w:fill="FFFFFF"/>
        </w:rPr>
        <w:t xml:space="preserve">. </w:t>
      </w:r>
    </w:p>
    <w:p w:rsidR="00620CDB" w:rsidRPr="00EE15C9" w:rsidRDefault="00620CDB" w:rsidP="00297619">
      <w:pPr>
        <w:spacing w:line="480" w:lineRule="auto"/>
        <w:jc w:val="both"/>
        <w:rPr>
          <w:color w:val="000000" w:themeColor="text1"/>
          <w:shd w:val="clear" w:color="auto" w:fill="FFFFFF"/>
        </w:rPr>
      </w:pPr>
    </w:p>
    <w:p w:rsidR="0083730F" w:rsidRPr="00D76EDD" w:rsidRDefault="001A2D6D" w:rsidP="00297619">
      <w:pPr>
        <w:pStyle w:val="Heading1"/>
        <w:numPr>
          <w:ilvl w:val="2"/>
          <w:numId w:val="6"/>
        </w:numPr>
        <w:spacing w:before="0" w:line="480" w:lineRule="auto"/>
        <w:ind w:left="567" w:hanging="567"/>
        <w:jc w:val="both"/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</w:pPr>
      <w:bookmarkStart w:id="17" w:name="_Toc511334873"/>
      <w:r w:rsidRPr="00D76EDD"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  <w:t>m</w:t>
      </w:r>
      <w:r w:rsidR="00A81B33" w:rsidRPr="00D76EDD"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  <w:t>i</w:t>
      </w:r>
      <w:r w:rsidR="008B3AA9" w:rsidRPr="00D76EDD">
        <w:rPr>
          <w:rFonts w:ascii="Times New Roman" w:eastAsia="Calibri" w:hAnsi="Times New Roman" w:cs="Times New Roman"/>
          <w:b/>
          <w:color w:val="000000" w:themeColor="text1"/>
          <w:sz w:val="24"/>
          <w:szCs w:val="24"/>
        </w:rPr>
        <w:t>-RNAs and skin cancer</w:t>
      </w:r>
      <w:bookmarkEnd w:id="17"/>
    </w:p>
    <w:p w:rsidR="008B3AA9" w:rsidRPr="00D76EDD" w:rsidRDefault="00D6776B" w:rsidP="00297619">
      <w:pPr>
        <w:spacing w:line="480" w:lineRule="auto"/>
        <w:ind w:firstLine="567"/>
        <w:jc w:val="both"/>
        <w:rPr>
          <w:color w:val="000000" w:themeColor="text1"/>
          <w:lang w:val="en"/>
        </w:rPr>
      </w:pPr>
      <w:r w:rsidRPr="00D76EDD">
        <w:rPr>
          <w:rFonts w:eastAsia="Calibri"/>
          <w:color w:val="000000" w:themeColor="text1"/>
        </w:rPr>
        <w:t xml:space="preserve">The involvement of </w:t>
      </w:r>
      <w:r w:rsidR="008B3AA9" w:rsidRPr="00D76EDD">
        <w:rPr>
          <w:rFonts w:eastAsia="Calibri"/>
          <w:color w:val="000000" w:themeColor="text1"/>
        </w:rPr>
        <w:t>non-coding RNAs in ski</w:t>
      </w:r>
      <w:r w:rsidR="003D5E26" w:rsidRPr="00D76EDD">
        <w:rPr>
          <w:rFonts w:eastAsia="Calibri"/>
          <w:color w:val="000000" w:themeColor="text1"/>
        </w:rPr>
        <w:t>n tumorigenesis is reflected by</w:t>
      </w:r>
      <w:r w:rsidR="008B3AA9" w:rsidRPr="00D76EDD">
        <w:rPr>
          <w:rFonts w:eastAsia="Calibri"/>
          <w:color w:val="000000" w:themeColor="text1"/>
        </w:rPr>
        <w:t xml:space="preserve"> </w:t>
      </w:r>
      <w:r w:rsidR="002E718B" w:rsidRPr="00D76EDD">
        <w:rPr>
          <w:rFonts w:eastAsia="Calibri"/>
          <w:color w:val="000000" w:themeColor="text1"/>
        </w:rPr>
        <w:t xml:space="preserve">the aberrant expression </w:t>
      </w:r>
      <w:r w:rsidR="00A81B33" w:rsidRPr="00D76EDD">
        <w:rPr>
          <w:rFonts w:eastAsia="Calibri"/>
          <w:color w:val="000000" w:themeColor="text1"/>
        </w:rPr>
        <w:t>of Drosha and Dicer</w:t>
      </w:r>
      <w:r w:rsidR="008B3AA9" w:rsidRPr="00D76EDD">
        <w:rPr>
          <w:rFonts w:eastAsia="Calibri"/>
          <w:color w:val="000000" w:themeColor="text1"/>
        </w:rPr>
        <w:t xml:space="preserve"> in </w:t>
      </w:r>
      <w:r w:rsidR="002E718B" w:rsidRPr="00D76EDD">
        <w:rPr>
          <w:rFonts w:eastAsia="Calibri"/>
          <w:color w:val="000000" w:themeColor="text1"/>
        </w:rPr>
        <w:t>NMSC</w:t>
      </w:r>
      <w:r w:rsidR="008B3AA9" w:rsidRPr="00D76EDD">
        <w:rPr>
          <w:rFonts w:eastAsia="Calibri"/>
          <w:color w:val="000000" w:themeColor="text1"/>
        </w:rPr>
        <w:t xml:space="preserve"> </w:t>
      </w:r>
      <w:r w:rsidR="008B3AA9" w:rsidRPr="00D76EDD">
        <w:rPr>
          <w:rFonts w:eastAsia="Calibri"/>
          <w:color w:val="000000" w:themeColor="text1"/>
        </w:rPr>
        <w:fldChar w:fldCharType="begin"/>
      </w:r>
      <w:r w:rsidR="008B3AA9" w:rsidRPr="00D76EDD">
        <w:rPr>
          <w:rFonts w:eastAsia="Calibri"/>
          <w:color w:val="000000" w:themeColor="text1"/>
        </w:rPr>
        <w:instrText xml:space="preserve"> ADDIN EN.CITE &lt;EndNote&gt;&lt;Cite&gt;&lt;Author&gt;Sand&lt;/Author&gt;&lt;Year&gt;2010&lt;/Year&gt;&lt;RecNum&gt;631&lt;/RecNum&gt;&lt;DisplayText&gt;(Sand, et al., 2010)&lt;/DisplayText&gt;&lt;record&gt;&lt;rec-number&gt;631&lt;/rec-number&gt;&lt;foreign-keys&gt;&lt;key app="EN" db-id="tp92zpdpevpvz1ewt26x9wfntztvffdf9za2" timestamp="1519258457"&gt;631&lt;/key&gt;&lt;/foreign-keys&gt;&lt;ref-type name="Journal Article"&gt;17&lt;/ref-type&gt;&lt;contributors&gt;&lt;authors&gt;&lt;author&gt;Sand, Michael&lt;/author&gt;&lt;author&gt;Gambichler, Thilo&lt;/author&gt;&lt;author&gt;Skrygan, Marina&lt;/author&gt;&lt;author&gt;Sand, Daniel&lt;/author&gt;&lt;author&gt;Scola, Nina&lt;/author&gt;&lt;author&gt;Altmeyer, Peter&lt;/author&gt;&lt;author&gt;Bechara, Falk G&lt;/author&gt;&lt;/authors&gt;&lt;/contributors&gt;&lt;titles&gt;&lt;title&gt;Expression levels of the microRNA processing enzymes Drosha and dicer in epithelial skin cancer&lt;/title&gt;&lt;secondary-title&gt;Cancer investigation&lt;/secondary-title&gt;&lt;/titles&gt;&lt;periodical&gt;&lt;full-title&gt;Cancer investigation&lt;/full-title&gt;&lt;/periodical&gt;&lt;pages&gt;649-653&lt;/pages&gt;&lt;volume&gt;28&lt;/volume&gt;&lt;number&gt;6&lt;/number&gt;&lt;dates&gt;&lt;year&gt;2010&lt;/year&gt;&lt;/dates&gt;&lt;isbn&gt;0735-7907&lt;/isbn&gt;&lt;urls&gt;&lt;/urls&gt;&lt;/record&gt;&lt;/Cite&gt;&lt;/EndNote&gt;</w:instrText>
      </w:r>
      <w:r w:rsidR="008B3AA9" w:rsidRPr="00D76EDD">
        <w:rPr>
          <w:rFonts w:eastAsia="Calibri"/>
          <w:color w:val="000000" w:themeColor="text1"/>
        </w:rPr>
        <w:fldChar w:fldCharType="separate"/>
      </w:r>
      <w:r w:rsidR="008B3AA9" w:rsidRPr="00D76EDD">
        <w:rPr>
          <w:rFonts w:eastAsia="Calibri"/>
          <w:noProof/>
          <w:color w:val="000000" w:themeColor="text1"/>
        </w:rPr>
        <w:t>(Sand, et al., 2010)</w:t>
      </w:r>
      <w:r w:rsidR="008B3AA9" w:rsidRPr="00D76EDD">
        <w:rPr>
          <w:rFonts w:eastAsia="Calibri"/>
          <w:color w:val="000000" w:themeColor="text1"/>
        </w:rPr>
        <w:fldChar w:fldCharType="end"/>
      </w:r>
      <w:r w:rsidR="002E718B" w:rsidRPr="00D76EDD">
        <w:rPr>
          <w:rFonts w:eastAsia="Calibri"/>
          <w:color w:val="000000" w:themeColor="text1"/>
        </w:rPr>
        <w:t xml:space="preserve"> as well as a</w:t>
      </w:r>
      <w:r w:rsidR="001A4B8D" w:rsidRPr="00D76EDD">
        <w:rPr>
          <w:rFonts w:eastAsia="Calibri"/>
          <w:color w:val="000000" w:themeColor="text1"/>
        </w:rPr>
        <w:t xml:space="preserve"> deregulated </w:t>
      </w:r>
      <w:r w:rsidR="002E718B" w:rsidRPr="00D76EDD">
        <w:rPr>
          <w:rFonts w:eastAsia="Calibri"/>
          <w:color w:val="000000" w:themeColor="text1"/>
        </w:rPr>
        <w:t xml:space="preserve">cell proliferation and </w:t>
      </w:r>
      <w:r w:rsidR="008B3AA9" w:rsidRPr="00D76EDD">
        <w:rPr>
          <w:rFonts w:eastAsia="Calibri"/>
          <w:color w:val="000000" w:themeColor="text1"/>
        </w:rPr>
        <w:t>othe</w:t>
      </w:r>
      <w:r w:rsidR="003D5E26" w:rsidRPr="00D76EDD">
        <w:rPr>
          <w:rFonts w:eastAsia="Calibri"/>
          <w:color w:val="000000" w:themeColor="text1"/>
        </w:rPr>
        <w:t xml:space="preserve">r cellular cascades (e.g. </w:t>
      </w:r>
      <w:r w:rsidR="00BF1169" w:rsidRPr="00D76EDD">
        <w:rPr>
          <w:rFonts w:eastAsia="Calibri"/>
          <w:color w:val="000000" w:themeColor="text1"/>
        </w:rPr>
        <w:t>MAPK/ERK, PI3K-Akt, etc.</w:t>
      </w:r>
      <w:r w:rsidR="003D5E26" w:rsidRPr="00D76EDD">
        <w:rPr>
          <w:rFonts w:eastAsia="Calibri"/>
          <w:color w:val="000000" w:themeColor="text1"/>
        </w:rPr>
        <w:t xml:space="preserve">) </w:t>
      </w:r>
      <w:r w:rsidR="001A4B8D" w:rsidRPr="00D76EDD">
        <w:rPr>
          <w:rFonts w:eastAsia="Calibri"/>
          <w:color w:val="000000" w:themeColor="text1"/>
        </w:rPr>
        <w:t>i</w:t>
      </w:r>
      <w:r w:rsidR="00BF1169" w:rsidRPr="00D76EDD">
        <w:rPr>
          <w:rFonts w:eastAsia="Calibri"/>
          <w:color w:val="000000" w:themeColor="text1"/>
        </w:rPr>
        <w:t xml:space="preserve">n </w:t>
      </w:r>
      <w:r w:rsidR="003D5E26" w:rsidRPr="00D76EDD">
        <w:rPr>
          <w:rFonts w:eastAsia="Calibri"/>
          <w:color w:val="000000" w:themeColor="text1"/>
        </w:rPr>
        <w:t xml:space="preserve">BCC </w:t>
      </w:r>
      <w:r w:rsidR="008B3AA9" w:rsidRPr="00D76EDD">
        <w:rPr>
          <w:rFonts w:eastAsia="Calibri"/>
          <w:color w:val="000000" w:themeColor="text1"/>
        </w:rPr>
        <w:fldChar w:fldCharType="begin"/>
      </w:r>
      <w:r w:rsidR="00D97B77" w:rsidRPr="00D76EDD">
        <w:rPr>
          <w:rFonts w:eastAsia="Calibri"/>
          <w:color w:val="000000" w:themeColor="text1"/>
        </w:rPr>
        <w:instrText xml:space="preserve"> ADDIN EN.CITE &lt;EndNote&gt;&lt;Cite&gt;&lt;Author&gt;Sand&lt;/Author&gt;&lt;Year&gt;2012&lt;/Year&gt;&lt;RecNum&gt;643&lt;/RecNum&gt;&lt;DisplayText&gt;(Konicke, et al., 2018; Michael Sand, et al., 2012)&lt;/DisplayText&gt;&lt;record&gt;&lt;rec-number&gt;643&lt;/rec-number&gt;&lt;foreign-keys&gt;&lt;key app="EN" db-id="tp92zpdpevpvz1ewt26x9wfntztvffdf9za2" timestamp="1519347540"&gt;643&lt;/key&gt;&lt;/foreign-keys&gt;&lt;ref-type name="Journal Article"&gt;17&lt;/ref-type&gt;&lt;contributors&gt;&lt;authors&gt;&lt;author&gt;Sand, Michael&lt;/author&gt;&lt;author&gt;Sand, Daniel&lt;/author&gt;&lt;author&gt;Altmeyer, Peter&lt;/author&gt;&lt;author&gt;Bechara, Falk G&lt;/author&gt;&lt;/authors&gt;&lt;/contributors&gt;&lt;titles&gt;&lt;title&gt;MicroRNA in non-melanoma skin cancer&lt;/title&gt;&lt;secondary-title&gt;Cancer Biomarkers&lt;/secondary-title&gt;&lt;/titles&gt;&lt;periodical&gt;&lt;full-title&gt;Cancer Biomarkers&lt;/full-title&gt;&lt;/periodical&gt;&lt;pages&gt;253-257&lt;/pages&gt;&lt;volume&gt;11&lt;/volume&gt;&lt;number&gt;6&lt;/number&gt;&lt;dates&gt;&lt;year&gt;2012&lt;/year&gt;&lt;/dates&gt;&lt;isbn&gt;1574-0153&lt;/isbn&gt;&lt;urls&gt;&lt;/urls&gt;&lt;/record&gt;&lt;/Cite&gt;&lt;Cite&gt;&lt;Author&gt;Konicke&lt;/Author&gt;&lt;Year&gt;2018&lt;/Year&gt;&lt;RecNum&gt;639&lt;/RecNum&gt;&lt;record&gt;&lt;rec-number&gt;639&lt;/rec-number&gt;&lt;foreign-keys&gt;&lt;key app="EN" db-id="tp92zpdpevpvz1ewt26x9wfntztvffdf9za2" timestamp="1519325903"&gt;639&lt;/key&gt;&lt;/foreign-keys&gt;&lt;ref-type name="Journal Article"&gt;17&lt;/ref-type&gt;&lt;contributors&gt;&lt;authors&gt;&lt;author&gt;Konicke, Kathryn&lt;/author&gt;&lt;author&gt;López-Luna, Argelia&lt;/author&gt;&lt;author&gt;Muñoz-Carrillo, José Luis&lt;/author&gt;&lt;author&gt;Servín-González, Luis Steven&lt;/author&gt;&lt;author&gt;Flores-de la Torre, Armando&lt;/author&gt;&lt;author&gt;Olasz, Edit&lt;/author&gt;&lt;author&gt;Lazarova, Zelmira&lt;/author&gt;&lt;/authors&gt;&lt;/contributors&gt;&lt;titles&gt;&lt;title&gt;The microRNA landscape of cutaneous squamous cell carcinoma&lt;/title&gt;&lt;secondary-title&gt;Drug Discovery Today&lt;/secondary-title&gt;&lt;/titles&gt;&lt;periodical&gt;&lt;full-title&gt;Drug Discovery Today&lt;/full-title&gt;&lt;/periodical&gt;&lt;dates&gt;&lt;year&gt;2018&lt;/year&gt;&lt;pub-dates&gt;&lt;date&gt;2018/01/06/&lt;/date&gt;&lt;/pub-dates&gt;&lt;/dates&gt;&lt;isbn&gt;1359-6446&lt;/isbn&gt;&lt;urls&gt;&lt;related-urls&gt;&lt;url&gt;http://www.sciencedirect.com/science/article/pii/S1359644617303264&lt;/url&gt;&lt;/related-urls&gt;&lt;/urls&gt;&lt;electronic-resource-num&gt;https://doi.org/10.1016/j.drudis.2018.01.023&lt;/electronic-resource-num&gt;&lt;/record&gt;&lt;/Cite&gt;&lt;/EndNote&gt;</w:instrText>
      </w:r>
      <w:r w:rsidR="008B3AA9" w:rsidRPr="00D76EDD">
        <w:rPr>
          <w:rFonts w:eastAsia="Calibri"/>
          <w:color w:val="000000" w:themeColor="text1"/>
        </w:rPr>
        <w:fldChar w:fldCharType="separate"/>
      </w:r>
      <w:r w:rsidR="00BF1169" w:rsidRPr="00D76EDD">
        <w:rPr>
          <w:rFonts w:eastAsia="Calibri"/>
          <w:noProof/>
          <w:color w:val="000000" w:themeColor="text1"/>
        </w:rPr>
        <w:t>(Konicke, et al., 2018)</w:t>
      </w:r>
      <w:r w:rsidR="008B3AA9" w:rsidRPr="00D76EDD">
        <w:rPr>
          <w:rFonts w:eastAsia="Calibri"/>
          <w:color w:val="000000" w:themeColor="text1"/>
        </w:rPr>
        <w:fldChar w:fldCharType="end"/>
      </w:r>
      <w:r w:rsidR="00BF1169" w:rsidRPr="00D76EDD">
        <w:rPr>
          <w:rFonts w:eastAsia="Calibri"/>
          <w:color w:val="000000" w:themeColor="text1"/>
        </w:rPr>
        <w:t xml:space="preserve"> and SCC </w:t>
      </w:r>
      <w:r w:rsidR="00BF1169" w:rsidRPr="00D76EDD">
        <w:rPr>
          <w:rFonts w:eastAsia="Calibri"/>
          <w:color w:val="000000" w:themeColor="text1"/>
        </w:rPr>
        <w:fldChar w:fldCharType="begin"/>
      </w:r>
      <w:r w:rsidR="00BF1169" w:rsidRPr="00D76EDD">
        <w:rPr>
          <w:rFonts w:eastAsia="Calibri"/>
          <w:color w:val="000000" w:themeColor="text1"/>
        </w:rPr>
        <w:instrText xml:space="preserve"> ADDIN EN.CITE &lt;EndNote&gt;&lt;Cite&gt;&lt;Author&gt;Sand&lt;/Author&gt;&lt;Year&gt;2012&lt;/Year&gt;&lt;RecNum&gt;643&lt;/RecNum&gt;&lt;DisplayText&gt;(Konicke, et al., 2018; Michael Sand, et al., 2012)&lt;/DisplayText&gt;&lt;record&gt;&lt;rec-number&gt;643&lt;/rec-number&gt;&lt;foreign-keys&gt;&lt;key app="EN" db-id="tp92zpdpevpvz1ewt26x9wfntztvffdf9za2" timestamp="1519347540"&gt;643&lt;/key&gt;&lt;/foreign-keys&gt;&lt;ref-type name="Journal Article"&gt;17&lt;/ref-type&gt;&lt;contributors&gt;&lt;authors&gt;&lt;author&gt;Sand, Michael&lt;/author&gt;&lt;author&gt;Sand, Daniel&lt;/author&gt;&lt;author&gt;Altmeyer, Peter&lt;/author&gt;&lt;author&gt;Bechara, Falk G&lt;/author&gt;&lt;/authors&gt;&lt;/contributors&gt;&lt;titles&gt;&lt;title&gt;MicroRNA in non-melanoma skin cancer&lt;/title&gt;&lt;secondary-title&gt;Cancer Biomarkers&lt;/secondary-title&gt;&lt;/titles&gt;&lt;periodical&gt;&lt;full-title&gt;Cancer Biomarkers&lt;/full-title&gt;&lt;/periodical&gt;&lt;pages&gt;253-257&lt;/pages&gt;&lt;volume&gt;11&lt;/volume&gt;&lt;number&gt;6&lt;/number&gt;&lt;dates&gt;&lt;year&gt;2012&lt;/year&gt;&lt;/dates&gt;&lt;isbn&gt;1574-0153&lt;/isbn&gt;&lt;urls&gt;&lt;/urls&gt;&lt;/record&gt;&lt;/Cite&gt;&lt;Cite&gt;&lt;Author&gt;Konicke&lt;/Author&gt;&lt;Year&gt;2018&lt;/Year&gt;&lt;RecNum&gt;639&lt;/RecNum&gt;&lt;record&gt;&lt;rec-number&gt;639&lt;/rec-number&gt;&lt;foreign-keys&gt;&lt;key app="EN" db-id="tp92zpdpevpvz1ewt26x9wfntztvffdf9za2" timestamp="1519325903"&gt;639&lt;/key&gt;&lt;/foreign-keys&gt;&lt;ref-type name="Journal Article"&gt;17&lt;/ref-type&gt;&lt;contributors&gt;&lt;authors&gt;&lt;author&gt;Konicke, Kathryn&lt;/author&gt;&lt;author&gt;López-Luna, Argelia&lt;/author&gt;&lt;author&gt;Muñoz-Carrillo, José Luis&lt;/author&gt;&lt;author&gt;Servín-González, Luis Steven&lt;/author&gt;&lt;author&gt;Flores-de la Torre, Armando&lt;/author&gt;&lt;author&gt;Olasz, Edit&lt;/author&gt;&lt;author&gt;Lazarova, Zelmira&lt;/author&gt;&lt;/authors&gt;&lt;/contributors&gt;&lt;titles&gt;&lt;title&gt;The microRNA landscape of cutaneous squamous cell carcinoma&lt;/title&gt;&lt;secondary-title&gt;Drug Discovery Today&lt;/secondary-title&gt;&lt;/titles&gt;&lt;periodical&gt;&lt;full-title&gt;Drug Discovery Today&lt;/full-title&gt;&lt;/periodical&gt;&lt;dates&gt;&lt;year&gt;2018&lt;/year&gt;&lt;pub-dates&gt;&lt;date&gt;2018/01/06/&lt;/date&gt;&lt;/pub-dates&gt;&lt;/dates&gt;&lt;isbn&gt;1359-6446&lt;/isbn&gt;&lt;urls&gt;&lt;related-urls&gt;&lt;url&gt;http://www.sciencedirect.com/science/article/pii/S1359644617303264&lt;/url&gt;&lt;/related-urls&gt;&lt;/urls&gt;&lt;electronic-resource-num&gt;https://doi.org/10.1016/j.drudis.2018.01.023&lt;/electronic-resource-num&gt;&lt;/record&gt;&lt;/Cite&gt;&lt;/EndNote&gt;</w:instrText>
      </w:r>
      <w:r w:rsidR="00BF1169" w:rsidRPr="00D76EDD">
        <w:rPr>
          <w:rFonts w:eastAsia="Calibri"/>
          <w:color w:val="000000" w:themeColor="text1"/>
        </w:rPr>
        <w:fldChar w:fldCharType="separate"/>
      </w:r>
      <w:r w:rsidR="00BF1169" w:rsidRPr="00D76EDD">
        <w:rPr>
          <w:rFonts w:eastAsia="Calibri"/>
          <w:noProof/>
          <w:color w:val="000000" w:themeColor="text1"/>
        </w:rPr>
        <w:t>(Sand, et al., 2012)</w:t>
      </w:r>
      <w:r w:rsidR="00BF1169" w:rsidRPr="00D76EDD">
        <w:rPr>
          <w:rFonts w:eastAsia="Calibri"/>
          <w:color w:val="000000" w:themeColor="text1"/>
        </w:rPr>
        <w:fldChar w:fldCharType="end"/>
      </w:r>
      <w:r w:rsidR="00BF1169" w:rsidRPr="00D76EDD">
        <w:rPr>
          <w:rFonts w:eastAsia="Calibri"/>
          <w:color w:val="000000" w:themeColor="text1"/>
        </w:rPr>
        <w:t xml:space="preserve">. </w:t>
      </w:r>
      <w:r w:rsidR="002E718B" w:rsidRPr="00D76EDD">
        <w:rPr>
          <w:rFonts w:eastAsia="Calibri"/>
          <w:color w:val="000000" w:themeColor="text1"/>
        </w:rPr>
        <w:t>S</w:t>
      </w:r>
      <w:r w:rsidR="001A4B8D" w:rsidRPr="00D76EDD">
        <w:rPr>
          <w:rFonts w:eastAsia="Calibri"/>
          <w:color w:val="000000" w:themeColor="text1"/>
        </w:rPr>
        <w:t xml:space="preserve">pecifically, </w:t>
      </w:r>
      <w:r w:rsidR="00B528F7" w:rsidRPr="00D76EDD">
        <w:rPr>
          <w:color w:val="000000" w:themeColor="text1"/>
          <w:lang w:val="en"/>
        </w:rPr>
        <w:t xml:space="preserve">an aberrant expression profile </w:t>
      </w:r>
      <w:r w:rsidR="009868E6" w:rsidRPr="00D76EDD">
        <w:rPr>
          <w:color w:val="000000" w:themeColor="text1"/>
          <w:lang w:val="en"/>
        </w:rPr>
        <w:t xml:space="preserve">of mir-21 </w:t>
      </w:r>
      <w:r w:rsidR="001A4B8D" w:rsidRPr="00D76EDD">
        <w:rPr>
          <w:color w:val="000000" w:themeColor="text1"/>
          <w:lang w:val="en"/>
        </w:rPr>
        <w:t xml:space="preserve">and mir-183 </w:t>
      </w:r>
      <w:r w:rsidR="00B528F7" w:rsidRPr="00D76EDD">
        <w:rPr>
          <w:color w:val="000000" w:themeColor="text1"/>
          <w:lang w:val="en"/>
        </w:rPr>
        <w:t xml:space="preserve">were shown to be </w:t>
      </w:r>
      <w:r w:rsidR="00986C51" w:rsidRPr="00D76EDD">
        <w:rPr>
          <w:color w:val="000000" w:themeColor="text1"/>
          <w:lang w:val="en"/>
        </w:rPr>
        <w:t xml:space="preserve">associated with </w:t>
      </w:r>
      <w:r w:rsidR="002E718B" w:rsidRPr="00D76EDD">
        <w:rPr>
          <w:color w:val="000000" w:themeColor="text1"/>
          <w:lang w:val="en"/>
        </w:rPr>
        <w:t xml:space="preserve">both </w:t>
      </w:r>
      <w:r w:rsidR="001A4B8D" w:rsidRPr="00D76EDD">
        <w:rPr>
          <w:color w:val="000000" w:themeColor="text1"/>
          <w:lang w:val="en"/>
        </w:rPr>
        <w:t>BCC</w:t>
      </w:r>
      <w:r w:rsidR="00B528F7" w:rsidRPr="00D76EDD">
        <w:rPr>
          <w:color w:val="000000" w:themeColor="text1"/>
        </w:rPr>
        <w:t xml:space="preserve"> </w:t>
      </w:r>
      <w:r w:rsidR="008B3AA9" w:rsidRPr="00D76EDD">
        <w:rPr>
          <w:color w:val="000000" w:themeColor="text1"/>
        </w:rPr>
        <w:fldChar w:fldCharType="begin"/>
      </w:r>
      <w:r w:rsidR="001E06FB" w:rsidRPr="00D76EDD">
        <w:rPr>
          <w:color w:val="000000" w:themeColor="text1"/>
        </w:rPr>
        <w:instrText xml:space="preserve"> ADDIN EN.CITE &lt;EndNote&gt;&lt;Cite&gt;&lt;Author&gt;Heffelfinger&lt;/Author&gt;&lt;Year&gt;2012&lt;/Year&gt;&lt;RecNum&gt;644&lt;/RecNum&gt;&lt;DisplayText&gt;(Heffelfinger, et al., 2012)&lt;/DisplayText&gt;&lt;record&gt;&lt;rec-number&gt;644&lt;/rec-number&gt;&lt;foreign-keys&gt;&lt;key app="EN" db-id="tp92zpdpevpvz1ewt26x9wfntztvffdf9za2" timestamp="1519350171"&gt;644&lt;/key&gt;&lt;/foreign-keys&gt;&lt;ref-type name="Journal Article"&gt;17&lt;/ref-type&gt;&lt;contributors&gt;&lt;authors&gt;&lt;author&gt;Heffelfinger, Christopher&lt;/author&gt;&lt;author&gt;Ouyang, Zhengqing&lt;/author&gt;&lt;author&gt;Engberg, Anna&lt;/author&gt;&lt;author&gt;Leffell, David J&lt;/author&gt;&lt;author&gt;Hanlon, Allison M&lt;/author&gt;&lt;author&gt;Gordon, Patricia B&lt;/author&gt;&lt;author&gt;Zheng, Wei&lt;/author&gt;&lt;author&gt;Zhao, Hongyu&lt;/author&gt;&lt;author&gt;Snyder, Michael P&lt;/author&gt;&lt;author&gt;Bale, Allen E&lt;/author&gt;&lt;/authors&gt;&lt;/contributors&gt;&lt;titles&gt;&lt;title&gt;Correlation of global microRNA expression with basal cell carcinoma subtype&lt;/title&gt;&lt;secondary-title&gt;G3: Genes, Genomes, Genetics&lt;/secondary-title&gt;&lt;/titles&gt;&lt;periodical&gt;&lt;full-title&gt;G3: Genes, Genomes, Genetics&lt;/full-title&gt;&lt;/periodical&gt;&lt;pages&gt;279-286&lt;/pages&gt;&lt;volume&gt;2&lt;/volume&gt;&lt;number&gt;2&lt;/number&gt;&lt;dates&gt;&lt;year&gt;2012&lt;/year&gt;&lt;/dates&gt;&lt;isbn&gt;2160-1836&lt;/isbn&gt;&lt;urls&gt;&lt;related-urls&gt;&lt;url&gt;https://www.ncbi.nlm.nih.gov/pmc/articles/PMC3284335/pdf/279.pdf&lt;/url&gt;&lt;/related-urls&gt;&lt;/urls&gt;&lt;/record&gt;&lt;/Cite&gt;&lt;/EndNote&gt;</w:instrText>
      </w:r>
      <w:r w:rsidR="008B3AA9" w:rsidRPr="00D76EDD">
        <w:rPr>
          <w:color w:val="000000" w:themeColor="text1"/>
        </w:rPr>
        <w:fldChar w:fldCharType="separate"/>
      </w:r>
      <w:r w:rsidR="008B3AA9" w:rsidRPr="00D76EDD">
        <w:rPr>
          <w:noProof/>
          <w:color w:val="000000" w:themeColor="text1"/>
        </w:rPr>
        <w:t>(Heffelfinger, et al., 2012)</w:t>
      </w:r>
      <w:r w:rsidR="008B3AA9" w:rsidRPr="00D76EDD">
        <w:rPr>
          <w:color w:val="000000" w:themeColor="text1"/>
          <w:lang w:val="en"/>
        </w:rPr>
        <w:fldChar w:fldCharType="end"/>
      </w:r>
      <w:r w:rsidR="009868E6" w:rsidRPr="00D76EDD">
        <w:rPr>
          <w:color w:val="000000" w:themeColor="text1"/>
        </w:rPr>
        <w:t xml:space="preserve"> and</w:t>
      </w:r>
      <w:r w:rsidR="00B528F7" w:rsidRPr="00D76EDD">
        <w:rPr>
          <w:color w:val="000000" w:themeColor="text1"/>
          <w:lang w:val="en"/>
        </w:rPr>
        <w:t xml:space="preserve"> SCC</w:t>
      </w:r>
      <w:r w:rsidR="008B3AA9" w:rsidRPr="00D76EDD">
        <w:rPr>
          <w:color w:val="000000" w:themeColor="text1"/>
          <w:lang w:val="en"/>
        </w:rPr>
        <w:t xml:space="preserve"> </w:t>
      </w:r>
      <w:r w:rsidR="008B3AA9" w:rsidRPr="00D76EDD">
        <w:rPr>
          <w:color w:val="000000" w:themeColor="text1"/>
          <w:lang w:val="en"/>
        </w:rPr>
        <w:fldChar w:fldCharType="begin"/>
      </w:r>
      <w:r w:rsidR="008B3AA9" w:rsidRPr="00D76EDD">
        <w:rPr>
          <w:color w:val="000000" w:themeColor="text1"/>
          <w:lang w:val="en"/>
        </w:rPr>
        <w:instrText xml:space="preserve"> ADDIN EN.CITE &lt;EndNote&gt;&lt;Cite&gt;&lt;Author&gt;Darido&lt;/Author&gt;&lt;Year&gt;2011&lt;/Year&gt;&lt;RecNum&gt;646&lt;/RecNum&gt;&lt;DisplayText&gt;(Darido, et al., 2011)&lt;/DisplayText&gt;&lt;record&gt;&lt;rec-number&gt;646&lt;/rec-number&gt;&lt;foreign-keys&gt;&lt;key app="EN" db-id="tp92zpdpevpvz1ewt26x9wfntztvffdf9za2" timestamp="1519355583"&gt;646&lt;/key&gt;&lt;/foreign-keys&gt;&lt;ref-type name="Journal Article"&gt;17&lt;/ref-type&gt;&lt;contributors&gt;&lt;authors&gt;&lt;author&gt;Darido, Charbel&lt;/author&gt;&lt;author&gt;Georgy, Smitha R&lt;/author&gt;&lt;author&gt;Wilanowski, Tomasz&lt;/author&gt;&lt;author&gt;Dworkin, Sebastian&lt;/author&gt;&lt;author&gt;Auden, Alana&lt;/author&gt;&lt;author&gt;Zhao, Quan&lt;/author&gt;&lt;author&gt;Rank, Gerhard&lt;/author&gt;&lt;author&gt;Srivastava, Seema&lt;/author&gt;&lt;author&gt;Finlay, Moira J&lt;/author&gt;&lt;author&gt;Papenfuss, Anthony T&lt;/author&gt;&lt;author&gt;Pandolfi, Pier Paolo&lt;/author&gt;&lt;author&gt;Pearson, Richard B&lt;/author&gt;&lt;author&gt;Jane, Stephen M&lt;/author&gt;&lt;/authors&gt;&lt;/contributors&gt;&lt;titles&gt;&lt;title&gt;Targeting of the Tumor Suppressor GRHL3 by a miR-21-Dependent Proto-Oncogenic Network Results in PTEN Loss and Tumorigenesis&lt;/title&gt;&lt;secondary-title&gt;Cancer Cell&lt;/secondary-title&gt;&lt;/titles&gt;&lt;periodical&gt;&lt;full-title&gt;Cancer Cell&lt;/full-title&gt;&lt;/periodical&gt;&lt;pages&gt;635-648&lt;/pages&gt;&lt;volume&gt;20&lt;/volume&gt;&lt;number&gt;5&lt;/number&gt;&lt;dates&gt;&lt;year&gt;2011&lt;/year&gt;&lt;pub-dates&gt;&lt;date&gt;2011/11/15/&lt;/date&gt;&lt;/pub-dates&gt;&lt;/dates&gt;&lt;isbn&gt;1535-6108&lt;/isbn&gt;&lt;urls&gt;&lt;related-urls&gt;&lt;url&gt;http://www.sciencedirect.com/science/article/pii/S1535610811003977&lt;/url&gt;&lt;/related-urls&gt;&lt;/urls&gt;&lt;electronic-resource-num&gt;https://doi.org/10.1016/j.ccr.2011.10.014&lt;/electronic-resource-num&gt;&lt;/record&gt;&lt;/Cite&gt;&lt;/EndNote&gt;</w:instrText>
      </w:r>
      <w:r w:rsidR="008B3AA9" w:rsidRPr="00D76EDD">
        <w:rPr>
          <w:color w:val="000000" w:themeColor="text1"/>
          <w:lang w:val="en"/>
        </w:rPr>
        <w:fldChar w:fldCharType="separate"/>
      </w:r>
      <w:r w:rsidR="008B3AA9" w:rsidRPr="00D76EDD">
        <w:rPr>
          <w:noProof/>
          <w:color w:val="000000" w:themeColor="text1"/>
          <w:lang w:val="en"/>
        </w:rPr>
        <w:t>(Darido, et al., 2011)</w:t>
      </w:r>
      <w:r w:rsidR="008B3AA9" w:rsidRPr="00D76EDD">
        <w:rPr>
          <w:color w:val="000000" w:themeColor="text1"/>
          <w:lang w:val="en"/>
        </w:rPr>
        <w:fldChar w:fldCharType="end"/>
      </w:r>
      <w:r w:rsidR="008B3AA9" w:rsidRPr="00D76EDD">
        <w:rPr>
          <w:color w:val="000000" w:themeColor="text1"/>
          <w:lang w:val="en"/>
        </w:rPr>
        <w:t>. In addition</w:t>
      </w:r>
      <w:r w:rsidR="002F5835" w:rsidRPr="00D76EDD">
        <w:rPr>
          <w:color w:val="000000" w:themeColor="text1"/>
          <w:lang w:val="en"/>
        </w:rPr>
        <w:t xml:space="preserve">, </w:t>
      </w:r>
      <w:r w:rsidR="008B3AA9" w:rsidRPr="00D76EDD">
        <w:rPr>
          <w:rFonts w:eastAsia="Calibri"/>
          <w:color w:val="000000" w:themeColor="text1"/>
        </w:rPr>
        <w:t>down</w:t>
      </w:r>
      <w:r w:rsidR="002F5835" w:rsidRPr="00D76EDD">
        <w:rPr>
          <w:rFonts w:eastAsia="Calibri"/>
          <w:color w:val="000000" w:themeColor="text1"/>
        </w:rPr>
        <w:t>-</w:t>
      </w:r>
      <w:r w:rsidR="008B3AA9" w:rsidRPr="00D76EDD">
        <w:rPr>
          <w:rFonts w:eastAsia="Calibri"/>
          <w:color w:val="000000" w:themeColor="text1"/>
        </w:rPr>
        <w:t>regulation of miR-124 and miR-214</w:t>
      </w:r>
      <w:r w:rsidR="002F5835" w:rsidRPr="00D76EDD">
        <w:rPr>
          <w:rFonts w:eastAsia="Calibri"/>
          <w:color w:val="000000" w:themeColor="text1"/>
        </w:rPr>
        <w:t xml:space="preserve"> </w:t>
      </w:r>
      <w:r w:rsidR="008B3AA9" w:rsidRPr="00D76EDD">
        <w:rPr>
          <w:rFonts w:eastAsia="Calibri"/>
          <w:color w:val="000000" w:themeColor="text1"/>
        </w:rPr>
        <w:t>play</w:t>
      </w:r>
      <w:r w:rsidR="005941B4" w:rsidRPr="00D76EDD">
        <w:rPr>
          <w:rFonts w:eastAsia="Calibri"/>
          <w:color w:val="000000" w:themeColor="text1"/>
        </w:rPr>
        <w:t>s</w:t>
      </w:r>
      <w:r w:rsidR="008B3AA9" w:rsidRPr="00D76EDD">
        <w:rPr>
          <w:rFonts w:eastAsia="Calibri"/>
          <w:color w:val="000000" w:themeColor="text1"/>
        </w:rPr>
        <w:t xml:space="preserve"> an impor</w:t>
      </w:r>
      <w:r w:rsidR="002E718B" w:rsidRPr="00D76EDD">
        <w:rPr>
          <w:rFonts w:eastAsia="Calibri"/>
          <w:color w:val="000000" w:themeColor="text1"/>
        </w:rPr>
        <w:t xml:space="preserve">tant role in SCC as their </w:t>
      </w:r>
      <w:r w:rsidR="008B3AA9" w:rsidRPr="00D76EDD">
        <w:rPr>
          <w:rFonts w:eastAsia="Calibri"/>
          <w:color w:val="000000" w:themeColor="text1"/>
        </w:rPr>
        <w:t>low exp</w:t>
      </w:r>
      <w:r w:rsidR="002E718B" w:rsidRPr="00D76EDD">
        <w:rPr>
          <w:rFonts w:eastAsia="Calibri"/>
          <w:color w:val="000000" w:themeColor="text1"/>
        </w:rPr>
        <w:t>ression is</w:t>
      </w:r>
      <w:r w:rsidR="008B3AA9" w:rsidRPr="00D76EDD">
        <w:rPr>
          <w:rFonts w:eastAsia="Calibri"/>
          <w:color w:val="000000" w:themeColor="text1"/>
        </w:rPr>
        <w:t xml:space="preserve"> accompanied with an increas</w:t>
      </w:r>
      <w:r w:rsidR="002F5835" w:rsidRPr="00D76EDD">
        <w:rPr>
          <w:rFonts w:eastAsia="Calibri"/>
          <w:color w:val="000000" w:themeColor="text1"/>
        </w:rPr>
        <w:t>ed expres</w:t>
      </w:r>
      <w:r w:rsidR="002E718B" w:rsidRPr="00D76EDD">
        <w:rPr>
          <w:rFonts w:eastAsia="Calibri"/>
          <w:color w:val="000000" w:themeColor="text1"/>
        </w:rPr>
        <w:t xml:space="preserve">sion of ERK1/2 protein </w:t>
      </w:r>
      <w:r w:rsidR="008B3AA9" w:rsidRPr="00D76EDD">
        <w:rPr>
          <w:rFonts w:eastAsia="Calibri"/>
          <w:color w:val="000000" w:themeColor="text1"/>
        </w:rPr>
        <w:t xml:space="preserve">leading to abnormal proliferation </w:t>
      </w:r>
      <w:r w:rsidR="008B3AA9" w:rsidRPr="00D76EDD">
        <w:rPr>
          <w:rFonts w:eastAsia="Calibri"/>
          <w:color w:val="000000" w:themeColor="text1"/>
        </w:rPr>
        <w:fldChar w:fldCharType="begin"/>
      </w:r>
      <w:r w:rsidR="008B3AA9" w:rsidRPr="00D76EDD">
        <w:rPr>
          <w:rFonts w:eastAsia="Calibri"/>
          <w:color w:val="000000" w:themeColor="text1"/>
        </w:rPr>
        <w:instrText xml:space="preserve"> ADDIN EN.CITE &lt;EndNote&gt;&lt;Cite&gt;&lt;Author&gt;Yamane&lt;/Author&gt;&lt;Year&gt;2013&lt;/Year&gt;&lt;RecNum&gt;549&lt;/RecNum&gt;&lt;DisplayText&gt;(Yamane, et al., 2013)&lt;/DisplayText&gt;&lt;record&gt;&lt;rec-number&gt;549&lt;/rec-number&gt;&lt;foreign-keys&gt;&lt;key app="EN" db-id="tp92zpdpevpvz1ewt26x9wfntztvffdf9za2" timestamp="1517960414"&gt;549&lt;/key&gt;&lt;/foreign-keys&gt;&lt;ref-type name="Journal Article"&gt;17&lt;/ref-type&gt;&lt;contributors&gt;&lt;authors&gt;&lt;author&gt;Yamane, Keitaro&lt;/author&gt;&lt;author&gt;Jinnin, Masatoshi&lt;/author&gt;&lt;author&gt;Etoh, Tomomi&lt;/author&gt;&lt;author&gt;Kobayashi, Yuki&lt;/author&gt;&lt;author&gt;Shimozono, Naoki&lt;/author&gt;&lt;author&gt;Fukushima, Satoshi&lt;/author&gt;&lt;author&gt;Masuguchi, Shinichi&lt;/author&gt;&lt;author&gt;Maruo, Keishi&lt;/author&gt;&lt;author&gt;Inoue, Yuji&lt;/author&gt;&lt;author&gt;Ishihara, Tsuyoshi&lt;/author&gt;&lt;/authors&gt;&lt;/contributors&gt;&lt;titles&gt;&lt;title&gt;Down-regulation of miR-124/-214 in cutaneous squamous cell carcinoma mediates abnormal cell proliferation via the induction of ERK&lt;/title&gt;&lt;secondary-title&gt;Journal of Molecular Medicine&lt;/secondary-title&gt;&lt;/titles&gt;&lt;periodical&gt;&lt;full-title&gt;Journal of Molecular Medicine&lt;/full-title&gt;&lt;/periodical&gt;&lt;pages&gt;69-81&lt;/pages&gt;&lt;volume&gt;91&lt;/volume&gt;&lt;number&gt;1&lt;/number&gt;&lt;dates&gt;&lt;year&gt;2013&lt;/year&gt;&lt;/dates&gt;&lt;isbn&gt;0946-2716&lt;/isbn&gt;&lt;urls&gt;&lt;/urls&gt;&lt;/record&gt;&lt;/Cite&gt;&lt;/EndNote&gt;</w:instrText>
      </w:r>
      <w:r w:rsidR="008B3AA9" w:rsidRPr="00D76EDD">
        <w:rPr>
          <w:rFonts w:eastAsia="Calibri"/>
          <w:color w:val="000000" w:themeColor="text1"/>
        </w:rPr>
        <w:fldChar w:fldCharType="separate"/>
      </w:r>
      <w:r w:rsidR="008B3AA9" w:rsidRPr="00D76EDD">
        <w:rPr>
          <w:rFonts w:eastAsia="Calibri"/>
          <w:noProof/>
          <w:color w:val="000000" w:themeColor="text1"/>
        </w:rPr>
        <w:t>(Yamane, et al., 2013)</w:t>
      </w:r>
      <w:r w:rsidR="008B3AA9" w:rsidRPr="00D76EDD">
        <w:rPr>
          <w:rFonts w:eastAsia="Calibri"/>
          <w:color w:val="000000" w:themeColor="text1"/>
        </w:rPr>
        <w:fldChar w:fldCharType="end"/>
      </w:r>
      <w:r w:rsidR="008B3AA9" w:rsidRPr="00D76EDD">
        <w:rPr>
          <w:rFonts w:eastAsia="Calibri"/>
          <w:color w:val="000000" w:themeColor="text1"/>
        </w:rPr>
        <w:t xml:space="preserve">. </w:t>
      </w:r>
    </w:p>
    <w:p w:rsidR="008B3AA9" w:rsidRPr="00EE15C9" w:rsidRDefault="001E06FB" w:rsidP="00297619">
      <w:pPr>
        <w:spacing w:line="480" w:lineRule="auto"/>
        <w:ind w:firstLine="567"/>
        <w:jc w:val="both"/>
        <w:rPr>
          <w:rFonts w:eastAsia="Calibri"/>
          <w:color w:val="000000" w:themeColor="text1"/>
        </w:rPr>
      </w:pPr>
      <w:r w:rsidRPr="00D76EDD">
        <w:rPr>
          <w:rFonts w:eastAsia="Calibri"/>
          <w:color w:val="000000" w:themeColor="text1"/>
        </w:rPr>
        <w:t>In melanoma, mir-221</w:t>
      </w:r>
      <w:r w:rsidR="008B3AA9" w:rsidRPr="00D76EDD">
        <w:rPr>
          <w:rFonts w:eastAsia="Calibri"/>
          <w:color w:val="000000" w:themeColor="text1"/>
        </w:rPr>
        <w:t xml:space="preserve"> mediate</w:t>
      </w:r>
      <w:r w:rsidR="00C55011" w:rsidRPr="00D76EDD">
        <w:rPr>
          <w:rFonts w:eastAsia="Calibri"/>
          <w:color w:val="000000" w:themeColor="text1"/>
        </w:rPr>
        <w:t>s</w:t>
      </w:r>
      <w:r w:rsidR="008B3AA9" w:rsidRPr="00D76EDD">
        <w:rPr>
          <w:rFonts w:eastAsia="Calibri"/>
          <w:color w:val="000000" w:themeColor="text1"/>
        </w:rPr>
        <w:t xml:space="preserve"> cell cycle de</w:t>
      </w:r>
      <w:r w:rsidR="005941B4" w:rsidRPr="00D76EDD">
        <w:rPr>
          <w:rFonts w:eastAsia="Calibri"/>
          <w:color w:val="000000" w:themeColor="text1"/>
        </w:rPr>
        <w:t>-</w:t>
      </w:r>
      <w:r w:rsidR="008B3AA9" w:rsidRPr="00D76EDD">
        <w:rPr>
          <w:rFonts w:eastAsia="Calibri"/>
          <w:color w:val="000000" w:themeColor="text1"/>
        </w:rPr>
        <w:t>regulation while mir-29c</w:t>
      </w:r>
      <w:r w:rsidR="002E718B" w:rsidRPr="00D76EDD">
        <w:rPr>
          <w:rFonts w:eastAsia="Calibri"/>
          <w:color w:val="000000" w:themeColor="text1"/>
        </w:rPr>
        <w:t xml:space="preserve"> impacts</w:t>
      </w:r>
      <w:r w:rsidR="00C55011" w:rsidRPr="00D76EDD">
        <w:rPr>
          <w:rFonts w:eastAsia="Calibri"/>
          <w:color w:val="000000" w:themeColor="text1"/>
        </w:rPr>
        <w:t xml:space="preserve"> the </w:t>
      </w:r>
      <w:r w:rsidR="008B3AA9" w:rsidRPr="00D76EDD">
        <w:rPr>
          <w:rFonts w:eastAsia="Calibri"/>
          <w:color w:val="000000" w:themeColor="text1"/>
        </w:rPr>
        <w:t xml:space="preserve">DNA methylation status of </w:t>
      </w:r>
      <w:r w:rsidR="005941B4" w:rsidRPr="00D76EDD">
        <w:rPr>
          <w:rFonts w:eastAsia="Calibri"/>
          <w:color w:val="000000" w:themeColor="text1"/>
        </w:rPr>
        <w:t xml:space="preserve">several </w:t>
      </w:r>
      <w:r w:rsidR="00C55011" w:rsidRPr="00D76EDD">
        <w:rPr>
          <w:rFonts w:eastAsia="Calibri"/>
          <w:color w:val="000000" w:themeColor="text1"/>
        </w:rPr>
        <w:t>tumour suppressor gene</w:t>
      </w:r>
      <w:r w:rsidR="008B3AA9" w:rsidRPr="00D76EDD">
        <w:rPr>
          <w:rFonts w:eastAsia="Calibri"/>
          <w:color w:val="000000" w:themeColor="text1"/>
        </w:rPr>
        <w:t xml:space="preserve">s </w:t>
      </w:r>
      <w:r w:rsidR="008B3AA9" w:rsidRPr="00D76EDD">
        <w:rPr>
          <w:rFonts w:eastAsia="Calibri"/>
          <w:color w:val="000000" w:themeColor="text1"/>
        </w:rPr>
        <w:fldChar w:fldCharType="begin">
          <w:fldData xml:space="preserve">PEVuZE5vdGU+PENpdGU+PEF1dGhvcj5OZ3V5ZW48L0F1dGhvcj48WWVhcj4yMDExPC9ZZWFyPjxS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</w:fldData>
        </w:fldChar>
      </w:r>
      <w:r w:rsidR="008B3AA9" w:rsidRPr="00D76EDD">
        <w:rPr>
          <w:rFonts w:eastAsia="Calibri"/>
          <w:color w:val="000000" w:themeColor="text1"/>
        </w:rPr>
        <w:instrText xml:space="preserve"> ADDIN EN.CITE </w:instrText>
      </w:r>
      <w:r w:rsidR="008B3AA9" w:rsidRPr="00D76EDD">
        <w:rPr>
          <w:rFonts w:eastAsia="Calibri"/>
          <w:color w:val="000000" w:themeColor="text1"/>
        </w:rPr>
        <w:fldChar w:fldCharType="begin">
          <w:fldData xml:space="preserve">PEVuZE5vdGU+PENpdGU+PEF1dGhvcj5OZ3V5ZW48L0F1dGhvcj48WWVhcj4yMDExPC9ZZWFyPjxS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</w:fldData>
        </w:fldChar>
      </w:r>
      <w:r w:rsidR="008B3AA9" w:rsidRPr="00D76EDD">
        <w:rPr>
          <w:rFonts w:eastAsia="Calibri"/>
          <w:color w:val="000000" w:themeColor="text1"/>
        </w:rPr>
        <w:instrText xml:space="preserve"> ADDIN EN.CITE.DATA </w:instrText>
      </w:r>
      <w:r w:rsidR="008B3AA9" w:rsidRPr="00D76EDD">
        <w:rPr>
          <w:rFonts w:eastAsia="Calibri"/>
          <w:color w:val="000000" w:themeColor="text1"/>
        </w:rPr>
      </w:r>
      <w:r w:rsidR="008B3AA9" w:rsidRPr="00D76EDD">
        <w:rPr>
          <w:rFonts w:eastAsia="Calibri"/>
          <w:color w:val="000000" w:themeColor="text1"/>
        </w:rPr>
        <w:fldChar w:fldCharType="end"/>
      </w:r>
      <w:r w:rsidR="008B3AA9" w:rsidRPr="00D76EDD">
        <w:rPr>
          <w:rFonts w:eastAsia="Calibri"/>
          <w:color w:val="000000" w:themeColor="text1"/>
        </w:rPr>
      </w:r>
      <w:r w:rsidR="008B3AA9" w:rsidRPr="00D76EDD">
        <w:rPr>
          <w:rFonts w:eastAsia="Calibri"/>
          <w:color w:val="000000" w:themeColor="text1"/>
        </w:rPr>
        <w:fldChar w:fldCharType="separate"/>
      </w:r>
      <w:r w:rsidR="005941B4" w:rsidRPr="00D76EDD">
        <w:rPr>
          <w:rFonts w:eastAsia="Calibri"/>
          <w:noProof/>
          <w:color w:val="000000" w:themeColor="text1"/>
        </w:rPr>
        <w:t>(</w:t>
      </w:r>
      <w:r w:rsidR="008B3AA9" w:rsidRPr="00D76EDD">
        <w:rPr>
          <w:rFonts w:eastAsia="Calibri"/>
          <w:noProof/>
          <w:color w:val="000000" w:themeColor="text1"/>
        </w:rPr>
        <w:t>Nguyen, et al., 2011</w:t>
      </w:r>
      <w:r w:rsidR="00C55011" w:rsidRPr="00D76EDD">
        <w:rPr>
          <w:rFonts w:eastAsia="Calibri"/>
          <w:noProof/>
          <w:color w:val="000000" w:themeColor="text1"/>
        </w:rPr>
        <w:t xml:space="preserve">; </w:t>
      </w:r>
      <w:r w:rsidR="008B3AA9" w:rsidRPr="00D76EDD">
        <w:rPr>
          <w:rFonts w:eastAsia="Calibri"/>
          <w:color w:val="000000" w:themeColor="text1"/>
        </w:rPr>
        <w:fldChar w:fldCharType="end"/>
      </w:r>
      <w:r w:rsidR="00C55011" w:rsidRPr="00D76EDD">
        <w:rPr>
          <w:rFonts w:eastAsia="Calibri"/>
          <w:color w:val="000000" w:themeColor="text1"/>
        </w:rPr>
        <w:fldChar w:fldCharType="begin"/>
      </w:r>
      <w:r w:rsidR="00C55011" w:rsidRPr="00D76EDD">
        <w:rPr>
          <w:rFonts w:eastAsia="Calibri"/>
          <w:color w:val="000000" w:themeColor="text1"/>
        </w:rPr>
        <w:instrText xml:space="preserve"> ADDIN EN.CITE &lt;EndNote&gt;&lt;Cite&gt;&lt;Author&gt;Kanemaru&lt;/Author&gt;&lt;Year&gt;2011&lt;/Year&gt;&lt;RecNum&gt;687&lt;/RecNum&gt;&lt;DisplayText&gt;(Kanemaru, et al., 2011)&lt;/DisplayText&gt;&lt;record&gt;&lt;rec-number&gt;687&lt;/rec-number&gt;&lt;foreign-keys&gt;&lt;key app="EN" db-id="tp92zpdpevpvz1ewt26x9wfntztvffdf9za2" timestamp="1519696528"&gt;687&lt;/key&gt;&lt;/foreign-keys&gt;&lt;ref-type name="Journal Article"&gt;17&lt;/ref-type&gt;&lt;contributors&gt;&lt;authors&gt;&lt;author&gt;Kanemaru, Hisashi&lt;/author&gt;&lt;author&gt;Fukushima, Satoshi&lt;/author&gt;&lt;author&gt;Yamashita, Junji&lt;/author&gt;&lt;author&gt;Honda, Noritoshi&lt;/author&gt;&lt;author&gt;Oyama, Rie&lt;/author&gt;&lt;author&gt;Kakimoto, Asako&lt;/author&gt;&lt;author&gt;Masuguchi, Shinichi&lt;/author&gt;&lt;author&gt;Ishihara, Tsuyoshi&lt;/author&gt;&lt;author&gt;Inoue, Yuji&lt;/author&gt;&lt;author&gt;Jinnin, Masatoshi&lt;/author&gt;&lt;/authors&gt;&lt;/contributors&gt;&lt;titles&gt;&lt;title&gt;The circulating microRNA-221 level in patients with malignant melanoma as a new tumor marker&lt;/title&gt;&lt;secondary-title&gt;Journal of dermatological science&lt;/secondary-title&gt;&lt;/titles&gt;&lt;periodical&gt;&lt;full-title&gt;Journal of Dermatological Science&lt;/full-title&gt;&lt;/periodical&gt;&lt;pages&gt;187-193&lt;/pages&gt;&lt;volume&gt;61&lt;/volume&gt;&lt;number&gt;3&lt;/number&gt;&lt;dates&gt;&lt;year&gt;2011&lt;/year&gt;&lt;/dates&gt;&lt;isbn&gt;0923-1811&lt;/isbn&gt;&lt;urls&gt;&lt;/urls&gt;&lt;/record&gt;&lt;/Cite&gt;&lt;/EndNote&gt;</w:instrText>
      </w:r>
      <w:r w:rsidR="00C55011" w:rsidRPr="00D76EDD">
        <w:rPr>
          <w:rFonts w:eastAsia="Calibri"/>
          <w:color w:val="000000" w:themeColor="text1"/>
        </w:rPr>
        <w:fldChar w:fldCharType="separate"/>
      </w:r>
      <w:r w:rsidR="00C55011" w:rsidRPr="00D76EDD">
        <w:rPr>
          <w:rFonts w:eastAsia="Calibri"/>
          <w:noProof/>
          <w:color w:val="000000" w:themeColor="text1"/>
        </w:rPr>
        <w:t>Kanemaru, et al., 2011)</w:t>
      </w:r>
      <w:r w:rsidR="00C55011" w:rsidRPr="00D76EDD">
        <w:rPr>
          <w:rFonts w:eastAsia="Calibri"/>
          <w:color w:val="000000" w:themeColor="text1"/>
        </w:rPr>
        <w:fldChar w:fldCharType="end"/>
      </w:r>
      <w:r w:rsidR="0040767E" w:rsidRPr="00D76EDD">
        <w:rPr>
          <w:rFonts w:eastAsia="Calibri"/>
          <w:color w:val="000000" w:themeColor="text1"/>
        </w:rPr>
        <w:t>. In addition, mir-137</w:t>
      </w:r>
      <w:r w:rsidR="002E718B" w:rsidRPr="00D76EDD">
        <w:rPr>
          <w:rFonts w:eastAsia="Calibri"/>
          <w:color w:val="000000" w:themeColor="text1"/>
        </w:rPr>
        <w:t xml:space="preserve"> </w:t>
      </w:r>
      <w:r w:rsidR="002E718B" w:rsidRPr="00D76EDD">
        <w:rPr>
          <w:rFonts w:eastAsia="Calibri"/>
          <w:color w:val="000000" w:themeColor="text1"/>
        </w:rPr>
        <w:fldChar w:fldCharType="begin"/>
      </w:r>
      <w:r w:rsidR="002E718B" w:rsidRPr="00D76EDD">
        <w:rPr>
          <w:rFonts w:eastAsia="Calibri"/>
          <w:color w:val="000000" w:themeColor="text1"/>
        </w:rPr>
        <w:instrText xml:space="preserve"> ADDIN EN.CITE &lt;EndNote&gt;&lt;Cite&gt;&lt;Author&gt;Bemis&lt;/Author&gt;&lt;Year&gt;2008&lt;/Year&gt;&lt;RecNum&gt;632&lt;/RecNum&gt;&lt;DisplayText&gt;(Bemis, et al., 2008)&lt;/DisplayText&gt;&lt;record&gt;&lt;rec-number&gt;632&lt;/rec-number&gt;&lt;foreign-keys&gt;&lt;key app="EN" db-id="tp92zpdpevpvz1ewt26x9wfntztvffdf9za2" timestamp="1519259859"&gt;632&lt;/key&gt;&lt;/foreign-keys&gt;&lt;ref-type name="Journal Article"&gt;17&lt;/ref-type&gt;&lt;contributors&gt;&lt;authors&gt;&lt;author&gt;Bemis, Lynne T.&lt;/author&gt;&lt;author&gt;Chen, Robert&lt;/author&gt;&lt;author&gt;Amato, Carol M.&lt;/author&gt;&lt;author&gt;Classen, Elizabeth H.&lt;/author&gt;&lt;author&gt;Robinson, Steven E.&lt;/author&gt;&lt;author&gt;Coffey, David G.&lt;/author&gt;&lt;author&gt;Erickson, Paul F.&lt;/author&gt;&lt;author&gt;Shellman, Yiqun G.&lt;/author&gt;&lt;author&gt;Robinson, William A.&lt;/author&gt;&lt;/authors&gt;&lt;/contributors&gt;&lt;titles&gt;&lt;title&gt;MicroRNA-137 Targets Microphthalmia-Associated Transcription Factor in Melanoma Cell Lines&lt;/title&gt;&lt;secondary-title&gt;Cancer Research&lt;/secondary-title&gt;&lt;/titles&gt;&lt;periodical&gt;&lt;full-title&gt;Cancer research&lt;/full-title&gt;&lt;/periodical&gt;&lt;pages&gt;1362-1368&lt;/pages&gt;&lt;volume&gt;68&lt;/volume&gt;&lt;number&gt;5&lt;/number&gt;&lt;dates&gt;&lt;year&gt;2008&lt;/year&gt;&lt;/dates&gt;&lt;urls&gt;&lt;related-urls&gt;&lt;url&gt;http://cancerres.aacrjournals.org/content/canres/68/5/1362.full.pdf&lt;/url&gt;&lt;/related-urls&gt;&lt;/urls&gt;&lt;electronic-resource-num&gt;10.1158/0008-5472.can-07-2912&lt;/electronic-resource-num&gt;&lt;/record&gt;&lt;/Cite&gt;&lt;/EndNote&gt;</w:instrText>
      </w:r>
      <w:r w:rsidR="002E718B" w:rsidRPr="00D76EDD">
        <w:rPr>
          <w:rFonts w:eastAsia="Calibri"/>
          <w:color w:val="000000" w:themeColor="text1"/>
        </w:rPr>
        <w:fldChar w:fldCharType="separate"/>
      </w:r>
      <w:r w:rsidR="002E718B" w:rsidRPr="00D76EDD">
        <w:rPr>
          <w:rFonts w:eastAsia="Calibri"/>
          <w:noProof/>
          <w:color w:val="000000" w:themeColor="text1"/>
        </w:rPr>
        <w:t>(Bemis, et al., 2008)</w:t>
      </w:r>
      <w:r w:rsidR="002E718B" w:rsidRPr="00D76EDD">
        <w:rPr>
          <w:rFonts w:eastAsia="Calibri"/>
          <w:color w:val="000000" w:themeColor="text1"/>
        </w:rPr>
        <w:fldChar w:fldCharType="end"/>
      </w:r>
      <w:r w:rsidR="0040767E" w:rsidRPr="00D76EDD">
        <w:rPr>
          <w:rFonts w:eastAsia="Calibri"/>
          <w:color w:val="000000" w:themeColor="text1"/>
        </w:rPr>
        <w:t xml:space="preserve">, mir-148 </w:t>
      </w:r>
      <w:r w:rsidR="002E718B" w:rsidRPr="00D76EDD">
        <w:rPr>
          <w:rFonts w:eastAsia="Calibri"/>
          <w:color w:val="000000" w:themeColor="text1"/>
        </w:rPr>
        <w:t>(</w:t>
      </w:r>
      <w:r w:rsidR="002E718B" w:rsidRPr="00D76EDD">
        <w:rPr>
          <w:rFonts w:eastAsia="Calibri"/>
          <w:color w:val="000000" w:themeColor="text1"/>
        </w:rPr>
        <w:fldChar w:fldCharType="begin">
          <w:fldData xml:space="preserve">PEVuZE5vdGU+PENpdGU+PEF1dGhvcj5IYWZsaWRhZG90dGlyPC9BdXRob3I+PFllYXI+MjAxMDwv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</w:fldData>
        </w:fldChar>
      </w:r>
      <w:r w:rsidR="002E718B" w:rsidRPr="00D76EDD">
        <w:rPr>
          <w:rFonts w:eastAsia="Calibri"/>
          <w:color w:val="000000" w:themeColor="text1"/>
        </w:rPr>
        <w:instrText xml:space="preserve"> ADDIN EN.CITE </w:instrText>
      </w:r>
      <w:r w:rsidR="002E718B" w:rsidRPr="00D76EDD">
        <w:rPr>
          <w:rFonts w:eastAsia="Calibri"/>
          <w:color w:val="000000" w:themeColor="text1"/>
        </w:rPr>
        <w:fldChar w:fldCharType="begin">
          <w:fldData xml:space="preserve">PEVuZE5vdGU+PENpdGU+PEF1dGhvcj5IYWZsaWRhZG90dGlyPC9BdXRob3I+PFllYXI+MjAxMDwv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</w:fldData>
        </w:fldChar>
      </w:r>
      <w:r w:rsidR="002E718B" w:rsidRPr="00D76EDD">
        <w:rPr>
          <w:rFonts w:eastAsia="Calibri"/>
          <w:color w:val="000000" w:themeColor="text1"/>
        </w:rPr>
        <w:instrText xml:space="preserve"> ADDIN EN.CITE.DATA </w:instrText>
      </w:r>
      <w:r w:rsidR="002E718B" w:rsidRPr="00D76EDD">
        <w:rPr>
          <w:rFonts w:eastAsia="Calibri"/>
          <w:color w:val="000000" w:themeColor="text1"/>
        </w:rPr>
      </w:r>
      <w:r w:rsidR="002E718B" w:rsidRPr="00D76EDD">
        <w:rPr>
          <w:rFonts w:eastAsia="Calibri"/>
          <w:color w:val="000000" w:themeColor="text1"/>
        </w:rPr>
        <w:fldChar w:fldCharType="end"/>
      </w:r>
      <w:r w:rsidR="002E718B" w:rsidRPr="00D76EDD">
        <w:rPr>
          <w:rFonts w:eastAsia="Calibri"/>
          <w:color w:val="000000" w:themeColor="text1"/>
        </w:rPr>
      </w:r>
      <w:r w:rsidR="002E718B" w:rsidRPr="00D76EDD">
        <w:rPr>
          <w:rFonts w:eastAsia="Calibri"/>
          <w:color w:val="000000" w:themeColor="text1"/>
        </w:rPr>
        <w:fldChar w:fldCharType="separate"/>
      </w:r>
      <w:r w:rsidR="002E718B" w:rsidRPr="00D76EDD">
        <w:rPr>
          <w:rFonts w:eastAsia="Calibri"/>
          <w:noProof/>
          <w:color w:val="000000" w:themeColor="text1"/>
        </w:rPr>
        <w:t>Haflidadottir, et al., 2010)</w:t>
      </w:r>
      <w:r w:rsidR="002E718B" w:rsidRPr="00D76EDD">
        <w:rPr>
          <w:rFonts w:eastAsia="Calibri"/>
          <w:color w:val="000000" w:themeColor="text1"/>
        </w:rPr>
        <w:fldChar w:fldCharType="end"/>
      </w:r>
      <w:r w:rsidR="002E718B" w:rsidRPr="00D76EDD">
        <w:rPr>
          <w:rFonts w:eastAsia="Calibri"/>
          <w:color w:val="000000" w:themeColor="text1"/>
        </w:rPr>
        <w:t xml:space="preserve"> </w:t>
      </w:r>
      <w:r w:rsidR="0040767E" w:rsidRPr="00D76EDD">
        <w:rPr>
          <w:rFonts w:eastAsia="Calibri"/>
          <w:color w:val="000000" w:themeColor="text1"/>
        </w:rPr>
        <w:t xml:space="preserve">and mir-182 </w:t>
      </w:r>
      <w:r w:rsidR="002E718B" w:rsidRPr="00D76EDD">
        <w:rPr>
          <w:rFonts w:eastAsia="Calibri"/>
          <w:color w:val="000000" w:themeColor="text1"/>
        </w:rPr>
        <w:t>(</w:t>
      </w:r>
      <w:r w:rsidR="002E718B" w:rsidRPr="00D76EDD">
        <w:rPr>
          <w:rFonts w:eastAsia="Calibri"/>
          <w:color w:val="000000" w:themeColor="text1"/>
        </w:rPr>
        <w:fldChar w:fldCharType="begin">
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</w:fldChar>
      </w:r>
      <w:r w:rsidR="002E718B" w:rsidRPr="00D76EDD">
        <w:rPr>
          <w:rFonts w:eastAsia="Calibri"/>
          <w:color w:val="000000" w:themeColor="text1"/>
        </w:rPr>
        <w:instrText xml:space="preserve"> ADDIN EN.CITE </w:instrText>
      </w:r>
      <w:r w:rsidR="002E718B" w:rsidRPr="00D76EDD">
        <w:rPr>
          <w:rFonts w:eastAsia="Calibri"/>
          <w:color w:val="000000" w:themeColor="text1"/>
        </w:rPr>
        <w:fldChar w:fldCharType="begin">
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</w:fldChar>
      </w:r>
      <w:r w:rsidR="002E718B" w:rsidRPr="00D76EDD">
        <w:rPr>
          <w:rFonts w:eastAsia="Calibri"/>
          <w:color w:val="000000" w:themeColor="text1"/>
        </w:rPr>
        <w:instrText xml:space="preserve"> ADDIN EN.CITE.DATA </w:instrText>
      </w:r>
      <w:r w:rsidR="002E718B" w:rsidRPr="00D76EDD">
        <w:rPr>
          <w:rFonts w:eastAsia="Calibri"/>
          <w:color w:val="000000" w:themeColor="text1"/>
        </w:rPr>
      </w:r>
      <w:r w:rsidR="002E718B" w:rsidRPr="00D76EDD">
        <w:rPr>
          <w:rFonts w:eastAsia="Calibri"/>
          <w:color w:val="000000" w:themeColor="text1"/>
        </w:rPr>
        <w:fldChar w:fldCharType="end"/>
      </w:r>
      <w:r w:rsidR="002E718B" w:rsidRPr="00D76EDD">
        <w:rPr>
          <w:rFonts w:eastAsia="Calibri"/>
          <w:color w:val="000000" w:themeColor="text1"/>
        </w:rPr>
      </w:r>
      <w:r w:rsidR="002E718B" w:rsidRPr="00D76EDD">
        <w:rPr>
          <w:rFonts w:eastAsia="Calibri"/>
          <w:color w:val="000000" w:themeColor="text1"/>
        </w:rPr>
        <w:fldChar w:fldCharType="separate"/>
      </w:r>
      <w:r w:rsidR="002E718B" w:rsidRPr="00D76EDD">
        <w:rPr>
          <w:rFonts w:eastAsia="Calibri"/>
          <w:noProof/>
          <w:color w:val="000000" w:themeColor="text1"/>
        </w:rPr>
        <w:t>Segura, et al., 2009)</w:t>
      </w:r>
      <w:r w:rsidR="002E718B" w:rsidRPr="00D76EDD">
        <w:rPr>
          <w:rFonts w:eastAsia="Calibri"/>
          <w:color w:val="000000" w:themeColor="text1"/>
        </w:rPr>
        <w:fldChar w:fldCharType="end"/>
      </w:r>
      <w:r w:rsidR="002E718B" w:rsidRPr="00D76EDD">
        <w:rPr>
          <w:rFonts w:eastAsia="Calibri"/>
          <w:color w:val="000000" w:themeColor="text1"/>
        </w:rPr>
        <w:t xml:space="preserve"> </w:t>
      </w:r>
      <w:r w:rsidR="0040767E" w:rsidRPr="00D76EDD">
        <w:rPr>
          <w:rFonts w:eastAsia="Calibri"/>
          <w:color w:val="000000" w:themeColor="text1"/>
        </w:rPr>
        <w:t xml:space="preserve">have all </w:t>
      </w:r>
      <w:r w:rsidR="002E718B" w:rsidRPr="00D76EDD">
        <w:rPr>
          <w:rFonts w:eastAsia="Calibri"/>
          <w:color w:val="000000" w:themeColor="text1"/>
        </w:rPr>
        <w:t xml:space="preserve">been </w:t>
      </w:r>
      <w:r w:rsidR="0040767E" w:rsidRPr="00D76EDD">
        <w:rPr>
          <w:rFonts w:eastAsia="Calibri"/>
          <w:color w:val="000000" w:themeColor="text1"/>
        </w:rPr>
        <w:t>shown to interact with</w:t>
      </w:r>
      <w:r w:rsidR="008B3AA9" w:rsidRPr="00D76EDD">
        <w:rPr>
          <w:rFonts w:eastAsia="Calibri"/>
          <w:color w:val="000000" w:themeColor="text1"/>
        </w:rPr>
        <w:t xml:space="preserve"> </w:t>
      </w:r>
      <w:r w:rsidR="005941B4" w:rsidRPr="00D76EDD">
        <w:rPr>
          <w:rFonts w:eastAsia="Calibri"/>
          <w:color w:val="000000" w:themeColor="text1"/>
        </w:rPr>
        <w:t>m</w:t>
      </w:r>
      <w:r w:rsidR="00C55011" w:rsidRPr="00D76EDD">
        <w:rPr>
          <w:rFonts w:eastAsia="Calibri"/>
          <w:color w:val="000000" w:themeColor="text1"/>
        </w:rPr>
        <w:t>icrophthalmia-associated t</w:t>
      </w:r>
      <w:r w:rsidR="006A7C96" w:rsidRPr="00D76EDD">
        <w:rPr>
          <w:rFonts w:eastAsia="Calibri"/>
          <w:color w:val="000000" w:themeColor="text1"/>
        </w:rPr>
        <w:t>ranscription factor</w:t>
      </w:r>
      <w:r w:rsidR="005941B4" w:rsidRPr="00D76EDD">
        <w:rPr>
          <w:rFonts w:eastAsia="Calibri"/>
          <w:color w:val="000000" w:themeColor="text1"/>
        </w:rPr>
        <w:t xml:space="preserve"> (</w:t>
      </w:r>
      <w:r w:rsidR="005941B4" w:rsidRPr="00D76EDD">
        <w:rPr>
          <w:rFonts w:eastAsia="Calibri"/>
          <w:i/>
          <w:color w:val="000000" w:themeColor="text1"/>
        </w:rPr>
        <w:t>MITF</w:t>
      </w:r>
      <w:r w:rsidR="006A7C96" w:rsidRPr="00D76EDD">
        <w:rPr>
          <w:rFonts w:eastAsia="Calibri"/>
          <w:color w:val="000000" w:themeColor="text1"/>
        </w:rPr>
        <w:t>)</w:t>
      </w:r>
      <w:r w:rsidR="008B3AA9" w:rsidRPr="00D76EDD">
        <w:rPr>
          <w:rFonts w:eastAsia="Calibri"/>
          <w:color w:val="000000" w:themeColor="text1"/>
        </w:rPr>
        <w:t xml:space="preserve"> </w:t>
      </w:r>
      <w:r w:rsidR="002E718B" w:rsidRPr="00D76EDD">
        <w:rPr>
          <w:rFonts w:eastAsia="Calibri"/>
          <w:color w:val="000000" w:themeColor="text1"/>
        </w:rPr>
        <w:t xml:space="preserve">and thus </w:t>
      </w:r>
      <w:r w:rsidR="00EC366D" w:rsidRPr="00D76EDD">
        <w:rPr>
          <w:rFonts w:eastAsia="Calibri"/>
          <w:color w:val="000000" w:themeColor="text1"/>
        </w:rPr>
        <w:t>modulating</w:t>
      </w:r>
      <w:r w:rsidR="008B3AA9" w:rsidRPr="00D76EDD">
        <w:rPr>
          <w:color w:val="000000" w:themeColor="text1"/>
        </w:rPr>
        <w:t xml:space="preserve"> </w:t>
      </w:r>
      <w:r w:rsidR="0040767E" w:rsidRPr="00D76EDD">
        <w:rPr>
          <w:color w:val="000000" w:themeColor="text1"/>
        </w:rPr>
        <w:t xml:space="preserve">genes like </w:t>
      </w:r>
      <w:r w:rsidR="005941B4" w:rsidRPr="00D76EDD">
        <w:rPr>
          <w:rFonts w:eastAsia="Calibri"/>
          <w:color w:val="000000" w:themeColor="text1"/>
        </w:rPr>
        <w:t>forkhead b</w:t>
      </w:r>
      <w:r w:rsidR="00BB4BA7" w:rsidRPr="00D76EDD">
        <w:rPr>
          <w:rFonts w:eastAsia="Calibri"/>
          <w:color w:val="000000" w:themeColor="text1"/>
        </w:rPr>
        <w:t>ox O3</w:t>
      </w:r>
      <w:r w:rsidR="005941B4" w:rsidRPr="00D76EDD">
        <w:rPr>
          <w:rFonts w:eastAsia="Calibri"/>
          <w:color w:val="000000" w:themeColor="text1"/>
        </w:rPr>
        <w:t xml:space="preserve"> (</w:t>
      </w:r>
      <w:r w:rsidR="005941B4" w:rsidRPr="00D76EDD">
        <w:rPr>
          <w:rFonts w:eastAsia="Calibri"/>
          <w:i/>
          <w:color w:val="000000" w:themeColor="text1"/>
        </w:rPr>
        <w:t>FOXO3</w:t>
      </w:r>
      <w:r w:rsidR="00BB4BA7" w:rsidRPr="00D76EDD">
        <w:rPr>
          <w:rFonts w:eastAsia="Calibri"/>
          <w:color w:val="000000" w:themeColor="text1"/>
        </w:rPr>
        <w:t>)</w:t>
      </w:r>
      <w:r w:rsidR="0040767E" w:rsidRPr="00D76EDD">
        <w:rPr>
          <w:rFonts w:eastAsia="Calibri"/>
          <w:color w:val="000000" w:themeColor="text1"/>
        </w:rPr>
        <w:t xml:space="preserve"> </w:t>
      </w:r>
      <w:r w:rsidR="002E718B" w:rsidRPr="00D76EDD">
        <w:rPr>
          <w:rFonts w:eastAsia="Calibri"/>
          <w:color w:val="000000" w:themeColor="text1"/>
        </w:rPr>
        <w:t xml:space="preserve">known to be </w:t>
      </w:r>
      <w:r w:rsidR="008B3AA9" w:rsidRPr="00D76EDD">
        <w:rPr>
          <w:rFonts w:eastAsia="Calibri"/>
          <w:color w:val="000000" w:themeColor="text1"/>
        </w:rPr>
        <w:t>associated</w:t>
      </w:r>
      <w:r w:rsidR="006B4EC4" w:rsidRPr="00D76EDD">
        <w:rPr>
          <w:rFonts w:eastAsia="Calibri"/>
          <w:color w:val="000000" w:themeColor="text1"/>
        </w:rPr>
        <w:t xml:space="preserve"> with </w:t>
      </w:r>
      <w:r w:rsidR="0040767E" w:rsidRPr="00D76EDD">
        <w:rPr>
          <w:rFonts w:eastAsia="Calibri"/>
          <w:color w:val="000000" w:themeColor="text1"/>
        </w:rPr>
        <w:t>melanoma</w:t>
      </w:r>
      <w:r w:rsidR="00EC366D" w:rsidRPr="00D76EDD">
        <w:rPr>
          <w:rFonts w:eastAsia="Calibri"/>
          <w:color w:val="000000" w:themeColor="text1"/>
        </w:rPr>
        <w:t>’s</w:t>
      </w:r>
      <w:r w:rsidR="006B4EC4" w:rsidRPr="00D76EDD">
        <w:rPr>
          <w:rFonts w:eastAsia="Calibri"/>
          <w:color w:val="000000" w:themeColor="text1"/>
        </w:rPr>
        <w:t xml:space="preserve"> metastatic potential</w:t>
      </w:r>
      <w:r w:rsidR="008B3AA9" w:rsidRPr="00D76EDD">
        <w:rPr>
          <w:rFonts w:eastAsia="Calibri"/>
          <w:color w:val="000000" w:themeColor="text1"/>
        </w:rPr>
        <w:t xml:space="preserve"> </w:t>
      </w:r>
      <w:r w:rsidR="008B3AA9" w:rsidRPr="00D76EDD">
        <w:rPr>
          <w:rFonts w:eastAsia="Calibri"/>
          <w:color w:val="000000" w:themeColor="text1"/>
        </w:rPr>
        <w:fldChar w:fldCharType="begin">
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</w:fldChar>
      </w:r>
      <w:r w:rsidR="008B3AA9" w:rsidRPr="00D76EDD">
        <w:rPr>
          <w:rFonts w:eastAsia="Calibri"/>
          <w:color w:val="000000" w:themeColor="text1"/>
        </w:rPr>
        <w:instrText xml:space="preserve"> ADDIN EN.CITE </w:instrText>
      </w:r>
      <w:r w:rsidR="008B3AA9" w:rsidRPr="00D76EDD">
        <w:rPr>
          <w:rFonts w:eastAsia="Calibri"/>
          <w:color w:val="000000" w:themeColor="text1"/>
        </w:rPr>
        <w:fldChar w:fldCharType="begin">
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</w:fldChar>
      </w:r>
      <w:r w:rsidR="008B3AA9" w:rsidRPr="00D76EDD">
        <w:rPr>
          <w:rFonts w:eastAsia="Calibri"/>
          <w:color w:val="000000" w:themeColor="text1"/>
        </w:rPr>
        <w:instrText xml:space="preserve"> ADDIN EN.CITE.DATA </w:instrText>
      </w:r>
      <w:r w:rsidR="008B3AA9" w:rsidRPr="00D76EDD">
        <w:rPr>
          <w:rFonts w:eastAsia="Calibri"/>
          <w:color w:val="000000" w:themeColor="text1"/>
        </w:rPr>
      </w:r>
      <w:r w:rsidR="008B3AA9" w:rsidRPr="00D76EDD">
        <w:rPr>
          <w:rFonts w:eastAsia="Calibri"/>
          <w:color w:val="000000" w:themeColor="text1"/>
        </w:rPr>
        <w:fldChar w:fldCharType="end"/>
      </w:r>
      <w:r w:rsidR="008B3AA9" w:rsidRPr="00D76EDD">
        <w:rPr>
          <w:rFonts w:eastAsia="Calibri"/>
          <w:color w:val="000000" w:themeColor="text1"/>
        </w:rPr>
      </w:r>
      <w:r w:rsidR="008B3AA9" w:rsidRPr="00D76EDD">
        <w:rPr>
          <w:rFonts w:eastAsia="Calibri"/>
          <w:color w:val="000000" w:themeColor="text1"/>
        </w:rPr>
        <w:fldChar w:fldCharType="separate"/>
      </w:r>
      <w:r w:rsidR="008B3AA9" w:rsidRPr="00D76EDD">
        <w:rPr>
          <w:rFonts w:eastAsia="Calibri"/>
          <w:noProof/>
          <w:color w:val="000000" w:themeColor="text1"/>
        </w:rPr>
        <w:t>(Segura, et al., 2009)</w:t>
      </w:r>
      <w:r w:rsidR="008B3AA9" w:rsidRPr="00D76EDD">
        <w:rPr>
          <w:rFonts w:eastAsia="Calibri"/>
          <w:color w:val="000000" w:themeColor="text1"/>
        </w:rPr>
        <w:fldChar w:fldCharType="end"/>
      </w:r>
      <w:r w:rsidR="008B3AA9" w:rsidRPr="00D76EDD">
        <w:rPr>
          <w:rFonts w:eastAsia="Calibri"/>
          <w:color w:val="000000" w:themeColor="text1"/>
        </w:rPr>
        <w:t xml:space="preserve">. </w:t>
      </w:r>
      <w:r w:rsidR="00F822ED" w:rsidRPr="00D76EDD">
        <w:rPr>
          <w:rFonts w:eastAsia="Calibri"/>
          <w:color w:val="000000" w:themeColor="text1"/>
        </w:rPr>
        <w:t>To conclude</w:t>
      </w:r>
      <w:r w:rsidR="0040767E" w:rsidRPr="00D76EDD">
        <w:rPr>
          <w:rFonts w:eastAsia="Calibri"/>
          <w:color w:val="000000" w:themeColor="text1"/>
        </w:rPr>
        <w:t xml:space="preserve">, a </w:t>
      </w:r>
      <w:r w:rsidR="00EC366D" w:rsidRPr="00D76EDD">
        <w:rPr>
          <w:rFonts w:eastAsia="Calibri"/>
          <w:color w:val="000000" w:themeColor="text1"/>
        </w:rPr>
        <w:t>large number of</w:t>
      </w:r>
      <w:r w:rsidR="00F822ED" w:rsidRPr="00D76EDD">
        <w:rPr>
          <w:rFonts w:eastAsia="Calibri"/>
          <w:color w:val="000000" w:themeColor="text1"/>
        </w:rPr>
        <w:t xml:space="preserve"> important</w:t>
      </w:r>
      <w:r w:rsidR="00EC366D" w:rsidRPr="00D76EDD">
        <w:rPr>
          <w:rFonts w:eastAsia="Calibri"/>
          <w:color w:val="000000" w:themeColor="text1"/>
        </w:rPr>
        <w:t xml:space="preserve"> </w:t>
      </w:r>
      <w:r w:rsidR="00F822ED" w:rsidRPr="00D76EDD">
        <w:rPr>
          <w:rFonts w:eastAsia="Calibri"/>
          <w:color w:val="000000" w:themeColor="text1"/>
        </w:rPr>
        <w:t>mi-RNAs has</w:t>
      </w:r>
      <w:r w:rsidR="00027525" w:rsidRPr="00D76EDD">
        <w:rPr>
          <w:rFonts w:eastAsia="Calibri"/>
          <w:color w:val="000000" w:themeColor="text1"/>
        </w:rPr>
        <w:t xml:space="preserve"> been iden</w:t>
      </w:r>
      <w:r w:rsidR="00EC366D" w:rsidRPr="00D76EDD">
        <w:rPr>
          <w:rFonts w:eastAsia="Calibri"/>
          <w:color w:val="000000" w:themeColor="text1"/>
        </w:rPr>
        <w:t xml:space="preserve">tified to </w:t>
      </w:r>
      <w:r w:rsidR="00027525" w:rsidRPr="00D76EDD">
        <w:rPr>
          <w:rFonts w:eastAsia="Calibri"/>
          <w:color w:val="000000" w:themeColor="text1"/>
        </w:rPr>
        <w:t xml:space="preserve">contribute to </w:t>
      </w:r>
      <w:r w:rsidR="00EC366D" w:rsidRPr="00D76EDD">
        <w:rPr>
          <w:rFonts w:eastAsia="Calibri"/>
          <w:color w:val="000000" w:themeColor="text1"/>
        </w:rPr>
        <w:t>sk</w:t>
      </w:r>
      <w:r w:rsidR="002E718B" w:rsidRPr="00D76EDD">
        <w:rPr>
          <w:rFonts w:eastAsia="Calibri"/>
          <w:color w:val="000000" w:themeColor="text1"/>
        </w:rPr>
        <w:t>in carcinogenesis</w:t>
      </w:r>
      <w:r w:rsidR="00F822ED" w:rsidRPr="00D76EDD">
        <w:rPr>
          <w:rFonts w:eastAsia="Calibri"/>
          <w:color w:val="000000" w:themeColor="text1"/>
        </w:rPr>
        <w:t xml:space="preserve"> by means of being up-</w:t>
      </w:r>
      <w:r w:rsidR="00027525" w:rsidRPr="00D76EDD">
        <w:rPr>
          <w:rFonts w:eastAsia="Calibri"/>
          <w:color w:val="000000" w:themeColor="text1"/>
        </w:rPr>
        <w:t xml:space="preserve"> </w:t>
      </w:r>
      <w:r w:rsidR="00F822ED" w:rsidRPr="00D76EDD">
        <w:rPr>
          <w:rFonts w:eastAsia="Calibri"/>
          <w:color w:val="000000" w:themeColor="text1"/>
        </w:rPr>
        <w:t>(</w:t>
      </w:r>
      <w:r w:rsidR="00027525" w:rsidRPr="00D76EDD">
        <w:rPr>
          <w:rFonts w:eastAsia="Calibri"/>
          <w:color w:val="000000" w:themeColor="text1"/>
        </w:rPr>
        <w:t>Table</w:t>
      </w:r>
      <w:r w:rsidR="00F822ED" w:rsidRPr="00D76EDD">
        <w:rPr>
          <w:rFonts w:eastAsia="Calibri"/>
          <w:color w:val="000000" w:themeColor="text1"/>
        </w:rPr>
        <w:t xml:space="preserve"> </w:t>
      </w:r>
      <w:r w:rsidR="00027525" w:rsidRPr="00D76EDD">
        <w:rPr>
          <w:rFonts w:eastAsia="Calibri"/>
          <w:color w:val="000000" w:themeColor="text1"/>
        </w:rPr>
        <w:t>2</w:t>
      </w:r>
      <w:r w:rsidR="00F822ED" w:rsidRPr="00D76EDD">
        <w:rPr>
          <w:rFonts w:eastAsia="Calibri"/>
          <w:color w:val="000000" w:themeColor="text1"/>
        </w:rPr>
        <w:t xml:space="preserve">) and/or down-regulated (Table </w:t>
      </w:r>
      <w:r w:rsidR="00C00378" w:rsidRPr="00D76EDD">
        <w:rPr>
          <w:rFonts w:eastAsia="Calibri"/>
          <w:color w:val="000000" w:themeColor="text1"/>
        </w:rPr>
        <w:t>3</w:t>
      </w:r>
      <w:r w:rsidR="00F822ED" w:rsidRPr="00D76EDD">
        <w:rPr>
          <w:rFonts w:eastAsia="Calibri"/>
          <w:color w:val="000000" w:themeColor="text1"/>
        </w:rPr>
        <w:t>)</w:t>
      </w:r>
      <w:r w:rsidR="00027525" w:rsidRPr="00D76EDD">
        <w:rPr>
          <w:rFonts w:eastAsia="Calibri"/>
          <w:color w:val="000000" w:themeColor="text1"/>
        </w:rPr>
        <w:t>.</w:t>
      </w:r>
    </w:p>
    <w:p w:rsidR="00620CDB" w:rsidRPr="00EE15C9" w:rsidRDefault="00620CDB" w:rsidP="00297619">
      <w:pPr>
        <w:spacing w:line="480" w:lineRule="auto"/>
        <w:jc w:val="both"/>
        <w:rPr>
          <w:rFonts w:eastAsia="ArialMT"/>
          <w:color w:val="000000" w:themeColor="text1"/>
        </w:rPr>
      </w:pPr>
    </w:p>
    <w:p w:rsidR="0083730F" w:rsidRPr="00C67D75" w:rsidRDefault="00A943F6" w:rsidP="00297619">
      <w:pPr>
        <w:pStyle w:val="Heading1"/>
        <w:numPr>
          <w:ilvl w:val="1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8" w:name="_Toc511334874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he role of </w:t>
      </w:r>
      <w:r w:rsidR="0008136A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TCs in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he </w:t>
      </w:r>
      <w:r w:rsidR="0008136A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pigenetic regulation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of skin cancer</w:t>
      </w:r>
      <w:r w:rsidR="00660A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 The case of SFN</w:t>
      </w:r>
      <w:bookmarkEnd w:id="18"/>
      <w:r w:rsidR="00660AC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EA0D1F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027525" w:rsidRPr="00EE15C9" w:rsidRDefault="00DE3745" w:rsidP="00297619">
      <w:pPr>
        <w:autoSpaceDE w:val="0"/>
        <w:autoSpaceDN w:val="0"/>
        <w:adjustRightInd w:val="0"/>
        <w:spacing w:line="480" w:lineRule="auto"/>
        <w:ind w:firstLine="567"/>
        <w:jc w:val="both"/>
        <w:rPr>
          <w:color w:val="000000" w:themeColor="text1"/>
        </w:rPr>
      </w:pPr>
      <w:r w:rsidRPr="00EE15C9">
        <w:rPr>
          <w:color w:val="000000" w:themeColor="text1"/>
        </w:rPr>
        <w:t>The anti-cancer effect of ITCs against skin neoplastic</w:t>
      </w:r>
      <w:r w:rsidR="001A6851">
        <w:rPr>
          <w:color w:val="000000" w:themeColor="text1"/>
        </w:rPr>
        <w:t xml:space="preserve"> transformation has been proposed to be</w:t>
      </w:r>
      <w:r w:rsidRPr="00EE15C9">
        <w:rPr>
          <w:color w:val="000000" w:themeColor="text1"/>
        </w:rPr>
        <w:t xml:space="preserve"> associated with the epigene</w:t>
      </w:r>
      <w:r w:rsidR="007703B8" w:rsidRPr="00EE15C9">
        <w:rPr>
          <w:color w:val="000000" w:themeColor="text1"/>
        </w:rPr>
        <w:t xml:space="preserve">tic reprogramming </w:t>
      </w:r>
      <w:r w:rsidR="001A6851">
        <w:rPr>
          <w:color w:val="000000" w:themeColor="text1"/>
        </w:rPr>
        <w:t>of key</w:t>
      </w:r>
      <w:r w:rsidRPr="00EE15C9">
        <w:rPr>
          <w:color w:val="000000" w:themeColor="text1"/>
        </w:rPr>
        <w:t xml:space="preserve"> target genes involved in cellular protection. </w:t>
      </w:r>
      <w:r w:rsidR="001A6851">
        <w:rPr>
          <w:color w:val="000000" w:themeColor="text1"/>
        </w:rPr>
        <w:t>More specifically, t</w:t>
      </w:r>
      <w:r w:rsidR="007703B8" w:rsidRPr="00EE15C9">
        <w:rPr>
          <w:color w:val="000000" w:themeColor="text1"/>
        </w:rPr>
        <w:t xml:space="preserve">he effect of SFN on the epigenetic regulation of skin cancer cells has </w:t>
      </w:r>
      <w:r w:rsidR="001A6851">
        <w:rPr>
          <w:color w:val="000000" w:themeColor="text1"/>
        </w:rPr>
        <w:t xml:space="preserve">been recently </w:t>
      </w:r>
      <w:r w:rsidR="007703B8" w:rsidRPr="00EE15C9">
        <w:rPr>
          <w:color w:val="000000" w:themeColor="text1"/>
        </w:rPr>
        <w:t xml:space="preserve">focused on </w:t>
      </w:r>
      <w:r w:rsidR="001A6851">
        <w:rPr>
          <w:color w:val="000000" w:themeColor="text1"/>
        </w:rPr>
        <w:t xml:space="preserve">the function of the PcG proteins </w:t>
      </w:r>
      <w:r w:rsidR="001A6851" w:rsidRPr="00EE15C9">
        <w:rPr>
          <w:color w:val="000000" w:themeColor="text1"/>
        </w:rPr>
        <w:t>(</w:t>
      </w:r>
      <w:r w:rsidR="001A6851">
        <w:rPr>
          <w:color w:val="000000" w:themeColor="text1"/>
        </w:rPr>
        <w:t>e.g. Bmi1 and EZH</w:t>
      </w:r>
      <w:r w:rsidR="001A6851" w:rsidRPr="00EE15C9">
        <w:rPr>
          <w:color w:val="000000" w:themeColor="text1"/>
        </w:rPr>
        <w:t xml:space="preserve">2) </w:t>
      </w:r>
      <w:r w:rsidR="001A6851">
        <w:rPr>
          <w:color w:val="000000" w:themeColor="text1"/>
        </w:rPr>
        <w:t xml:space="preserve">by means of </w:t>
      </w:r>
      <w:r w:rsidR="007A6C74" w:rsidRPr="00EE15C9">
        <w:rPr>
          <w:color w:val="000000" w:themeColor="text1"/>
        </w:rPr>
        <w:t>block</w:t>
      </w:r>
      <w:r w:rsidR="001A6851">
        <w:rPr>
          <w:color w:val="000000" w:themeColor="text1"/>
        </w:rPr>
        <w:t>ing</w:t>
      </w:r>
      <w:r w:rsidR="00FD652A" w:rsidRPr="00EE15C9">
        <w:rPr>
          <w:color w:val="000000" w:themeColor="text1"/>
        </w:rPr>
        <w:t xml:space="preserve"> </w:t>
      </w:r>
      <w:r w:rsidR="007A6C74" w:rsidRPr="00EE15C9">
        <w:rPr>
          <w:color w:val="000000" w:themeColor="text1"/>
        </w:rPr>
        <w:t xml:space="preserve">tumour </w:t>
      </w:r>
      <w:r w:rsidR="00A508EA" w:rsidRPr="00EE15C9">
        <w:rPr>
          <w:color w:val="000000" w:themeColor="text1"/>
        </w:rPr>
        <w:t xml:space="preserve">progression </w:t>
      </w:r>
      <w:r w:rsidR="00FD652A" w:rsidRPr="00EE15C9">
        <w:rPr>
          <w:color w:val="000000" w:themeColor="text1"/>
        </w:rPr>
        <w:t>through the</w:t>
      </w:r>
      <w:r w:rsidR="001A6851">
        <w:rPr>
          <w:color w:val="000000" w:themeColor="text1"/>
        </w:rPr>
        <w:t xml:space="preserve">ir inhibition thus </w:t>
      </w:r>
      <w:r w:rsidR="00FD652A" w:rsidRPr="00EE15C9">
        <w:rPr>
          <w:color w:val="000000" w:themeColor="text1"/>
        </w:rPr>
        <w:t>leading to decreased</w:t>
      </w:r>
      <w:r w:rsidR="001A6851">
        <w:rPr>
          <w:color w:val="000000" w:themeColor="text1"/>
        </w:rPr>
        <w:t xml:space="preserve"> levels of</w:t>
      </w:r>
      <w:r w:rsidR="002055E9">
        <w:rPr>
          <w:color w:val="000000" w:themeColor="text1"/>
        </w:rPr>
        <w:t xml:space="preserve"> H3K27me3</w:t>
      </w:r>
      <w:r w:rsidR="00FD652A" w:rsidRPr="00EE15C9">
        <w:rPr>
          <w:color w:val="000000" w:themeColor="text1"/>
        </w:rPr>
        <w:t xml:space="preserve">. </w:t>
      </w:r>
      <w:r w:rsidR="001A6851">
        <w:rPr>
          <w:color w:val="000000" w:themeColor="text1"/>
        </w:rPr>
        <w:t>Such epigenetic modulation has been shown to cause alterations in</w:t>
      </w:r>
      <w:r w:rsidR="007A6C74" w:rsidRPr="00EE15C9">
        <w:rPr>
          <w:color w:val="000000" w:themeColor="text1"/>
        </w:rPr>
        <w:t xml:space="preserve"> the expression of protein</w:t>
      </w:r>
      <w:r w:rsidR="00FC37B0">
        <w:rPr>
          <w:color w:val="000000" w:themeColor="text1"/>
        </w:rPr>
        <w:t>s</w:t>
      </w:r>
      <w:r w:rsidR="007A6C74" w:rsidRPr="00EE15C9">
        <w:rPr>
          <w:color w:val="000000" w:themeColor="text1"/>
        </w:rPr>
        <w:t xml:space="preserve"> import</w:t>
      </w:r>
      <w:r w:rsidR="00A508EA" w:rsidRPr="00EE15C9">
        <w:rPr>
          <w:color w:val="000000" w:themeColor="text1"/>
        </w:rPr>
        <w:t>ant in cell cycle and apoptosi</w:t>
      </w:r>
      <w:r w:rsidR="004710EE">
        <w:rPr>
          <w:color w:val="000000" w:themeColor="text1"/>
        </w:rPr>
        <w:t xml:space="preserve">s thus </w:t>
      </w:r>
      <w:r w:rsidR="00A508EA" w:rsidRPr="00EE15C9">
        <w:rPr>
          <w:color w:val="000000" w:themeColor="text1"/>
        </w:rPr>
        <w:t xml:space="preserve">suppressing cancer cell survival </w:t>
      </w:r>
      <w:r w:rsidR="00E104B7" w:rsidRPr="00EE15C9">
        <w:rPr>
          <w:color w:val="000000" w:themeColor="text1"/>
        </w:rPr>
        <w:fldChar w:fldCharType="begin"/>
      </w:r>
      <w:r w:rsidR="00AD58DB" w:rsidRPr="00EE15C9">
        <w:rPr>
          <w:color w:val="000000" w:themeColor="text1"/>
        </w:rPr>
        <w:instrText xml:space="preserve"> ADDIN EN.CITE &lt;EndNote&gt;&lt;Cite&gt;&lt;Author&gt;Balasubramanian&lt;/Author&gt;&lt;Year&gt;2011&lt;/Year&gt;&lt;RecNum&gt;583&lt;/RecNum&gt;&lt;DisplayText&gt;(Balasubramanian, et al., 2011)&lt;/DisplayText&gt;&lt;record&gt;&lt;rec-number&gt;583&lt;/rec-number&gt;&lt;foreign-keys&gt;&lt;key app="EN" db-id="tp92zpdpevpvz1ewt26x9wfntztvffdf9za2" timestamp="1518813111"&gt;583&lt;/key&gt;&lt;/foreign-keys&gt;&lt;ref-type name="Journal Article"&gt;17&lt;/ref-type&gt;&lt;contributors&gt;&lt;authors&gt;&lt;author&gt;Balasubramanian, Sivaprakasam&lt;/author&gt;&lt;author&gt;Chew, Yap Ching&lt;/author&gt;&lt;author&gt;Eckert, Richard L&lt;/author&gt;&lt;/authors&gt;&lt;/contributors&gt;&lt;titles&gt;&lt;title&gt;Sulforaphane suppresses polycomb group protein level via a proteasome-dependent mechanism in skin cancer cells&lt;/title&gt;&lt;secondary-title&gt;Molecular pharmacology&lt;/secondary-title&gt;&lt;/titles&gt;&lt;periodical&gt;&lt;full-title&gt;Molecular pharmacology&lt;/full-title&gt;&lt;/periodical&gt;&lt;pages&gt;870-878&lt;/pages&gt;&lt;volume&gt;80&lt;/volume&gt;&lt;number&gt;5&lt;/number&gt;&lt;dates&gt;&lt;year&gt;2011&lt;/year&gt;&lt;/dates&gt;&lt;isbn&gt;0026-895X&lt;/isbn&gt;&lt;urls&gt;&lt;/urls&gt;&lt;/record&gt;&lt;/Cite&gt;&lt;/EndNote&gt;</w:instrText>
      </w:r>
      <w:r w:rsidR="00E104B7" w:rsidRPr="00EE15C9">
        <w:rPr>
          <w:color w:val="000000" w:themeColor="text1"/>
        </w:rPr>
        <w:fldChar w:fldCharType="separate"/>
      </w:r>
      <w:r w:rsidR="00AD58DB" w:rsidRPr="00EE15C9">
        <w:rPr>
          <w:noProof/>
          <w:color w:val="000000" w:themeColor="text1"/>
        </w:rPr>
        <w:t>(Balasubramanian, et al., 2011)</w:t>
      </w:r>
      <w:r w:rsidR="00E104B7" w:rsidRPr="00EE15C9">
        <w:rPr>
          <w:color w:val="000000" w:themeColor="text1"/>
        </w:rPr>
        <w:fldChar w:fldCharType="end"/>
      </w:r>
      <w:r w:rsidR="00A06531" w:rsidRPr="00EE15C9">
        <w:rPr>
          <w:color w:val="000000" w:themeColor="text1"/>
        </w:rPr>
        <w:t>. Furthermor</w:t>
      </w:r>
      <w:r w:rsidR="00921D3A">
        <w:rPr>
          <w:color w:val="000000" w:themeColor="text1"/>
        </w:rPr>
        <w:t>e, in SCC</w:t>
      </w:r>
      <w:r w:rsidR="00A06531" w:rsidRPr="00EE15C9">
        <w:rPr>
          <w:color w:val="000000" w:themeColor="text1"/>
        </w:rPr>
        <w:t>, treatment with SFN inhibit</w:t>
      </w:r>
      <w:r w:rsidR="00921D3A">
        <w:rPr>
          <w:color w:val="000000" w:themeColor="text1"/>
        </w:rPr>
        <w:t>s</w:t>
      </w:r>
      <w:r w:rsidR="00A06531" w:rsidRPr="00EE15C9">
        <w:rPr>
          <w:color w:val="000000" w:themeColor="text1"/>
        </w:rPr>
        <w:t xml:space="preserve"> cancer progression and metastasis </w:t>
      </w:r>
      <w:r w:rsidR="00A06531" w:rsidRPr="004710EE">
        <w:rPr>
          <w:i/>
          <w:color w:val="000000" w:themeColor="text1"/>
        </w:rPr>
        <w:t>in vivo</w:t>
      </w:r>
      <w:r w:rsidR="00A06531" w:rsidRPr="00EE15C9">
        <w:rPr>
          <w:color w:val="000000" w:themeColor="text1"/>
        </w:rPr>
        <w:t xml:space="preserve"> via reduction in </w:t>
      </w:r>
      <w:r w:rsidR="00FC37B0">
        <w:rPr>
          <w:color w:val="000000" w:themeColor="text1"/>
        </w:rPr>
        <w:t>arginine methylation at H3</w:t>
      </w:r>
      <w:r w:rsidR="00C604A5">
        <w:rPr>
          <w:color w:val="000000" w:themeColor="text1"/>
        </w:rPr>
        <w:t xml:space="preserve">. </w:t>
      </w:r>
      <w:r w:rsidR="00131F79" w:rsidRPr="00EE15C9">
        <w:rPr>
          <w:color w:val="000000" w:themeColor="text1"/>
        </w:rPr>
        <w:t xml:space="preserve">Decreased </w:t>
      </w:r>
      <w:r w:rsidR="00921D3A">
        <w:rPr>
          <w:color w:val="000000" w:themeColor="text1"/>
        </w:rPr>
        <w:t xml:space="preserve">levels of </w:t>
      </w:r>
      <w:r w:rsidR="00B47CF2">
        <w:rPr>
          <w:color w:val="000000" w:themeColor="text1"/>
        </w:rPr>
        <w:t>di-methylated arginine 3 at histone 4 (</w:t>
      </w:r>
      <w:r w:rsidR="001C6F86">
        <w:rPr>
          <w:color w:val="000000" w:themeColor="text1"/>
        </w:rPr>
        <w:t>H4R3me2</w:t>
      </w:r>
      <w:r w:rsidR="00B47CF2">
        <w:rPr>
          <w:color w:val="000000" w:themeColor="text1"/>
        </w:rPr>
        <w:t>) are</w:t>
      </w:r>
      <w:r w:rsidR="00131F79" w:rsidRPr="00EE15C9">
        <w:rPr>
          <w:color w:val="000000" w:themeColor="text1"/>
        </w:rPr>
        <w:t xml:space="preserve"> mediated by SFN-induced </w:t>
      </w:r>
      <w:r w:rsidR="00B47CF2">
        <w:rPr>
          <w:color w:val="000000" w:themeColor="text1"/>
        </w:rPr>
        <w:t xml:space="preserve">proteosomal degradation of </w:t>
      </w:r>
      <w:r w:rsidR="00FB0984" w:rsidRPr="00EE15C9">
        <w:rPr>
          <w:color w:val="000000" w:themeColor="text1"/>
        </w:rPr>
        <w:t>arginine N-methyltransferase 5</w:t>
      </w:r>
      <w:r w:rsidR="00B47CF2">
        <w:rPr>
          <w:color w:val="000000" w:themeColor="text1"/>
        </w:rPr>
        <w:t xml:space="preserve"> (</w:t>
      </w:r>
      <w:r w:rsidR="00B47CF2" w:rsidRPr="00EE15C9">
        <w:rPr>
          <w:color w:val="000000" w:themeColor="text1"/>
        </w:rPr>
        <w:t>PRMT5</w:t>
      </w:r>
      <w:r w:rsidR="00FB0984" w:rsidRPr="00EE15C9">
        <w:rPr>
          <w:color w:val="000000" w:themeColor="text1"/>
        </w:rPr>
        <w:t>)</w:t>
      </w:r>
      <w:r w:rsidR="00131F79" w:rsidRPr="00EE15C9">
        <w:rPr>
          <w:color w:val="000000" w:themeColor="text1"/>
        </w:rPr>
        <w:t xml:space="preserve"> and </w:t>
      </w:r>
      <w:r w:rsidR="00B47CF2" w:rsidRPr="00EE15C9">
        <w:rPr>
          <w:color w:val="000000" w:themeColor="text1"/>
        </w:rPr>
        <w:t>WD Repeat Domain 77</w:t>
      </w:r>
      <w:r w:rsidR="00B47CF2">
        <w:rPr>
          <w:color w:val="000000" w:themeColor="text1"/>
        </w:rPr>
        <w:t xml:space="preserve"> (</w:t>
      </w:r>
      <w:r w:rsidR="00131F79" w:rsidRPr="00EE15C9">
        <w:rPr>
          <w:color w:val="000000" w:themeColor="text1"/>
        </w:rPr>
        <w:t>MEP50</w:t>
      </w:r>
      <w:r w:rsidR="000D796C" w:rsidRPr="00EE15C9">
        <w:rPr>
          <w:color w:val="000000" w:themeColor="text1"/>
        </w:rPr>
        <w:t>)</w:t>
      </w:r>
      <w:r w:rsidR="00B47CF2">
        <w:rPr>
          <w:color w:val="000000" w:themeColor="text1"/>
        </w:rPr>
        <w:t xml:space="preserve"> both of which are </w:t>
      </w:r>
      <w:r w:rsidR="00131F79" w:rsidRPr="00EE15C9">
        <w:rPr>
          <w:color w:val="000000" w:themeColor="text1"/>
        </w:rPr>
        <w:t>respons</w:t>
      </w:r>
      <w:r w:rsidR="00B47CF2">
        <w:rPr>
          <w:color w:val="000000" w:themeColor="text1"/>
        </w:rPr>
        <w:t>ible for arginine methylation at</w:t>
      </w:r>
      <w:r w:rsidR="00131F79" w:rsidRPr="00EE15C9">
        <w:rPr>
          <w:color w:val="000000" w:themeColor="text1"/>
        </w:rPr>
        <w:t xml:space="preserve"> H3 and H4</w:t>
      </w:r>
      <w:r w:rsidR="00B47CF2">
        <w:rPr>
          <w:color w:val="000000" w:themeColor="text1"/>
        </w:rPr>
        <w:t xml:space="preserve"> respectively</w:t>
      </w:r>
      <w:r w:rsidR="00131F79" w:rsidRPr="00EE15C9">
        <w:rPr>
          <w:color w:val="000000" w:themeColor="text1"/>
        </w:rPr>
        <w:t xml:space="preserve"> </w:t>
      </w:r>
      <w:r w:rsidR="00131F79" w:rsidRPr="00EE15C9">
        <w:rPr>
          <w:color w:val="000000" w:themeColor="text1"/>
        </w:rPr>
        <w:fldChar w:fldCharType="begin">
          <w:fldData xml:space="preserve">PEVuZE5vdGU+PENpdGU+PEF1dGhvcj5TYWhhPC9BdXRob3I+PFllYXI+MjAxNzwvWWVhcj48UmVj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</w:fldData>
        </w:fldChar>
      </w:r>
      <w:r w:rsidR="00AD58DB" w:rsidRPr="00EE15C9">
        <w:rPr>
          <w:color w:val="000000" w:themeColor="text1"/>
        </w:rPr>
        <w:instrText xml:space="preserve"> ADDIN EN.CITE </w:instrText>
      </w:r>
      <w:r w:rsidR="00AD58DB" w:rsidRPr="00EE15C9">
        <w:rPr>
          <w:color w:val="000000" w:themeColor="text1"/>
        </w:rPr>
        <w:fldChar w:fldCharType="begin">
          <w:fldData xml:space="preserve">PEVuZE5vdGU+PENpdGU+PEF1dGhvcj5TYWhhPC9BdXRob3I+PFllYXI+MjAxNzwvWWVhcj48UmVj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</w:fldData>
        </w:fldChar>
      </w:r>
      <w:r w:rsidR="00AD58DB" w:rsidRPr="00EE15C9">
        <w:rPr>
          <w:color w:val="000000" w:themeColor="text1"/>
        </w:rPr>
        <w:instrText xml:space="preserve"> ADDIN EN.CITE.DATA </w:instrText>
      </w:r>
      <w:r w:rsidR="00AD58DB" w:rsidRPr="00EE15C9">
        <w:rPr>
          <w:color w:val="000000" w:themeColor="text1"/>
        </w:rPr>
      </w:r>
      <w:r w:rsidR="00AD58DB" w:rsidRPr="00EE15C9">
        <w:rPr>
          <w:color w:val="000000" w:themeColor="text1"/>
        </w:rPr>
        <w:fldChar w:fldCharType="end"/>
      </w:r>
      <w:r w:rsidR="00131F79" w:rsidRPr="00EE15C9">
        <w:rPr>
          <w:color w:val="000000" w:themeColor="text1"/>
        </w:rPr>
      </w:r>
      <w:r w:rsidR="00131F79" w:rsidRPr="00EE15C9">
        <w:rPr>
          <w:color w:val="000000" w:themeColor="text1"/>
        </w:rPr>
        <w:fldChar w:fldCharType="separate"/>
      </w:r>
      <w:r w:rsidR="00AD58DB" w:rsidRPr="00EE15C9">
        <w:rPr>
          <w:noProof/>
          <w:color w:val="000000" w:themeColor="text1"/>
        </w:rPr>
        <w:t>(Saha, et al., 2017)</w:t>
      </w:r>
      <w:r w:rsidR="00131F79" w:rsidRPr="00EE15C9">
        <w:rPr>
          <w:color w:val="000000" w:themeColor="text1"/>
        </w:rPr>
        <w:fldChar w:fldCharType="end"/>
      </w:r>
      <w:r w:rsidR="00131F79" w:rsidRPr="00EE15C9">
        <w:rPr>
          <w:color w:val="000000" w:themeColor="text1"/>
        </w:rPr>
        <w:t>.</w:t>
      </w:r>
      <w:r w:rsidR="007717AB" w:rsidRPr="00EE15C9">
        <w:rPr>
          <w:color w:val="000000" w:themeColor="text1"/>
        </w:rPr>
        <w:t xml:space="preserve"> </w:t>
      </w:r>
      <w:r w:rsidR="00C32E77">
        <w:rPr>
          <w:color w:val="000000" w:themeColor="text1"/>
        </w:rPr>
        <w:t xml:space="preserve">Moreover, </w:t>
      </w:r>
      <w:r w:rsidRPr="00EE15C9">
        <w:rPr>
          <w:color w:val="000000" w:themeColor="text1"/>
        </w:rPr>
        <w:t>SFN has been shown to induce Nrf2-dependent expres</w:t>
      </w:r>
      <w:r w:rsidR="000F73D1">
        <w:rPr>
          <w:color w:val="000000" w:themeColor="text1"/>
        </w:rPr>
        <w:t>sion of detoxification enzymes HO-1, NQO1 and UGT1A1 thus</w:t>
      </w:r>
      <w:r w:rsidRPr="00EE15C9">
        <w:rPr>
          <w:color w:val="000000" w:themeColor="text1"/>
        </w:rPr>
        <w:t xml:space="preserve"> s</w:t>
      </w:r>
      <w:r w:rsidR="000F73D1">
        <w:rPr>
          <w:color w:val="000000" w:themeColor="text1"/>
        </w:rPr>
        <w:t xml:space="preserve">uppressing TPA-induced </w:t>
      </w:r>
      <w:r w:rsidRPr="00EE15C9">
        <w:rPr>
          <w:color w:val="000000" w:themeColor="text1"/>
        </w:rPr>
        <w:t>malignant transformation.</w:t>
      </w:r>
      <w:r w:rsidR="000F73D1">
        <w:rPr>
          <w:color w:val="000000" w:themeColor="text1"/>
        </w:rPr>
        <w:t xml:space="preserve"> Such increased Nrf2 expression wa</w:t>
      </w:r>
      <w:r w:rsidRPr="00EE15C9">
        <w:rPr>
          <w:color w:val="000000" w:themeColor="text1"/>
        </w:rPr>
        <w:t xml:space="preserve">s attributed to promoter hypo-methylation through down-regulation of DNMTs and inhibition of overall HDAC activity </w:t>
      </w:r>
      <w:r w:rsidR="00E104B7" w:rsidRPr="00EE15C9">
        <w:rPr>
          <w:color w:val="000000" w:themeColor="text1"/>
        </w:rPr>
        <w:fldChar w:fldCharType="begin"/>
      </w:r>
      <w:r w:rsidR="008E5CEF" w:rsidRPr="00EE15C9">
        <w:rPr>
          <w:color w:val="000000" w:themeColor="text1"/>
        </w:rPr>
        <w:instrText xml:space="preserve"> ADDIN EN.CITE &lt;EndNote&gt;&lt;Cite&gt;&lt;Author&gt;Su&lt;/Author&gt;&lt;Year&gt;2014&lt;/Year&gt;&lt;RecNum&gt;353&lt;/RecNum&gt;&lt;DisplayText&gt;(Su, et al., 2014)&lt;/DisplayText&gt;&lt;record&gt;&lt;rec-number&gt;353&lt;/rec-number&gt;&lt;foreign-keys&gt;&lt;key app="EN" db-id="tp92zpdpevpvz1ewt26x9wfntztvffdf9za2" timestamp="1509801499"&gt;353&lt;/key&gt;&lt;/foreign-keys&gt;&lt;ref-type name="Journal Article"&gt;17&lt;/ref-type&gt;&lt;contributors&gt;&lt;authors&gt;&lt;author&gt;Su, Zheng-Yuan&lt;/author&gt;&lt;author&gt;Zhang, Chengyue&lt;/author&gt;&lt;author&gt;Lee, Jong Hun&lt;/author&gt;&lt;author&gt;Shu, Limin&lt;/author&gt;&lt;author&gt;Wu, Tien-Yuan&lt;/author&gt;&lt;author&gt;Khor, Tin Oo&lt;/author&gt;&lt;author&gt;Conney, Allan H&lt;/author&gt;&lt;author&gt;Lu, Yao-Ping&lt;/author&gt;&lt;author&gt;Kong, Ah-Ng Tony&lt;/author&gt;&lt;/authors&gt;&lt;/contributors&gt;&lt;titles&gt;&lt;title&gt;Requirement and epigenetics reprogramming of Nrf2 in suppression of tumor promoter TPA-induced mouse skin cell transformation by sulforaphane&lt;/title&gt;&lt;secondary-title&gt;Cancer prevention research&lt;/secondary-title&gt;&lt;/titles&gt;&lt;periodical&gt;&lt;full-title&gt;Cancer prevention research&lt;/full-title&gt;&lt;/periodical&gt;&lt;pages&gt;319-329&lt;/pages&gt;&lt;volume&gt;7&lt;/volume&gt;&lt;number&gt;3&lt;/number&gt;&lt;dates&gt;&lt;year&gt;2014&lt;/year&gt;&lt;/dates&gt;&lt;isbn&gt;1940-6207&lt;/isbn&gt;&lt;urls&gt;&lt;/urls&gt;&lt;/record&gt;&lt;/Cite&gt;&lt;/EndNote&gt;</w:instrText>
      </w:r>
      <w:r w:rsidR="00E104B7" w:rsidRPr="00EE15C9">
        <w:rPr>
          <w:color w:val="000000" w:themeColor="text1"/>
        </w:rPr>
        <w:fldChar w:fldCharType="separate"/>
      </w:r>
      <w:r w:rsidR="008E5CEF" w:rsidRPr="00EE15C9">
        <w:rPr>
          <w:noProof/>
          <w:color w:val="000000" w:themeColor="text1"/>
        </w:rPr>
        <w:t>(Su, et al., 2014)</w:t>
      </w:r>
      <w:r w:rsidR="00E104B7" w:rsidRPr="00EE15C9">
        <w:rPr>
          <w:color w:val="000000" w:themeColor="text1"/>
        </w:rPr>
        <w:fldChar w:fldCharType="end"/>
      </w:r>
      <w:r w:rsidRPr="00EE15C9">
        <w:rPr>
          <w:color w:val="000000" w:themeColor="text1"/>
        </w:rPr>
        <w:t xml:space="preserve">. </w:t>
      </w:r>
      <w:r w:rsidR="008E2542" w:rsidRPr="00EE15C9">
        <w:rPr>
          <w:color w:val="000000" w:themeColor="text1"/>
        </w:rPr>
        <w:t xml:space="preserve"> </w:t>
      </w:r>
    </w:p>
    <w:p w:rsidR="00682A2C" w:rsidRDefault="003F135C" w:rsidP="00297619">
      <w:pPr>
        <w:autoSpaceDE w:val="0"/>
        <w:autoSpaceDN w:val="0"/>
        <w:adjustRightInd w:val="0"/>
        <w:spacing w:line="480" w:lineRule="auto"/>
        <w:ind w:firstLine="567"/>
        <w:jc w:val="both"/>
      </w:pPr>
      <w:r>
        <w:t>On another note</w:t>
      </w:r>
      <w:r w:rsidR="00027525">
        <w:t>,</w:t>
      </w:r>
      <w:r w:rsidR="00582703">
        <w:t xml:space="preserve"> a limited number of studies have shown that</w:t>
      </w:r>
      <w:r w:rsidR="00027525">
        <w:t xml:space="preserve"> </w:t>
      </w:r>
      <w:r w:rsidR="00682A2C">
        <w:t xml:space="preserve">ITCs </w:t>
      </w:r>
      <w:r w:rsidR="00582703">
        <w:t xml:space="preserve">act as epigenetic modulatory compounds to protect </w:t>
      </w:r>
      <w:r>
        <w:t>against melanoma development. To this end,</w:t>
      </w:r>
      <w:r w:rsidR="00582703">
        <w:t xml:space="preserve"> exposure to </w:t>
      </w:r>
      <w:r>
        <w:t>SFN inhibits</w:t>
      </w:r>
      <w:r w:rsidR="00682A2C">
        <w:t xml:space="preserve"> growth and proliferation of B1</w:t>
      </w:r>
      <w:r>
        <w:t>6 and S91 murine melanoma cells</w:t>
      </w:r>
      <w:r w:rsidR="00582703">
        <w:t xml:space="preserve"> </w:t>
      </w:r>
      <w:r w:rsidR="00D449B8">
        <w:t>whereas intraperitoneal injection of SFN-encapsulated microspheres enhanced its anti</w:t>
      </w:r>
      <w:r w:rsidR="00B02358">
        <w:t>-</w:t>
      </w:r>
      <w:r w:rsidR="00D449B8">
        <w:t xml:space="preserve">cancer activity in melanoma tumour-bearing C57BL/6 mice </w:t>
      </w:r>
      <w:r w:rsidR="00582703">
        <w:t xml:space="preserve">through </w:t>
      </w:r>
      <w:r w:rsidR="00DE033B">
        <w:t>down-regu</w:t>
      </w:r>
      <w:r w:rsidR="00D449B8">
        <w:t>lation of de</w:t>
      </w:r>
      <w:r w:rsidR="00C31E00">
        <w:t>-</w:t>
      </w:r>
      <w:r w:rsidR="00D449B8">
        <w:t>acetylation enzymes</w:t>
      </w:r>
      <w:r w:rsidR="00682A2C">
        <w:t xml:space="preserve"> </w:t>
      </w:r>
      <w:r w:rsidR="00682A2C">
        <w:fldChar w:fldCharType="begin"/>
      </w:r>
      <w:r w:rsidR="00682A2C">
        <w:instrText xml:space="preserve"> ADDIN EN.CITE &lt;EndNote&gt;&lt;Cite&gt;&lt;Author&gt;Do&lt;/Author&gt;&lt;Year&gt;2010&lt;/Year&gt;&lt;RecNum&gt;146&lt;/RecNum&gt;&lt;DisplayText&gt;(Do, et al., 2010)&lt;/DisplayText&gt;&lt;record&gt;&lt;rec-number&gt;146&lt;/rec-number&gt;&lt;foreign-keys&gt;&lt;key app="EN" db-id="tp92zpdpevpvz1ewt26x9wfntztvffdf9za2" timestamp="1479149622"&gt;146&lt;/key&gt;&lt;/foreign-keys&gt;&lt;ref-type name="Journal Article"&gt;17&lt;/ref-type&gt;&lt;contributors&gt;&lt;authors&gt;&lt;author&gt;Do, DP&lt;/author&gt;&lt;author&gt;Pai, SB&lt;/author&gt;&lt;author&gt;Rizvi, Syed AA&lt;/author&gt;&lt;author&gt;D&amp;apos;Souza, Martin J&lt;/author&gt;&lt;/authors&gt;&lt;/contributors&gt;&lt;titles&gt;&lt;title&gt;Development of sulforaphane-encapsulated microspheres for cancer epigenetic therapy&lt;/title&gt;&lt;secondary-title&gt;International journal of pharmaceutics&lt;/secondary-title&gt;&lt;/titles&gt;&lt;periodical&gt;&lt;full-title&gt;International journal of pharmaceutics&lt;/full-title&gt;&lt;/periodical&gt;&lt;pages&gt;114-121&lt;/pages&gt;&lt;volume&gt;386&lt;/volume&gt;&lt;number&gt;1&lt;/number&gt;&lt;dates&gt;&lt;year&gt;2010&lt;/year&gt;&lt;/dates&gt;&lt;isbn&gt;0378-5173&lt;/isbn&gt;&lt;urls&gt;&lt;/urls&gt;&lt;/record&gt;&lt;/Cite&gt;&lt;/EndNote&gt;</w:instrText>
      </w:r>
      <w:r w:rsidR="00682A2C">
        <w:fldChar w:fldCharType="separate"/>
      </w:r>
      <w:r w:rsidR="00682A2C">
        <w:rPr>
          <w:noProof/>
        </w:rPr>
        <w:t>(Do, et al., 2010)</w:t>
      </w:r>
      <w:r w:rsidR="00682A2C">
        <w:fldChar w:fldCharType="end"/>
      </w:r>
      <w:r w:rsidR="00DE033B">
        <w:t xml:space="preserve">. </w:t>
      </w:r>
      <w:r w:rsidR="00D449B8">
        <w:t>In another</w:t>
      </w:r>
      <w:r w:rsidR="008F445E">
        <w:t xml:space="preserve"> study, SFN decreased </w:t>
      </w:r>
      <w:r w:rsidR="00660AC7">
        <w:t>melanoma cancer stem (MCS</w:t>
      </w:r>
      <w:r w:rsidR="008F445E" w:rsidRPr="008F445E">
        <w:t>)</w:t>
      </w:r>
      <w:r w:rsidR="008F445E">
        <w:t xml:space="preserve"> </w:t>
      </w:r>
      <w:r w:rsidR="007A033C">
        <w:t>cell</w:t>
      </w:r>
      <w:r w:rsidR="00660AC7">
        <w:t xml:space="preserve"> </w:t>
      </w:r>
      <w:r w:rsidR="008F445E">
        <w:t xml:space="preserve">survival, metastasis and invasion </w:t>
      </w:r>
      <w:r w:rsidR="005E7418">
        <w:t xml:space="preserve">through </w:t>
      </w:r>
      <w:r w:rsidR="008E2639">
        <w:t>inactivation of EZH2,</w:t>
      </w:r>
      <w:r w:rsidR="005E7418">
        <w:t xml:space="preserve"> </w:t>
      </w:r>
      <w:r w:rsidR="008E2639">
        <w:t xml:space="preserve">a protein shown to be </w:t>
      </w:r>
      <w:r w:rsidR="005E7418">
        <w:t>over</w:t>
      </w:r>
      <w:r w:rsidR="008E2639">
        <w:t>-</w:t>
      </w:r>
      <w:r w:rsidR="005E7418">
        <w:t xml:space="preserve">expressed in these cells </w:t>
      </w:r>
      <w:r w:rsidR="005E7418" w:rsidRPr="00660AC7">
        <w:rPr>
          <w:i/>
        </w:rPr>
        <w:t>in vitro</w:t>
      </w:r>
      <w:r w:rsidR="005E7418">
        <w:t xml:space="preserve"> </w:t>
      </w:r>
      <w:r w:rsidR="005E7418">
        <w:fldChar w:fldCharType="begin">
          <w:fldData xml:space="preserve">PEVuZE5vdGU+PENpdGU+PEF1dGhvcj5GaXNoZXI8L0F1dGhvcj48WWVhcj4yMDE2PC9ZZWFyPjxS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yMDI0LTIwMzY8L3BhZ2VzPjx2b2x1bWU+NTU8L3Zv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</w:fldData>
        </w:fldChar>
      </w:r>
      <w:r w:rsidR="005E7418" w:rsidRPr="005E7418">
        <w:instrText xml:space="preserve"> ADDIN EN.CITE </w:instrText>
      </w:r>
      <w:r w:rsidR="005E7418" w:rsidRPr="005E7418">
        <w:fldChar w:fldCharType="begin">
          <w:fldData xml:space="preserve">PEVuZE5vdGU+PENpdGU+PEF1dGhvcj5GaXNoZXI8L0F1dGhvcj48WWVhcj4yMDE2PC9ZZWFyPjxS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yMDI0LTIwMzY8L3BhZ2VzPjx2b2x1bWU+NTU8L3Zv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</w:fldData>
        </w:fldChar>
      </w:r>
      <w:r w:rsidR="005E7418" w:rsidRPr="005E7418">
        <w:instrText xml:space="preserve"> ADDIN EN.CITE.DATA </w:instrText>
      </w:r>
      <w:r w:rsidR="005E7418" w:rsidRPr="005E7418">
        <w:fldChar w:fldCharType="end"/>
      </w:r>
      <w:r w:rsidR="005E7418">
        <w:fldChar w:fldCharType="separate"/>
      </w:r>
      <w:r w:rsidR="005E7418">
        <w:rPr>
          <w:noProof/>
        </w:rPr>
        <w:t>(Fisher, et al., 2016)</w:t>
      </w:r>
      <w:r w:rsidR="005E7418">
        <w:fldChar w:fldCharType="end"/>
      </w:r>
      <w:r w:rsidR="005E7418">
        <w:t>.</w:t>
      </w:r>
      <w:r w:rsidR="00DE033B">
        <w:t xml:space="preserve"> </w:t>
      </w:r>
      <w:r w:rsidR="005E7418">
        <w:t>In line</w:t>
      </w:r>
      <w:r w:rsidR="008E2639">
        <w:t xml:space="preserve"> with these observations</w:t>
      </w:r>
      <w:r w:rsidR="005E7418">
        <w:t>, o</w:t>
      </w:r>
      <w:r w:rsidR="00DE033B">
        <w:t xml:space="preserve">ral administration of SFN </w:t>
      </w:r>
      <w:r w:rsidR="005E7418">
        <w:t>in mic</w:t>
      </w:r>
      <w:r w:rsidR="008E2639">
        <w:t>e inoculated with A375 melanoma-derived mesenchymal stem (MCS</w:t>
      </w:r>
      <w:r w:rsidR="00D3112A">
        <w:t xml:space="preserve">) </w:t>
      </w:r>
      <w:r w:rsidR="005E7418" w:rsidRPr="005E7418">
        <w:t xml:space="preserve">cells </w:t>
      </w:r>
      <w:r w:rsidR="008E2639">
        <w:t xml:space="preserve">inhibited tumour growth, an </w:t>
      </w:r>
      <w:r w:rsidR="00DE033B">
        <w:t xml:space="preserve">effect </w:t>
      </w:r>
      <w:r w:rsidR="008E2639">
        <w:t xml:space="preserve">which </w:t>
      </w:r>
      <w:r w:rsidR="00DE033B">
        <w:t xml:space="preserve">was associated with reduced </w:t>
      </w:r>
      <w:r w:rsidR="008E2639">
        <w:t>expression</w:t>
      </w:r>
      <w:r w:rsidR="00350BE0">
        <w:t xml:space="preserve"> levels</w:t>
      </w:r>
      <w:r w:rsidR="008E2639">
        <w:t xml:space="preserve"> of EZH</w:t>
      </w:r>
      <w:r w:rsidR="005E7418">
        <w:t xml:space="preserve">2, </w:t>
      </w:r>
      <w:r w:rsidR="005E7418" w:rsidRPr="005E7418">
        <w:t xml:space="preserve">H3K27me3 </w:t>
      </w:r>
      <w:r w:rsidR="005E7418">
        <w:t xml:space="preserve">and </w:t>
      </w:r>
      <w:r w:rsidR="007A033C">
        <w:t>MMP</w:t>
      </w:r>
      <w:r w:rsidR="00350BE0">
        <w:t xml:space="preserve"> </w:t>
      </w:r>
      <w:r w:rsidR="008E2639">
        <w:t xml:space="preserve">together with </w:t>
      </w:r>
      <w:r w:rsidR="00DE033B">
        <w:t xml:space="preserve">increased </w:t>
      </w:r>
      <w:r w:rsidR="008E2639">
        <w:t>expression of m</w:t>
      </w:r>
      <w:r w:rsidR="00C96AD6" w:rsidRPr="00C96AD6">
        <w:t>etalloproteinase inhibitor 3</w:t>
      </w:r>
      <w:r w:rsidR="008E2639">
        <w:t xml:space="preserve"> (TIMP3</w:t>
      </w:r>
      <w:r w:rsidR="00C96AD6">
        <w:t>)</w:t>
      </w:r>
      <w:r w:rsidR="008E2639">
        <w:t xml:space="preserve"> </w:t>
      </w:r>
      <w:r w:rsidR="00DE033B">
        <w:t xml:space="preserve">and enhanced apoptosis </w:t>
      </w:r>
      <w:r w:rsidR="00682A2C">
        <w:fldChar w:fldCharType="begin">
          <w:fldData xml:space="preserve">PEVuZE5vdGU+PENpdGU+PEF1dGhvcj5GaXNoZXI8L0F1dGhvcj48WWVhcj4yMDE2PC9ZZWFyPjxS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yMDI0LTIwMzY8L3BhZ2VzPjx2b2x1bWU+NTU8L3Zv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</w:fldData>
        </w:fldChar>
      </w:r>
      <w:r w:rsidR="00682A2C" w:rsidRPr="005E7418">
        <w:instrText xml:space="preserve"> ADDIN EN.CITE </w:instrText>
      </w:r>
      <w:r w:rsidR="00682A2C" w:rsidRPr="005E7418">
        <w:fldChar w:fldCharType="begin">
          <w:fldData xml:space="preserve">PEVuZE5vdGU+PENpdGU+PEF1dGhvcj5GaXNoZXI8L0F1dGhvcj48WWVhcj4yMDE2PC9ZZWFyPjxS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yMDI0LTIwMzY8L3BhZ2VzPjx2b2x1bWU+NTU8L3Zv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</w:fldData>
        </w:fldChar>
      </w:r>
      <w:r w:rsidR="00682A2C" w:rsidRPr="005E7418">
        <w:instrText xml:space="preserve"> ADDIN EN.CITE.DATA </w:instrText>
      </w:r>
      <w:r w:rsidR="00682A2C" w:rsidRPr="005E7418">
        <w:fldChar w:fldCharType="end"/>
      </w:r>
      <w:r w:rsidR="00682A2C">
        <w:fldChar w:fldCharType="separate"/>
      </w:r>
      <w:r w:rsidR="00682A2C">
        <w:rPr>
          <w:noProof/>
        </w:rPr>
        <w:t>(Fisher, et al., 2016)</w:t>
      </w:r>
      <w:r w:rsidR="00682A2C">
        <w:fldChar w:fldCharType="end"/>
      </w:r>
      <w:r w:rsidR="00DE033B">
        <w:t xml:space="preserve">. </w:t>
      </w:r>
    </w:p>
    <w:p w:rsidR="00620CDB" w:rsidRPr="00DE033B" w:rsidRDefault="00620CDB" w:rsidP="00297619">
      <w:pPr>
        <w:autoSpaceDE w:val="0"/>
        <w:autoSpaceDN w:val="0"/>
        <w:adjustRightInd w:val="0"/>
        <w:spacing w:line="480" w:lineRule="auto"/>
        <w:jc w:val="both"/>
      </w:pPr>
    </w:p>
    <w:p w:rsidR="00682A2C" w:rsidRPr="00C67D75" w:rsidRDefault="00B344C3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9" w:name="_Toc511334875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ding r</w:t>
      </w:r>
      <w:r w:rsidR="00EE15C9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marks</w:t>
      </w:r>
      <w:bookmarkEnd w:id="19"/>
      <w:r w:rsidR="00EE15C9" w:rsidRPr="00C67D7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FA1B88" w:rsidRDefault="00B57C17" w:rsidP="00297619">
      <w:pPr>
        <w:spacing w:before="100" w:line="480" w:lineRule="auto"/>
        <w:ind w:firstLine="567"/>
        <w:jc w:val="both"/>
      </w:pPr>
      <w:r w:rsidRPr="00B57C17">
        <w:t>ITCs</w:t>
      </w:r>
      <w:r>
        <w:t xml:space="preserve"> are an important class of bio</w:t>
      </w:r>
      <w:r w:rsidR="00320098">
        <w:t>-</w:t>
      </w:r>
      <w:r>
        <w:t>active dietary agents</w:t>
      </w:r>
      <w:r w:rsidR="004C0F2D">
        <w:t xml:space="preserve"> considered to be of great value</w:t>
      </w:r>
      <w:r w:rsidR="00412AF1">
        <w:t xml:space="preserve"> in various industries (e.g. food, nutraceutical, cosmetic, pharmaceutical, etc.) due to their wide range of </w:t>
      </w:r>
      <w:r w:rsidR="00E72544">
        <w:t>biological properties (</w:t>
      </w:r>
      <w:r w:rsidR="00E72544" w:rsidRPr="00E72544">
        <w:t xml:space="preserve">e.g. anti-bacterial, anti-inflammatory, </w:t>
      </w:r>
      <w:r w:rsidR="00412AF1">
        <w:t xml:space="preserve">anti-aging, </w:t>
      </w:r>
      <w:r w:rsidR="00E72544" w:rsidRPr="00E72544">
        <w:t>anti-cancer</w:t>
      </w:r>
      <w:r w:rsidR="00412AF1">
        <w:t>, etc.). In the context of their</w:t>
      </w:r>
      <w:r w:rsidR="00E3336C">
        <w:t xml:space="preserve"> anti-cancer </w:t>
      </w:r>
      <w:r w:rsidR="0023357C">
        <w:t>activity</w:t>
      </w:r>
      <w:r w:rsidR="00412AF1">
        <w:t>,</w:t>
      </w:r>
      <w:r w:rsidR="00E72544" w:rsidRPr="00E72544">
        <w:t xml:space="preserve"> </w:t>
      </w:r>
      <w:r w:rsidR="00412AF1">
        <w:t>ITCs have been shown to interfere</w:t>
      </w:r>
      <w:r w:rsidR="00E72544" w:rsidRPr="00E72544">
        <w:t xml:space="preserve"> with many </w:t>
      </w:r>
      <w:r w:rsidR="00412AF1">
        <w:t xml:space="preserve">cellular </w:t>
      </w:r>
      <w:r w:rsidR="00E72544" w:rsidRPr="00E72544">
        <w:t xml:space="preserve">pathways </w:t>
      </w:r>
      <w:r w:rsidR="00412AF1">
        <w:t xml:space="preserve">(e.g. growth, proliferation, apoptosis, etc.) which are </w:t>
      </w:r>
      <w:r w:rsidR="0023357C">
        <w:t xml:space="preserve">usually </w:t>
      </w:r>
      <w:r w:rsidR="00E72544" w:rsidRPr="00E72544">
        <w:t xml:space="preserve">found </w:t>
      </w:r>
      <w:r w:rsidR="00412AF1">
        <w:t xml:space="preserve">to be </w:t>
      </w:r>
      <w:r w:rsidR="00E72544" w:rsidRPr="00E72544">
        <w:t xml:space="preserve">deregulated in </w:t>
      </w:r>
      <w:r w:rsidR="0023357C">
        <w:t>cancer</w:t>
      </w:r>
      <w:r w:rsidR="00320098">
        <w:t xml:space="preserve"> cells </w:t>
      </w:r>
      <w:r w:rsidR="00412AF1">
        <w:t>and thus exert their cytotoxicity.</w:t>
      </w:r>
    </w:p>
    <w:p w:rsidR="009C6954" w:rsidRDefault="00FA1B88" w:rsidP="00297619">
      <w:pPr>
        <w:spacing w:before="100" w:line="480" w:lineRule="auto"/>
        <w:ind w:firstLine="567"/>
        <w:jc w:val="both"/>
      </w:pPr>
      <w:r>
        <w:t>E</w:t>
      </w:r>
      <w:r w:rsidR="0023357C" w:rsidRPr="001C5DFB">
        <w:t>pigenetic modulations</w:t>
      </w:r>
      <w:r>
        <w:t xml:space="preserve"> </w:t>
      </w:r>
      <w:r w:rsidR="0023357C" w:rsidRPr="00680891">
        <w:t xml:space="preserve">play </w:t>
      </w:r>
      <w:r w:rsidR="0023357C">
        <w:t>a central</w:t>
      </w:r>
      <w:r w:rsidR="0023357C" w:rsidRPr="00680891">
        <w:t xml:space="preserve"> role in both physiological and </w:t>
      </w:r>
      <w:r w:rsidR="0023357C">
        <w:t>pathophysiological processes</w:t>
      </w:r>
      <w:r w:rsidR="0023357C" w:rsidRPr="00680891">
        <w:t>, including carcinogenesis. The most common epigenetic alterations</w:t>
      </w:r>
      <w:r w:rsidR="00E82FC0">
        <w:t>,</w:t>
      </w:r>
      <w:r w:rsidR="0023357C" w:rsidRPr="00680891">
        <w:t xml:space="preserve"> associated with disease pathophysiol</w:t>
      </w:r>
      <w:r w:rsidR="0023357C">
        <w:t>ogy</w:t>
      </w:r>
      <w:r w:rsidR="00E82FC0">
        <w:t>,</w:t>
      </w:r>
      <w:r w:rsidR="0023357C">
        <w:t xml:space="preserve"> include </w:t>
      </w:r>
      <w:r w:rsidR="00E82FC0">
        <w:t xml:space="preserve">alterations in </w:t>
      </w:r>
      <w:r w:rsidR="0023357C">
        <w:t>DNA methylation</w:t>
      </w:r>
      <w:r w:rsidR="00E82FC0">
        <w:t xml:space="preserve"> patterns</w:t>
      </w:r>
      <w:r w:rsidR="0023357C">
        <w:t xml:space="preserve">, </w:t>
      </w:r>
      <w:r w:rsidR="00E82FC0">
        <w:t xml:space="preserve">histone </w:t>
      </w:r>
      <w:r w:rsidR="0023357C" w:rsidRPr="00680891">
        <w:t>m</w:t>
      </w:r>
      <w:r w:rsidR="00E82FC0">
        <w:t xml:space="preserve">odifications </w:t>
      </w:r>
      <w:r w:rsidR="00320098">
        <w:t>and modulation of mi</w:t>
      </w:r>
      <w:r w:rsidR="0023357C" w:rsidRPr="009E29C2">
        <w:t>-RNA expression</w:t>
      </w:r>
      <w:r w:rsidR="0023357C" w:rsidRPr="00680891">
        <w:t xml:space="preserve"> that lead to the silencing an</w:t>
      </w:r>
      <w:r w:rsidR="00E82FC0">
        <w:t>d/or activation of gene-targets</w:t>
      </w:r>
      <w:r w:rsidR="0023357C">
        <w:t xml:space="preserve"> </w:t>
      </w:r>
      <w:r w:rsidR="0023357C" w:rsidRPr="001C5DFB">
        <w:t xml:space="preserve">through </w:t>
      </w:r>
      <w:r w:rsidR="00181C3A">
        <w:t>changes in chromatin conformations. For instance, g</w:t>
      </w:r>
      <w:r w:rsidR="00DA05C3">
        <w:t>rowing evidence support</w:t>
      </w:r>
      <w:r w:rsidR="0023357C" w:rsidRPr="001C5DFB">
        <w:t xml:space="preserve"> </w:t>
      </w:r>
      <w:r w:rsidR="00DA05C3">
        <w:t>that ITCs interact with the epigenetic machinery to modulate the transcriptional activity</w:t>
      </w:r>
      <w:r w:rsidR="00181C3A">
        <w:t xml:space="preserve"> of </w:t>
      </w:r>
      <w:r w:rsidR="0023357C" w:rsidRPr="001C5DFB">
        <w:t>tumo</w:t>
      </w:r>
      <w:r w:rsidR="0023357C">
        <w:t>u</w:t>
      </w:r>
      <w:r w:rsidR="0023357C" w:rsidRPr="001C5DFB">
        <w:t xml:space="preserve">r-related genes. </w:t>
      </w:r>
      <w:r w:rsidR="00181C3A">
        <w:t>As such</w:t>
      </w:r>
      <w:r w:rsidR="00DA05C3" w:rsidRPr="00DA05C3">
        <w:t>, the</w:t>
      </w:r>
      <w:r w:rsidR="00181C3A">
        <w:t>ir</w:t>
      </w:r>
      <w:r w:rsidR="00DA05C3" w:rsidRPr="00DA05C3">
        <w:t xml:space="preserve"> epigenetic modulatory</w:t>
      </w:r>
      <w:r w:rsidR="00181C3A">
        <w:t xml:space="preserve"> effect </w:t>
      </w:r>
      <w:r w:rsidR="00477CAB" w:rsidRPr="00DA05C3">
        <w:t>poses</w:t>
      </w:r>
      <w:r w:rsidR="00DA05C3" w:rsidRPr="00DA05C3">
        <w:t xml:space="preserve"> </w:t>
      </w:r>
      <w:r w:rsidR="00181C3A">
        <w:t>a great</w:t>
      </w:r>
      <w:r w:rsidR="00DA05C3" w:rsidRPr="00DA05C3">
        <w:t xml:space="preserve"> interest </w:t>
      </w:r>
      <w:r w:rsidR="00181C3A">
        <w:t xml:space="preserve">to the pharmaceutical industry </w:t>
      </w:r>
      <w:r w:rsidR="00DA05C3" w:rsidRPr="00DA05C3">
        <w:t>due to th</w:t>
      </w:r>
      <w:r w:rsidR="00181C3A">
        <w:t>e reversible nature of the epigenetic</w:t>
      </w:r>
      <w:r w:rsidR="00DA05C3" w:rsidRPr="00DA05C3">
        <w:t xml:space="preserve"> modifications</w:t>
      </w:r>
      <w:r w:rsidR="00181C3A">
        <w:t xml:space="preserve"> and the potential of ITCs to develop into more effective therapeutic strategies</w:t>
      </w:r>
      <w:r w:rsidR="00DA05C3" w:rsidRPr="00DA05C3">
        <w:t>.</w:t>
      </w:r>
      <w:r w:rsidR="00DA05C3">
        <w:t xml:space="preserve"> To this end, </w:t>
      </w:r>
      <w:r w:rsidR="00181C3A">
        <w:t>s</w:t>
      </w:r>
      <w:r w:rsidR="007A5CEF">
        <w:t>everal</w:t>
      </w:r>
      <w:r w:rsidR="00181C3A">
        <w:t xml:space="preserve"> epigenetic alterations </w:t>
      </w:r>
      <w:r w:rsidR="007A5CEF">
        <w:t xml:space="preserve">have been reported to play </w:t>
      </w:r>
      <w:r w:rsidR="00181C3A">
        <w:t xml:space="preserve">an </w:t>
      </w:r>
      <w:r w:rsidR="007A5CEF">
        <w:t>essential role in the multi-stage process of skin tumorigenesis. Over the last decades, e</w:t>
      </w:r>
      <w:r w:rsidR="007A5CEF" w:rsidRPr="007A5CEF">
        <w:t>merging evide</w:t>
      </w:r>
      <w:r w:rsidR="00181C3A">
        <w:t>nce support that ITCs can act on the epigenome</w:t>
      </w:r>
      <w:r w:rsidR="007A5CEF" w:rsidRPr="007A5CEF">
        <w:t xml:space="preserve"> and restore normal epigen</w:t>
      </w:r>
      <w:r w:rsidR="009C6954">
        <w:t>etic marks in skin cancer cells. Although t</w:t>
      </w:r>
      <w:r w:rsidR="00320098">
        <w:t xml:space="preserve">he current evidence </w:t>
      </w:r>
      <w:r w:rsidR="009C6954">
        <w:t xml:space="preserve">is </w:t>
      </w:r>
      <w:r w:rsidR="00181C3A">
        <w:t xml:space="preserve">rather </w:t>
      </w:r>
      <w:r w:rsidR="009C6954">
        <w:t>limited, the overall data strongly support the p</w:t>
      </w:r>
      <w:r w:rsidR="00181C3A">
        <w:t>otential of these dietary agents</w:t>
      </w:r>
      <w:r w:rsidR="009C6954">
        <w:t xml:space="preserve"> to ac</w:t>
      </w:r>
      <w:r w:rsidR="00181C3A">
        <w:t>t as epigenetic modulatory compounds thus</w:t>
      </w:r>
      <w:r w:rsidR="00477CAB">
        <w:t xml:space="preserve"> </w:t>
      </w:r>
      <w:r w:rsidR="00181C3A">
        <w:t>contributing to a better understanding of their chemo</w:t>
      </w:r>
      <w:r w:rsidR="00320098">
        <w:t>-</w:t>
      </w:r>
      <w:r w:rsidR="00181C3A">
        <w:t>prevention particularly in the context of forming</w:t>
      </w:r>
      <w:r w:rsidR="00477CAB">
        <w:t xml:space="preserve"> new therapeutic strate</w:t>
      </w:r>
      <w:r w:rsidR="00181C3A">
        <w:t xml:space="preserve">gies </w:t>
      </w:r>
      <w:r w:rsidR="00320098">
        <w:t>in order to deliver</w:t>
      </w:r>
      <w:r w:rsidR="00181C3A">
        <w:t xml:space="preserve"> </w:t>
      </w:r>
      <w:r w:rsidR="00477CAB">
        <w:t>a more effective cl</w:t>
      </w:r>
      <w:r w:rsidR="00181C3A">
        <w:t>inical management in these patients</w:t>
      </w:r>
      <w:r w:rsidR="00477CAB">
        <w:t xml:space="preserve">. </w:t>
      </w:r>
    </w:p>
    <w:p w:rsidR="00E107DD" w:rsidRDefault="00E107DD" w:rsidP="00297619">
      <w:pPr>
        <w:spacing w:line="480" w:lineRule="auto"/>
        <w:jc w:val="both"/>
      </w:pPr>
    </w:p>
    <w:p w:rsidR="00C169AE" w:rsidRPr="00C67D75" w:rsidRDefault="00B344C3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bookmarkStart w:id="20" w:name="_Toc511334876"/>
      <w:r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Conflict of i</w:t>
      </w:r>
      <w:r w:rsidR="00C169AE" w:rsidRPr="00C67D75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nterest statement</w:t>
      </w:r>
      <w:bookmarkEnd w:id="20"/>
    </w:p>
    <w:p w:rsidR="00EE15C9" w:rsidRDefault="00C169AE" w:rsidP="00297619">
      <w:pPr>
        <w:spacing w:line="480" w:lineRule="auto"/>
        <w:jc w:val="both"/>
      </w:pPr>
      <w:r w:rsidRPr="00C169AE">
        <w:t>The authors declare</w:t>
      </w:r>
      <w:r w:rsidR="00B343DC">
        <w:t xml:space="preserve"> that there is no conflict</w:t>
      </w:r>
      <w:r w:rsidRPr="00C169AE">
        <w:t xml:space="preserve"> of interest.</w:t>
      </w:r>
    </w:p>
    <w:p w:rsidR="00E107DD" w:rsidRDefault="00E107DD" w:rsidP="00297619">
      <w:pPr>
        <w:spacing w:line="480" w:lineRule="auto"/>
        <w:jc w:val="both"/>
      </w:pPr>
    </w:p>
    <w:p w:rsidR="00C169AE" w:rsidRPr="00C67D75" w:rsidRDefault="00C169AE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</w:pPr>
      <w:bookmarkStart w:id="21" w:name="_Toc511334877"/>
      <w:r w:rsidRPr="00C67D75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>Acknowledgements</w:t>
      </w:r>
      <w:bookmarkEnd w:id="21"/>
      <w:r w:rsidRPr="00C67D75">
        <w:rPr>
          <w:rFonts w:ascii="Times New Roman" w:eastAsia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:rsidR="00E107DD" w:rsidRDefault="001D3275" w:rsidP="00297619">
      <w:pPr>
        <w:spacing w:line="480" w:lineRule="auto"/>
        <w:jc w:val="both"/>
        <w:rPr>
          <w:lang w:val="en-US"/>
        </w:rPr>
      </w:pPr>
      <w:r w:rsidRPr="001D3275">
        <w:rPr>
          <w:lang w:val="en-US"/>
        </w:rPr>
        <w:t>This work was supporte</w:t>
      </w:r>
      <w:r>
        <w:rPr>
          <w:lang w:val="en-US"/>
        </w:rPr>
        <w:t xml:space="preserve">d by </w:t>
      </w:r>
      <w:r w:rsidRPr="001D3275">
        <w:rPr>
          <w:lang w:val="en-US"/>
        </w:rPr>
        <w:t xml:space="preserve">start-up funds (Prof. </w:t>
      </w:r>
      <w:r>
        <w:rPr>
          <w:lang w:val="en-US"/>
        </w:rPr>
        <w:t>Panayiotidis) including a PhD studentship (</w:t>
      </w:r>
      <w:r w:rsidR="00F70B32">
        <w:rPr>
          <w:lang w:val="en-US"/>
        </w:rPr>
        <w:t xml:space="preserve">Mrs. </w:t>
      </w:r>
      <w:r>
        <w:rPr>
          <w:lang w:val="en-US"/>
        </w:rPr>
        <w:t xml:space="preserve">Mitsiogianni) provided by </w:t>
      </w:r>
      <w:r w:rsidR="00F70B32">
        <w:rPr>
          <w:lang w:val="en-US"/>
        </w:rPr>
        <w:t xml:space="preserve">the Multi-Disciplinary Research Theme (MDRT) in “Bio-economy” of </w:t>
      </w:r>
      <w:r>
        <w:rPr>
          <w:lang w:val="en-US"/>
        </w:rPr>
        <w:t>Northumbria University (UNN)</w:t>
      </w:r>
      <w:r w:rsidR="00F70B32">
        <w:rPr>
          <w:lang w:val="en-US"/>
        </w:rPr>
        <w:t>.</w:t>
      </w:r>
      <w:r>
        <w:rPr>
          <w:lang w:val="en-US"/>
        </w:rPr>
        <w:t xml:space="preserve"> </w:t>
      </w:r>
    </w:p>
    <w:p w:rsidR="001D3275" w:rsidRDefault="001D3275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Default="00BF1169" w:rsidP="00E3336C">
      <w:pPr>
        <w:spacing w:line="480" w:lineRule="auto"/>
        <w:jc w:val="both"/>
        <w:rPr>
          <w:b/>
        </w:rPr>
      </w:pPr>
    </w:p>
    <w:p w:rsidR="00BF1169" w:rsidRPr="00025B83" w:rsidRDefault="00BF1169" w:rsidP="00E3336C">
      <w:pPr>
        <w:spacing w:line="480" w:lineRule="auto"/>
        <w:jc w:val="both"/>
        <w:rPr>
          <w:b/>
        </w:rPr>
      </w:pPr>
    </w:p>
    <w:p w:rsidR="0083730F" w:rsidRPr="00A60C63" w:rsidRDefault="009A030F" w:rsidP="00297619">
      <w:pPr>
        <w:pStyle w:val="Heading1"/>
        <w:numPr>
          <w:ilvl w:val="0"/>
          <w:numId w:val="6"/>
        </w:numPr>
        <w:spacing w:before="0" w:line="48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22" w:name="_Toc511334878"/>
      <w:r w:rsidRPr="00A60C6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ferences</w:t>
      </w:r>
      <w:bookmarkEnd w:id="22"/>
    </w:p>
    <w:p w:rsidR="003832BF" w:rsidRPr="00A60C63" w:rsidRDefault="00E104B7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fldChar w:fldCharType="begin"/>
      </w:r>
      <w:r w:rsidR="00132919" w:rsidRPr="00A60C63">
        <w:rPr>
          <w:rFonts w:ascii="Times New Roman" w:hAnsi="Times New Roman"/>
        </w:rPr>
        <w:instrText xml:space="preserve"> ADDIN EN.REFLIST </w:instrText>
      </w:r>
      <w:r w:rsidRPr="00A60C63">
        <w:rPr>
          <w:rFonts w:ascii="Times New Roman" w:hAnsi="Times New Roman"/>
        </w:rPr>
        <w:fldChar w:fldCharType="separate"/>
      </w:r>
      <w:r w:rsidR="003832BF" w:rsidRPr="00A60C63">
        <w:rPr>
          <w:rFonts w:ascii="Times New Roman" w:hAnsi="Times New Roman"/>
        </w:rPr>
        <w:t>Ab</w:t>
      </w:r>
      <w:r w:rsidR="00AB7F48">
        <w:rPr>
          <w:rFonts w:ascii="Times New Roman" w:hAnsi="Times New Roman"/>
        </w:rPr>
        <w:t>dull, R., Ahmad, F., &amp; Noor, N.</w:t>
      </w:r>
      <w:r w:rsidR="003832BF" w:rsidRPr="00A60C63">
        <w:rPr>
          <w:rFonts w:ascii="Times New Roman" w:hAnsi="Times New Roman"/>
        </w:rPr>
        <w:t xml:space="preserve">M. (2013). Cruciferous vegetables: dietary phytochemicals for cancer prevention. </w:t>
      </w:r>
      <w:r w:rsidR="00554154">
        <w:rPr>
          <w:rFonts w:ascii="Times New Roman" w:hAnsi="Times New Roman"/>
          <w:i/>
          <w:lang w:val="en-GB"/>
        </w:rPr>
        <w:t xml:space="preserve">Asian Pac J </w:t>
      </w:r>
      <w:r w:rsidR="00554154" w:rsidRPr="00554154">
        <w:rPr>
          <w:rFonts w:ascii="Times New Roman" w:hAnsi="Times New Roman"/>
          <w:i/>
          <w:lang w:val="en-GB"/>
        </w:rPr>
        <w:t>Cancer P</w:t>
      </w:r>
      <w:r w:rsidR="00554154">
        <w:rPr>
          <w:rFonts w:ascii="Times New Roman" w:hAnsi="Times New Roman"/>
          <w:i/>
          <w:lang w:val="en-GB"/>
        </w:rPr>
        <w:t>rev</w:t>
      </w:r>
      <w:r w:rsidR="003832BF" w:rsidRPr="00A60C63">
        <w:rPr>
          <w:rFonts w:ascii="Times New Roman" w:hAnsi="Times New Roman"/>
          <w:i/>
        </w:rPr>
        <w:t>, 14</w:t>
      </w:r>
      <w:r w:rsidR="003832BF" w:rsidRPr="00A60C63">
        <w:rPr>
          <w:rFonts w:ascii="Times New Roman" w:hAnsi="Times New Roman"/>
        </w:rPr>
        <w:t>, 1565-1570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bel, E.</w:t>
      </w:r>
      <w:r w:rsidR="003832BF" w:rsidRPr="00A60C63">
        <w:rPr>
          <w:rFonts w:ascii="Times New Roman" w:hAnsi="Times New Roman"/>
        </w:rPr>
        <w:t>L., Boulware, S., Fie</w:t>
      </w:r>
      <w:r>
        <w:rPr>
          <w:rFonts w:ascii="Times New Roman" w:hAnsi="Times New Roman"/>
        </w:rPr>
        <w:t>lds, T., McIvor, E., Powell, K.L., DiGiovanni, J., Vasquez, K.M., &amp; MacLeod, M.</w:t>
      </w:r>
      <w:r w:rsidR="003832BF" w:rsidRPr="00A60C63">
        <w:rPr>
          <w:rFonts w:ascii="Times New Roman" w:hAnsi="Times New Roman"/>
        </w:rPr>
        <w:t xml:space="preserve">C. (2013). Sulforaphane induces phase II detoxication enzymes in mouse skin and prevents mutagenesis induced by a mustard gas analog. </w:t>
      </w:r>
      <w:r w:rsidR="00554154">
        <w:rPr>
          <w:rFonts w:ascii="Times New Roman" w:hAnsi="Times New Roman"/>
          <w:i/>
        </w:rPr>
        <w:t>Toxicol Appl Pharmacol</w:t>
      </w:r>
      <w:r w:rsidR="003832BF" w:rsidRPr="00A60C63">
        <w:rPr>
          <w:rFonts w:ascii="Times New Roman" w:hAnsi="Times New Roman"/>
          <w:i/>
        </w:rPr>
        <w:t>, 266</w:t>
      </w:r>
      <w:r w:rsidR="003832BF" w:rsidRPr="00A60C63">
        <w:rPr>
          <w:rFonts w:ascii="Times New Roman" w:hAnsi="Times New Roman"/>
        </w:rPr>
        <w:t>, 439-44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Albert, M., &amp; Helin, K. (2010). Histone methyltransferases in cancer. </w:t>
      </w:r>
      <w:r w:rsidR="00C94C7F">
        <w:rPr>
          <w:rFonts w:ascii="Times New Roman" w:hAnsi="Times New Roman"/>
          <w:i/>
        </w:rPr>
        <w:t>Semin Cell Dev Biol</w:t>
      </w:r>
      <w:r w:rsidRPr="00A60C63">
        <w:rPr>
          <w:rFonts w:ascii="Times New Roman" w:hAnsi="Times New Roman"/>
          <w:i/>
        </w:rPr>
        <w:t>, 21</w:t>
      </w:r>
      <w:r w:rsidRPr="00A60C63">
        <w:rPr>
          <w:rFonts w:ascii="Times New Roman" w:hAnsi="Times New Roman"/>
        </w:rPr>
        <w:t>, 209-22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Andréasson, E., &amp; Jørgens</w:t>
      </w:r>
      <w:r w:rsidR="00AB7F48">
        <w:rPr>
          <w:rFonts w:ascii="Times New Roman" w:hAnsi="Times New Roman"/>
        </w:rPr>
        <w:t>en, L.B. (2003). Chapter four l</w:t>
      </w:r>
      <w:r w:rsidRPr="00A60C63">
        <w:rPr>
          <w:rFonts w:ascii="Times New Roman" w:hAnsi="Times New Roman"/>
        </w:rPr>
        <w:t xml:space="preserve">ocalization of plant myrosinases and glucosinolates. </w:t>
      </w:r>
      <w:r w:rsidR="00587AF8">
        <w:rPr>
          <w:rFonts w:ascii="Times New Roman" w:hAnsi="Times New Roman"/>
          <w:i/>
        </w:rPr>
        <w:t xml:space="preserve">Recent Adv </w:t>
      </w:r>
      <w:r w:rsidR="00AE0B22">
        <w:rPr>
          <w:rFonts w:ascii="Times New Roman" w:hAnsi="Times New Roman"/>
          <w:i/>
        </w:rPr>
        <w:t>P</w:t>
      </w:r>
      <w:r w:rsidR="00587AF8">
        <w:rPr>
          <w:rFonts w:ascii="Times New Roman" w:hAnsi="Times New Roman"/>
          <w:i/>
        </w:rPr>
        <w:t>hytochem</w:t>
      </w:r>
      <w:r w:rsidRPr="00A60C63">
        <w:rPr>
          <w:rFonts w:ascii="Times New Roman" w:hAnsi="Times New Roman"/>
          <w:i/>
        </w:rPr>
        <w:t>, 37</w:t>
      </w:r>
      <w:r w:rsidRPr="00A60C63">
        <w:rPr>
          <w:rFonts w:ascii="Times New Roman" w:hAnsi="Times New Roman"/>
        </w:rPr>
        <w:t>, 79-99.</w:t>
      </w:r>
    </w:p>
    <w:p w:rsidR="003832BF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ndréasson, E., Jørgensen, L.B., Höglund, A</w:t>
      </w:r>
      <w:r w:rsidR="003832BF" w:rsidRPr="00A60C63">
        <w:rPr>
          <w:rFonts w:ascii="Times New Roman" w:hAnsi="Times New Roman"/>
        </w:rPr>
        <w:t xml:space="preserve">-S., Rask, L., &amp; Meijer, J. (2001). Different myrosinase and idioblast distribution in Arabidopsis and Brassica napus. </w:t>
      </w:r>
      <w:r w:rsidR="001033C9">
        <w:rPr>
          <w:rFonts w:ascii="Times New Roman" w:hAnsi="Times New Roman"/>
          <w:i/>
        </w:rPr>
        <w:t>Plant Physiol</w:t>
      </w:r>
      <w:r w:rsidR="003832BF" w:rsidRPr="00A60C63">
        <w:rPr>
          <w:rFonts w:ascii="Times New Roman" w:hAnsi="Times New Roman"/>
          <w:i/>
        </w:rPr>
        <w:t>, 127</w:t>
      </w:r>
      <w:r w:rsidR="003832BF" w:rsidRPr="00A60C63">
        <w:rPr>
          <w:rFonts w:ascii="Times New Roman" w:hAnsi="Times New Roman"/>
        </w:rPr>
        <w:t>, 1750-1763.</w:t>
      </w:r>
    </w:p>
    <w:p w:rsidR="0047681F" w:rsidRPr="0047681F" w:rsidRDefault="004768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  <w:lang w:val="en-GB"/>
        </w:rPr>
      </w:pPr>
      <w:r w:rsidRPr="0047681F">
        <w:rPr>
          <w:rFonts w:ascii="Times New Roman" w:hAnsi="Times New Roman"/>
          <w:bCs/>
          <w:lang w:val="en-GB"/>
        </w:rPr>
        <w:t>Anestopoulos, I.</w:t>
      </w:r>
      <w:r w:rsidRPr="0047681F">
        <w:rPr>
          <w:rFonts w:ascii="Times New Roman" w:hAnsi="Times New Roman"/>
          <w:lang w:val="en-GB"/>
        </w:rPr>
        <w:t>, Sfakianos, A.P., Franco, R., Chlichlia, K., Panayiotidis, M.I., Kroll, D.J., Pappa, A.</w:t>
      </w:r>
      <w:r>
        <w:rPr>
          <w:rFonts w:ascii="Times New Roman" w:hAnsi="Times New Roman"/>
          <w:lang w:val="en-GB"/>
        </w:rPr>
        <w:t xml:space="preserve"> (2016).</w:t>
      </w:r>
      <w:r w:rsidRPr="0047681F">
        <w:rPr>
          <w:rFonts w:ascii="Times New Roman" w:hAnsi="Times New Roman"/>
          <w:lang w:val="en-GB"/>
        </w:rPr>
        <w:t xml:space="preserve"> A novel role of silibinin as a putative epigenetic modulator in human prostate carcinoma. </w:t>
      </w:r>
      <w:r w:rsidRPr="0047681F">
        <w:rPr>
          <w:rFonts w:ascii="Times New Roman" w:hAnsi="Times New Roman"/>
          <w:i/>
          <w:lang w:val="en-GB"/>
        </w:rPr>
        <w:t>Molecules</w:t>
      </w:r>
      <w:r w:rsidR="0019213B">
        <w:rPr>
          <w:rFonts w:ascii="Times New Roman" w:hAnsi="Times New Roman"/>
          <w:i/>
          <w:lang w:val="en-GB"/>
        </w:rPr>
        <w:t xml:space="preserve">, 22(1), </w:t>
      </w:r>
      <w:r w:rsidRPr="0047681F">
        <w:rPr>
          <w:rFonts w:ascii="Times New Roman" w:hAnsi="Times New Roman"/>
          <w:i/>
          <w:lang w:val="en-GB"/>
        </w:rPr>
        <w:t>E62.</w:t>
      </w:r>
    </w:p>
    <w:p w:rsidR="001D1F3C" w:rsidRPr="00A60C63" w:rsidRDefault="001D1F3C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Anestopoulos, I., </w:t>
      </w:r>
      <w:r w:rsidRPr="001D1F3C">
        <w:rPr>
          <w:rFonts w:ascii="Times New Roman" w:hAnsi="Times New Roman"/>
          <w:lang w:val="en-GB"/>
        </w:rPr>
        <w:t>Voulgaridou</w:t>
      </w:r>
      <w:r>
        <w:rPr>
          <w:rFonts w:ascii="Times New Roman" w:hAnsi="Times New Roman"/>
          <w:lang w:val="en-GB"/>
        </w:rPr>
        <w:t>,</w:t>
      </w:r>
      <w:r w:rsidRPr="001D1F3C">
        <w:rPr>
          <w:rFonts w:ascii="Times New Roman" w:hAnsi="Times New Roman"/>
          <w:lang w:val="en-GB"/>
        </w:rPr>
        <w:t xml:space="preserve"> G-P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, Georgakilas</w:t>
      </w:r>
      <w:r>
        <w:rPr>
          <w:rFonts w:ascii="Times New Roman" w:hAnsi="Times New Roman"/>
          <w:lang w:val="en-GB"/>
        </w:rPr>
        <w:t>,</w:t>
      </w:r>
      <w:r w:rsidRPr="001D1F3C">
        <w:rPr>
          <w:rFonts w:ascii="Times New Roman" w:hAnsi="Times New Roman"/>
          <w:lang w:val="en-GB"/>
        </w:rPr>
        <w:t xml:space="preserve"> A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G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, Franco</w:t>
      </w:r>
      <w:r>
        <w:rPr>
          <w:rFonts w:ascii="Times New Roman" w:hAnsi="Times New Roman"/>
          <w:lang w:val="en-GB"/>
        </w:rPr>
        <w:t>,</w:t>
      </w:r>
      <w:r w:rsidRPr="001D1F3C">
        <w:rPr>
          <w:rFonts w:ascii="Times New Roman" w:hAnsi="Times New Roman"/>
          <w:lang w:val="en-GB"/>
        </w:rPr>
        <w:t xml:space="preserve"> R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, Pappa</w:t>
      </w:r>
      <w:r>
        <w:rPr>
          <w:rFonts w:ascii="Times New Roman" w:hAnsi="Times New Roman"/>
          <w:lang w:val="en-GB"/>
        </w:rPr>
        <w:t>,</w:t>
      </w:r>
      <w:r w:rsidRPr="001D1F3C">
        <w:rPr>
          <w:rFonts w:ascii="Times New Roman" w:hAnsi="Times New Roman"/>
          <w:lang w:val="en-GB"/>
        </w:rPr>
        <w:t xml:space="preserve"> A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, Panayiotidis</w:t>
      </w:r>
      <w:r>
        <w:rPr>
          <w:rFonts w:ascii="Times New Roman" w:hAnsi="Times New Roman"/>
          <w:lang w:val="en-GB"/>
        </w:rPr>
        <w:t>,</w:t>
      </w:r>
      <w:r w:rsidRPr="001D1F3C">
        <w:rPr>
          <w:rFonts w:ascii="Times New Roman" w:hAnsi="Times New Roman"/>
          <w:lang w:val="en-GB"/>
        </w:rPr>
        <w:t xml:space="preserve"> M</w:t>
      </w:r>
      <w:r>
        <w:rPr>
          <w:rFonts w:ascii="Times New Roman" w:hAnsi="Times New Roman"/>
          <w:lang w:val="en-GB"/>
        </w:rPr>
        <w:t>.</w:t>
      </w:r>
      <w:r w:rsidRPr="001D1F3C">
        <w:rPr>
          <w:rFonts w:ascii="Times New Roman" w:hAnsi="Times New Roman"/>
          <w:lang w:val="en-GB"/>
        </w:rPr>
        <w:t>I.</w:t>
      </w:r>
      <w:r>
        <w:rPr>
          <w:rFonts w:ascii="Times New Roman" w:hAnsi="Times New Roman"/>
          <w:lang w:val="en-GB"/>
        </w:rPr>
        <w:t xml:space="preserve"> (2015).</w:t>
      </w:r>
      <w:r w:rsidRPr="001D1F3C">
        <w:rPr>
          <w:rFonts w:ascii="Times New Roman" w:hAnsi="Times New Roman"/>
          <w:lang w:val="en-GB"/>
        </w:rPr>
        <w:t xml:space="preserve"> Epigenetic therapy as a novel approach in hepatocellular carcinoma. </w:t>
      </w:r>
      <w:r>
        <w:rPr>
          <w:rFonts w:ascii="Times New Roman" w:hAnsi="Times New Roman"/>
          <w:i/>
          <w:lang w:val="en-GB"/>
        </w:rPr>
        <w:t>Pharmacol Ther, 145,</w:t>
      </w:r>
      <w:r w:rsidRPr="001D1F3C">
        <w:rPr>
          <w:rFonts w:ascii="Times New Roman" w:hAnsi="Times New Roman"/>
          <w:i/>
          <w:lang w:val="en-GB"/>
        </w:rPr>
        <w:t xml:space="preserve"> 103-119</w:t>
      </w:r>
      <w:r>
        <w:rPr>
          <w:rFonts w:ascii="Times New Roman" w:hAnsi="Times New Roman"/>
          <w:i/>
          <w:lang w:val="en-GB"/>
        </w:rPr>
        <w:t>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Angelino, D., &amp; Jeffery, E. (2014). Glucosinolate hydrolysis and bioavailability of resulting isothiocyanates: focus on glucoraphanin. </w:t>
      </w:r>
      <w:r w:rsidR="001033C9">
        <w:rPr>
          <w:rFonts w:ascii="Times New Roman" w:hAnsi="Times New Roman"/>
          <w:i/>
        </w:rPr>
        <w:t>J Funct</w:t>
      </w:r>
      <w:r w:rsidRPr="00A60C63">
        <w:rPr>
          <w:rFonts w:ascii="Times New Roman" w:hAnsi="Times New Roman"/>
          <w:i/>
        </w:rPr>
        <w:t xml:space="preserve"> Foods, 7</w:t>
      </w:r>
      <w:r w:rsidRPr="00A60C63">
        <w:rPr>
          <w:rFonts w:ascii="Times New Roman" w:hAnsi="Times New Roman"/>
        </w:rPr>
        <w:t>, 67-76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ras, U., Gandhi, Y.</w:t>
      </w:r>
      <w:r w:rsidR="003832BF" w:rsidRPr="00A60C63">
        <w:rPr>
          <w:rFonts w:ascii="Times New Roman" w:hAnsi="Times New Roman"/>
        </w:rPr>
        <w:t>A., Masso</w:t>
      </w:r>
      <w:r w:rsidR="003832BF" w:rsidRPr="00A60C63">
        <w:rPr>
          <w:rFonts w:ascii="Cambria Math" w:hAnsi="Cambria Math" w:cs="Cambria Math"/>
        </w:rPr>
        <w:t>‐</w:t>
      </w:r>
      <w:r>
        <w:rPr>
          <w:rFonts w:ascii="Times New Roman" w:hAnsi="Times New Roman"/>
        </w:rPr>
        <w:t>Welch, P.A., &amp; Morris, M.</w:t>
      </w:r>
      <w:r w:rsidR="003832BF" w:rsidRPr="00A60C63">
        <w:rPr>
          <w:rFonts w:ascii="Times New Roman" w:hAnsi="Times New Roman"/>
        </w:rPr>
        <w:t>E. (2013). Chemopreventive and anti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angiogenic effects of dietary phenethyl isothiocyanate in an N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methyl nitrosourea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 xml:space="preserve">induced breast cancer animal model. </w:t>
      </w:r>
      <w:r w:rsidR="001033C9">
        <w:rPr>
          <w:rFonts w:ascii="Times New Roman" w:hAnsi="Times New Roman"/>
          <w:i/>
        </w:rPr>
        <w:t xml:space="preserve">Biopharm </w:t>
      </w:r>
      <w:r w:rsidR="00AE0B22">
        <w:rPr>
          <w:rFonts w:ascii="Times New Roman" w:hAnsi="Times New Roman"/>
          <w:i/>
        </w:rPr>
        <w:t>Drug D</w:t>
      </w:r>
      <w:r w:rsidR="001033C9">
        <w:rPr>
          <w:rFonts w:ascii="Times New Roman" w:hAnsi="Times New Roman"/>
          <w:i/>
        </w:rPr>
        <w:t>ispos</w:t>
      </w:r>
      <w:r w:rsidR="003832BF" w:rsidRPr="00A60C63">
        <w:rPr>
          <w:rFonts w:ascii="Times New Roman" w:hAnsi="Times New Roman"/>
          <w:i/>
        </w:rPr>
        <w:t>, 34</w:t>
      </w:r>
      <w:r w:rsidR="003832BF" w:rsidRPr="00A60C63">
        <w:rPr>
          <w:rFonts w:ascii="Times New Roman" w:hAnsi="Times New Roman"/>
        </w:rPr>
        <w:t>, 98-106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rmstrong, B.</w:t>
      </w:r>
      <w:r w:rsidR="003832BF" w:rsidRPr="00A60C63">
        <w:rPr>
          <w:rFonts w:ascii="Times New Roman" w:hAnsi="Times New Roman"/>
        </w:rPr>
        <w:t xml:space="preserve">K., &amp; Kricker, A. (2001). The epidemiology of UV induced skin cancer. </w:t>
      </w:r>
      <w:r w:rsidR="001033C9">
        <w:rPr>
          <w:rFonts w:ascii="Times New Roman" w:hAnsi="Times New Roman"/>
          <w:i/>
        </w:rPr>
        <w:t>J Photochem Photobiol B</w:t>
      </w:r>
      <w:r w:rsidR="003832BF" w:rsidRPr="00A60C63">
        <w:rPr>
          <w:rFonts w:ascii="Times New Roman" w:hAnsi="Times New Roman"/>
          <w:i/>
        </w:rPr>
        <w:t>, 63</w:t>
      </w:r>
      <w:r w:rsidR="003832BF" w:rsidRPr="00A60C63">
        <w:rPr>
          <w:rFonts w:ascii="Times New Roman" w:hAnsi="Times New Roman"/>
        </w:rPr>
        <w:t>, 8-18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thar, M., Li, C., Kim, A.L., Spiegelman, V.S., &amp; Bickers, D.</w:t>
      </w:r>
      <w:r w:rsidR="003832BF" w:rsidRPr="00A60C63">
        <w:rPr>
          <w:rFonts w:ascii="Times New Roman" w:hAnsi="Times New Roman"/>
        </w:rPr>
        <w:t xml:space="preserve">R. (2014). Sonic hedgehog signaling in basal cell nevus syndrome. </w:t>
      </w:r>
      <w:r w:rsidR="00AE0B22">
        <w:rPr>
          <w:rFonts w:ascii="Times New Roman" w:hAnsi="Times New Roman"/>
          <w:i/>
        </w:rPr>
        <w:t>Cancer R</w:t>
      </w:r>
      <w:r w:rsidR="00894E26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74</w:t>
      </w:r>
      <w:r w:rsidR="003832BF" w:rsidRPr="00A60C63">
        <w:rPr>
          <w:rFonts w:ascii="Times New Roman" w:hAnsi="Times New Roman"/>
        </w:rPr>
        <w:t>, 4967-497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Avner, P., &amp; Heard, E. (2001). X-chromosome inactivation: counting, choice and initiation. </w:t>
      </w:r>
      <w:r w:rsidR="00894E26">
        <w:rPr>
          <w:rFonts w:ascii="Times New Roman" w:hAnsi="Times New Roman"/>
          <w:i/>
        </w:rPr>
        <w:t>Nat Rev Genet</w:t>
      </w:r>
      <w:r w:rsidRPr="00A60C63">
        <w:rPr>
          <w:rFonts w:ascii="Times New Roman" w:hAnsi="Times New Roman"/>
          <w:i/>
        </w:rPr>
        <w:t>, 2</w:t>
      </w:r>
      <w:r w:rsidRPr="00A60C63">
        <w:rPr>
          <w:rFonts w:ascii="Times New Roman" w:hAnsi="Times New Roman"/>
        </w:rPr>
        <w:t>, 59-6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Baer, C., Claus, </w:t>
      </w:r>
      <w:r w:rsidR="00AB7F48">
        <w:rPr>
          <w:rFonts w:ascii="Times New Roman" w:hAnsi="Times New Roman"/>
        </w:rPr>
        <w:t>R., &amp; Plass, C. (2013). Genome-wide epigenetic regulation of miRNAs in c</w:t>
      </w:r>
      <w:r w:rsidRPr="00A60C63">
        <w:rPr>
          <w:rFonts w:ascii="Times New Roman" w:hAnsi="Times New Roman"/>
        </w:rPr>
        <w:t xml:space="preserve">ancer. </w:t>
      </w:r>
      <w:r w:rsidR="00AE0B22">
        <w:rPr>
          <w:rFonts w:ascii="Times New Roman" w:hAnsi="Times New Roman"/>
          <w:i/>
        </w:rPr>
        <w:t>Cancer R</w:t>
      </w:r>
      <w:r w:rsidR="00894E26">
        <w:rPr>
          <w:rFonts w:ascii="Times New Roman" w:hAnsi="Times New Roman"/>
          <w:i/>
        </w:rPr>
        <w:t>es</w:t>
      </w:r>
      <w:r w:rsidRPr="00A60C63">
        <w:rPr>
          <w:rFonts w:ascii="Times New Roman" w:hAnsi="Times New Roman"/>
          <w:i/>
        </w:rPr>
        <w:t>, 73</w:t>
      </w:r>
      <w:r w:rsidRPr="00A60C63">
        <w:rPr>
          <w:rFonts w:ascii="Times New Roman" w:hAnsi="Times New Roman"/>
        </w:rPr>
        <w:t>, 473-477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alasubramanian, S., Chew, Y.</w:t>
      </w:r>
      <w:r w:rsidR="003832BF" w:rsidRPr="00A60C63">
        <w:rPr>
          <w:rFonts w:ascii="Times New Roman" w:hAnsi="Times New Roman"/>
        </w:rPr>
        <w:t>C., &amp; Eck</w:t>
      </w:r>
      <w:r>
        <w:rPr>
          <w:rFonts w:ascii="Times New Roman" w:hAnsi="Times New Roman"/>
        </w:rPr>
        <w:t>ert, R.</w:t>
      </w:r>
      <w:r w:rsidR="003832BF" w:rsidRPr="00A60C63">
        <w:rPr>
          <w:rFonts w:ascii="Times New Roman" w:hAnsi="Times New Roman"/>
        </w:rPr>
        <w:t xml:space="preserve">L. (2011). Sulforaphane suppresses polycomb group protein level via a proteasome-dependent mechanism in skin cancer cells. </w:t>
      </w:r>
      <w:r w:rsidR="00B344C3">
        <w:rPr>
          <w:rFonts w:ascii="Times New Roman" w:hAnsi="Times New Roman"/>
          <w:i/>
        </w:rPr>
        <w:t>Mol</w:t>
      </w:r>
      <w:r w:rsidR="00AE0B22">
        <w:rPr>
          <w:rFonts w:ascii="Times New Roman" w:hAnsi="Times New Roman"/>
          <w:i/>
        </w:rPr>
        <w:t xml:space="preserve"> P</w:t>
      </w:r>
      <w:r w:rsidR="00B344C3">
        <w:rPr>
          <w:rFonts w:ascii="Times New Roman" w:hAnsi="Times New Roman"/>
          <w:i/>
        </w:rPr>
        <w:t>harmacol</w:t>
      </w:r>
      <w:r w:rsidR="003832BF" w:rsidRPr="00A60C63">
        <w:rPr>
          <w:rFonts w:ascii="Times New Roman" w:hAnsi="Times New Roman"/>
          <w:i/>
        </w:rPr>
        <w:t>, 80</w:t>
      </w:r>
      <w:r w:rsidR="003832BF" w:rsidRPr="00A60C63">
        <w:rPr>
          <w:rFonts w:ascii="Times New Roman" w:hAnsi="Times New Roman"/>
        </w:rPr>
        <w:t>, 870-878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arba, F.</w:t>
      </w:r>
      <w:r w:rsidR="003832BF" w:rsidRPr="00894E26">
        <w:rPr>
          <w:rFonts w:ascii="Times New Roman" w:hAnsi="Times New Roman"/>
        </w:rPr>
        <w:t xml:space="preserve">J., Nikmaram, N., Roohinejad, S., Khelfa, A., Zhu, Z., &amp; Koubaa, M. (2016). Bioavailability of glucosinolates and their breakdown products: Impact of processing. </w:t>
      </w:r>
      <w:r w:rsidR="00894E26" w:rsidRPr="00894E26">
        <w:rPr>
          <w:rFonts w:ascii="Times New Roman" w:hAnsi="Times New Roman"/>
          <w:i/>
        </w:rPr>
        <w:t xml:space="preserve">Front </w:t>
      </w:r>
      <w:r w:rsidR="00AE0B22" w:rsidRPr="00894E26">
        <w:rPr>
          <w:rFonts w:ascii="Times New Roman" w:hAnsi="Times New Roman"/>
          <w:i/>
        </w:rPr>
        <w:t>N</w:t>
      </w:r>
      <w:r w:rsidR="00894E26" w:rsidRPr="00894E26">
        <w:rPr>
          <w:rFonts w:ascii="Times New Roman" w:hAnsi="Times New Roman"/>
          <w:i/>
        </w:rPr>
        <w:t>utr</w:t>
      </w:r>
      <w:r w:rsidR="003832BF" w:rsidRPr="00894E26">
        <w:rPr>
          <w:rFonts w:ascii="Times New Roman" w:hAnsi="Times New Roman"/>
          <w:i/>
        </w:rPr>
        <w:t>, 3</w:t>
      </w:r>
      <w:r w:rsidR="00894E26" w:rsidRPr="00894E26">
        <w:rPr>
          <w:rFonts w:ascii="Times New Roman" w:hAnsi="Times New Roman"/>
          <w:i/>
        </w:rPr>
        <w:t>, 24</w:t>
      </w:r>
      <w:r w:rsidR="003832BF" w:rsidRPr="00894E26">
        <w:rPr>
          <w:rFonts w:ascii="Times New Roman" w:hAnsi="Times New Roman"/>
        </w:rPr>
        <w:t>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asten, G.</w:t>
      </w:r>
      <w:r w:rsidR="003832BF" w:rsidRPr="00A60C63">
        <w:rPr>
          <w:rFonts w:ascii="Times New Roman" w:hAnsi="Times New Roman"/>
        </w:rPr>
        <w:t xml:space="preserve">P., Bao, Y., &amp; Williamson, G. (2002). Sulforaphane and its glutathione conjugate but not sulforaphane nitrile induce UDP-glucuronosyl transferase (UGT1A1) and glutathione transferase (GSTA1) in cultured cells. </w:t>
      </w:r>
      <w:r w:rsidR="003832BF" w:rsidRPr="00A60C63">
        <w:rPr>
          <w:rFonts w:ascii="Times New Roman" w:hAnsi="Times New Roman"/>
          <w:i/>
        </w:rPr>
        <w:t>Carcinogenesis, 23</w:t>
      </w:r>
      <w:r w:rsidR="003832BF" w:rsidRPr="00A60C63">
        <w:rPr>
          <w:rFonts w:ascii="Times New Roman" w:hAnsi="Times New Roman"/>
        </w:rPr>
        <w:t>, 1399-1404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atra, S., Sahu, R.P., Kandala, P.K., &amp; Srivastava, S.</w:t>
      </w:r>
      <w:r w:rsidR="003832BF" w:rsidRPr="00A60C63">
        <w:rPr>
          <w:rFonts w:ascii="Times New Roman" w:hAnsi="Times New Roman"/>
        </w:rPr>
        <w:t xml:space="preserve">K. (2010). Benzyl isothiocyanate–mediated inhibition of histone deacetylase leads to NF-κB turnoff in human pancreatic carcinoma cells. </w:t>
      </w:r>
      <w:r w:rsidR="00894E26">
        <w:rPr>
          <w:rFonts w:ascii="Times New Roman" w:hAnsi="Times New Roman"/>
          <w:i/>
        </w:rPr>
        <w:t>Mol Cancer Ther</w:t>
      </w:r>
      <w:r w:rsidR="003832BF" w:rsidRPr="00A60C63">
        <w:rPr>
          <w:rFonts w:ascii="Times New Roman" w:hAnsi="Times New Roman"/>
          <w:i/>
        </w:rPr>
        <w:t>, 9</w:t>
      </w:r>
      <w:r w:rsidR="003832BF" w:rsidRPr="00A60C63">
        <w:rPr>
          <w:rFonts w:ascii="Times New Roman" w:hAnsi="Times New Roman"/>
        </w:rPr>
        <w:t>, 1596-1608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axter, J.M., Patel, A.</w:t>
      </w:r>
      <w:r w:rsidR="003832BF" w:rsidRPr="00A60C63">
        <w:rPr>
          <w:rFonts w:ascii="Times New Roman" w:hAnsi="Times New Roman"/>
        </w:rPr>
        <w:t xml:space="preserve">N., &amp; Varma, S. (2012). Facial basal cell carcinoma. </w:t>
      </w:r>
      <w:r w:rsidR="00894E26">
        <w:rPr>
          <w:rFonts w:ascii="Times New Roman" w:hAnsi="Times New Roman"/>
          <w:i/>
        </w:rPr>
        <w:t>BMJ</w:t>
      </w:r>
      <w:r w:rsidR="003832BF" w:rsidRPr="00A60C63">
        <w:rPr>
          <w:rFonts w:ascii="Times New Roman" w:hAnsi="Times New Roman"/>
          <w:i/>
        </w:rPr>
        <w:t>, 345</w:t>
      </w:r>
      <w:r w:rsidR="003832BF" w:rsidRPr="00A60C63">
        <w:rPr>
          <w:rFonts w:ascii="Times New Roman" w:hAnsi="Times New Roman"/>
        </w:rPr>
        <w:t>, e5342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ecker, T.M., Haferkamp, S., Dijkstra, M.K., Scurr, L.</w:t>
      </w:r>
      <w:r w:rsidR="003832BF" w:rsidRPr="00A60C63">
        <w:rPr>
          <w:rFonts w:ascii="Times New Roman" w:hAnsi="Times New Roman"/>
        </w:rPr>
        <w:t xml:space="preserve">L., Frausto, </w:t>
      </w:r>
      <w:r>
        <w:rPr>
          <w:rFonts w:ascii="Times New Roman" w:hAnsi="Times New Roman"/>
        </w:rPr>
        <w:t>M., Diefenbach, E., Scolyer, R.</w:t>
      </w:r>
      <w:r w:rsidR="003832BF" w:rsidRPr="00A60C63">
        <w:rPr>
          <w:rFonts w:ascii="Times New Roman" w:hAnsi="Times New Roman"/>
        </w:rPr>
        <w:t>A</w:t>
      </w:r>
      <w:r>
        <w:rPr>
          <w:rFonts w:ascii="Times New Roman" w:hAnsi="Times New Roman"/>
        </w:rPr>
        <w:t>., Reisman, D.N., Mann, G.J., Kefford, R.</w:t>
      </w:r>
      <w:r w:rsidR="003832BF" w:rsidRPr="00A60C63">
        <w:rPr>
          <w:rFonts w:ascii="Times New Roman" w:hAnsi="Times New Roman"/>
        </w:rPr>
        <w:t xml:space="preserve">F., &amp; Rizos, H. (2009). The chromatin remodelling factor BRG1 is a novel binding partner of the tumor suppressor p16INK4a. </w:t>
      </w:r>
      <w:r w:rsidR="00AE0B22">
        <w:rPr>
          <w:rFonts w:ascii="Times New Roman" w:hAnsi="Times New Roman"/>
          <w:i/>
        </w:rPr>
        <w:t>Mo</w:t>
      </w:r>
      <w:r w:rsidR="00894E26">
        <w:rPr>
          <w:rFonts w:ascii="Times New Roman" w:hAnsi="Times New Roman"/>
          <w:i/>
        </w:rPr>
        <w:t>l</w:t>
      </w:r>
      <w:r w:rsidR="00AE0B22">
        <w:rPr>
          <w:rFonts w:ascii="Times New Roman" w:hAnsi="Times New Roman"/>
          <w:i/>
        </w:rPr>
        <w:t xml:space="preserve"> C</w:t>
      </w:r>
      <w:r w:rsidR="003832BF" w:rsidRPr="00A60C63">
        <w:rPr>
          <w:rFonts w:ascii="Times New Roman" w:hAnsi="Times New Roman"/>
          <w:i/>
        </w:rPr>
        <w:t>ancer, 8</w:t>
      </w:r>
      <w:r w:rsidR="003832BF" w:rsidRPr="00A60C63">
        <w:rPr>
          <w:rFonts w:ascii="Times New Roman" w:hAnsi="Times New Roman"/>
        </w:rPr>
        <w:t>, 4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emis, L.T., Chen, R., Amato, C.M., Classen, E.H., Robinson, S.</w:t>
      </w:r>
      <w:r w:rsidR="003832BF" w:rsidRPr="00A60C63">
        <w:rPr>
          <w:rFonts w:ascii="Times New Roman" w:hAnsi="Times New Roman"/>
        </w:rPr>
        <w:t xml:space="preserve">E., </w:t>
      </w:r>
      <w:r>
        <w:rPr>
          <w:rFonts w:ascii="Times New Roman" w:hAnsi="Times New Roman"/>
        </w:rPr>
        <w:t>Coffey, D.G., Erickson, P.F., Shellman, Y.</w:t>
      </w:r>
      <w:r w:rsidR="003832BF" w:rsidRPr="00A60C63">
        <w:rPr>
          <w:rFonts w:ascii="Times New Roman" w:hAnsi="Times New Roman"/>
        </w:rPr>
        <w:t>G., &amp; Robins</w:t>
      </w:r>
      <w:r>
        <w:rPr>
          <w:rFonts w:ascii="Times New Roman" w:hAnsi="Times New Roman"/>
        </w:rPr>
        <w:t>on, W.A. (2008). MicroRNA-137 targets microphthalmia-associated transcription factor in melanoma cell l</w:t>
      </w:r>
      <w:r w:rsidR="003832BF" w:rsidRPr="00A60C63">
        <w:rPr>
          <w:rFonts w:ascii="Times New Roman" w:hAnsi="Times New Roman"/>
        </w:rPr>
        <w:t xml:space="preserve">ines. </w:t>
      </w:r>
      <w:r w:rsidR="00AE0B22">
        <w:rPr>
          <w:rFonts w:ascii="Times New Roman" w:hAnsi="Times New Roman"/>
          <w:i/>
        </w:rPr>
        <w:t>Cancer R</w:t>
      </w:r>
      <w:r w:rsidR="00825CCC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68</w:t>
      </w:r>
      <w:r w:rsidR="003832BF" w:rsidRPr="00A60C63">
        <w:rPr>
          <w:rFonts w:ascii="Times New Roman" w:hAnsi="Times New Roman"/>
        </w:rPr>
        <w:t>, 1362-136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Berdasco, M., &amp; Esteller, M. (2010). Aberrant Epigenetic Landscape in Cancer: How Cellular Identity Goes Awry. </w:t>
      </w:r>
      <w:r w:rsidR="00825CCC">
        <w:rPr>
          <w:rFonts w:ascii="Times New Roman" w:hAnsi="Times New Roman"/>
          <w:i/>
        </w:rPr>
        <w:t>Dev</w:t>
      </w:r>
      <w:r w:rsidRPr="00A60C63">
        <w:rPr>
          <w:rFonts w:ascii="Times New Roman" w:hAnsi="Times New Roman"/>
          <w:i/>
        </w:rPr>
        <w:t xml:space="preserve"> Cell, 19</w:t>
      </w:r>
      <w:r w:rsidRPr="00A60C63">
        <w:rPr>
          <w:rFonts w:ascii="Times New Roman" w:hAnsi="Times New Roman"/>
        </w:rPr>
        <w:t>, 698-711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erger, S.</w:t>
      </w:r>
      <w:r w:rsidR="003832BF" w:rsidRPr="00A60C63">
        <w:rPr>
          <w:rFonts w:ascii="Times New Roman" w:hAnsi="Times New Roman"/>
        </w:rPr>
        <w:t xml:space="preserve">L. (2007). The complex language of chromatin regulation during transcription. </w:t>
      </w:r>
      <w:r w:rsidR="003832BF" w:rsidRPr="00A60C63">
        <w:rPr>
          <w:rFonts w:ascii="Times New Roman" w:hAnsi="Times New Roman"/>
          <w:i/>
        </w:rPr>
        <w:t>Nature, 447</w:t>
      </w:r>
      <w:r w:rsidR="003832BF" w:rsidRPr="00A60C63">
        <w:rPr>
          <w:rFonts w:ascii="Times New Roman" w:hAnsi="Times New Roman"/>
        </w:rPr>
        <w:t>, 407-41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Bha</w:t>
      </w:r>
      <w:r w:rsidR="00AB7F48">
        <w:rPr>
          <w:rFonts w:ascii="Times New Roman" w:hAnsi="Times New Roman"/>
        </w:rPr>
        <w:t>ttacharya, A., Li, Y., Wade, K.L., Paonessa, J.D., Fahey, J.</w:t>
      </w:r>
      <w:r w:rsidRPr="00A60C63">
        <w:rPr>
          <w:rFonts w:ascii="Times New Roman" w:hAnsi="Times New Roman"/>
        </w:rPr>
        <w:t xml:space="preserve">W., &amp; Zhang, Y. (2010). Allyl isothiocyanate-rich mustard seed powder inhibits bladder cancer growth and muscle invasion. </w:t>
      </w:r>
      <w:r w:rsidRPr="00A60C63">
        <w:rPr>
          <w:rFonts w:ascii="Times New Roman" w:hAnsi="Times New Roman"/>
          <w:i/>
        </w:rPr>
        <w:t>Carcinogenesis, 31</w:t>
      </w:r>
      <w:r w:rsidRPr="00A60C63">
        <w:rPr>
          <w:rFonts w:ascii="Times New Roman" w:hAnsi="Times New Roman"/>
        </w:rPr>
        <w:t>, 2105-211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Bonasio, R., Tu, S., &amp; Reinberg, D. (2010). Molecular signals of epigenetic states. </w:t>
      </w:r>
      <w:r w:rsidR="00AE0B22">
        <w:rPr>
          <w:rFonts w:ascii="Times New Roman" w:hAnsi="Times New Roman"/>
          <w:i/>
        </w:rPr>
        <w:t>S</w:t>
      </w:r>
      <w:r w:rsidRPr="00A60C63">
        <w:rPr>
          <w:rFonts w:ascii="Times New Roman" w:hAnsi="Times New Roman"/>
          <w:i/>
        </w:rPr>
        <w:t>cience, 330</w:t>
      </w:r>
      <w:r w:rsidRPr="00A60C63">
        <w:rPr>
          <w:rFonts w:ascii="Times New Roman" w:hAnsi="Times New Roman"/>
        </w:rPr>
        <w:t>, 612-61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Bor</w:t>
      </w:r>
      <w:r w:rsidR="00AB7F48">
        <w:rPr>
          <w:rFonts w:ascii="Times New Roman" w:hAnsi="Times New Roman"/>
        </w:rPr>
        <w:t>eddy, S.R., Pramanik, K.C., &amp; Srivastava, S.</w:t>
      </w:r>
      <w:r w:rsidRPr="00A60C63">
        <w:rPr>
          <w:rFonts w:ascii="Times New Roman" w:hAnsi="Times New Roman"/>
        </w:rPr>
        <w:t xml:space="preserve">K. (2011a). Pancreatic tumor suppression by benzyl isothiocyanate is associated with inhibition of PI3K/AKT/FOXO pathway. </w:t>
      </w:r>
      <w:r w:rsidR="00825CCC">
        <w:rPr>
          <w:rFonts w:ascii="Times New Roman" w:hAnsi="Times New Roman"/>
          <w:i/>
        </w:rPr>
        <w:t>Clin Cancer Res</w:t>
      </w:r>
      <w:r w:rsidRPr="00A60C63">
        <w:rPr>
          <w:rFonts w:ascii="Times New Roman" w:hAnsi="Times New Roman"/>
          <w:i/>
        </w:rPr>
        <w:t>, 17</w:t>
      </w:r>
      <w:r w:rsidRPr="00A60C63">
        <w:rPr>
          <w:rFonts w:ascii="Times New Roman" w:hAnsi="Times New Roman"/>
        </w:rPr>
        <w:t>, 1784-1795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oreddy, S.R., Sahu, R.P., &amp; Srivastava, S.</w:t>
      </w:r>
      <w:r w:rsidR="003832BF" w:rsidRPr="00A60C63">
        <w:rPr>
          <w:rFonts w:ascii="Times New Roman" w:hAnsi="Times New Roman"/>
        </w:rPr>
        <w:t xml:space="preserve">K. (2011b). Benzyl isothiocyanate suppresses pancreatic tumor angiogenesis and invasion by inhibiting HIF-α/VEGF/Rho-GTPases: pivotal role of STAT-3. </w:t>
      </w:r>
      <w:r w:rsidR="00825CCC">
        <w:rPr>
          <w:rFonts w:ascii="Times New Roman" w:hAnsi="Times New Roman"/>
          <w:i/>
        </w:rPr>
        <w:t>PL</w:t>
      </w:r>
      <w:r w:rsidR="00AE0B22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6</w:t>
      </w:r>
      <w:r w:rsidR="003832BF" w:rsidRPr="00A60C63">
        <w:rPr>
          <w:rFonts w:ascii="Times New Roman" w:hAnsi="Times New Roman"/>
        </w:rPr>
        <w:t>, e25799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osserhoff, A.</w:t>
      </w:r>
      <w:r w:rsidR="003832BF" w:rsidRPr="00A60C63">
        <w:rPr>
          <w:rFonts w:ascii="Times New Roman" w:hAnsi="Times New Roman"/>
        </w:rPr>
        <w:t xml:space="preserve">K. (2006). Novel biomarkers in malignant melanoma. </w:t>
      </w:r>
      <w:r w:rsidR="00825CCC">
        <w:rPr>
          <w:rFonts w:ascii="Times New Roman" w:hAnsi="Times New Roman"/>
          <w:i/>
        </w:rPr>
        <w:t>Clin Chim</w:t>
      </w:r>
      <w:r w:rsidR="003832BF" w:rsidRPr="00A60C63">
        <w:rPr>
          <w:rFonts w:ascii="Times New Roman" w:hAnsi="Times New Roman"/>
          <w:i/>
        </w:rPr>
        <w:t xml:space="preserve"> Acta, 367</w:t>
      </w:r>
      <w:r w:rsidR="003832BF" w:rsidRPr="00A60C63">
        <w:rPr>
          <w:rFonts w:ascii="Times New Roman" w:hAnsi="Times New Roman"/>
        </w:rPr>
        <w:t>, 28-35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oyanapalli, S.</w:t>
      </w:r>
      <w:r w:rsidR="003832BF" w:rsidRPr="00A60C63">
        <w:rPr>
          <w:rFonts w:ascii="Times New Roman" w:hAnsi="Times New Roman"/>
        </w:rPr>
        <w:t>S., Li, W., Fu</w:t>
      </w:r>
      <w:r>
        <w:rPr>
          <w:rFonts w:ascii="Times New Roman" w:hAnsi="Times New Roman"/>
        </w:rPr>
        <w:t>entes, F., Guo, Y., Ramirez, C.N., Gonzalez, X-P., Pung, D., &amp; Kong, A-N.</w:t>
      </w:r>
      <w:r w:rsidR="003832BF" w:rsidRPr="00A60C63">
        <w:rPr>
          <w:rFonts w:ascii="Times New Roman" w:hAnsi="Times New Roman"/>
        </w:rPr>
        <w:t xml:space="preserve">T. (2016). Epigenetic reactivation of RASSF1A by phenethyl isothiocyanate (PEITC) and promotion of apoptosis in LNCaP cells. </w:t>
      </w:r>
      <w:r w:rsidR="00B344C3">
        <w:rPr>
          <w:rFonts w:ascii="Times New Roman" w:hAnsi="Times New Roman"/>
          <w:i/>
        </w:rPr>
        <w:t>Pharmacol Res</w:t>
      </w:r>
      <w:r w:rsidR="003832BF" w:rsidRPr="00A60C63">
        <w:rPr>
          <w:rFonts w:ascii="Times New Roman" w:hAnsi="Times New Roman"/>
          <w:i/>
        </w:rPr>
        <w:t>, 114</w:t>
      </w:r>
      <w:r w:rsidR="003832BF" w:rsidRPr="00A60C63">
        <w:rPr>
          <w:rFonts w:ascii="Times New Roman" w:hAnsi="Times New Roman"/>
        </w:rPr>
        <w:t>, 175-184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oyle, G.M., Martyn, A.C., &amp; Parsons, P.</w:t>
      </w:r>
      <w:r w:rsidR="003832BF" w:rsidRPr="00A60C63">
        <w:rPr>
          <w:rFonts w:ascii="Times New Roman" w:hAnsi="Times New Roman"/>
        </w:rPr>
        <w:t xml:space="preserve">G. (2005). Histone deacetylase inhibitors and malignant melanoma. </w:t>
      </w:r>
      <w:r w:rsidR="00825CCC">
        <w:rPr>
          <w:rFonts w:ascii="Times New Roman" w:hAnsi="Times New Roman"/>
          <w:i/>
        </w:rPr>
        <w:t>Pigment Cell Res</w:t>
      </w:r>
      <w:r w:rsidR="003832BF" w:rsidRPr="00A60C63">
        <w:rPr>
          <w:rFonts w:ascii="Times New Roman" w:hAnsi="Times New Roman"/>
          <w:i/>
        </w:rPr>
        <w:t>, 18</w:t>
      </w:r>
      <w:r w:rsidR="003832BF" w:rsidRPr="00A60C63">
        <w:rPr>
          <w:rFonts w:ascii="Times New Roman" w:hAnsi="Times New Roman"/>
        </w:rPr>
        <w:t>, 160-166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rash, D.</w:t>
      </w:r>
      <w:r w:rsidR="003832BF" w:rsidRPr="00A60C63">
        <w:rPr>
          <w:rFonts w:ascii="Times New Roman" w:hAnsi="Times New Roman"/>
        </w:rPr>
        <w:t xml:space="preserve">E. (2015). UV Signature Mutations. </w:t>
      </w:r>
      <w:r w:rsidR="003832BF" w:rsidRPr="00A60C63">
        <w:rPr>
          <w:rFonts w:ascii="Times New Roman" w:hAnsi="Times New Roman"/>
          <w:i/>
        </w:rPr>
        <w:t>Photochemistry and Photobiology, 91</w:t>
      </w:r>
      <w:r w:rsidR="003832BF" w:rsidRPr="00A60C63">
        <w:rPr>
          <w:rFonts w:ascii="Times New Roman" w:hAnsi="Times New Roman"/>
        </w:rPr>
        <w:t>, 15-26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rien, G.</w:t>
      </w:r>
      <w:r w:rsidR="003832BF" w:rsidRPr="00A60C63">
        <w:rPr>
          <w:rFonts w:ascii="Times New Roman" w:hAnsi="Times New Roman"/>
        </w:rPr>
        <w:t>L., Valerio,</w:t>
      </w:r>
      <w:r>
        <w:rPr>
          <w:rFonts w:ascii="Times New Roman" w:hAnsi="Times New Roman"/>
        </w:rPr>
        <w:t xml:space="preserve"> D.</w:t>
      </w:r>
      <w:r w:rsidR="003832BF" w:rsidRPr="00A60C63">
        <w:rPr>
          <w:rFonts w:ascii="Times New Roman" w:hAnsi="Times New Roman"/>
        </w:rPr>
        <w:t>G., &amp; Armstrong</w:t>
      </w:r>
      <w:r>
        <w:rPr>
          <w:rFonts w:ascii="Times New Roman" w:hAnsi="Times New Roman"/>
        </w:rPr>
        <w:t>, S.A. (2016). Exploiting the epigenome to control cancer-promoting gene-expression p</w:t>
      </w:r>
      <w:r w:rsidR="003832BF" w:rsidRPr="00A60C63">
        <w:rPr>
          <w:rFonts w:ascii="Times New Roman" w:hAnsi="Times New Roman"/>
        </w:rPr>
        <w:t xml:space="preserve">rograms. </w:t>
      </w:r>
      <w:r w:rsidR="003832BF" w:rsidRPr="00A60C63">
        <w:rPr>
          <w:rFonts w:ascii="Times New Roman" w:hAnsi="Times New Roman"/>
          <w:i/>
        </w:rPr>
        <w:t>Cancer Cell, 29</w:t>
      </w:r>
      <w:r w:rsidR="003832BF" w:rsidRPr="00A60C63">
        <w:rPr>
          <w:rFonts w:ascii="Times New Roman" w:hAnsi="Times New Roman"/>
        </w:rPr>
        <w:t>, 464-47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Brinkhuizen, T., van den Hurk, K., Win</w:t>
      </w:r>
      <w:r w:rsidR="00AB7F48">
        <w:rPr>
          <w:rFonts w:ascii="Times New Roman" w:hAnsi="Times New Roman"/>
        </w:rPr>
        <w:t>nepenninckx, V.J., de Hoon, J.P., van Marion, A.</w:t>
      </w:r>
      <w:r w:rsidRPr="00A60C63">
        <w:rPr>
          <w:rFonts w:ascii="Times New Roman" w:hAnsi="Times New Roman"/>
        </w:rPr>
        <w:t>M., Veeck, J., van Engeland</w:t>
      </w:r>
      <w:r w:rsidR="00AB7F48">
        <w:rPr>
          <w:rFonts w:ascii="Times New Roman" w:hAnsi="Times New Roman"/>
        </w:rPr>
        <w:t>, M., &amp; van Steensel, M.</w:t>
      </w:r>
      <w:r w:rsidRPr="00A60C63">
        <w:rPr>
          <w:rFonts w:ascii="Times New Roman" w:hAnsi="Times New Roman"/>
        </w:rPr>
        <w:t xml:space="preserve">A. (2012). Epigenetic changes in basal cell carcinoma affect SHH and WNT signaling components. </w:t>
      </w:r>
      <w:r w:rsidR="00825CCC">
        <w:rPr>
          <w:rFonts w:ascii="Times New Roman" w:hAnsi="Times New Roman"/>
          <w:i/>
        </w:rPr>
        <w:t>PL</w:t>
      </w:r>
      <w:r w:rsidR="00AE0B22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7</w:t>
      </w:r>
      <w:r w:rsidRPr="00A60C63">
        <w:rPr>
          <w:rFonts w:ascii="Times New Roman" w:hAnsi="Times New Roman"/>
        </w:rPr>
        <w:t>, e51710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rown, V.L., Harwood, C.A., Crook, T., Cronin, J.G., Kelsell, D.P., &amp; Proby, C.</w:t>
      </w:r>
      <w:r w:rsidR="003832BF" w:rsidRPr="00A60C63">
        <w:rPr>
          <w:rFonts w:ascii="Times New Roman" w:hAnsi="Times New Roman"/>
        </w:rPr>
        <w:t xml:space="preserve">M. (2004). p16INK4a and p14ARF </w:t>
      </w:r>
      <w:r>
        <w:rPr>
          <w:rFonts w:ascii="Times New Roman" w:hAnsi="Times New Roman"/>
        </w:rPr>
        <w:t>Tumor suppressor genes are commonly inactivated in cutaneous squamous cell c</w:t>
      </w:r>
      <w:r w:rsidR="003832BF" w:rsidRPr="00A60C63">
        <w:rPr>
          <w:rFonts w:ascii="Times New Roman" w:hAnsi="Times New Roman"/>
        </w:rPr>
        <w:t xml:space="preserve">arcinoma. </w:t>
      </w:r>
      <w:r w:rsidR="00AE0B22">
        <w:rPr>
          <w:rFonts w:ascii="Times New Roman" w:hAnsi="Times New Roman"/>
          <w:i/>
        </w:rPr>
        <w:t>J Invest Dermatol</w:t>
      </w:r>
      <w:r w:rsidR="003832BF" w:rsidRPr="00A60C63">
        <w:rPr>
          <w:rFonts w:ascii="Times New Roman" w:hAnsi="Times New Roman"/>
          <w:i/>
        </w:rPr>
        <w:t>, 122</w:t>
      </w:r>
      <w:r w:rsidR="003832BF" w:rsidRPr="00A60C63">
        <w:rPr>
          <w:rFonts w:ascii="Times New Roman" w:hAnsi="Times New Roman"/>
        </w:rPr>
        <w:t>, 1284-1292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Bustos, M.A., Ono, S., Marzese, D.</w:t>
      </w:r>
      <w:r w:rsidR="003832BF" w:rsidRPr="00A60C63">
        <w:rPr>
          <w:rFonts w:ascii="Times New Roman" w:hAnsi="Times New Roman"/>
        </w:rPr>
        <w:t>M., Oyama, T., Iida, Y., Cheung, G., Nelson, N.,</w:t>
      </w:r>
      <w:r>
        <w:rPr>
          <w:rFonts w:ascii="Times New Roman" w:hAnsi="Times New Roman"/>
        </w:rPr>
        <w:t xml:space="preserve"> Hsu, S. C., Yu, Q., &amp; Hoon, D.S.</w:t>
      </w:r>
      <w:r w:rsidR="003832BF" w:rsidRPr="00A60C63">
        <w:rPr>
          <w:rFonts w:ascii="Times New Roman" w:hAnsi="Times New Roman"/>
        </w:rPr>
        <w:t>B. (2017). MiR-2</w:t>
      </w:r>
      <w:r>
        <w:rPr>
          <w:rFonts w:ascii="Times New Roman" w:hAnsi="Times New Roman"/>
        </w:rPr>
        <w:t>00a regulates CDK4/6 inhibitor effect by targeting CDK6 in metastatic m</w:t>
      </w:r>
      <w:r w:rsidR="003832BF" w:rsidRPr="00A60C63">
        <w:rPr>
          <w:rFonts w:ascii="Times New Roman" w:hAnsi="Times New Roman"/>
        </w:rPr>
        <w:t xml:space="preserve">elanoma. </w:t>
      </w:r>
      <w:r w:rsidR="00AE0B22">
        <w:rPr>
          <w:rFonts w:ascii="Times New Roman" w:hAnsi="Times New Roman"/>
          <w:i/>
        </w:rPr>
        <w:t>J Invest Dermatol</w:t>
      </w:r>
      <w:r w:rsidR="003832BF" w:rsidRPr="00A60C63">
        <w:rPr>
          <w:rFonts w:ascii="Times New Roman" w:hAnsi="Times New Roman"/>
          <w:i/>
        </w:rPr>
        <w:t>, 137</w:t>
      </w:r>
      <w:r w:rsidR="003832BF" w:rsidRPr="00A60C63">
        <w:rPr>
          <w:rFonts w:ascii="Times New Roman" w:hAnsi="Times New Roman"/>
        </w:rPr>
        <w:t>, 1955-1964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akravarthi, B.V.S.</w:t>
      </w:r>
      <w:r w:rsidR="003832BF" w:rsidRPr="00A60C63">
        <w:rPr>
          <w:rFonts w:ascii="Times New Roman" w:hAnsi="Times New Roman"/>
        </w:rPr>
        <w:t>K., Nepal, S., &amp; Vara</w:t>
      </w:r>
      <w:r>
        <w:rPr>
          <w:rFonts w:ascii="Times New Roman" w:hAnsi="Times New Roman"/>
        </w:rPr>
        <w:t>mbally, S. (2016). Genomic and epigenomic alterations in c</w:t>
      </w:r>
      <w:r w:rsidR="003832BF" w:rsidRPr="00A60C63">
        <w:rPr>
          <w:rFonts w:ascii="Times New Roman" w:hAnsi="Times New Roman"/>
        </w:rPr>
        <w:t xml:space="preserve">ancer. </w:t>
      </w:r>
      <w:r w:rsidR="00B344C3">
        <w:rPr>
          <w:rFonts w:ascii="Times New Roman" w:hAnsi="Times New Roman"/>
          <w:i/>
        </w:rPr>
        <w:t>Am J Pathol</w:t>
      </w:r>
      <w:r w:rsidR="003832BF" w:rsidRPr="00A60C63">
        <w:rPr>
          <w:rFonts w:ascii="Times New Roman" w:hAnsi="Times New Roman"/>
          <w:i/>
        </w:rPr>
        <w:t>, 186</w:t>
      </w:r>
      <w:r w:rsidR="003832BF" w:rsidRPr="00A60C63">
        <w:rPr>
          <w:rFonts w:ascii="Times New Roman" w:hAnsi="Times New Roman"/>
        </w:rPr>
        <w:t>, 1724-173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Cha</w:t>
      </w:r>
      <w:r w:rsidR="00AB7F48">
        <w:rPr>
          <w:rFonts w:ascii="Times New Roman" w:hAnsi="Times New Roman"/>
        </w:rPr>
        <w:t>ng, N</w:t>
      </w:r>
      <w:r w:rsidRPr="00A60C63">
        <w:rPr>
          <w:rFonts w:ascii="Times New Roman" w:hAnsi="Times New Roman"/>
        </w:rPr>
        <w:t xml:space="preserve">-B., Feng, R., Gao, Z., &amp; Gao, W. (2010). Skin cancer incidence is highly associated with ultraviolet-B radiation history. </w:t>
      </w:r>
      <w:r w:rsidR="00B344C3">
        <w:rPr>
          <w:rFonts w:ascii="Times New Roman" w:hAnsi="Times New Roman"/>
          <w:i/>
        </w:rPr>
        <w:t>Int J Hyg Environ</w:t>
      </w:r>
      <w:r w:rsidRPr="00A60C63">
        <w:rPr>
          <w:rFonts w:ascii="Times New Roman" w:hAnsi="Times New Roman"/>
          <w:i/>
        </w:rPr>
        <w:t xml:space="preserve"> Health, 213</w:t>
      </w:r>
      <w:r w:rsidRPr="00A60C63">
        <w:rPr>
          <w:rFonts w:ascii="Times New Roman" w:hAnsi="Times New Roman"/>
        </w:rPr>
        <w:t>, 359-368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en, P-Y., Lin, K-C., Lin, J-P., Tang, N-Y., Yang, J-S., Lu, K-W., &amp; Chung, J</w:t>
      </w:r>
      <w:r w:rsidR="003832BF" w:rsidRPr="00A60C63">
        <w:rPr>
          <w:rFonts w:ascii="Times New Roman" w:hAnsi="Times New Roman"/>
        </w:rPr>
        <w:t xml:space="preserve">-G. (2012). Phenethyl Isothiocyanate (PEITC) inhibits the growth of human oral squamous carcinoma HSC-3 cells through G0/G1 phase arrest and mitochondria-mediated apoptotic cell death. </w:t>
      </w:r>
      <w:r w:rsidR="00825CCC">
        <w:rPr>
          <w:rFonts w:ascii="Times New Roman" w:hAnsi="Times New Roman"/>
          <w:i/>
        </w:rPr>
        <w:t>Evid Based Complement Alternat Med</w:t>
      </w:r>
      <w:r w:rsidR="003832BF" w:rsidRPr="00A60C63">
        <w:rPr>
          <w:rFonts w:ascii="Times New Roman" w:hAnsi="Times New Roman"/>
          <w:i/>
        </w:rPr>
        <w:t>, 2012</w:t>
      </w:r>
      <w:r w:rsidR="00825CCC">
        <w:rPr>
          <w:rFonts w:ascii="Times New Roman" w:hAnsi="Times New Roman"/>
          <w:i/>
        </w:rPr>
        <w:t>, 718320</w:t>
      </w:r>
      <w:r w:rsidR="003832BF" w:rsidRPr="00A60C63">
        <w:rPr>
          <w:rFonts w:ascii="Times New Roman" w:hAnsi="Times New Roman"/>
        </w:rPr>
        <w:t>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Cheng, E., Trombetta, S</w:t>
      </w:r>
      <w:r w:rsidR="00AB7F48">
        <w:rPr>
          <w:rFonts w:ascii="Times New Roman" w:hAnsi="Times New Roman"/>
        </w:rPr>
        <w:t>.E., Kovacs, D., Beech, R.</w:t>
      </w:r>
      <w:r w:rsidRPr="00A60C63">
        <w:rPr>
          <w:rFonts w:ascii="Times New Roman" w:hAnsi="Times New Roman"/>
        </w:rPr>
        <w:t>D., Ariyan, S</w:t>
      </w:r>
      <w:r w:rsidR="00AB7F48">
        <w:rPr>
          <w:rFonts w:ascii="Times New Roman" w:hAnsi="Times New Roman"/>
        </w:rPr>
        <w:t>., Reyes-Mugica, M., McNiff, J.M., Narayan, D., Kluger, H.</w:t>
      </w:r>
      <w:r w:rsidRPr="00A60C63">
        <w:rPr>
          <w:rFonts w:ascii="Times New Roman" w:hAnsi="Times New Roman"/>
        </w:rPr>
        <w:t xml:space="preserve">M., Picardo, M., &amp; Halaban, R. (2006). Rab33A: characterization, expression, and suppression by epigenetic modification. </w:t>
      </w:r>
      <w:r w:rsidRPr="00A60C63">
        <w:rPr>
          <w:rFonts w:ascii="Times New Roman" w:hAnsi="Times New Roman"/>
          <w:i/>
        </w:rPr>
        <w:t>J Invest Dermatol, 126</w:t>
      </w:r>
      <w:r w:rsidRPr="00A60C63">
        <w:rPr>
          <w:rFonts w:ascii="Times New Roman" w:hAnsi="Times New Roman"/>
        </w:rPr>
        <w:t>, 2257-2271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eng, Y-M., Tsai, C-C., &amp; Hsu, Y</w:t>
      </w:r>
      <w:r w:rsidR="003832BF" w:rsidRPr="00A60C63">
        <w:rPr>
          <w:rFonts w:ascii="Times New Roman" w:hAnsi="Times New Roman"/>
        </w:rPr>
        <w:t>-C. (2016). Sulforaphane, a dietary isothioc</w:t>
      </w:r>
      <w:r>
        <w:rPr>
          <w:rFonts w:ascii="Times New Roman" w:hAnsi="Times New Roman"/>
        </w:rPr>
        <w:t>yanate, induces G2/M arrest in c</w:t>
      </w:r>
      <w:r w:rsidR="003832BF" w:rsidRPr="00A60C63">
        <w:rPr>
          <w:rFonts w:ascii="Times New Roman" w:hAnsi="Times New Roman"/>
        </w:rPr>
        <w:t>ervical cancer cells through CyclinB1 downregulation and GADD45β</w:t>
      </w:r>
      <w:r>
        <w:rPr>
          <w:rFonts w:ascii="Times New Roman" w:hAnsi="Times New Roman"/>
        </w:rPr>
        <w:t xml:space="preserve"> </w:t>
      </w:r>
      <w:r w:rsidR="003832BF" w:rsidRPr="00A60C63">
        <w:rPr>
          <w:rFonts w:ascii="Times New Roman" w:hAnsi="Times New Roman"/>
        </w:rPr>
        <w:t xml:space="preserve">/CDC2 association. </w:t>
      </w:r>
      <w:r w:rsidR="00AE0B22">
        <w:rPr>
          <w:rFonts w:ascii="Times New Roman" w:hAnsi="Times New Roman"/>
          <w:i/>
        </w:rPr>
        <w:t>Int J Mol Sci</w:t>
      </w:r>
      <w:r w:rsidR="003832BF" w:rsidRPr="00A60C63">
        <w:rPr>
          <w:rFonts w:ascii="Times New Roman" w:hAnsi="Times New Roman"/>
          <w:i/>
        </w:rPr>
        <w:t>, 17</w:t>
      </w:r>
      <w:r w:rsidR="003832BF" w:rsidRPr="00A60C63">
        <w:rPr>
          <w:rFonts w:ascii="Times New Roman" w:hAnsi="Times New Roman"/>
        </w:rPr>
        <w:t>, 1530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eung, K.L., Khor, T.O., Yu, S., &amp; Kong, A-N.</w:t>
      </w:r>
      <w:r w:rsidR="003832BF" w:rsidRPr="00A60C63">
        <w:rPr>
          <w:rFonts w:ascii="Times New Roman" w:hAnsi="Times New Roman"/>
        </w:rPr>
        <w:t xml:space="preserve">T. (2008). PEITC induces G1 cell cycle arrest on HT-29 cells through the activation of p38 MAPK signaling pathway. </w:t>
      </w:r>
      <w:r w:rsidR="00B344C3">
        <w:rPr>
          <w:rFonts w:ascii="Times New Roman" w:hAnsi="Times New Roman"/>
          <w:i/>
        </w:rPr>
        <w:t>AAPS J</w:t>
      </w:r>
      <w:r w:rsidR="003832BF" w:rsidRPr="00A60C63">
        <w:rPr>
          <w:rFonts w:ascii="Times New Roman" w:hAnsi="Times New Roman"/>
          <w:i/>
        </w:rPr>
        <w:t>, 10</w:t>
      </w:r>
      <w:r w:rsidR="003832BF" w:rsidRPr="00A60C63">
        <w:rPr>
          <w:rFonts w:ascii="Times New Roman" w:hAnsi="Times New Roman"/>
        </w:rPr>
        <w:t>, 277</w:t>
      </w:r>
      <w:r w:rsidR="00B64547">
        <w:rPr>
          <w:rFonts w:ascii="Times New Roman" w:hAnsi="Times New Roman"/>
        </w:rPr>
        <w:t>-281</w:t>
      </w:r>
      <w:r w:rsidR="003832BF" w:rsidRPr="00A60C63">
        <w:rPr>
          <w:rFonts w:ascii="Times New Roman" w:hAnsi="Times New Roman"/>
        </w:rPr>
        <w:t>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eung, K.L., &amp; Kong, A</w:t>
      </w:r>
      <w:r w:rsidR="003832BF" w:rsidRPr="00A60C63">
        <w:rPr>
          <w:rFonts w:ascii="Times New Roman" w:hAnsi="Times New Roman"/>
        </w:rPr>
        <w:t xml:space="preserve">-N. (2010). Molecular targets of dietary phenethyl isothiocyanate and sulforaphane for cancer chemoprevention. </w:t>
      </w:r>
      <w:r w:rsidR="00B344C3">
        <w:rPr>
          <w:rFonts w:ascii="Times New Roman" w:hAnsi="Times New Roman"/>
          <w:i/>
        </w:rPr>
        <w:t>AAPS J</w:t>
      </w:r>
      <w:r w:rsidR="003832BF" w:rsidRPr="00A60C63">
        <w:rPr>
          <w:rFonts w:ascii="Times New Roman" w:hAnsi="Times New Roman"/>
          <w:i/>
        </w:rPr>
        <w:t>, 12</w:t>
      </w:r>
      <w:r w:rsidR="003832BF" w:rsidRPr="00A60C63">
        <w:rPr>
          <w:rFonts w:ascii="Times New Roman" w:hAnsi="Times New Roman"/>
        </w:rPr>
        <w:t>, 87-97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ew, Y.C., Adhikary, G., Wilson, G.M., Xu, W., &amp; Eckert, R.</w:t>
      </w:r>
      <w:r w:rsidR="003832BF" w:rsidRPr="00A60C63">
        <w:rPr>
          <w:rFonts w:ascii="Times New Roman" w:hAnsi="Times New Roman"/>
        </w:rPr>
        <w:t xml:space="preserve">L. (2012). Sulforaphane induction of p21Cip1 cyclin-dependent kinase inhibitor expression requires p53 and Sp1 transcription factors and is p53-dependent. </w:t>
      </w:r>
      <w:r w:rsidR="00AE0B22">
        <w:rPr>
          <w:rFonts w:ascii="Times New Roman" w:hAnsi="Times New Roman"/>
          <w:i/>
        </w:rPr>
        <w:t>J Biol Chem</w:t>
      </w:r>
      <w:r w:rsidR="003832BF" w:rsidRPr="00A60C63">
        <w:rPr>
          <w:rFonts w:ascii="Times New Roman" w:hAnsi="Times New Roman"/>
          <w:i/>
        </w:rPr>
        <w:t>, 287</w:t>
      </w:r>
      <w:r w:rsidR="003832BF" w:rsidRPr="00A60C63">
        <w:rPr>
          <w:rFonts w:ascii="Times New Roman" w:hAnsi="Times New Roman"/>
        </w:rPr>
        <w:t>, 16168-16178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o, H.J., Lim, D.Y., Kwon, G.T., Kim, J.H., Huang, Z., Song, H., Oh, Y.</w:t>
      </w:r>
      <w:r w:rsidR="003832BF" w:rsidRPr="00A60C63">
        <w:rPr>
          <w:rFonts w:ascii="Times New Roman" w:hAnsi="Times New Roman"/>
        </w:rPr>
        <w:t>S.</w:t>
      </w:r>
      <w:r>
        <w:rPr>
          <w:rFonts w:ascii="Times New Roman" w:hAnsi="Times New Roman"/>
        </w:rPr>
        <w:t>, Kang, Y.H., Lee, K.</w:t>
      </w:r>
      <w:r w:rsidR="003832BF" w:rsidRPr="00A60C63">
        <w:rPr>
          <w:rFonts w:ascii="Times New Roman" w:hAnsi="Times New Roman"/>
        </w:rPr>
        <w:t>W., Dong, Z.</w:t>
      </w:r>
      <w:r>
        <w:rPr>
          <w:rFonts w:ascii="Times New Roman" w:hAnsi="Times New Roman"/>
        </w:rPr>
        <w:t>, &amp; Park, J.</w:t>
      </w:r>
      <w:r w:rsidR="00B344C3">
        <w:rPr>
          <w:rFonts w:ascii="Times New Roman" w:hAnsi="Times New Roman"/>
        </w:rPr>
        <w:t>H. (2016). Benzyl isothiocyanate inhibits prostate cancer development in the transgenic adenocarcinoma mouse p</w:t>
      </w:r>
      <w:r w:rsidR="003832BF" w:rsidRPr="00A60C63">
        <w:rPr>
          <w:rFonts w:ascii="Times New Roman" w:hAnsi="Times New Roman"/>
        </w:rPr>
        <w:t xml:space="preserve">rostate (TRAMP) </w:t>
      </w:r>
      <w:r w:rsidR="00FF7B33">
        <w:rPr>
          <w:rFonts w:ascii="Times New Roman" w:hAnsi="Times New Roman"/>
        </w:rPr>
        <w:t>model which is associated with the induction of cell cycle G1 a</w:t>
      </w:r>
      <w:r w:rsidR="003832BF" w:rsidRPr="00A60C63">
        <w:rPr>
          <w:rFonts w:ascii="Times New Roman" w:hAnsi="Times New Roman"/>
        </w:rPr>
        <w:t xml:space="preserve">rrest. </w:t>
      </w:r>
      <w:r w:rsidR="003832BF" w:rsidRPr="00A60C63">
        <w:rPr>
          <w:rFonts w:ascii="Times New Roman" w:hAnsi="Times New Roman"/>
          <w:i/>
        </w:rPr>
        <w:t>Int J Mol Sci, 17</w:t>
      </w:r>
      <w:r w:rsidR="003832BF" w:rsidRPr="00A60C63">
        <w:rPr>
          <w:rFonts w:ascii="Times New Roman" w:hAnsi="Times New Roman"/>
        </w:rPr>
        <w:t>, 264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hou, Y.C., Chang, M.Y., Wang, M.J., Yu, F.S., Liu, H.C., Harnod, T., Hung, C.H., Lee, H.T., &amp; Chung, J.</w:t>
      </w:r>
      <w:r w:rsidR="003832BF" w:rsidRPr="00A60C63">
        <w:rPr>
          <w:rFonts w:ascii="Times New Roman" w:hAnsi="Times New Roman"/>
        </w:rPr>
        <w:t xml:space="preserve">G. (2015). PEITC inhibits human brain glioblastoma GBM 8401 cell migration and invasion through the inhibition of uPA, Rho A, and Ras with inhibition of MMP-2, -7 and -9 gene expression. </w:t>
      </w:r>
      <w:r w:rsidR="003832BF" w:rsidRPr="00A60C63">
        <w:rPr>
          <w:rFonts w:ascii="Times New Roman" w:hAnsi="Times New Roman"/>
          <w:i/>
        </w:rPr>
        <w:t>Oncol Rep, 34</w:t>
      </w:r>
      <w:r w:rsidR="003832BF" w:rsidRPr="00A60C63">
        <w:rPr>
          <w:rFonts w:ascii="Times New Roman" w:hAnsi="Times New Roman"/>
        </w:rPr>
        <w:t>, 2489-2496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ostello, J.</w:t>
      </w:r>
      <w:r w:rsidR="003832BF" w:rsidRPr="00A60C63">
        <w:rPr>
          <w:rFonts w:ascii="Times New Roman" w:hAnsi="Times New Roman"/>
        </w:rPr>
        <w:t xml:space="preserve">F., &amp; Plass, C. (2001). Methylation matters. </w:t>
      </w:r>
      <w:r w:rsidR="00FF7B33">
        <w:rPr>
          <w:rFonts w:ascii="Times New Roman" w:hAnsi="Times New Roman"/>
          <w:i/>
        </w:rPr>
        <w:t>J Med Gen</w:t>
      </w:r>
      <w:r w:rsidR="003832BF" w:rsidRPr="00A60C63">
        <w:rPr>
          <w:rFonts w:ascii="Times New Roman" w:hAnsi="Times New Roman"/>
          <w:i/>
        </w:rPr>
        <w:t>, 38</w:t>
      </w:r>
      <w:r w:rsidR="003832BF" w:rsidRPr="00A60C63">
        <w:rPr>
          <w:rFonts w:ascii="Times New Roman" w:hAnsi="Times New Roman"/>
        </w:rPr>
        <w:t>, 285-303.</w:t>
      </w:r>
    </w:p>
    <w:p w:rsidR="003832BF" w:rsidRPr="00A60C63" w:rsidRDefault="00AB7F48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richlow, G.</w:t>
      </w:r>
      <w:r w:rsidR="003832BF" w:rsidRPr="00A60C63">
        <w:rPr>
          <w:rFonts w:ascii="Times New Roman" w:hAnsi="Times New Roman"/>
        </w:rPr>
        <w:t>V., Fan, C., Keele</w:t>
      </w:r>
      <w:r>
        <w:rPr>
          <w:rFonts w:ascii="Times New Roman" w:hAnsi="Times New Roman"/>
        </w:rPr>
        <w:t>r, C., Hodsdon, M., &amp; Lolis, E.</w:t>
      </w:r>
      <w:r w:rsidR="003832BF" w:rsidRPr="00A60C63">
        <w:rPr>
          <w:rFonts w:ascii="Times New Roman" w:hAnsi="Times New Roman"/>
        </w:rPr>
        <w:t xml:space="preserve">J. (2012). Structural interactions dictate the kinetics of macrophage migration inhibitory factor inhibition by different cancer-preventive isothiocyanates. </w:t>
      </w:r>
      <w:r w:rsidR="003832BF" w:rsidRPr="00A60C63">
        <w:rPr>
          <w:rFonts w:ascii="Times New Roman" w:hAnsi="Times New Roman"/>
          <w:i/>
        </w:rPr>
        <w:t>Biochemistry, 51</w:t>
      </w:r>
      <w:r w:rsidR="003832BF" w:rsidRPr="00A60C63">
        <w:rPr>
          <w:rFonts w:ascii="Times New Roman" w:hAnsi="Times New Roman"/>
        </w:rPr>
        <w:t>, 7506-751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'Arcangelo, D., Tinaburri, L., &amp; Dellambra, E. </w:t>
      </w:r>
      <w:r w:rsidR="00B64547">
        <w:rPr>
          <w:rFonts w:ascii="Times New Roman" w:hAnsi="Times New Roman"/>
        </w:rPr>
        <w:t>(2017). The Role of p16(INK4a) p</w:t>
      </w:r>
      <w:r w:rsidRPr="00A60C63">
        <w:rPr>
          <w:rFonts w:ascii="Times New Roman" w:hAnsi="Times New Roman"/>
        </w:rPr>
        <w:t>athwa</w:t>
      </w:r>
      <w:r w:rsidR="00B64547">
        <w:rPr>
          <w:rFonts w:ascii="Times New Roman" w:hAnsi="Times New Roman"/>
        </w:rPr>
        <w:t>y in human epidermal stem cell self-renewal, aging and c</w:t>
      </w:r>
      <w:r w:rsidRPr="00A60C63">
        <w:rPr>
          <w:rFonts w:ascii="Times New Roman" w:hAnsi="Times New Roman"/>
        </w:rPr>
        <w:t xml:space="preserve">ancer. </w:t>
      </w:r>
      <w:r w:rsidRPr="00A60C63">
        <w:rPr>
          <w:rFonts w:ascii="Times New Roman" w:hAnsi="Times New Roman"/>
          <w:i/>
        </w:rPr>
        <w:t>Int J Mol Sci, 18</w:t>
      </w:r>
      <w:r w:rsidR="00B64547">
        <w:rPr>
          <w:rFonts w:ascii="Times New Roman" w:hAnsi="Times New Roman"/>
          <w:i/>
        </w:rPr>
        <w:t>, E1591</w:t>
      </w:r>
      <w:r w:rsidRPr="00A60C63">
        <w:rPr>
          <w:rFonts w:ascii="Times New Roman" w:hAnsi="Times New Roman"/>
        </w:rPr>
        <w:t>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ahl, C., &amp; Guldberg, P. (2007). The genome and epigenome of malignant melanoma. </w:t>
      </w:r>
      <w:r w:rsidR="00B64547">
        <w:rPr>
          <w:rFonts w:ascii="Times New Roman" w:hAnsi="Times New Roman"/>
          <w:i/>
        </w:rPr>
        <w:t>APMIS</w:t>
      </w:r>
      <w:r w:rsidRPr="00A60C63">
        <w:rPr>
          <w:rFonts w:ascii="Times New Roman" w:hAnsi="Times New Roman"/>
          <w:i/>
        </w:rPr>
        <w:t>, 115</w:t>
      </w:r>
      <w:r w:rsidRPr="00A60C63">
        <w:rPr>
          <w:rFonts w:ascii="Times New Roman" w:hAnsi="Times New Roman"/>
        </w:rPr>
        <w:t>, 1161-1176.</w:t>
      </w:r>
    </w:p>
    <w:p w:rsidR="003832BF" w:rsidRPr="00A60C63" w:rsidRDefault="00292139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292139">
        <w:rPr>
          <w:rFonts w:ascii="Times New Roman" w:hAnsi="Times New Roman"/>
        </w:rPr>
        <w:t>Darido, C., Georgy, S.</w:t>
      </w:r>
      <w:r w:rsidR="003832BF" w:rsidRPr="00292139">
        <w:rPr>
          <w:rFonts w:ascii="Times New Roman" w:hAnsi="Times New Roman"/>
        </w:rPr>
        <w:t>R., Wilanowski, T., Dworkin, S., Auden, A., Zhao, Q., Rank, G., Sriva</w:t>
      </w:r>
      <w:r w:rsidRPr="00292139">
        <w:rPr>
          <w:rFonts w:ascii="Times New Roman" w:hAnsi="Times New Roman"/>
        </w:rPr>
        <w:t>stava, S., Finlay, M.J., Papenfuss, A.T., Pandolfi, P.P., Pearson, R.B., &amp; Jane, S.M. (2011). Targeting of the tumor s</w:t>
      </w:r>
      <w:r w:rsidR="003832BF" w:rsidRPr="00292139">
        <w:rPr>
          <w:rFonts w:ascii="Times New Roman" w:hAnsi="Times New Roman"/>
        </w:rPr>
        <w:t>uppressor GRH</w:t>
      </w:r>
      <w:r w:rsidRPr="00292139">
        <w:rPr>
          <w:rFonts w:ascii="Times New Roman" w:hAnsi="Times New Roman"/>
        </w:rPr>
        <w:t>L3 by a miR-21-dependent p</w:t>
      </w:r>
      <w:r w:rsidR="00AB7F48" w:rsidRPr="00292139">
        <w:rPr>
          <w:rFonts w:ascii="Times New Roman" w:hAnsi="Times New Roman"/>
        </w:rPr>
        <w:t>roto-oncogenic network results in PTEN loss and t</w:t>
      </w:r>
      <w:r w:rsidR="003832BF" w:rsidRPr="00292139">
        <w:rPr>
          <w:rFonts w:ascii="Times New Roman" w:hAnsi="Times New Roman"/>
        </w:rPr>
        <w:t xml:space="preserve">umorigenesis. </w:t>
      </w:r>
      <w:r w:rsidR="003832BF" w:rsidRPr="00292139">
        <w:rPr>
          <w:rFonts w:ascii="Times New Roman" w:hAnsi="Times New Roman"/>
          <w:i/>
        </w:rPr>
        <w:t xml:space="preserve">Cancer Cell, 20, </w:t>
      </w:r>
      <w:r w:rsidR="003832BF" w:rsidRPr="00292139">
        <w:rPr>
          <w:rFonts w:ascii="Times New Roman" w:hAnsi="Times New Roman"/>
        </w:rPr>
        <w:t>635-648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arr, O.A., Colacino, J.A., Tang, A.L., McHugh, J.B., Bellile, E.L., Bradford, C.R., Prince, M.P., Chepeha, D.B., Rozek, L.S., &amp; Moyer, J.</w:t>
      </w:r>
      <w:r w:rsidR="003832BF" w:rsidRPr="00A60C63">
        <w:rPr>
          <w:rFonts w:ascii="Times New Roman" w:hAnsi="Times New Roman"/>
        </w:rPr>
        <w:t xml:space="preserve">S. (2015). Epigenetic alterations in metastatic cutaneous carcinoma. </w:t>
      </w:r>
      <w:r w:rsidR="003832BF" w:rsidRPr="00B64547">
        <w:rPr>
          <w:rFonts w:ascii="Times New Roman" w:hAnsi="Times New Roman"/>
          <w:i/>
        </w:rPr>
        <w:t xml:space="preserve">Head Neck, 37, </w:t>
      </w:r>
      <w:r w:rsidR="003832BF" w:rsidRPr="00B64547">
        <w:rPr>
          <w:rFonts w:ascii="Times New Roman" w:hAnsi="Times New Roman"/>
        </w:rPr>
        <w:t>994-1001</w:t>
      </w:r>
      <w:r w:rsidR="003832BF" w:rsidRPr="00B64547">
        <w:rPr>
          <w:rFonts w:ascii="Times New Roman" w:hAnsi="Times New Roman"/>
          <w:i/>
        </w:rPr>
        <w:t>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awson, M.</w:t>
      </w:r>
      <w:r w:rsidR="003832BF" w:rsidRPr="00A60C63">
        <w:rPr>
          <w:rFonts w:ascii="Times New Roman" w:hAnsi="Times New Roman"/>
        </w:rPr>
        <w:t xml:space="preserve">A., &amp; Kouzarides, T. (2012). Cancer epigenetics: from mechanism to therapy. </w:t>
      </w:r>
      <w:r w:rsidR="003832BF" w:rsidRPr="00A60C63">
        <w:rPr>
          <w:rFonts w:ascii="Times New Roman" w:hAnsi="Times New Roman"/>
          <w:i/>
        </w:rPr>
        <w:t>Cell, 150</w:t>
      </w:r>
      <w:r w:rsidR="003832BF" w:rsidRPr="00A60C63">
        <w:rPr>
          <w:rFonts w:ascii="Times New Roman" w:hAnsi="Times New Roman"/>
        </w:rPr>
        <w:t>, 12-27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e Oliveira, J.M.P.</w:t>
      </w:r>
      <w:r w:rsidR="003832BF" w:rsidRPr="00A60C63">
        <w:rPr>
          <w:rFonts w:ascii="Times New Roman" w:hAnsi="Times New Roman"/>
        </w:rPr>
        <w:t xml:space="preserve">F., Costa, M., Pedrosa, T., Pinto, P., Remédios, C., Oliveira, H., Pimentel, F., Almeida, L., &amp; Santos, C. (2014). Sulforaphane induces oxidative stress and death by p53-independent mechanism: implication of impaired glutathione recycling. </w:t>
      </w:r>
      <w:r w:rsidR="00B64547">
        <w:rPr>
          <w:rFonts w:ascii="Times New Roman" w:hAnsi="Times New Roman"/>
          <w:i/>
        </w:rPr>
        <w:t>PL</w:t>
      </w:r>
      <w:r w:rsidR="00AE0B22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9</w:t>
      </w:r>
      <w:r w:rsidR="003832BF" w:rsidRPr="00A60C63">
        <w:rPr>
          <w:rFonts w:ascii="Times New Roman" w:hAnsi="Times New Roman"/>
        </w:rPr>
        <w:t>, e9298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el Carmen Martinez-Ballesta, M., &amp; Carvajal, M. (2015). Myrosinase in Brassicaceae: the most important issue for glucosinolate turnover and food quality. </w:t>
      </w:r>
      <w:r w:rsidR="00FF7B33">
        <w:rPr>
          <w:rFonts w:ascii="Times New Roman" w:hAnsi="Times New Roman"/>
          <w:i/>
        </w:rPr>
        <w:t>Phytochem Rev</w:t>
      </w:r>
      <w:r w:rsidRPr="00A60C63">
        <w:rPr>
          <w:rFonts w:ascii="Times New Roman" w:hAnsi="Times New Roman"/>
          <w:i/>
        </w:rPr>
        <w:t>, 14</w:t>
      </w:r>
      <w:r w:rsidRPr="00A60C63">
        <w:rPr>
          <w:rFonts w:ascii="Times New Roman" w:hAnsi="Times New Roman"/>
        </w:rPr>
        <w:t>, 1045-105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Del Prete, A., Allavena, P., Santo</w:t>
      </w:r>
      <w:r w:rsidR="00C40B3E">
        <w:rPr>
          <w:rFonts w:ascii="Times New Roman" w:hAnsi="Times New Roman"/>
        </w:rPr>
        <w:t>ro, G., Fumarulo, R., Corsi, M.</w:t>
      </w:r>
      <w:r w:rsidRPr="00A60C63">
        <w:rPr>
          <w:rFonts w:ascii="Times New Roman" w:hAnsi="Times New Roman"/>
        </w:rPr>
        <w:t xml:space="preserve">M., &amp; Mantovani, A. (2011). Molecular pathways in cancer-related inflammation. </w:t>
      </w:r>
      <w:r w:rsidRPr="00A60C63">
        <w:rPr>
          <w:rFonts w:ascii="Times New Roman" w:hAnsi="Times New Roman"/>
          <w:i/>
        </w:rPr>
        <w:t>Biochem Med (Zagreb), 21</w:t>
      </w:r>
      <w:r w:rsidRPr="00A60C63">
        <w:rPr>
          <w:rFonts w:ascii="Times New Roman" w:hAnsi="Times New Roman"/>
        </w:rPr>
        <w:t>, 264-27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B64547">
        <w:rPr>
          <w:rFonts w:ascii="Times New Roman" w:hAnsi="Times New Roman"/>
        </w:rPr>
        <w:t xml:space="preserve">Devine, C., Srinivasan, B., </w:t>
      </w:r>
      <w:r w:rsidR="00B64547" w:rsidRPr="00B64547">
        <w:rPr>
          <w:rFonts w:ascii="Times New Roman" w:hAnsi="Times New Roman"/>
        </w:rPr>
        <w:t>Sayan, A., &amp; Ilankovan, V. (2018</w:t>
      </w:r>
      <w:r w:rsidRPr="00B64547">
        <w:rPr>
          <w:rFonts w:ascii="Times New Roman" w:hAnsi="Times New Roman"/>
        </w:rPr>
        <w:t xml:space="preserve">). Epidemiology of basal cell carcinoma: a 10-year comparative study. </w:t>
      </w:r>
      <w:r w:rsidR="00FF7B33" w:rsidRPr="00B64547">
        <w:rPr>
          <w:rFonts w:ascii="Times New Roman" w:hAnsi="Times New Roman"/>
          <w:i/>
        </w:rPr>
        <w:t>Br J Oral M</w:t>
      </w:r>
      <w:r w:rsidR="00B64547" w:rsidRPr="00B64547">
        <w:rPr>
          <w:rFonts w:ascii="Times New Roman" w:hAnsi="Times New Roman"/>
          <w:i/>
        </w:rPr>
        <w:t>axillofac</w:t>
      </w:r>
      <w:r w:rsidR="00FF7B33" w:rsidRPr="00B64547">
        <w:rPr>
          <w:rFonts w:ascii="Times New Roman" w:hAnsi="Times New Roman"/>
          <w:i/>
        </w:rPr>
        <w:t xml:space="preserve"> Surg</w:t>
      </w:r>
      <w:r w:rsidR="00B64547" w:rsidRPr="00B64547">
        <w:rPr>
          <w:rFonts w:ascii="Times New Roman" w:hAnsi="Times New Roman"/>
          <w:i/>
        </w:rPr>
        <w:t xml:space="preserve">, 56, </w:t>
      </w:r>
      <w:r w:rsidR="00B64547" w:rsidRPr="00B64547">
        <w:rPr>
          <w:rFonts w:ascii="Times New Roman" w:hAnsi="Times New Roman"/>
        </w:rPr>
        <w:t>101-106</w:t>
      </w:r>
      <w:r w:rsidRPr="00B64547">
        <w:rPr>
          <w:rFonts w:ascii="Times New Roman" w:hAnsi="Times New Roman"/>
        </w:rPr>
        <w:t>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iepgen, T., &amp; Mahler, V. (2002). The epidemiology of skin cancer. </w:t>
      </w:r>
      <w:r w:rsidR="00AE0B22">
        <w:rPr>
          <w:rFonts w:ascii="Times New Roman" w:hAnsi="Times New Roman"/>
          <w:i/>
        </w:rPr>
        <w:t>Br J Dermatol</w:t>
      </w:r>
      <w:r w:rsidRPr="00A60C63">
        <w:rPr>
          <w:rFonts w:ascii="Times New Roman" w:hAnsi="Times New Roman"/>
          <w:i/>
        </w:rPr>
        <w:t>, 146</w:t>
      </w:r>
      <w:r w:rsidRPr="00A60C63">
        <w:rPr>
          <w:rFonts w:ascii="Times New Roman" w:hAnsi="Times New Roman"/>
        </w:rPr>
        <w:t>, 1-6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inkova-Kostova, A.T., Fahey, J.W., Benedict, A.L., Jenkins, S.N., Ye, L., Wehage, S.</w:t>
      </w:r>
      <w:r w:rsidR="003832BF" w:rsidRPr="00A60C63">
        <w:rPr>
          <w:rFonts w:ascii="Times New Roman" w:hAnsi="Times New Roman"/>
        </w:rPr>
        <w:t xml:space="preserve">L., &amp; Talalay, P. (2010). Dietary glucoraphanin-rich broccoli sprout extracts protect against UV radiation-induced skin carcinogenesis in SKH-1 hairless mice. </w:t>
      </w:r>
      <w:r w:rsidR="00B64547">
        <w:rPr>
          <w:rFonts w:ascii="Times New Roman" w:hAnsi="Times New Roman"/>
          <w:i/>
        </w:rPr>
        <w:t>Photochem Photobiol</w:t>
      </w:r>
      <w:r w:rsidR="00AE0B22">
        <w:rPr>
          <w:rFonts w:ascii="Times New Roman" w:hAnsi="Times New Roman"/>
          <w:i/>
        </w:rPr>
        <w:t xml:space="preserve"> S</w:t>
      </w:r>
      <w:r w:rsidR="00B64547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9</w:t>
      </w:r>
      <w:r w:rsidR="003832BF" w:rsidRPr="00A60C63">
        <w:rPr>
          <w:rFonts w:ascii="Times New Roman" w:hAnsi="Times New Roman"/>
        </w:rPr>
        <w:t>, 597-600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inkova-Kostova, A.T., Fahey, J.W., Wade, K.L., Jenkins, S.N., Shapiro, T.A., Fuchs, E.J., Kerns, M.</w:t>
      </w:r>
      <w:r w:rsidR="003832BF" w:rsidRPr="00A60C63">
        <w:rPr>
          <w:rFonts w:ascii="Times New Roman" w:hAnsi="Times New Roman"/>
        </w:rPr>
        <w:t>L., &amp; Talala</w:t>
      </w:r>
      <w:r w:rsidR="00EB7DA9">
        <w:rPr>
          <w:rFonts w:ascii="Times New Roman" w:hAnsi="Times New Roman"/>
        </w:rPr>
        <w:t>y, P. (2007). Induction of the phase 2 response in mouse and human skin by s</w:t>
      </w:r>
      <w:r w:rsidR="003832BF" w:rsidRPr="00A60C63">
        <w:rPr>
          <w:rFonts w:ascii="Times New Roman" w:hAnsi="Times New Roman"/>
        </w:rPr>
        <w:t>ulforaphane-containin</w:t>
      </w:r>
      <w:r w:rsidR="00EB7DA9">
        <w:rPr>
          <w:rFonts w:ascii="Times New Roman" w:hAnsi="Times New Roman"/>
        </w:rPr>
        <w:t>g broccoli sprout e</w:t>
      </w:r>
      <w:r w:rsidR="003832BF" w:rsidRPr="00A60C63">
        <w:rPr>
          <w:rFonts w:ascii="Times New Roman" w:hAnsi="Times New Roman"/>
        </w:rPr>
        <w:t xml:space="preserve">xtracts. </w:t>
      </w:r>
      <w:r w:rsidR="00B64547">
        <w:rPr>
          <w:rFonts w:ascii="Times New Roman" w:hAnsi="Times New Roman"/>
          <w:i/>
        </w:rPr>
        <w:t>Cancer Epidemiol Biomarkers Prev</w:t>
      </w:r>
      <w:r w:rsidR="003832BF" w:rsidRPr="00A60C63">
        <w:rPr>
          <w:rFonts w:ascii="Times New Roman" w:hAnsi="Times New Roman"/>
          <w:i/>
        </w:rPr>
        <w:t>, 16</w:t>
      </w:r>
      <w:r w:rsidR="003832BF" w:rsidRPr="00A60C63">
        <w:rPr>
          <w:rFonts w:ascii="Times New Roman" w:hAnsi="Times New Roman"/>
        </w:rPr>
        <w:t>, 847-851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inkova-Kostova, A.T., Jenkins, S.N., Fahey, J.W., Ye, L., Wehage, S.L., Liby, K.T., Stephenson, K.K., Wade, K.</w:t>
      </w:r>
      <w:r w:rsidR="003832BF" w:rsidRPr="00A60C63">
        <w:rPr>
          <w:rFonts w:ascii="Times New Roman" w:hAnsi="Times New Roman"/>
        </w:rPr>
        <w:t xml:space="preserve">L., &amp; Talalay, P. (2006). Protection against UV-light-induced skin carcinogenesis in SKH-1 high-risk mice by sulforaphane-containing broccoli sprout extracts. </w:t>
      </w:r>
      <w:r w:rsidR="003832BF" w:rsidRPr="00A60C63">
        <w:rPr>
          <w:rFonts w:ascii="Times New Roman" w:hAnsi="Times New Roman"/>
          <w:i/>
        </w:rPr>
        <w:t>Cancer Lett, 240</w:t>
      </w:r>
      <w:r w:rsidR="003832BF" w:rsidRPr="00A60C63">
        <w:rPr>
          <w:rFonts w:ascii="Times New Roman" w:hAnsi="Times New Roman"/>
        </w:rPr>
        <w:t>, 243-252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inkova-Kostova, A.T., &amp; Kostov, R.</w:t>
      </w:r>
      <w:r w:rsidR="003832BF" w:rsidRPr="00A60C63">
        <w:rPr>
          <w:rFonts w:ascii="Times New Roman" w:hAnsi="Times New Roman"/>
        </w:rPr>
        <w:t xml:space="preserve">V. (2012). Glucosinolates and isothiocyanates in health and disease. </w:t>
      </w:r>
      <w:r w:rsidR="00FF7B33">
        <w:rPr>
          <w:rFonts w:ascii="Times New Roman" w:hAnsi="Times New Roman"/>
          <w:i/>
        </w:rPr>
        <w:t>Trends Mol</w:t>
      </w:r>
      <w:r w:rsidR="00AE0B22">
        <w:rPr>
          <w:rFonts w:ascii="Times New Roman" w:hAnsi="Times New Roman"/>
          <w:i/>
        </w:rPr>
        <w:t xml:space="preserve"> M</w:t>
      </w:r>
      <w:r w:rsidR="00FF7B33">
        <w:rPr>
          <w:rFonts w:ascii="Times New Roman" w:hAnsi="Times New Roman"/>
          <w:i/>
        </w:rPr>
        <w:t>ed</w:t>
      </w:r>
      <w:r w:rsidR="003832BF" w:rsidRPr="00A60C63">
        <w:rPr>
          <w:rFonts w:ascii="Times New Roman" w:hAnsi="Times New Roman"/>
          <w:i/>
        </w:rPr>
        <w:t>, 18</w:t>
      </w:r>
      <w:r w:rsidR="003832BF" w:rsidRPr="00A60C63">
        <w:rPr>
          <w:rFonts w:ascii="Times New Roman" w:hAnsi="Times New Roman"/>
        </w:rPr>
        <w:t>, 337-347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o, D., Pai, S., Rizvi, S.A., &amp; D'Souza, M.</w:t>
      </w:r>
      <w:r w:rsidR="003832BF" w:rsidRPr="00A60C63">
        <w:rPr>
          <w:rFonts w:ascii="Times New Roman" w:hAnsi="Times New Roman"/>
        </w:rPr>
        <w:t xml:space="preserve">J. (2010). Development of sulforaphane-encapsulated microspheres for cancer epigenetic therapy. </w:t>
      </w:r>
      <w:r w:rsidR="00431251">
        <w:rPr>
          <w:rFonts w:ascii="Times New Roman" w:hAnsi="Times New Roman"/>
          <w:i/>
        </w:rPr>
        <w:t xml:space="preserve">Int J </w:t>
      </w:r>
      <w:r w:rsidR="00AE0B22">
        <w:rPr>
          <w:rFonts w:ascii="Times New Roman" w:hAnsi="Times New Roman"/>
          <w:i/>
        </w:rPr>
        <w:t>P</w:t>
      </w:r>
      <w:r w:rsidR="00431251">
        <w:rPr>
          <w:rFonts w:ascii="Times New Roman" w:hAnsi="Times New Roman"/>
          <w:i/>
        </w:rPr>
        <w:t>harm</w:t>
      </w:r>
      <w:r w:rsidR="003832BF" w:rsidRPr="00A60C63">
        <w:rPr>
          <w:rFonts w:ascii="Times New Roman" w:hAnsi="Times New Roman"/>
          <w:i/>
        </w:rPr>
        <w:t>, 386</w:t>
      </w:r>
      <w:r w:rsidR="003832BF" w:rsidRPr="00A60C63">
        <w:rPr>
          <w:rFonts w:ascii="Times New Roman" w:hAnsi="Times New Roman"/>
        </w:rPr>
        <w:t>, 114-121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robnica, L</w:t>
      </w:r>
      <w:r w:rsidR="003832BF" w:rsidRPr="00A60C63">
        <w:rPr>
          <w:rFonts w:ascii="Times New Roman" w:hAnsi="Times New Roman"/>
        </w:rPr>
        <w:t xml:space="preserve">., Zemanova, M., Nemec, P., Antoš, K., Kristian, P., Štullerová, A., &amp; Knoppova, V. (1967). Antifungal activity of isothiocyanates and related compounds I. Naturally occurring isothiocyanates and their analogues. </w:t>
      </w:r>
      <w:r w:rsidR="00431251">
        <w:rPr>
          <w:rFonts w:ascii="Times New Roman" w:hAnsi="Times New Roman"/>
          <w:i/>
        </w:rPr>
        <w:t>Appl</w:t>
      </w:r>
      <w:r w:rsidR="003832BF" w:rsidRPr="00A60C63">
        <w:rPr>
          <w:rFonts w:ascii="Times New Roman" w:hAnsi="Times New Roman"/>
          <w:i/>
        </w:rPr>
        <w:t xml:space="preserve"> Microbio</w:t>
      </w:r>
      <w:r w:rsidR="00431251">
        <w:rPr>
          <w:rFonts w:ascii="Times New Roman" w:hAnsi="Times New Roman"/>
          <w:i/>
        </w:rPr>
        <w:t>l</w:t>
      </w:r>
      <w:r w:rsidR="003832BF" w:rsidRPr="00A60C63">
        <w:rPr>
          <w:rFonts w:ascii="Times New Roman" w:hAnsi="Times New Roman"/>
          <w:i/>
        </w:rPr>
        <w:t>, 15</w:t>
      </w:r>
      <w:r w:rsidR="003832BF" w:rsidRPr="00A60C63">
        <w:rPr>
          <w:rFonts w:ascii="Times New Roman" w:hAnsi="Times New Roman"/>
        </w:rPr>
        <w:t>, 701-70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ufour, V., Stahl, M., &amp; Baysse, C. (2015). The antibacterial properties of isothiocyanates. </w:t>
      </w:r>
      <w:r w:rsidRPr="00A60C63">
        <w:rPr>
          <w:rFonts w:ascii="Times New Roman" w:hAnsi="Times New Roman"/>
          <w:i/>
        </w:rPr>
        <w:t>Microbiology, 161</w:t>
      </w:r>
      <w:r w:rsidRPr="00A60C63">
        <w:rPr>
          <w:rFonts w:ascii="Times New Roman" w:hAnsi="Times New Roman"/>
        </w:rPr>
        <w:t>, 229-24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Dziunycz, P., </w:t>
      </w:r>
      <w:r w:rsidR="00C40B3E">
        <w:rPr>
          <w:rFonts w:ascii="Times New Roman" w:hAnsi="Times New Roman"/>
        </w:rPr>
        <w:t>Iotzova-Weiss, G., Eloranta, J.</w:t>
      </w:r>
      <w:r w:rsidRPr="00A60C63">
        <w:rPr>
          <w:rFonts w:ascii="Times New Roman" w:hAnsi="Times New Roman"/>
        </w:rPr>
        <w:t>J., Läuc</w:t>
      </w:r>
      <w:r w:rsidR="00C40B3E">
        <w:rPr>
          <w:rFonts w:ascii="Times New Roman" w:hAnsi="Times New Roman"/>
        </w:rPr>
        <w:t>hli, S., Hafner, J., French, L.</w:t>
      </w:r>
      <w:r w:rsidRPr="00A60C63">
        <w:rPr>
          <w:rFonts w:ascii="Times New Roman" w:hAnsi="Times New Roman"/>
        </w:rPr>
        <w:t>E., &amp; Hofba</w:t>
      </w:r>
      <w:r w:rsidR="00C40B3E">
        <w:rPr>
          <w:rFonts w:ascii="Times New Roman" w:hAnsi="Times New Roman"/>
        </w:rPr>
        <w:t>uer, G.F.</w:t>
      </w:r>
      <w:r w:rsidR="00EB7DA9">
        <w:rPr>
          <w:rFonts w:ascii="Times New Roman" w:hAnsi="Times New Roman"/>
        </w:rPr>
        <w:t>L. (2010). Squamous cell c</w:t>
      </w:r>
      <w:r w:rsidRPr="00A60C63">
        <w:rPr>
          <w:rFonts w:ascii="Times New Roman" w:hAnsi="Times New Roman"/>
        </w:rPr>
        <w:t>arci</w:t>
      </w:r>
      <w:r w:rsidR="00EB7DA9">
        <w:rPr>
          <w:rFonts w:ascii="Times New Roman" w:hAnsi="Times New Roman"/>
        </w:rPr>
        <w:t>noma of the skin shows a distinct microRNA profile modulated by UV r</w:t>
      </w:r>
      <w:r w:rsidRPr="00A60C63">
        <w:rPr>
          <w:rFonts w:ascii="Times New Roman" w:hAnsi="Times New Roman"/>
        </w:rPr>
        <w:t xml:space="preserve">adiation. </w:t>
      </w:r>
      <w:r w:rsidR="00AE0B22">
        <w:rPr>
          <w:rFonts w:ascii="Times New Roman" w:hAnsi="Times New Roman"/>
          <w:i/>
        </w:rPr>
        <w:t>J Invest Dermatol</w:t>
      </w:r>
      <w:r w:rsidRPr="00A60C63">
        <w:rPr>
          <w:rFonts w:ascii="Times New Roman" w:hAnsi="Times New Roman"/>
          <w:i/>
        </w:rPr>
        <w:t>, 130</w:t>
      </w:r>
      <w:r w:rsidRPr="00A60C63">
        <w:rPr>
          <w:rFonts w:ascii="Times New Roman" w:hAnsi="Times New Roman"/>
        </w:rPr>
        <w:t>, 2686-268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Eden, A., Gaudet, F., Waghmare, A., &amp; Ja</w:t>
      </w:r>
      <w:r w:rsidR="00EB7DA9">
        <w:rPr>
          <w:rFonts w:ascii="Times New Roman" w:hAnsi="Times New Roman"/>
        </w:rPr>
        <w:t>enisch, R. (2003). Chromosomal instability and tumors promoted by DNA h</w:t>
      </w:r>
      <w:r w:rsidRPr="00A60C63">
        <w:rPr>
          <w:rFonts w:ascii="Times New Roman" w:hAnsi="Times New Roman"/>
        </w:rPr>
        <w:t xml:space="preserve">ypomethylation. </w:t>
      </w:r>
      <w:r w:rsidR="00AE0B22">
        <w:rPr>
          <w:rFonts w:ascii="Times New Roman" w:hAnsi="Times New Roman"/>
          <w:i/>
        </w:rPr>
        <w:t>S</w:t>
      </w:r>
      <w:r w:rsidRPr="00A60C63">
        <w:rPr>
          <w:rFonts w:ascii="Times New Roman" w:hAnsi="Times New Roman"/>
          <w:i/>
        </w:rPr>
        <w:t>cience, 300</w:t>
      </w:r>
      <w:r w:rsidRPr="00A60C63">
        <w:rPr>
          <w:rFonts w:ascii="Times New Roman" w:hAnsi="Times New Roman"/>
        </w:rPr>
        <w:t>, 455-45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Egger, G., Liang</w:t>
      </w:r>
      <w:r w:rsidR="00C40B3E">
        <w:rPr>
          <w:rFonts w:ascii="Times New Roman" w:hAnsi="Times New Roman"/>
        </w:rPr>
        <w:t>, G., Aparicio, A., &amp; Jones, P.</w:t>
      </w:r>
      <w:r w:rsidRPr="00A60C63">
        <w:rPr>
          <w:rFonts w:ascii="Times New Roman" w:hAnsi="Times New Roman"/>
        </w:rPr>
        <w:t xml:space="preserve">A. (2004). Epigenetics in human disease and prospects for epigenetic therapy. </w:t>
      </w:r>
      <w:r w:rsidRPr="00A60C63">
        <w:rPr>
          <w:rFonts w:ascii="Times New Roman" w:hAnsi="Times New Roman"/>
          <w:i/>
        </w:rPr>
        <w:t>Nature, 429</w:t>
      </w:r>
      <w:r w:rsidRPr="00A60C63">
        <w:rPr>
          <w:rFonts w:ascii="Times New Roman" w:hAnsi="Times New Roman"/>
        </w:rPr>
        <w:t>, 457-46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Emmert, S</w:t>
      </w:r>
      <w:r w:rsidR="00C40B3E">
        <w:rPr>
          <w:rFonts w:ascii="Times New Roman" w:hAnsi="Times New Roman"/>
        </w:rPr>
        <w:t>., Schön, M.P., &amp; Haenssle, H.</w:t>
      </w:r>
      <w:r w:rsidRPr="00A60C63">
        <w:rPr>
          <w:rFonts w:ascii="Times New Roman" w:hAnsi="Times New Roman"/>
        </w:rPr>
        <w:t xml:space="preserve">A. (2014). Molecular biology of basal and squamous cell carcinomas. In  </w:t>
      </w:r>
      <w:r w:rsidRPr="00A60C63">
        <w:rPr>
          <w:rFonts w:ascii="Times New Roman" w:hAnsi="Times New Roman"/>
          <w:i/>
        </w:rPr>
        <w:t>Sunlight, Vitamin D and Skin Cancer</w:t>
      </w:r>
      <w:r w:rsidRPr="00A60C63">
        <w:rPr>
          <w:rFonts w:ascii="Times New Roman" w:hAnsi="Times New Roman"/>
        </w:rPr>
        <w:t xml:space="preserve"> (pp. 234-252): Springer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Erb, P., Ji, J., Kump, E., Mielgo, A., &amp; Wernli, M. (2008). Apoptosis and pathogenesis of melanoma and nonmelanoma skin cancer. </w:t>
      </w:r>
      <w:r w:rsidRPr="00A60C63">
        <w:rPr>
          <w:rFonts w:ascii="Times New Roman" w:hAnsi="Times New Roman"/>
          <w:i/>
        </w:rPr>
        <w:t>Adv Exp Med Biol, 624</w:t>
      </w:r>
      <w:r w:rsidRPr="00A60C63">
        <w:rPr>
          <w:rFonts w:ascii="Times New Roman" w:hAnsi="Times New Roman"/>
        </w:rPr>
        <w:t>, 283-295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Ernst, I.</w:t>
      </w:r>
      <w:r w:rsidR="003832BF" w:rsidRPr="00A60C63">
        <w:rPr>
          <w:rFonts w:ascii="Times New Roman" w:hAnsi="Times New Roman"/>
        </w:rPr>
        <w:t xml:space="preserve">M., Wagner, A. E., Schuemann, C., Storm, N., Höppner, W., Döring, F., Stocker, A., &amp; Rimbach, G. (2011). Allyl-, butyl-and phenylethyl-isothiocyanate activate Nrf2 in cultured fibroblasts. </w:t>
      </w:r>
      <w:r w:rsidR="00FF7B33">
        <w:rPr>
          <w:rFonts w:ascii="Times New Roman" w:hAnsi="Times New Roman"/>
          <w:i/>
        </w:rPr>
        <w:t>Pharmacol Res</w:t>
      </w:r>
      <w:r w:rsidR="003832BF" w:rsidRPr="00A60C63">
        <w:rPr>
          <w:rFonts w:ascii="Times New Roman" w:hAnsi="Times New Roman"/>
          <w:i/>
        </w:rPr>
        <w:t>, 63</w:t>
      </w:r>
      <w:r w:rsidR="003832BF" w:rsidRPr="00A60C63">
        <w:rPr>
          <w:rFonts w:ascii="Times New Roman" w:hAnsi="Times New Roman"/>
        </w:rPr>
        <w:t>, 233-24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acchetti, F., Previdi, S., Ballarini, M., Minucci, </w:t>
      </w:r>
      <w:r w:rsidR="00C40B3E">
        <w:rPr>
          <w:rFonts w:ascii="Times New Roman" w:hAnsi="Times New Roman"/>
        </w:rPr>
        <w:t>S., Perego, P., &amp; Porta, C.A.M.</w:t>
      </w:r>
      <w:r w:rsidRPr="00A60C63">
        <w:rPr>
          <w:rFonts w:ascii="Times New Roman" w:hAnsi="Times New Roman"/>
        </w:rPr>
        <w:t xml:space="preserve">L. (2004). Modulation of pro- and anti-apoptotic factors in human melanoma cells exposed to histone deacetylase inhibitors. </w:t>
      </w:r>
      <w:r w:rsidRPr="00A60C63">
        <w:rPr>
          <w:rFonts w:ascii="Times New Roman" w:hAnsi="Times New Roman"/>
          <w:i/>
        </w:rPr>
        <w:t>Apoptosis, 9</w:t>
      </w:r>
      <w:r w:rsidRPr="00A60C63">
        <w:rPr>
          <w:rFonts w:ascii="Times New Roman" w:hAnsi="Times New Roman"/>
        </w:rPr>
        <w:t>, 573-582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ahey, J. W., Zhang, Y., &amp; Talalay, P. (1997). Broccoli sprouts: an exceptionally rich source of inducers of enzymes that protect against chemical carcinogens. </w:t>
      </w:r>
      <w:r w:rsidR="00C82D1D" w:rsidRPr="00A60C63">
        <w:rPr>
          <w:rFonts w:ascii="Times New Roman" w:hAnsi="Times New Roman"/>
          <w:i/>
        </w:rPr>
        <w:t>Proc Natl Acad Sci U S A</w:t>
      </w:r>
      <w:r w:rsidRPr="00A60C63">
        <w:rPr>
          <w:rFonts w:ascii="Times New Roman" w:hAnsi="Times New Roman"/>
          <w:i/>
        </w:rPr>
        <w:t>, 94</w:t>
      </w:r>
      <w:r w:rsidRPr="00A60C63">
        <w:rPr>
          <w:rFonts w:ascii="Times New Roman" w:hAnsi="Times New Roman"/>
        </w:rPr>
        <w:t>, 10367-10372.</w:t>
      </w:r>
    </w:p>
    <w:p w:rsidR="00723B2F" w:rsidRPr="00A60C63" w:rsidRDefault="00723B2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ahey, J.W., Wehage, S.L., Holtzclaw, W.D., Kensler, T.W., Egner, P.A., Shapiro, T.A., Talaly, P. (2012). Protection of humans by plant glucosinolates: Efficiency of conversion of glucosinolates to isothiocyanates by the gastrointestinal microflora. </w:t>
      </w:r>
      <w:r w:rsidRPr="00723B2F">
        <w:rPr>
          <w:rFonts w:ascii="Times New Roman" w:hAnsi="Times New Roman"/>
          <w:i/>
        </w:rPr>
        <w:t>Cancer Prev Res (Phila), 5(4).</w:t>
      </w:r>
      <w:r>
        <w:rPr>
          <w:rFonts w:ascii="Times New Roman" w:hAnsi="Times New Roman"/>
        </w:rPr>
        <w:t xml:space="preserve"> 603-61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an, T., Jiang, S., Chung, </w:t>
      </w:r>
      <w:r w:rsidR="00C40B3E">
        <w:rPr>
          <w:rFonts w:ascii="Times New Roman" w:hAnsi="Times New Roman"/>
        </w:rPr>
        <w:t>N., Alikhan, A., Ni, C., Lee, C-C.</w:t>
      </w:r>
      <w:r w:rsidRPr="00A60C63">
        <w:rPr>
          <w:rFonts w:ascii="Times New Roman" w:hAnsi="Times New Roman"/>
        </w:rPr>
        <w:t>R.,</w:t>
      </w:r>
      <w:r w:rsidR="00C40B3E">
        <w:rPr>
          <w:rFonts w:ascii="Times New Roman" w:hAnsi="Times New Roman"/>
        </w:rPr>
        <w:t xml:space="preserve"> &amp; Hornyak, T.</w:t>
      </w:r>
      <w:r w:rsidR="00EB7DA9">
        <w:rPr>
          <w:rFonts w:ascii="Times New Roman" w:hAnsi="Times New Roman"/>
        </w:rPr>
        <w:t>J. (2011). EZH2-dependent suppression of a c</w:t>
      </w:r>
      <w:r w:rsidRPr="00A60C63">
        <w:rPr>
          <w:rFonts w:ascii="Times New Roman" w:hAnsi="Times New Roman"/>
        </w:rPr>
        <w:t>ell</w:t>
      </w:r>
      <w:r w:rsidR="00EB7DA9">
        <w:rPr>
          <w:rFonts w:ascii="Times New Roman" w:hAnsi="Times New Roman"/>
        </w:rPr>
        <w:t>ular senescence phenotype in melanoma cells by i</w:t>
      </w:r>
      <w:r w:rsidRPr="00A60C63">
        <w:rPr>
          <w:rFonts w:ascii="Times New Roman" w:hAnsi="Times New Roman"/>
        </w:rPr>
        <w:t>nh</w:t>
      </w:r>
      <w:r w:rsidR="00EB7DA9">
        <w:rPr>
          <w:rFonts w:ascii="Times New Roman" w:hAnsi="Times New Roman"/>
        </w:rPr>
        <w:t>ibition of p21/&lt;em&gt;CDKN1A&lt;/em&gt; e</w:t>
      </w:r>
      <w:r w:rsidRPr="00A60C63">
        <w:rPr>
          <w:rFonts w:ascii="Times New Roman" w:hAnsi="Times New Roman"/>
        </w:rPr>
        <w:t xml:space="preserve">xpression. </w:t>
      </w:r>
      <w:r w:rsidR="00431251">
        <w:rPr>
          <w:rFonts w:ascii="Times New Roman" w:hAnsi="Times New Roman"/>
          <w:i/>
        </w:rPr>
        <w:t>Mol Cancer Res</w:t>
      </w:r>
      <w:r w:rsidRPr="00A60C63">
        <w:rPr>
          <w:rFonts w:ascii="Times New Roman" w:hAnsi="Times New Roman"/>
          <w:i/>
        </w:rPr>
        <w:t>, 9</w:t>
      </w:r>
      <w:r w:rsidRPr="00A60C63">
        <w:rPr>
          <w:rFonts w:ascii="Times New Roman" w:hAnsi="Times New Roman"/>
        </w:rPr>
        <w:t>, 418-429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arazi, T.A., Spitzer, J.</w:t>
      </w:r>
      <w:r w:rsidR="003832BF" w:rsidRPr="00A60C63">
        <w:rPr>
          <w:rFonts w:ascii="Times New Roman" w:hAnsi="Times New Roman"/>
        </w:rPr>
        <w:t xml:space="preserve">I., Morozov, P., &amp; Tuschl, T. (2011). miRNAs in human cancer. </w:t>
      </w:r>
      <w:r w:rsidR="00FF7B33">
        <w:rPr>
          <w:rFonts w:ascii="Times New Roman" w:hAnsi="Times New Roman"/>
          <w:i/>
        </w:rPr>
        <w:t xml:space="preserve">J </w:t>
      </w:r>
      <w:r w:rsidR="00AE0B22">
        <w:rPr>
          <w:rFonts w:ascii="Times New Roman" w:hAnsi="Times New Roman"/>
          <w:i/>
        </w:rPr>
        <w:t>P</w:t>
      </w:r>
      <w:r w:rsidR="00FF7B33">
        <w:rPr>
          <w:rFonts w:ascii="Times New Roman" w:hAnsi="Times New Roman"/>
          <w:i/>
        </w:rPr>
        <w:t>athol</w:t>
      </w:r>
      <w:r w:rsidR="003832BF" w:rsidRPr="00A60C63">
        <w:rPr>
          <w:rFonts w:ascii="Times New Roman" w:hAnsi="Times New Roman"/>
          <w:i/>
        </w:rPr>
        <w:t>, 223</w:t>
      </w:r>
      <w:r w:rsidR="003832BF" w:rsidRPr="00A60C63">
        <w:rPr>
          <w:rFonts w:ascii="Times New Roman" w:hAnsi="Times New Roman"/>
        </w:rPr>
        <w:t>, 102-115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einberg, A.</w:t>
      </w:r>
      <w:r w:rsidR="003832BF" w:rsidRPr="00A60C63">
        <w:rPr>
          <w:rFonts w:ascii="Times New Roman" w:hAnsi="Times New Roman"/>
        </w:rPr>
        <w:t xml:space="preserve">P., &amp; Vogelstein, B. (1983). Hypomethylation distinguishes genes of some human cancers from their normal counterparts. </w:t>
      </w:r>
      <w:r w:rsidR="003832BF" w:rsidRPr="00A60C63">
        <w:rPr>
          <w:rFonts w:ascii="Times New Roman" w:hAnsi="Times New Roman"/>
          <w:i/>
        </w:rPr>
        <w:t>Nature, 301</w:t>
      </w:r>
      <w:r w:rsidR="003832BF" w:rsidRPr="00A60C63">
        <w:rPr>
          <w:rFonts w:ascii="Times New Roman" w:hAnsi="Times New Roman"/>
        </w:rPr>
        <w:t>, 89-92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erguson-Smith, A.C., &amp; Surani, M.</w:t>
      </w:r>
      <w:r w:rsidR="003832BF" w:rsidRPr="00A60C63">
        <w:rPr>
          <w:rFonts w:ascii="Times New Roman" w:hAnsi="Times New Roman"/>
        </w:rPr>
        <w:t xml:space="preserve">A. (2001). Imprinting and the epigenetic asymmetry between parental genomes. </w:t>
      </w:r>
      <w:r w:rsidR="00AE0B22">
        <w:rPr>
          <w:rFonts w:ascii="Times New Roman" w:hAnsi="Times New Roman"/>
          <w:i/>
        </w:rPr>
        <w:t>S</w:t>
      </w:r>
      <w:r w:rsidR="003832BF" w:rsidRPr="00A60C63">
        <w:rPr>
          <w:rFonts w:ascii="Times New Roman" w:hAnsi="Times New Roman"/>
          <w:i/>
        </w:rPr>
        <w:t>cience, 293</w:t>
      </w:r>
      <w:r w:rsidR="003832BF" w:rsidRPr="00A60C63">
        <w:rPr>
          <w:rFonts w:ascii="Times New Roman" w:hAnsi="Times New Roman"/>
        </w:rPr>
        <w:t>, 1086-1089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isher, M.</w:t>
      </w:r>
      <w:r w:rsidR="003832BF" w:rsidRPr="00A60C63">
        <w:rPr>
          <w:rFonts w:ascii="Times New Roman" w:hAnsi="Times New Roman"/>
        </w:rPr>
        <w:t>L., Adhi</w:t>
      </w:r>
      <w:r>
        <w:rPr>
          <w:rFonts w:ascii="Times New Roman" w:hAnsi="Times New Roman"/>
        </w:rPr>
        <w:t>kary, G., Grun, D., Kaetzel, D.M., &amp; Eckert, R.</w:t>
      </w:r>
      <w:r w:rsidR="003832BF" w:rsidRPr="00A60C63">
        <w:rPr>
          <w:rFonts w:ascii="Times New Roman" w:hAnsi="Times New Roman"/>
        </w:rPr>
        <w:t xml:space="preserve">L. (2016). The Ezh2 polycomb group protein drives an aggressive phenotype in melanoma cancer stem cells and is a target of diet derived sulforaphane. </w:t>
      </w:r>
      <w:r w:rsidR="00431251">
        <w:rPr>
          <w:rFonts w:ascii="Times New Roman" w:hAnsi="Times New Roman"/>
          <w:i/>
        </w:rPr>
        <w:t>Mol Carcinog</w:t>
      </w:r>
      <w:r w:rsidR="003832BF" w:rsidRPr="00A60C63">
        <w:rPr>
          <w:rFonts w:ascii="Times New Roman" w:hAnsi="Times New Roman"/>
          <w:i/>
        </w:rPr>
        <w:t>, 55</w:t>
      </w:r>
      <w:r w:rsidR="003832BF" w:rsidRPr="00A60C63">
        <w:rPr>
          <w:rFonts w:ascii="Times New Roman" w:hAnsi="Times New Roman"/>
        </w:rPr>
        <w:t>, 2024-2036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Fitsiou, E., Anestopoulos, I., Chlichlia, K., Galanis, A., K</w:t>
      </w:r>
      <w:r w:rsidR="00C40B3E">
        <w:rPr>
          <w:rFonts w:ascii="Times New Roman" w:hAnsi="Times New Roman"/>
        </w:rPr>
        <w:t>ourkoutas, I., Panayiotidis, M.</w:t>
      </w:r>
      <w:r w:rsidRPr="00A60C63">
        <w:rPr>
          <w:rFonts w:ascii="Times New Roman" w:hAnsi="Times New Roman"/>
        </w:rPr>
        <w:t>I., &amp; Pappa, A. (2016</w:t>
      </w:r>
      <w:r w:rsidR="00B96581">
        <w:rPr>
          <w:rFonts w:ascii="Times New Roman" w:hAnsi="Times New Roman"/>
        </w:rPr>
        <w:t>a</w:t>
      </w:r>
      <w:r w:rsidR="00EB7DA9">
        <w:rPr>
          <w:rFonts w:ascii="Times New Roman" w:hAnsi="Times New Roman"/>
        </w:rPr>
        <w:t>). Antioxidant and antiproliferative properties of the essential o</w:t>
      </w:r>
      <w:r w:rsidRPr="00A60C63">
        <w:rPr>
          <w:rFonts w:ascii="Times New Roman" w:hAnsi="Times New Roman"/>
        </w:rPr>
        <w:t>ils of Satureja thymbra and</w:t>
      </w:r>
      <w:r w:rsidR="00EB7DA9">
        <w:rPr>
          <w:rFonts w:ascii="Times New Roman" w:hAnsi="Times New Roman"/>
        </w:rPr>
        <w:t xml:space="preserve"> Satureja parnassica and their major c</w:t>
      </w:r>
      <w:r w:rsidRPr="00A60C63">
        <w:rPr>
          <w:rFonts w:ascii="Times New Roman" w:hAnsi="Times New Roman"/>
        </w:rPr>
        <w:t xml:space="preserve">onstituents. </w:t>
      </w:r>
      <w:r w:rsidRPr="00A60C63">
        <w:rPr>
          <w:rFonts w:ascii="Times New Roman" w:hAnsi="Times New Roman"/>
          <w:i/>
        </w:rPr>
        <w:t>Anticancer Res, 36</w:t>
      </w:r>
      <w:r w:rsidRPr="00A60C63">
        <w:rPr>
          <w:rFonts w:ascii="Times New Roman" w:hAnsi="Times New Roman"/>
        </w:rPr>
        <w:t>, 5757-5763.</w:t>
      </w:r>
    </w:p>
    <w:p w:rsidR="00B96581" w:rsidRDefault="00B96581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itsiou, E., Mitropoulou, G., Spyridopoulou, K., Tripiti-Kourpeti, A., </w:t>
      </w:r>
      <w:r w:rsidR="00271213">
        <w:rPr>
          <w:rFonts w:ascii="Times New Roman" w:hAnsi="Times New Roman"/>
        </w:rPr>
        <w:t>Vamvakias, M.,</w:t>
      </w:r>
      <w:r w:rsidR="00C40B3E">
        <w:rPr>
          <w:rFonts w:ascii="Times New Roman" w:hAnsi="Times New Roman"/>
        </w:rPr>
        <w:t xml:space="preserve"> Bardouki, H., Panayiotidis, M.</w:t>
      </w:r>
      <w:r w:rsidR="00271213">
        <w:rPr>
          <w:rFonts w:ascii="Times New Roman" w:hAnsi="Times New Roman"/>
        </w:rPr>
        <w:t>I., Galanis, A., Kourkoutas, Y., Chlichlia, A., &amp; Pa</w:t>
      </w:r>
      <w:r w:rsidR="00EB7DA9">
        <w:rPr>
          <w:rFonts w:ascii="Times New Roman" w:hAnsi="Times New Roman"/>
        </w:rPr>
        <w:t>ppa, A. (2016b). Phytochemical profile and e</w:t>
      </w:r>
      <w:r w:rsidR="00271213">
        <w:rPr>
          <w:rFonts w:ascii="Times New Roman" w:hAnsi="Times New Roman"/>
        </w:rPr>
        <w:t>valuati</w:t>
      </w:r>
      <w:r w:rsidR="00EB7DA9">
        <w:rPr>
          <w:rFonts w:ascii="Times New Roman" w:hAnsi="Times New Roman"/>
        </w:rPr>
        <w:t>on of the biological activities of essential oils derived from the Greek aromatic plant s</w:t>
      </w:r>
      <w:r w:rsidR="00271213">
        <w:rPr>
          <w:rFonts w:ascii="Times New Roman" w:hAnsi="Times New Roman"/>
        </w:rPr>
        <w:t xml:space="preserve">pecies Ocinum basilicum, Mentha spicata, Pimpinella anisum and Fortunella margarita. </w:t>
      </w:r>
      <w:r w:rsidR="00431251">
        <w:rPr>
          <w:rFonts w:ascii="Times New Roman" w:hAnsi="Times New Roman"/>
          <w:i/>
        </w:rPr>
        <w:t xml:space="preserve">Molecules, 21, </w:t>
      </w:r>
      <w:r w:rsidR="00431251" w:rsidRPr="00431251">
        <w:rPr>
          <w:rFonts w:ascii="Times New Roman" w:hAnsi="Times New Roman"/>
        </w:rPr>
        <w:t>E1069</w:t>
      </w:r>
      <w:r w:rsidR="00271213" w:rsidRPr="00431251">
        <w:rPr>
          <w:rFonts w:ascii="Times New Roman" w:hAnsi="Times New Roman"/>
        </w:rPr>
        <w:t>.</w:t>
      </w:r>
      <w:r w:rsidR="00271213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 </w:t>
      </w:r>
    </w:p>
    <w:p w:rsidR="00271213" w:rsidRPr="00271213" w:rsidRDefault="00271213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  <w:i/>
        </w:rPr>
      </w:pPr>
      <w:r>
        <w:rPr>
          <w:rFonts w:ascii="Times New Roman" w:hAnsi="Times New Roman"/>
        </w:rPr>
        <w:t>Fitsiou, E., Mitropoulou, G., Spyridopoulou, K., Vamvakias, M., Bardouki, H., Galanis, A., Chlichlia, K., K</w:t>
      </w:r>
      <w:r w:rsidR="00C40B3E">
        <w:rPr>
          <w:rFonts w:ascii="Times New Roman" w:hAnsi="Times New Roman"/>
        </w:rPr>
        <w:t>ourkoutas, Y., Panayiotidis, M.</w:t>
      </w:r>
      <w:r>
        <w:rPr>
          <w:rFonts w:ascii="Times New Roman" w:hAnsi="Times New Roman"/>
        </w:rPr>
        <w:t>I.</w:t>
      </w:r>
      <w:r w:rsidR="00EB7DA9">
        <w:rPr>
          <w:rFonts w:ascii="Times New Roman" w:hAnsi="Times New Roman"/>
        </w:rPr>
        <w:t>, &amp; Pappa, A. (2018). Chemical composition and evaluation of the biological properties of the essential oil of the dietary p</w:t>
      </w:r>
      <w:r>
        <w:rPr>
          <w:rFonts w:ascii="Times New Roman" w:hAnsi="Times New Roman"/>
        </w:rPr>
        <w:t xml:space="preserve">hytochemical Lippia citriodora. </w:t>
      </w:r>
      <w:r w:rsidR="00431251">
        <w:rPr>
          <w:rFonts w:ascii="Times New Roman" w:hAnsi="Times New Roman"/>
          <w:i/>
        </w:rPr>
        <w:t xml:space="preserve">Molecules, 23, </w:t>
      </w:r>
      <w:r w:rsidR="00431251" w:rsidRPr="00431251">
        <w:rPr>
          <w:rFonts w:ascii="Times New Roman" w:hAnsi="Times New Roman"/>
        </w:rPr>
        <w:t>E123</w:t>
      </w:r>
      <w:r w:rsidRPr="00271213">
        <w:rPr>
          <w:rFonts w:ascii="Times New Roman" w:hAnsi="Times New Roman"/>
          <w:i/>
        </w:rPr>
        <w:t>.</w:t>
      </w:r>
    </w:p>
    <w:p w:rsidR="003832BF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raga, M.</w:t>
      </w:r>
      <w:r w:rsidR="003832BF" w:rsidRPr="00A60C63">
        <w:rPr>
          <w:rFonts w:ascii="Times New Roman" w:hAnsi="Times New Roman"/>
        </w:rPr>
        <w:t xml:space="preserve">F., Herranz, M., Espada, J., Ballestar, E., Paz, M. F., Ropero, S., Erkek, E., Bozdogan, O., Peinado, H., &amp; Niveleau, A. (2004). A mouse skin multistage carcinogenesis model reflects the aberrant DNA methylation patterns of human tumors. </w:t>
      </w:r>
      <w:r w:rsidR="00AE0B22">
        <w:rPr>
          <w:rFonts w:ascii="Times New Roman" w:hAnsi="Times New Roman"/>
          <w:i/>
        </w:rPr>
        <w:t>Cancer R</w:t>
      </w:r>
      <w:r w:rsidR="00FF7B33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64</w:t>
      </w:r>
      <w:r w:rsidR="003832BF" w:rsidRPr="00A60C63">
        <w:rPr>
          <w:rFonts w:ascii="Times New Roman" w:hAnsi="Times New Roman"/>
        </w:rPr>
        <w:t>, 5527-5534.</w:t>
      </w:r>
    </w:p>
    <w:p w:rsidR="00126025" w:rsidRPr="00A60C63" w:rsidRDefault="0012602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ranco, R., </w:t>
      </w:r>
      <w:r w:rsidRPr="00126025">
        <w:rPr>
          <w:rFonts w:ascii="Times New Roman" w:hAnsi="Times New Roman"/>
          <w:lang w:val="en-GB"/>
        </w:rPr>
        <w:t>Schoneveld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O,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 xml:space="preserve"> Georgakilas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A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>G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>, Panayiotidis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M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 xml:space="preserve">I. </w:t>
      </w:r>
      <w:r>
        <w:rPr>
          <w:rFonts w:ascii="Times New Roman" w:hAnsi="Times New Roman"/>
          <w:lang w:val="en-GB"/>
        </w:rPr>
        <w:t xml:space="preserve">(2008). </w:t>
      </w:r>
      <w:r w:rsidRPr="00126025">
        <w:rPr>
          <w:rFonts w:ascii="Times New Roman" w:hAnsi="Times New Roman"/>
          <w:lang w:val="en-GB"/>
        </w:rPr>
        <w:t xml:space="preserve">Oxidative Stress, DNA methylation and carcinogenesis. </w:t>
      </w:r>
      <w:r w:rsidRPr="00126025">
        <w:rPr>
          <w:rFonts w:ascii="Times New Roman" w:hAnsi="Times New Roman"/>
          <w:i/>
          <w:iCs/>
          <w:lang w:val="en-GB"/>
        </w:rPr>
        <w:t>Cancer Lett</w:t>
      </w:r>
      <w:r>
        <w:rPr>
          <w:rFonts w:ascii="Times New Roman" w:hAnsi="Times New Roman"/>
          <w:i/>
          <w:iCs/>
          <w:lang w:val="en-GB"/>
        </w:rPr>
        <w:t>,</w:t>
      </w:r>
      <w:r>
        <w:rPr>
          <w:rFonts w:ascii="Times New Roman" w:hAnsi="Times New Roman"/>
          <w:i/>
          <w:lang w:val="en-GB"/>
        </w:rPr>
        <w:t xml:space="preserve"> 266(1), 6-1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reije, A., Molinuevo, R., Ceballos, L., Cagigas, M., Alonso-Lecue, P., Rodriguez, R., Menendez, P., Aberdam, D., De Diego, E., &amp; Gandarillas, A. </w:t>
      </w:r>
      <w:r w:rsidR="00EB7DA9">
        <w:rPr>
          <w:rFonts w:ascii="Times New Roman" w:hAnsi="Times New Roman"/>
        </w:rPr>
        <w:t>(2014). Inactivation of p53 in human keratinocytes leads to squamous differentiation and shedding via replication stress and mitotic s</w:t>
      </w:r>
      <w:r w:rsidRPr="00A60C63">
        <w:rPr>
          <w:rFonts w:ascii="Times New Roman" w:hAnsi="Times New Roman"/>
        </w:rPr>
        <w:t xml:space="preserve">lippage. </w:t>
      </w:r>
      <w:r w:rsidR="00FF7B33">
        <w:rPr>
          <w:rFonts w:ascii="Times New Roman" w:hAnsi="Times New Roman"/>
          <w:i/>
        </w:rPr>
        <w:t>Cell Rep</w:t>
      </w:r>
      <w:r w:rsidRPr="00A60C63">
        <w:rPr>
          <w:rFonts w:ascii="Times New Roman" w:hAnsi="Times New Roman"/>
          <w:i/>
        </w:rPr>
        <w:t>, 9</w:t>
      </w:r>
      <w:r w:rsidRPr="00A60C63">
        <w:rPr>
          <w:rFonts w:ascii="Times New Roman" w:hAnsi="Times New Roman"/>
        </w:rPr>
        <w:t>, 1349-136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Freitas, E., Aires, A</w:t>
      </w:r>
      <w:r w:rsidR="00C40B3E">
        <w:rPr>
          <w:rFonts w:ascii="Times New Roman" w:hAnsi="Times New Roman"/>
        </w:rPr>
        <w:t>., Rosa, E., &amp; Saavedra, M.</w:t>
      </w:r>
      <w:r w:rsidRPr="00A60C63">
        <w:rPr>
          <w:rFonts w:ascii="Times New Roman" w:hAnsi="Times New Roman"/>
        </w:rPr>
        <w:t>J. (2013). Antibacterial activity and synergistic effect between watercress extracts, 2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 xml:space="preserve">phenylethyl isothiocyanate and antibiotics against 11 isolates of Escherichia coli from clinical and animal source. </w:t>
      </w:r>
      <w:r w:rsidR="00431251">
        <w:rPr>
          <w:rFonts w:ascii="Times New Roman" w:hAnsi="Times New Roman"/>
          <w:i/>
        </w:rPr>
        <w:t>Lett Appl</w:t>
      </w:r>
      <w:r w:rsidR="00AE0B22">
        <w:rPr>
          <w:rFonts w:ascii="Times New Roman" w:hAnsi="Times New Roman"/>
          <w:i/>
        </w:rPr>
        <w:t xml:space="preserve"> M</w:t>
      </w:r>
      <w:r w:rsidR="00431251">
        <w:rPr>
          <w:rFonts w:ascii="Times New Roman" w:hAnsi="Times New Roman"/>
          <w:i/>
        </w:rPr>
        <w:t>icrobiol</w:t>
      </w:r>
      <w:r w:rsidRPr="00A60C63">
        <w:rPr>
          <w:rFonts w:ascii="Times New Roman" w:hAnsi="Times New Roman"/>
          <w:i/>
        </w:rPr>
        <w:t>, 57</w:t>
      </w:r>
      <w:r w:rsidRPr="00A60C63">
        <w:rPr>
          <w:rFonts w:ascii="Times New Roman" w:hAnsi="Times New Roman"/>
        </w:rPr>
        <w:t>, 266-27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u, </w:t>
      </w:r>
      <w:r w:rsidR="00C40B3E">
        <w:rPr>
          <w:rFonts w:ascii="Times New Roman" w:hAnsi="Times New Roman"/>
        </w:rPr>
        <w:t>S., Wu, H., Zhang, H., Lian, C.</w:t>
      </w:r>
      <w:r w:rsidRPr="00A60C63">
        <w:rPr>
          <w:rFonts w:ascii="Times New Roman" w:hAnsi="Times New Roman"/>
        </w:rPr>
        <w:t xml:space="preserve">G., &amp; Lu, Q. (2017). DNA methylation/hydroxymethylation in melanoma. </w:t>
      </w:r>
      <w:r w:rsidRPr="00A60C63">
        <w:rPr>
          <w:rFonts w:ascii="Times New Roman" w:hAnsi="Times New Roman"/>
          <w:i/>
        </w:rPr>
        <w:t>Oncotarget, 8</w:t>
      </w:r>
      <w:r w:rsidRPr="00A60C63">
        <w:rPr>
          <w:rFonts w:ascii="Times New Roman" w:hAnsi="Times New Roman"/>
        </w:rPr>
        <w:t>, 78163-78173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uks, F., Hurd, P.</w:t>
      </w:r>
      <w:r w:rsidR="003832BF" w:rsidRPr="00A60C63">
        <w:rPr>
          <w:rFonts w:ascii="Times New Roman" w:hAnsi="Times New Roman"/>
        </w:rPr>
        <w:t xml:space="preserve">J., Deplus, R., &amp; Kouzarides, T. (2003). The DNA methyltransferases associate with HP1 and the SUV39H1 histone methyltransferase. </w:t>
      </w:r>
      <w:r w:rsidR="003832BF" w:rsidRPr="00A60C63">
        <w:rPr>
          <w:rFonts w:ascii="Times New Roman" w:hAnsi="Times New Roman"/>
          <w:i/>
        </w:rPr>
        <w:t>Nucleic</w:t>
      </w:r>
      <w:r w:rsidR="00AE0B22">
        <w:rPr>
          <w:rFonts w:ascii="Times New Roman" w:hAnsi="Times New Roman"/>
          <w:i/>
        </w:rPr>
        <w:t xml:space="preserve"> Acids R</w:t>
      </w:r>
      <w:r w:rsidR="00431251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31</w:t>
      </w:r>
      <w:r w:rsidR="003832BF" w:rsidRPr="00A60C63">
        <w:rPr>
          <w:rFonts w:ascii="Times New Roman" w:hAnsi="Times New Roman"/>
        </w:rPr>
        <w:t>, 2305-231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üllgrabe, J., Kavanagh, E., &amp; Joseph, B. (2011). Histone onco-modifications. </w:t>
      </w:r>
      <w:r w:rsidRPr="00A60C63">
        <w:rPr>
          <w:rFonts w:ascii="Times New Roman" w:hAnsi="Times New Roman"/>
          <w:i/>
        </w:rPr>
        <w:t>Oncogene, 30</w:t>
      </w:r>
      <w:r w:rsidRPr="00A60C63">
        <w:rPr>
          <w:rFonts w:ascii="Times New Roman" w:hAnsi="Times New Roman"/>
        </w:rPr>
        <w:t>, 339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Furuta, J., Nobeyama, Y., Umebayashi, Y., Otsuka, F., Kikuchi, K., &amp; Ushijima, T. (2006). Silencing of Peroxiredoxin 2 and aberrant methylation of 33 CpG islands in putative promoter regions in human malignant melanomas. </w:t>
      </w:r>
      <w:r w:rsidRPr="00A60C63">
        <w:rPr>
          <w:rFonts w:ascii="Times New Roman" w:hAnsi="Times New Roman"/>
          <w:i/>
        </w:rPr>
        <w:t>Cancer Res, 66</w:t>
      </w:r>
      <w:r w:rsidRPr="00A60C63">
        <w:rPr>
          <w:rFonts w:ascii="Times New Roman" w:hAnsi="Times New Roman"/>
        </w:rPr>
        <w:t>, 6080-608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Gao, L.,</w:t>
      </w:r>
      <w:r w:rsidR="00C40B3E">
        <w:rPr>
          <w:rFonts w:ascii="Times New Roman" w:hAnsi="Times New Roman"/>
        </w:rPr>
        <w:t xml:space="preserve"> van den Hurk, K., Moerkerk, P.T.M., Goeman, J.J., Beck, S., Gruis, N.A., van den Oord, J.J., Winnepenninckx, V.</w:t>
      </w:r>
      <w:r w:rsidRPr="00A60C63">
        <w:rPr>
          <w:rFonts w:ascii="Times New Roman" w:hAnsi="Times New Roman"/>
        </w:rPr>
        <w:t xml:space="preserve">J., van Engeland, M., &amp; van </w:t>
      </w:r>
      <w:r w:rsidR="00EB7DA9">
        <w:rPr>
          <w:rFonts w:ascii="Times New Roman" w:hAnsi="Times New Roman"/>
        </w:rPr>
        <w:t>Doorn, R. (2014). Promoter CpG island h</w:t>
      </w:r>
      <w:r w:rsidRPr="00A60C63">
        <w:rPr>
          <w:rFonts w:ascii="Times New Roman" w:hAnsi="Times New Roman"/>
        </w:rPr>
        <w:t>ypermethylation in</w:t>
      </w:r>
      <w:r w:rsidR="00EB7DA9">
        <w:rPr>
          <w:rFonts w:ascii="Times New Roman" w:hAnsi="Times New Roman"/>
        </w:rPr>
        <w:t xml:space="preserve"> dysplastic nevus and melanoma: CLDN11 as an epigenetic biomarker for m</w:t>
      </w:r>
      <w:r w:rsidRPr="00A60C63">
        <w:rPr>
          <w:rFonts w:ascii="Times New Roman" w:hAnsi="Times New Roman"/>
        </w:rPr>
        <w:t xml:space="preserve">alignancy. </w:t>
      </w:r>
      <w:r w:rsidR="00AE0B22">
        <w:rPr>
          <w:rFonts w:ascii="Times New Roman" w:hAnsi="Times New Roman"/>
          <w:i/>
        </w:rPr>
        <w:t>J Invest Dermatol</w:t>
      </w:r>
      <w:r w:rsidRPr="00A60C63">
        <w:rPr>
          <w:rFonts w:ascii="Times New Roman" w:hAnsi="Times New Roman"/>
          <w:i/>
        </w:rPr>
        <w:t>, 134</w:t>
      </w:r>
      <w:r w:rsidRPr="00A60C63">
        <w:rPr>
          <w:rFonts w:ascii="Times New Roman" w:hAnsi="Times New Roman"/>
        </w:rPr>
        <w:t>, 2957-2966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ao, S.S., Chen, X.Y., Zhu, R.Z., Choi, B.M., &amp; Kim, B.</w:t>
      </w:r>
      <w:r w:rsidR="003832BF" w:rsidRPr="00A60C63">
        <w:rPr>
          <w:rFonts w:ascii="Times New Roman" w:hAnsi="Times New Roman"/>
        </w:rPr>
        <w:t>R. (2010). Sulforaphane induces glutathione S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transferase isozymes which detoxify aflatoxin B1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8, 9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 xml:space="preserve">epoxide in AML 12 cells. </w:t>
      </w:r>
      <w:r w:rsidR="00431251">
        <w:rPr>
          <w:rFonts w:ascii="Times New Roman" w:hAnsi="Times New Roman"/>
          <w:i/>
        </w:rPr>
        <w:t>Biof</w:t>
      </w:r>
      <w:r w:rsidR="003832BF" w:rsidRPr="00A60C63">
        <w:rPr>
          <w:rFonts w:ascii="Times New Roman" w:hAnsi="Times New Roman"/>
          <w:i/>
        </w:rPr>
        <w:t>actors, 36</w:t>
      </w:r>
      <w:r w:rsidR="003832BF" w:rsidRPr="00A60C63">
        <w:rPr>
          <w:rFonts w:ascii="Times New Roman" w:hAnsi="Times New Roman"/>
        </w:rPr>
        <w:t>, 289-296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ills, J.</w:t>
      </w:r>
      <w:r w:rsidR="003832BF" w:rsidRPr="00A60C63">
        <w:rPr>
          <w:rFonts w:ascii="Times New Roman" w:hAnsi="Times New Roman"/>
        </w:rPr>
        <w:t>J.,</w:t>
      </w:r>
      <w:r>
        <w:rPr>
          <w:rFonts w:ascii="Times New Roman" w:hAnsi="Times New Roman"/>
        </w:rPr>
        <w:t xml:space="preserve"> Jeffery, E.H., Matusheski, N.V., Moon, R.C., Lantvit, D.D., &amp; Pezzuto, J.</w:t>
      </w:r>
      <w:r w:rsidR="003832BF" w:rsidRPr="00A60C63">
        <w:rPr>
          <w:rFonts w:ascii="Times New Roman" w:hAnsi="Times New Roman"/>
        </w:rPr>
        <w:t xml:space="preserve">M. (2006). Sulforaphane prevents mouse skin tumorigenesis during the stage of promotion. </w:t>
      </w:r>
      <w:r w:rsidR="00AE0B22">
        <w:rPr>
          <w:rFonts w:ascii="Times New Roman" w:hAnsi="Times New Roman"/>
          <w:i/>
        </w:rPr>
        <w:t>Cancer Lett</w:t>
      </w:r>
      <w:r w:rsidR="003832BF" w:rsidRPr="00A60C63">
        <w:rPr>
          <w:rFonts w:ascii="Times New Roman" w:hAnsi="Times New Roman"/>
          <w:i/>
        </w:rPr>
        <w:t>, 236</w:t>
      </w:r>
      <w:r w:rsidR="003832BF" w:rsidRPr="00A60C63">
        <w:rPr>
          <w:rFonts w:ascii="Times New Roman" w:hAnsi="Times New Roman"/>
        </w:rPr>
        <w:t>, 72-7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Gokul, G., &amp; Khosla, S. (2013). DNA Methylation and Cancer. In T. K. Kundu (Ed.), </w:t>
      </w:r>
      <w:r w:rsidRPr="00A60C63">
        <w:rPr>
          <w:rFonts w:ascii="Times New Roman" w:hAnsi="Times New Roman"/>
          <w:i/>
        </w:rPr>
        <w:t>Epigenetics: Development and Disease</w:t>
      </w:r>
      <w:r w:rsidRPr="00A60C63">
        <w:rPr>
          <w:rFonts w:ascii="Times New Roman" w:hAnsi="Times New Roman"/>
        </w:rPr>
        <w:t xml:space="preserve"> (pp. 597-625). Dordrecht: Springer Netherlands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olbabapour, S., Abdulla, M.</w:t>
      </w:r>
      <w:r w:rsidR="003832BF" w:rsidRPr="00A60C63">
        <w:rPr>
          <w:rFonts w:ascii="Times New Roman" w:hAnsi="Times New Roman"/>
        </w:rPr>
        <w:t xml:space="preserve">A., &amp; Hajrezaei, M. (2011). A concise review on epigenetic regulation: insight into molecular mechanisms. </w:t>
      </w:r>
      <w:r w:rsidR="00AE0B22">
        <w:rPr>
          <w:rFonts w:ascii="Times New Roman" w:hAnsi="Times New Roman"/>
          <w:i/>
        </w:rPr>
        <w:t>Int J Mol Sci</w:t>
      </w:r>
      <w:r w:rsidR="003832BF" w:rsidRPr="00A60C63">
        <w:rPr>
          <w:rFonts w:ascii="Times New Roman" w:hAnsi="Times New Roman"/>
          <w:i/>
        </w:rPr>
        <w:t>, 12</w:t>
      </w:r>
      <w:r w:rsidR="003832BF" w:rsidRPr="00A60C63">
        <w:rPr>
          <w:rFonts w:ascii="Times New Roman" w:hAnsi="Times New Roman"/>
        </w:rPr>
        <w:t>, 8661-869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Goldberg, M., Rummelt, C., Laerm</w:t>
      </w:r>
      <w:r w:rsidR="00C40B3E">
        <w:rPr>
          <w:rFonts w:ascii="Times New Roman" w:hAnsi="Times New Roman"/>
        </w:rPr>
        <w:t>, A., Helmbold, P., Holbach, L.M., &amp; Ballhausen, W.</w:t>
      </w:r>
      <w:r w:rsidRPr="00A60C63">
        <w:rPr>
          <w:rFonts w:ascii="Times New Roman" w:hAnsi="Times New Roman"/>
        </w:rPr>
        <w:t xml:space="preserve">G. (2006). Epigenetic silencing contributes to frequent loss of the fragile histidine triad tumour suppressor in basal cell carcinomas. </w:t>
      </w:r>
      <w:r w:rsidR="00AE0B22">
        <w:rPr>
          <w:rFonts w:ascii="Times New Roman" w:hAnsi="Times New Roman"/>
          <w:i/>
        </w:rPr>
        <w:t>Br J Dermatol</w:t>
      </w:r>
      <w:r w:rsidRPr="00A60C63">
        <w:rPr>
          <w:rFonts w:ascii="Times New Roman" w:hAnsi="Times New Roman"/>
          <w:i/>
        </w:rPr>
        <w:t>, 155</w:t>
      </w:r>
      <w:r w:rsidRPr="00A60C63">
        <w:rPr>
          <w:rFonts w:ascii="Times New Roman" w:hAnsi="Times New Roman"/>
        </w:rPr>
        <w:t>, 1154-115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Gord</w:t>
      </w:r>
      <w:r w:rsidR="00EB7DA9">
        <w:rPr>
          <w:rFonts w:ascii="Times New Roman" w:hAnsi="Times New Roman"/>
        </w:rPr>
        <w:t>on, R. (2013). Skin Cancer: An overview of epidemiology and risk f</w:t>
      </w:r>
      <w:r w:rsidRPr="00A60C63">
        <w:rPr>
          <w:rFonts w:ascii="Times New Roman" w:hAnsi="Times New Roman"/>
        </w:rPr>
        <w:t xml:space="preserve">actors. </w:t>
      </w:r>
      <w:r w:rsidR="00FF7B33">
        <w:rPr>
          <w:rFonts w:ascii="Times New Roman" w:hAnsi="Times New Roman"/>
          <w:i/>
        </w:rPr>
        <w:t>Sem</w:t>
      </w:r>
      <w:r w:rsidR="003A17F9">
        <w:rPr>
          <w:rFonts w:ascii="Times New Roman" w:hAnsi="Times New Roman"/>
          <w:i/>
        </w:rPr>
        <w:t>in</w:t>
      </w:r>
      <w:r w:rsidR="00FF7B33">
        <w:rPr>
          <w:rFonts w:ascii="Times New Roman" w:hAnsi="Times New Roman"/>
          <w:i/>
        </w:rPr>
        <w:t xml:space="preserve"> Oncol Nurs</w:t>
      </w:r>
      <w:r w:rsidRPr="00A60C63">
        <w:rPr>
          <w:rFonts w:ascii="Times New Roman" w:hAnsi="Times New Roman"/>
          <w:i/>
        </w:rPr>
        <w:t>, 29</w:t>
      </w:r>
      <w:r w:rsidRPr="00A60C63">
        <w:rPr>
          <w:rFonts w:ascii="Times New Roman" w:hAnsi="Times New Roman"/>
        </w:rPr>
        <w:t>, 160-16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Goto, N., Bazar, G., Kovacs, Z., Kunisada, M., Morita, H., Kizaki, S., Sugiyama, H., Tsenkova, R., &amp; Nishigori, C. (2015). Detection of UV-induced cyclobutane pyrimidine dimers by near-infrared spectroscopy and aquaphotomics. </w:t>
      </w:r>
      <w:r w:rsidRPr="00A60C63">
        <w:rPr>
          <w:rFonts w:ascii="Times New Roman" w:hAnsi="Times New Roman"/>
          <w:i/>
        </w:rPr>
        <w:t>Sci Rep, 5</w:t>
      </w:r>
      <w:r w:rsidRPr="00A60C63">
        <w:rPr>
          <w:rFonts w:ascii="Times New Roman" w:hAnsi="Times New Roman"/>
        </w:rPr>
        <w:t>, 11808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reaney, A.J., Maier, N.</w:t>
      </w:r>
      <w:r w:rsidR="003832BF" w:rsidRPr="00A60C63">
        <w:rPr>
          <w:rFonts w:ascii="Times New Roman" w:hAnsi="Times New Roman"/>
        </w:rPr>
        <w:t>K., L</w:t>
      </w:r>
      <w:r>
        <w:rPr>
          <w:rFonts w:ascii="Times New Roman" w:hAnsi="Times New Roman"/>
        </w:rPr>
        <w:t>eppla, S.</w:t>
      </w:r>
      <w:r w:rsidR="003832BF" w:rsidRPr="00A60C63">
        <w:rPr>
          <w:rFonts w:ascii="Times New Roman" w:hAnsi="Times New Roman"/>
        </w:rPr>
        <w:t xml:space="preserve">H., &amp; Moayeri, M. (2016). Sulforaphane inhibits multiple inflammasomes through an Nrf2-independent mechanism. </w:t>
      </w:r>
      <w:r w:rsidR="003832BF" w:rsidRPr="00A60C63">
        <w:rPr>
          <w:rFonts w:ascii="Times New Roman" w:hAnsi="Times New Roman"/>
          <w:i/>
        </w:rPr>
        <w:t>J Leukoc Biol, 99</w:t>
      </w:r>
      <w:r w:rsidR="003832BF" w:rsidRPr="00A60C63">
        <w:rPr>
          <w:rFonts w:ascii="Times New Roman" w:hAnsi="Times New Roman"/>
        </w:rPr>
        <w:t>, 189-199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reenberg, E.S., Chong, K.K., Huynh, K.T., Tanaka, R., &amp; Hoon, D.</w:t>
      </w:r>
      <w:r w:rsidR="003832BF" w:rsidRPr="00A60C63">
        <w:rPr>
          <w:rFonts w:ascii="Times New Roman" w:hAnsi="Times New Roman"/>
        </w:rPr>
        <w:t xml:space="preserve">S. (2014). Epigenetic biomarkers in skin cancer. </w:t>
      </w:r>
      <w:r w:rsidR="003832BF" w:rsidRPr="00A60C63">
        <w:rPr>
          <w:rFonts w:ascii="Times New Roman" w:hAnsi="Times New Roman"/>
          <w:i/>
        </w:rPr>
        <w:t>Cancer Lett, 342</w:t>
      </w:r>
      <w:r w:rsidR="003832BF" w:rsidRPr="00A60C63">
        <w:rPr>
          <w:rFonts w:ascii="Times New Roman" w:hAnsi="Times New Roman"/>
        </w:rPr>
        <w:t>, 170-17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Greger, V., Passarge, E., Hopping, W., Messmer, E., &amp; Horsthemke, B. (1989). Epigenetic changes may contribute to the formation and spontaneous regression of retinoblastoma. </w:t>
      </w:r>
      <w:r w:rsidRPr="00A60C63">
        <w:rPr>
          <w:rFonts w:ascii="Times New Roman" w:hAnsi="Times New Roman"/>
          <w:i/>
        </w:rPr>
        <w:t>Hum Genet, 83</w:t>
      </w:r>
      <w:r w:rsidRPr="00A60C63">
        <w:rPr>
          <w:rFonts w:ascii="Times New Roman" w:hAnsi="Times New Roman"/>
        </w:rPr>
        <w:t>, 155-15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Greinert, R. (2009). Skin cancer: new markers for better prevention. </w:t>
      </w:r>
      <w:r w:rsidRPr="00A60C63">
        <w:rPr>
          <w:rFonts w:ascii="Times New Roman" w:hAnsi="Times New Roman"/>
          <w:i/>
        </w:rPr>
        <w:t>Pathobiology, 76</w:t>
      </w:r>
      <w:r w:rsidRPr="00A60C63">
        <w:rPr>
          <w:rFonts w:ascii="Times New Roman" w:hAnsi="Times New Roman"/>
        </w:rPr>
        <w:t>, 64-81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rignol, V., Fairchild, E.T., Zimmerer, J.M., Lesinski, G.B., Walker, M.J., Magro, C.M., Kacher, J.E., Karpa, V.</w:t>
      </w:r>
      <w:r w:rsidR="003832BF" w:rsidRPr="00A60C63">
        <w:rPr>
          <w:rFonts w:ascii="Times New Roman" w:hAnsi="Times New Roman"/>
        </w:rPr>
        <w:t>I., Clark, J., Nuovo, G., Lehm</w:t>
      </w:r>
      <w:r>
        <w:rPr>
          <w:rFonts w:ascii="Times New Roman" w:hAnsi="Times New Roman"/>
        </w:rPr>
        <w:t>an, A., Volinia, S., Agnese, D.</w:t>
      </w:r>
      <w:r w:rsidR="003832BF" w:rsidRPr="00A60C63">
        <w:rPr>
          <w:rFonts w:ascii="Times New Roman" w:hAnsi="Times New Roman"/>
        </w:rPr>
        <w:t>M.</w:t>
      </w:r>
      <w:r>
        <w:rPr>
          <w:rFonts w:ascii="Times New Roman" w:hAnsi="Times New Roman"/>
        </w:rPr>
        <w:t>, Croce, C.M., &amp; Carson, W.</w:t>
      </w:r>
      <w:r w:rsidR="003832BF" w:rsidRPr="00A60C63">
        <w:rPr>
          <w:rFonts w:ascii="Times New Roman" w:hAnsi="Times New Roman"/>
        </w:rPr>
        <w:t xml:space="preserve">E., 3rd. (2011). miR-21 and miR-155 are associated with mitotic activity and lesion depth of borderline melanocytic lesions. </w:t>
      </w:r>
      <w:r w:rsidR="003832BF" w:rsidRPr="00A60C63">
        <w:rPr>
          <w:rFonts w:ascii="Times New Roman" w:hAnsi="Times New Roman"/>
          <w:i/>
        </w:rPr>
        <w:t>Br J Cancer, 105</w:t>
      </w:r>
      <w:r w:rsidR="003832BF" w:rsidRPr="00A60C63">
        <w:rPr>
          <w:rFonts w:ascii="Times New Roman" w:hAnsi="Times New Roman"/>
        </w:rPr>
        <w:t>, 1023-1029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Grubb, C.</w:t>
      </w:r>
      <w:r w:rsidR="003832BF" w:rsidRPr="00A60C63">
        <w:rPr>
          <w:rFonts w:ascii="Times New Roman" w:hAnsi="Times New Roman"/>
        </w:rPr>
        <w:t xml:space="preserve">D., &amp; Abel, S. (2006). Glucosinolate metabolism and its control. </w:t>
      </w:r>
      <w:r w:rsidR="003A17F9">
        <w:rPr>
          <w:rFonts w:ascii="Times New Roman" w:hAnsi="Times New Roman"/>
          <w:i/>
        </w:rPr>
        <w:t xml:space="preserve">Trends </w:t>
      </w:r>
      <w:r w:rsidR="00AE0B22">
        <w:rPr>
          <w:rFonts w:ascii="Times New Roman" w:hAnsi="Times New Roman"/>
          <w:i/>
        </w:rPr>
        <w:t>Plant S</w:t>
      </w:r>
      <w:r w:rsidR="003A17F9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11</w:t>
      </w:r>
      <w:r w:rsidR="003832BF" w:rsidRPr="00A60C63">
        <w:rPr>
          <w:rFonts w:ascii="Times New Roman" w:hAnsi="Times New Roman"/>
        </w:rPr>
        <w:t>, 89-10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Guan, X., Sagara, J., Yokoyama, T., Koganehira, Y., Oguchi, M., Saida, T., &amp; Taniguchi, S. (2003). ASC/TMS1, a caspase-1 activating adaptor, is downregulated by aberrant methylation in human melanoma. </w:t>
      </w:r>
      <w:r w:rsidRPr="00A60C63">
        <w:rPr>
          <w:rFonts w:ascii="Times New Roman" w:hAnsi="Times New Roman"/>
          <w:i/>
        </w:rPr>
        <w:t>Int J Cancer, 107</w:t>
      </w:r>
      <w:r w:rsidRPr="00A60C63">
        <w:rPr>
          <w:rFonts w:ascii="Times New Roman" w:hAnsi="Times New Roman"/>
        </w:rPr>
        <w:t>, 202-20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Gupta, P., Adkins, C.</w:t>
      </w:r>
      <w:r w:rsidR="00C40B3E">
        <w:rPr>
          <w:rFonts w:ascii="Times New Roman" w:hAnsi="Times New Roman"/>
        </w:rPr>
        <w:t>, Lockman, P., &amp; Srivastava, S.</w:t>
      </w:r>
      <w:r w:rsidRPr="00A60C63">
        <w:rPr>
          <w:rFonts w:ascii="Times New Roman" w:hAnsi="Times New Roman"/>
        </w:rPr>
        <w:t xml:space="preserve">K. (2013). Metastasis of breast tumor cells to brain is suppressed by phenethyl isothiocyanate in a novel in vivo metastasis model. </w:t>
      </w:r>
      <w:r w:rsidR="003A17F9">
        <w:rPr>
          <w:rFonts w:ascii="Times New Roman" w:hAnsi="Times New Roman"/>
          <w:i/>
        </w:rPr>
        <w:t>PL</w:t>
      </w:r>
      <w:r w:rsidR="00AE0B22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8</w:t>
      </w:r>
      <w:r w:rsidRPr="00A60C63">
        <w:rPr>
          <w:rFonts w:ascii="Times New Roman" w:hAnsi="Times New Roman"/>
        </w:rPr>
        <w:t>, e67278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aflidadottir, B.</w:t>
      </w:r>
      <w:r w:rsidR="003832BF" w:rsidRPr="00A60C63">
        <w:rPr>
          <w:rFonts w:ascii="Times New Roman" w:hAnsi="Times New Roman"/>
        </w:rPr>
        <w:t xml:space="preserve">S., Bergsteinsdottir, K., Praetorius, C., &amp; Steingrimsson, E. (2010). miR-148 regulates Mitf in melanoma cells. </w:t>
      </w:r>
      <w:r w:rsidR="003A17F9">
        <w:rPr>
          <w:rFonts w:ascii="Times New Roman" w:hAnsi="Times New Roman"/>
          <w:i/>
        </w:rPr>
        <w:t>PL</w:t>
      </w:r>
      <w:r w:rsidR="00AE0B22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5</w:t>
      </w:r>
      <w:r w:rsidR="003832BF" w:rsidRPr="00A60C63">
        <w:rPr>
          <w:rFonts w:ascii="Times New Roman" w:hAnsi="Times New Roman"/>
        </w:rPr>
        <w:t>, e11574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allberg, A.R., Vorrink, S.U., Hudachek, D.</w:t>
      </w:r>
      <w:r w:rsidR="003832BF" w:rsidRPr="00A60C63">
        <w:rPr>
          <w:rFonts w:ascii="Times New Roman" w:hAnsi="Times New Roman"/>
        </w:rPr>
        <w:t>R.,</w:t>
      </w:r>
      <w:r>
        <w:rPr>
          <w:rFonts w:ascii="Times New Roman" w:hAnsi="Times New Roman"/>
        </w:rPr>
        <w:t xml:space="preserve"> Cramer-Morales, K., Milhem, M.M., Cornell, R.A., &amp; Domann, F.</w:t>
      </w:r>
      <w:r w:rsidR="003832BF" w:rsidRPr="00A60C63">
        <w:rPr>
          <w:rFonts w:ascii="Times New Roman" w:hAnsi="Times New Roman"/>
        </w:rPr>
        <w:t xml:space="preserve">E. (2014). Aberrant CpG methylation of the TFAP2A gene constitutes a mechanism for loss of TFAP2A expression in human metastatic melanoma. </w:t>
      </w:r>
      <w:r w:rsidR="003832BF" w:rsidRPr="00A60C63">
        <w:rPr>
          <w:rFonts w:ascii="Times New Roman" w:hAnsi="Times New Roman"/>
          <w:i/>
        </w:rPr>
        <w:t>Epigenetics, 9</w:t>
      </w:r>
      <w:r w:rsidR="003832BF" w:rsidRPr="00A60C63">
        <w:rPr>
          <w:rFonts w:ascii="Times New Roman" w:hAnsi="Times New Roman"/>
        </w:rPr>
        <w:t>, 1641-1647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alliday, G.</w:t>
      </w:r>
      <w:r w:rsidR="003832BF" w:rsidRPr="00A60C63">
        <w:rPr>
          <w:rFonts w:ascii="Times New Roman" w:hAnsi="Times New Roman"/>
        </w:rPr>
        <w:t xml:space="preserve">M. (2005). Inflammation, gene mutation and photoimmunosuppression in response to UVR-induced oxidative damage contributes to photocarcinogenesis. </w:t>
      </w:r>
      <w:r w:rsidR="00FF7B33">
        <w:rPr>
          <w:rFonts w:ascii="Times New Roman" w:hAnsi="Times New Roman"/>
          <w:i/>
        </w:rPr>
        <w:t xml:space="preserve">Mut </w:t>
      </w:r>
      <w:r w:rsidR="003832BF" w:rsidRPr="00A60C63">
        <w:rPr>
          <w:rFonts w:ascii="Times New Roman" w:hAnsi="Times New Roman"/>
          <w:i/>
        </w:rPr>
        <w:t>Res, 571</w:t>
      </w:r>
      <w:r w:rsidR="003832BF" w:rsidRPr="00A60C63">
        <w:rPr>
          <w:rFonts w:ascii="Times New Roman" w:hAnsi="Times New Roman"/>
        </w:rPr>
        <w:t>, 107-120.</w:t>
      </w:r>
    </w:p>
    <w:p w:rsidR="003832BF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amsa, T.</w:t>
      </w:r>
      <w:r w:rsidR="003832BF" w:rsidRPr="00A60C63">
        <w:rPr>
          <w:rFonts w:ascii="Times New Roman" w:hAnsi="Times New Roman"/>
        </w:rPr>
        <w:t xml:space="preserve">P., Thejass, P., &amp; Kuttan, G. (2011). Induction of apoptosis by sulforaphane in highly metastatic B16F-10 melanoma cells. </w:t>
      </w:r>
      <w:r w:rsidR="003832BF" w:rsidRPr="00A60C63">
        <w:rPr>
          <w:rFonts w:ascii="Times New Roman" w:hAnsi="Times New Roman"/>
          <w:i/>
        </w:rPr>
        <w:t>Drug Chem Toxicol, 34</w:t>
      </w:r>
      <w:r w:rsidR="003832BF" w:rsidRPr="00A60C63">
        <w:rPr>
          <w:rFonts w:ascii="Times New Roman" w:hAnsi="Times New Roman"/>
        </w:rPr>
        <w:t>, 332-340.</w:t>
      </w:r>
    </w:p>
    <w:p w:rsidR="00F87A65" w:rsidRPr="00A60C63" w:rsidRDefault="00F87A6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Hanschen, F.S., Klopsch, R., Oliviero, T., Schreiner, M., Verkerk, R., Dekker, M. (2017). Optimizing isothiocyanate formation during enzymatic glucosinolate breakdown for adjusting pH value, temperature and dilution in Brassica vegetables and Arabidopsis thaliana. </w:t>
      </w:r>
      <w:r w:rsidRPr="00F87A65">
        <w:rPr>
          <w:rFonts w:ascii="Times New Roman" w:hAnsi="Times New Roman"/>
          <w:i/>
        </w:rPr>
        <w:t>Sci Rep, 7,</w:t>
      </w:r>
      <w:r>
        <w:rPr>
          <w:rFonts w:ascii="Times New Roman" w:hAnsi="Times New Roman"/>
        </w:rPr>
        <w:t xml:space="preserve"> 40807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assler, M.</w:t>
      </w:r>
      <w:r w:rsidR="003832BF" w:rsidRPr="00A60C63">
        <w:rPr>
          <w:rFonts w:ascii="Times New Roman" w:hAnsi="Times New Roman"/>
        </w:rPr>
        <w:t xml:space="preserve">R., &amp; Egger, G. (2012). </w:t>
      </w:r>
      <w:r w:rsidR="00EB7DA9">
        <w:rPr>
          <w:rFonts w:ascii="Times New Roman" w:hAnsi="Times New Roman"/>
        </w:rPr>
        <w:t>Epigenomics of cancer-</w:t>
      </w:r>
      <w:r w:rsidR="003832BF" w:rsidRPr="00A60C63">
        <w:rPr>
          <w:rFonts w:ascii="Times New Roman" w:hAnsi="Times New Roman"/>
        </w:rPr>
        <w:t xml:space="preserve">emerging new concepts. </w:t>
      </w:r>
      <w:r w:rsidR="003832BF" w:rsidRPr="00A60C63">
        <w:rPr>
          <w:rFonts w:ascii="Times New Roman" w:hAnsi="Times New Roman"/>
          <w:i/>
        </w:rPr>
        <w:t>Biochimie, 94</w:t>
      </w:r>
      <w:r w:rsidR="003832BF" w:rsidRPr="00A60C63">
        <w:rPr>
          <w:rFonts w:ascii="Times New Roman" w:hAnsi="Times New Roman"/>
        </w:rPr>
        <w:t>, 2219-223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Heffelfinger, C., Ouyan</w:t>
      </w:r>
      <w:r w:rsidR="00C40B3E">
        <w:rPr>
          <w:rFonts w:ascii="Times New Roman" w:hAnsi="Times New Roman"/>
        </w:rPr>
        <w:t>g, Z., Engberg, A., Leffell, D.J., Hanlon, A.M., Gordon, P.</w:t>
      </w:r>
      <w:r w:rsidRPr="00A60C63">
        <w:rPr>
          <w:rFonts w:ascii="Times New Roman" w:hAnsi="Times New Roman"/>
        </w:rPr>
        <w:t xml:space="preserve">B., </w:t>
      </w:r>
      <w:r w:rsidR="00C40B3E">
        <w:rPr>
          <w:rFonts w:ascii="Times New Roman" w:hAnsi="Times New Roman"/>
        </w:rPr>
        <w:t>Zheng, W., Zhao, H., Snyder, M.P., &amp; Bale, A.</w:t>
      </w:r>
      <w:r w:rsidRPr="00A60C63">
        <w:rPr>
          <w:rFonts w:ascii="Times New Roman" w:hAnsi="Times New Roman"/>
        </w:rPr>
        <w:t xml:space="preserve">E. (2012). Correlation of global microRNA expression with basal cell carcinoma subtype. </w:t>
      </w:r>
      <w:r w:rsidR="003A17F9">
        <w:rPr>
          <w:rFonts w:ascii="Times New Roman" w:hAnsi="Times New Roman"/>
          <w:i/>
        </w:rPr>
        <w:t>G3 (Bethesda)</w:t>
      </w:r>
      <w:r w:rsidRPr="00A60C63">
        <w:rPr>
          <w:rFonts w:ascii="Times New Roman" w:hAnsi="Times New Roman"/>
          <w:i/>
        </w:rPr>
        <w:t>, 2</w:t>
      </w:r>
      <w:r w:rsidRPr="00A60C63">
        <w:rPr>
          <w:rFonts w:ascii="Times New Roman" w:hAnsi="Times New Roman"/>
        </w:rPr>
        <w:t>, 279-28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Hemberger, M. (2007). Epigenetic landscape required for placental development. </w:t>
      </w:r>
      <w:r w:rsidR="003A17F9">
        <w:rPr>
          <w:rFonts w:ascii="Times New Roman" w:hAnsi="Times New Roman"/>
          <w:i/>
        </w:rPr>
        <w:t>Cell</w:t>
      </w:r>
      <w:r w:rsidRPr="00A60C63">
        <w:rPr>
          <w:rFonts w:ascii="Times New Roman" w:hAnsi="Times New Roman"/>
          <w:i/>
        </w:rPr>
        <w:t xml:space="preserve"> </w:t>
      </w:r>
      <w:r w:rsidR="003A17F9">
        <w:rPr>
          <w:rFonts w:ascii="Times New Roman" w:hAnsi="Times New Roman"/>
          <w:i/>
        </w:rPr>
        <w:t>Mol Life Sci</w:t>
      </w:r>
      <w:r w:rsidRPr="00A60C63">
        <w:rPr>
          <w:rFonts w:ascii="Times New Roman" w:hAnsi="Times New Roman"/>
          <w:i/>
        </w:rPr>
        <w:t>, 64</w:t>
      </w:r>
      <w:r w:rsidRPr="00A60C63">
        <w:rPr>
          <w:rFonts w:ascii="Times New Roman" w:hAnsi="Times New Roman"/>
        </w:rPr>
        <w:t>, 2422-2436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igdon, J.V., Delage, B., Williams, D.E., &amp; Dashwood, R.</w:t>
      </w:r>
      <w:r w:rsidR="003832BF" w:rsidRPr="00A60C63">
        <w:rPr>
          <w:rFonts w:ascii="Times New Roman" w:hAnsi="Times New Roman"/>
        </w:rPr>
        <w:t xml:space="preserve">H. (2007). Cruciferous vegetables and human cancer risk: epidemiologic evidence and mechanistic basis. </w:t>
      </w:r>
      <w:r w:rsidR="00FF7B33">
        <w:rPr>
          <w:rFonts w:ascii="Times New Roman" w:hAnsi="Times New Roman"/>
          <w:i/>
        </w:rPr>
        <w:t>Pharmacol Res</w:t>
      </w:r>
      <w:r w:rsidR="003832BF" w:rsidRPr="00A60C63">
        <w:rPr>
          <w:rFonts w:ascii="Times New Roman" w:hAnsi="Times New Roman"/>
          <w:i/>
        </w:rPr>
        <w:t>, 55</w:t>
      </w:r>
      <w:r w:rsidR="003832BF" w:rsidRPr="00A60C63">
        <w:rPr>
          <w:rFonts w:ascii="Times New Roman" w:hAnsi="Times New Roman"/>
        </w:rPr>
        <w:t>, 224-236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ocker, T.L., Singh, M.</w:t>
      </w:r>
      <w:r w:rsidR="003832BF" w:rsidRPr="00A60C63">
        <w:rPr>
          <w:rFonts w:ascii="Times New Roman" w:hAnsi="Times New Roman"/>
        </w:rPr>
        <w:t>K</w:t>
      </w:r>
      <w:r w:rsidR="00EB7DA9">
        <w:rPr>
          <w:rFonts w:ascii="Times New Roman" w:hAnsi="Times New Roman"/>
        </w:rPr>
        <w:t>., &amp; Tsao, H. (2008). Melanoma genetics and therapeutic a</w:t>
      </w:r>
      <w:r w:rsidR="003832BF" w:rsidRPr="00A60C63">
        <w:rPr>
          <w:rFonts w:ascii="Times New Roman" w:hAnsi="Times New Roman"/>
        </w:rPr>
        <w:t>pproaches in the</w:t>
      </w:r>
      <w:r w:rsidR="00EB7DA9">
        <w:rPr>
          <w:rFonts w:ascii="Times New Roman" w:hAnsi="Times New Roman"/>
        </w:rPr>
        <w:t xml:space="preserve"> 21st Century: Moving from the b</w:t>
      </w:r>
      <w:r w:rsidR="003832BF" w:rsidRPr="00A60C63">
        <w:rPr>
          <w:rFonts w:ascii="Times New Roman" w:hAnsi="Times New Roman"/>
        </w:rPr>
        <w:t>enchside t</w:t>
      </w:r>
      <w:r w:rsidR="00EB7DA9">
        <w:rPr>
          <w:rFonts w:ascii="Times New Roman" w:hAnsi="Times New Roman"/>
        </w:rPr>
        <w:t>o the b</w:t>
      </w:r>
      <w:r w:rsidR="003832BF" w:rsidRPr="00A60C63">
        <w:rPr>
          <w:rFonts w:ascii="Times New Roman" w:hAnsi="Times New Roman"/>
        </w:rPr>
        <w:t xml:space="preserve">edside. </w:t>
      </w:r>
      <w:r w:rsidR="00AE0B22">
        <w:rPr>
          <w:rFonts w:ascii="Times New Roman" w:hAnsi="Times New Roman"/>
          <w:i/>
        </w:rPr>
        <w:t>J Invest Dermatol</w:t>
      </w:r>
      <w:r w:rsidR="003832BF" w:rsidRPr="00A60C63">
        <w:rPr>
          <w:rFonts w:ascii="Times New Roman" w:hAnsi="Times New Roman"/>
          <w:i/>
        </w:rPr>
        <w:t>, 128</w:t>
      </w:r>
      <w:r w:rsidR="003832BF" w:rsidRPr="00A60C63">
        <w:rPr>
          <w:rFonts w:ascii="Times New Roman" w:hAnsi="Times New Roman"/>
        </w:rPr>
        <w:t>, 2575-2595.</w:t>
      </w:r>
    </w:p>
    <w:p w:rsidR="003832BF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oon, D.</w:t>
      </w:r>
      <w:r w:rsidR="003832BF" w:rsidRPr="00A60C63">
        <w:rPr>
          <w:rFonts w:ascii="Times New Roman" w:hAnsi="Times New Roman"/>
        </w:rPr>
        <w:t>S., Sp</w:t>
      </w:r>
      <w:r>
        <w:rPr>
          <w:rFonts w:ascii="Times New Roman" w:hAnsi="Times New Roman"/>
        </w:rPr>
        <w:t>ugnardi, M., Kuo, C., Huang, S.K., Morton, D.</w:t>
      </w:r>
      <w:r w:rsidR="003832BF" w:rsidRPr="00A60C63">
        <w:rPr>
          <w:rFonts w:ascii="Times New Roman" w:hAnsi="Times New Roman"/>
        </w:rPr>
        <w:t xml:space="preserve">L., &amp; Taback, B. (2004). Profiling epigenetic inactivation of tumor suppressor genes in tumors and plasma from cutaneous melanoma patients. </w:t>
      </w:r>
      <w:r w:rsidR="003832BF" w:rsidRPr="00A60C63">
        <w:rPr>
          <w:rFonts w:ascii="Times New Roman" w:hAnsi="Times New Roman"/>
          <w:i/>
        </w:rPr>
        <w:t>Oncogene, 23</w:t>
      </w:r>
      <w:r w:rsidR="003832BF" w:rsidRPr="00A60C63">
        <w:rPr>
          <w:rFonts w:ascii="Times New Roman" w:hAnsi="Times New Roman"/>
        </w:rPr>
        <w:t>, 4014-4022.</w:t>
      </w:r>
    </w:p>
    <w:p w:rsidR="00C2418D" w:rsidRPr="00A60C63" w:rsidRDefault="00C2418D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Howarth, </w:t>
      </w:r>
      <w:r w:rsidR="00F97607">
        <w:rPr>
          <w:rFonts w:ascii="Times New Roman" w:hAnsi="Times New Roman"/>
        </w:rPr>
        <w:t xml:space="preserve">N.C., Saltzman, E., Roberts, S.B. (2001). Dietary fiber and weight regulation. </w:t>
      </w:r>
      <w:r w:rsidR="00F97607" w:rsidRPr="00F97607">
        <w:rPr>
          <w:rFonts w:ascii="Times New Roman" w:hAnsi="Times New Roman"/>
          <w:i/>
        </w:rPr>
        <w:t>Nutr Rev, 59(5),</w:t>
      </w:r>
      <w:r w:rsidR="00F97607">
        <w:rPr>
          <w:rFonts w:ascii="Times New Roman" w:hAnsi="Times New Roman"/>
        </w:rPr>
        <w:t xml:space="preserve"> 129-139.</w:t>
      </w:r>
    </w:p>
    <w:p w:rsidR="003832BF" w:rsidRPr="00A60C63" w:rsidRDefault="00C40B3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su, A., Wong, C.P., Yu, Z., Williams, D.E., Dashwood, R.</w:t>
      </w:r>
      <w:r w:rsidR="003832BF" w:rsidRPr="00A60C63">
        <w:rPr>
          <w:rFonts w:ascii="Times New Roman" w:hAnsi="Times New Roman"/>
        </w:rPr>
        <w:t xml:space="preserve">H., &amp; Ho, E. (2011). Promoter de-methylation of cyclin D2 by sulforaphane in prostate cancer cells. </w:t>
      </w:r>
      <w:r w:rsidR="00FF7B33">
        <w:rPr>
          <w:rFonts w:ascii="Times New Roman" w:hAnsi="Times New Roman"/>
          <w:i/>
        </w:rPr>
        <w:t>Clin Epigen</w:t>
      </w:r>
      <w:r w:rsidR="003832BF" w:rsidRPr="00A60C63">
        <w:rPr>
          <w:rFonts w:ascii="Times New Roman" w:hAnsi="Times New Roman"/>
          <w:i/>
        </w:rPr>
        <w:t>, 3</w:t>
      </w:r>
      <w:r w:rsidR="003832BF" w:rsidRPr="00A60C63">
        <w:rPr>
          <w:rFonts w:ascii="Times New Roman" w:hAnsi="Times New Roman"/>
        </w:rPr>
        <w:t>, 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Hu,</w:t>
      </w:r>
      <w:r w:rsidR="00C40B3E">
        <w:rPr>
          <w:rFonts w:ascii="Times New Roman" w:hAnsi="Times New Roman"/>
        </w:rPr>
        <w:t xml:space="preserve"> R., Xu, C., Shen, G., Jain, M.R., Khor, T.</w:t>
      </w:r>
      <w:r w:rsidRPr="00A60C63">
        <w:rPr>
          <w:rFonts w:ascii="Times New Roman" w:hAnsi="Times New Roman"/>
        </w:rPr>
        <w:t>O., Gopalkrishnan, A</w:t>
      </w:r>
      <w:r w:rsidR="00C40B3E">
        <w:rPr>
          <w:rFonts w:ascii="Times New Roman" w:hAnsi="Times New Roman"/>
        </w:rPr>
        <w:t>., Lin, W., Reddy, B., Chan, J.Y., &amp; Kong, A-N.</w:t>
      </w:r>
      <w:r w:rsidRPr="00A60C63">
        <w:rPr>
          <w:rFonts w:ascii="Times New Roman" w:hAnsi="Times New Roman"/>
        </w:rPr>
        <w:t xml:space="preserve">T. (2006). Gene expression profiles induced by cancer chemopreventive isothiocyanate sulforaphane in the liver of C57BL/6J mice and C57BL/6J/Nrf2 </w:t>
      </w:r>
      <w:r w:rsidRPr="00EB7DA9">
        <w:rPr>
          <w:rFonts w:ascii="Times New Roman" w:hAnsi="Times New Roman"/>
          <w:vertAlign w:val="superscript"/>
        </w:rPr>
        <w:t xml:space="preserve">(−/−) </w:t>
      </w:r>
      <w:r w:rsidRPr="00A60C63">
        <w:rPr>
          <w:rFonts w:ascii="Times New Roman" w:hAnsi="Times New Roman"/>
        </w:rPr>
        <w:t xml:space="preserve">mice. </w:t>
      </w:r>
      <w:r w:rsidR="00AE0B22">
        <w:rPr>
          <w:rFonts w:ascii="Times New Roman" w:hAnsi="Times New Roman"/>
          <w:i/>
        </w:rPr>
        <w:t>Cancer Lett</w:t>
      </w:r>
      <w:r w:rsidRPr="00A60C63">
        <w:rPr>
          <w:rFonts w:ascii="Times New Roman" w:hAnsi="Times New Roman"/>
          <w:i/>
        </w:rPr>
        <w:t>, 243</w:t>
      </w:r>
      <w:r w:rsidRPr="00A60C63">
        <w:rPr>
          <w:rFonts w:ascii="Times New Roman" w:hAnsi="Times New Roman"/>
        </w:rPr>
        <w:t>, 170-192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uang, S-H., Wu, L-W., Huang, A-C., Yu, C-C., Lien, J-C., Huang, Y-P., Yang, J-S., Yang, J-H., Hsiao, Y-P., &amp; Wood, W.</w:t>
      </w:r>
      <w:r w:rsidR="003832BF" w:rsidRPr="00A60C63">
        <w:rPr>
          <w:rFonts w:ascii="Times New Roman" w:hAnsi="Times New Roman"/>
        </w:rPr>
        <w:t>G. (2012). Benzyl isothiocyanate (BITC) induces G2/M phase arrest and ap</w:t>
      </w:r>
      <w:r w:rsidR="00EB7DA9">
        <w:rPr>
          <w:rFonts w:ascii="Times New Roman" w:hAnsi="Times New Roman"/>
        </w:rPr>
        <w:t>optosis in human melanoma A375.</w:t>
      </w:r>
      <w:r w:rsidR="003832BF" w:rsidRPr="00A60C63">
        <w:rPr>
          <w:rFonts w:ascii="Times New Roman" w:hAnsi="Times New Roman"/>
        </w:rPr>
        <w:t xml:space="preserve">S2 cells through reactive oxygen species (ROS) and both mitochondria-dependent and death receptor-mediated multiple signaling pathways. </w:t>
      </w:r>
      <w:r w:rsidR="00FF7B33">
        <w:rPr>
          <w:rFonts w:ascii="Times New Roman" w:hAnsi="Times New Roman"/>
          <w:i/>
        </w:rPr>
        <w:t xml:space="preserve">J Agri </w:t>
      </w:r>
      <w:r w:rsidR="00AE0B22">
        <w:rPr>
          <w:rFonts w:ascii="Times New Roman" w:hAnsi="Times New Roman"/>
          <w:i/>
        </w:rPr>
        <w:t>Food C</w:t>
      </w:r>
      <w:r w:rsidR="00FF7B33">
        <w:rPr>
          <w:rFonts w:ascii="Times New Roman" w:hAnsi="Times New Roman"/>
          <w:i/>
        </w:rPr>
        <w:t>hem</w:t>
      </w:r>
      <w:r w:rsidR="003832BF" w:rsidRPr="00A60C63">
        <w:rPr>
          <w:rFonts w:ascii="Times New Roman" w:hAnsi="Times New Roman"/>
          <w:i/>
        </w:rPr>
        <w:t>, 60</w:t>
      </w:r>
      <w:r w:rsidR="003832BF" w:rsidRPr="00A60C63">
        <w:rPr>
          <w:rFonts w:ascii="Times New Roman" w:hAnsi="Times New Roman"/>
        </w:rPr>
        <w:t>, 665-67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Huang, S., Hsu, M., Hsu, S., Yang, J., Huang, W., Huang, A., Hsiao, Y., Yu, C., &amp; Chung, J. (2014). Phenethyl isothiocyanate triggers apoptosis in</w:t>
      </w:r>
      <w:r w:rsidR="00EB7DA9">
        <w:rPr>
          <w:rFonts w:ascii="Times New Roman" w:hAnsi="Times New Roman"/>
        </w:rPr>
        <w:t xml:space="preserve"> human malignant melanoma A375.</w:t>
      </w:r>
      <w:r w:rsidRPr="00A60C63">
        <w:rPr>
          <w:rFonts w:ascii="Times New Roman" w:hAnsi="Times New Roman"/>
        </w:rPr>
        <w:t xml:space="preserve">S2 cells through reactive oxygen species and the mitochondria-dependent pathways. </w:t>
      </w:r>
      <w:r w:rsidR="003A17F9">
        <w:rPr>
          <w:rFonts w:ascii="Times New Roman" w:hAnsi="Times New Roman"/>
          <w:i/>
        </w:rPr>
        <w:t>Hum Exp</w:t>
      </w:r>
      <w:r w:rsidR="00AE0B22">
        <w:rPr>
          <w:rFonts w:ascii="Times New Roman" w:hAnsi="Times New Roman"/>
          <w:i/>
        </w:rPr>
        <w:t xml:space="preserve"> T</w:t>
      </w:r>
      <w:r w:rsidR="003A17F9">
        <w:rPr>
          <w:rFonts w:ascii="Times New Roman" w:hAnsi="Times New Roman"/>
          <w:i/>
        </w:rPr>
        <w:t>oxicol</w:t>
      </w:r>
      <w:r w:rsidRPr="00A60C63">
        <w:rPr>
          <w:rFonts w:ascii="Times New Roman" w:hAnsi="Times New Roman"/>
          <w:i/>
        </w:rPr>
        <w:t>, 33</w:t>
      </w:r>
      <w:r w:rsidRPr="00A60C63">
        <w:rPr>
          <w:rFonts w:ascii="Times New Roman" w:hAnsi="Times New Roman"/>
        </w:rPr>
        <w:t>, 270-283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Ichihashi, M., Ueda, M., Budiyanto, A., Bito, T., Oka, M., Fukunaga, M., Tsuru, K., &amp; Horikawa, T. (2003). UV-induced skin damage. </w:t>
      </w:r>
      <w:r w:rsidRPr="00A60C63">
        <w:rPr>
          <w:rFonts w:ascii="Times New Roman" w:hAnsi="Times New Roman"/>
          <w:i/>
        </w:rPr>
        <w:t>Toxicology, 189</w:t>
      </w:r>
      <w:r w:rsidRPr="00A60C63">
        <w:rPr>
          <w:rFonts w:ascii="Times New Roman" w:hAnsi="Times New Roman"/>
        </w:rPr>
        <w:t>, 21-39.</w:t>
      </w:r>
    </w:p>
    <w:p w:rsidR="00B96BAE" w:rsidRDefault="00B96BA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ppoushi, K., Ueda, A., Takeuchi, A. (2013). Corn oil and milk enhance the absorption of orally administered allyl isothiocyanate in rats. </w:t>
      </w:r>
      <w:r w:rsidRPr="00B96BAE">
        <w:rPr>
          <w:rFonts w:ascii="Times New Roman" w:hAnsi="Times New Roman"/>
          <w:i/>
        </w:rPr>
        <w:t xml:space="preserve">Food Chem, 141(2), </w:t>
      </w:r>
      <w:r>
        <w:rPr>
          <w:rFonts w:ascii="Times New Roman" w:hAnsi="Times New Roman"/>
        </w:rPr>
        <w:t>1192-1195</w:t>
      </w:r>
    </w:p>
    <w:p w:rsidR="00B96BAE" w:rsidRPr="00A60C63" w:rsidRDefault="00B96BA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ppoushi, K., Ueda, H., Takeuchi, A. (2014). Milk prevents the degradation of daikon (Raphanus sativus L.) isothiocyanate and enhances its absorption in rats. </w:t>
      </w:r>
      <w:r w:rsidRPr="00B96BAE">
        <w:rPr>
          <w:rFonts w:ascii="Times New Roman" w:hAnsi="Times New Roman"/>
          <w:i/>
        </w:rPr>
        <w:t xml:space="preserve">Food Chem, 161, </w:t>
      </w:r>
      <w:r>
        <w:rPr>
          <w:rFonts w:ascii="Times New Roman" w:hAnsi="Times New Roman"/>
        </w:rPr>
        <w:t>176-180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ssa, A.Y., Volate, S.R., &amp; Wargovich, M.</w:t>
      </w:r>
      <w:r w:rsidR="003832BF" w:rsidRPr="00A60C63">
        <w:rPr>
          <w:rFonts w:ascii="Times New Roman" w:hAnsi="Times New Roman"/>
        </w:rPr>
        <w:t xml:space="preserve">J. (2006). The role of phytochemicals in inhibition of cancer and inflammation: New directions and perspectives. </w:t>
      </w:r>
      <w:r w:rsidR="003A17F9">
        <w:rPr>
          <w:rFonts w:ascii="Times New Roman" w:hAnsi="Times New Roman"/>
          <w:i/>
        </w:rPr>
        <w:t>J Food Compost Anal</w:t>
      </w:r>
      <w:r w:rsidR="003832BF" w:rsidRPr="00A60C63">
        <w:rPr>
          <w:rFonts w:ascii="Times New Roman" w:hAnsi="Times New Roman"/>
          <w:i/>
        </w:rPr>
        <w:t>, 19</w:t>
      </w:r>
      <w:r w:rsidR="003832BF" w:rsidRPr="00A60C63">
        <w:rPr>
          <w:rFonts w:ascii="Times New Roman" w:hAnsi="Times New Roman"/>
        </w:rPr>
        <w:t>, 405-41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Jakubíková, J., Sedlák, J., Mithen, R., &amp; Bao, Y. (2005). Role of PI3K/Akt and MEK/ERK signaling pathways in sulforaphane-and erucin-induced phase II enzymes and MRP2 transcription, G 2/M arrest and cell death in Caco-2 cells. </w:t>
      </w:r>
      <w:r w:rsidR="00AE0B22">
        <w:rPr>
          <w:rFonts w:ascii="Times New Roman" w:hAnsi="Times New Roman"/>
          <w:i/>
        </w:rPr>
        <w:t>Biochem Pharmacol</w:t>
      </w:r>
      <w:r w:rsidRPr="00A60C63">
        <w:rPr>
          <w:rFonts w:ascii="Times New Roman" w:hAnsi="Times New Roman"/>
          <w:i/>
        </w:rPr>
        <w:t>, 69</w:t>
      </w:r>
      <w:r w:rsidRPr="00A60C63">
        <w:rPr>
          <w:rFonts w:ascii="Times New Roman" w:hAnsi="Times New Roman"/>
        </w:rPr>
        <w:t>, 1543-1552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Jansson, M.D., &amp; Lund, A.</w:t>
      </w:r>
      <w:r w:rsidR="003832BF" w:rsidRPr="00A60C63">
        <w:rPr>
          <w:rFonts w:ascii="Times New Roman" w:hAnsi="Times New Roman"/>
        </w:rPr>
        <w:t xml:space="preserve">H. (2012). MicroRNA and cancer. </w:t>
      </w:r>
      <w:r w:rsidR="00AE0B22">
        <w:rPr>
          <w:rFonts w:ascii="Times New Roman" w:hAnsi="Times New Roman"/>
          <w:i/>
        </w:rPr>
        <w:t>Mol Oncol</w:t>
      </w:r>
      <w:r w:rsidR="003832BF" w:rsidRPr="00A60C63">
        <w:rPr>
          <w:rFonts w:ascii="Times New Roman" w:hAnsi="Times New Roman"/>
          <w:i/>
        </w:rPr>
        <w:t>, 6</w:t>
      </w:r>
      <w:r w:rsidR="003832BF" w:rsidRPr="00A60C63">
        <w:rPr>
          <w:rFonts w:ascii="Times New Roman" w:hAnsi="Times New Roman"/>
        </w:rPr>
        <w:t>, 590-610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Johnson, G.</w:t>
      </w:r>
      <w:r w:rsidR="003832BF" w:rsidRPr="00A60C63">
        <w:rPr>
          <w:rFonts w:ascii="Times New Roman" w:hAnsi="Times New Roman"/>
        </w:rPr>
        <w:t xml:space="preserve">S., Li, </w:t>
      </w:r>
      <w:r>
        <w:rPr>
          <w:rFonts w:ascii="Times New Roman" w:hAnsi="Times New Roman"/>
        </w:rPr>
        <w:t>J., Beaver, L. M., Dashwood, W.</w:t>
      </w:r>
      <w:r w:rsidR="003832BF" w:rsidRPr="00A60C63">
        <w:rPr>
          <w:rFonts w:ascii="Times New Roman" w:hAnsi="Times New Roman"/>
        </w:rPr>
        <w:t>M., Sun, D., Rajendran, P., Williams</w:t>
      </w:r>
      <w:r>
        <w:rPr>
          <w:rFonts w:ascii="Times New Roman" w:hAnsi="Times New Roman"/>
        </w:rPr>
        <w:t>, D. E., Ho, E., &amp; Dashwood, R.</w:t>
      </w:r>
      <w:r w:rsidR="003832BF" w:rsidRPr="00A60C63">
        <w:rPr>
          <w:rFonts w:ascii="Times New Roman" w:hAnsi="Times New Roman"/>
        </w:rPr>
        <w:t>H. (2017). A functional pseudogene, NMRAL2P, is regulated by Nrf2 and serves as a coactivator of NQO1 in sulforaphane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 xml:space="preserve">treated colon cancer cells. </w:t>
      </w:r>
      <w:r w:rsidR="00FF7B33">
        <w:rPr>
          <w:rFonts w:ascii="Times New Roman" w:hAnsi="Times New Roman"/>
          <w:i/>
        </w:rPr>
        <w:t xml:space="preserve">Mol Nutr </w:t>
      </w:r>
      <w:r w:rsidR="00AE0B22">
        <w:rPr>
          <w:rFonts w:ascii="Times New Roman" w:hAnsi="Times New Roman"/>
          <w:i/>
        </w:rPr>
        <w:t>Food R</w:t>
      </w:r>
      <w:r w:rsidR="00FF7B33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61</w:t>
      </w:r>
      <w:r w:rsidR="003832BF" w:rsidRPr="00A60C63">
        <w:rPr>
          <w:rFonts w:ascii="Times New Roman" w:hAnsi="Times New Roman"/>
        </w:rPr>
        <w:t>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Johnson, I.</w:t>
      </w:r>
      <w:r w:rsidR="003832BF" w:rsidRPr="00A60C63">
        <w:rPr>
          <w:rFonts w:ascii="Times New Roman" w:hAnsi="Times New Roman"/>
        </w:rPr>
        <w:t xml:space="preserve">T. (2007). Phytochemicals and cancer. </w:t>
      </w:r>
      <w:r w:rsidR="003A17F9">
        <w:rPr>
          <w:rFonts w:ascii="Times New Roman" w:hAnsi="Times New Roman"/>
          <w:i/>
        </w:rPr>
        <w:t>Proc Nutr Soc</w:t>
      </w:r>
      <w:r w:rsidR="003832BF" w:rsidRPr="00A60C63">
        <w:rPr>
          <w:rFonts w:ascii="Times New Roman" w:hAnsi="Times New Roman"/>
          <w:i/>
        </w:rPr>
        <w:t>, 66</w:t>
      </w:r>
      <w:r w:rsidR="003832BF" w:rsidRPr="00A60C63">
        <w:rPr>
          <w:rFonts w:ascii="Times New Roman" w:hAnsi="Times New Roman"/>
        </w:rPr>
        <w:t>, 207-215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aiser, S.J., Mutters, N.</w:t>
      </w:r>
      <w:r w:rsidR="003832BF" w:rsidRPr="00A60C63">
        <w:rPr>
          <w:rFonts w:ascii="Times New Roman" w:hAnsi="Times New Roman"/>
        </w:rPr>
        <w:t xml:space="preserve">T., Blessing, B., &amp; Günther, F. (2017). Natural isothiocyanates express antimicrobial activity against developing and mature biofilms of Pseudomonas aeruginosa. </w:t>
      </w:r>
      <w:r w:rsidR="003832BF" w:rsidRPr="00A60C63">
        <w:rPr>
          <w:rFonts w:ascii="Times New Roman" w:hAnsi="Times New Roman"/>
          <w:i/>
        </w:rPr>
        <w:t>Fitoterapia, 119</w:t>
      </w:r>
      <w:r w:rsidR="003832BF" w:rsidRPr="00A60C63">
        <w:rPr>
          <w:rFonts w:ascii="Times New Roman" w:hAnsi="Times New Roman"/>
        </w:rPr>
        <w:t>, 57-63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anavy, H.E., &amp; Gerstenblith, M.</w:t>
      </w:r>
      <w:r w:rsidR="003832BF" w:rsidRPr="00A60C63">
        <w:rPr>
          <w:rFonts w:ascii="Times New Roman" w:hAnsi="Times New Roman"/>
        </w:rPr>
        <w:t xml:space="preserve">R. (2011). Ultraviolet radiation and melanoma. In  </w:t>
      </w:r>
      <w:r w:rsidR="003832BF" w:rsidRPr="00A60C63">
        <w:rPr>
          <w:rFonts w:ascii="Times New Roman" w:hAnsi="Times New Roman"/>
          <w:i/>
        </w:rPr>
        <w:t>Seminars in cutaneous medicine and surgery</w:t>
      </w:r>
      <w:r w:rsidR="003832BF" w:rsidRPr="00A60C63">
        <w:rPr>
          <w:rFonts w:ascii="Times New Roman" w:hAnsi="Times New Roman"/>
        </w:rPr>
        <w:t xml:space="preserve"> (Vol. 30, pp. 222-228): Frontline Medical Communications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Kanemaru, H., Fukushima, S., Yamashita, J., Honda, N., Oyama, R., Kakimoto, A., Masuguchi, S., Ishihara, T., Inoue, Y., &amp; Jinnin, M. (2011). The circulating microRNA-221 level in patients with malignant melanoma as a new tumor marker. </w:t>
      </w:r>
      <w:r w:rsidR="00860941">
        <w:rPr>
          <w:rFonts w:ascii="Times New Roman" w:hAnsi="Times New Roman"/>
          <w:i/>
        </w:rPr>
        <w:t>J Dermatol Sci</w:t>
      </w:r>
      <w:r w:rsidRPr="00A60C63">
        <w:rPr>
          <w:rFonts w:ascii="Times New Roman" w:hAnsi="Times New Roman"/>
          <w:i/>
        </w:rPr>
        <w:t>, 61</w:t>
      </w:r>
      <w:r w:rsidRPr="00A60C63">
        <w:rPr>
          <w:rFonts w:ascii="Times New Roman" w:hAnsi="Times New Roman"/>
        </w:rPr>
        <w:t>, 187-193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ang, N.J., Shin, S.H., Lee, H.J., &amp; Lee, K.</w:t>
      </w:r>
      <w:r w:rsidR="003832BF" w:rsidRPr="00A60C63">
        <w:rPr>
          <w:rFonts w:ascii="Times New Roman" w:hAnsi="Times New Roman"/>
        </w:rPr>
        <w:t xml:space="preserve">W. (2011). Polyphenols as small molecular inhibitors of signaling cascades in carcinogenesis. </w:t>
      </w:r>
      <w:r w:rsidR="003832BF" w:rsidRPr="00A60C63">
        <w:rPr>
          <w:rFonts w:ascii="Times New Roman" w:hAnsi="Times New Roman"/>
          <w:i/>
        </w:rPr>
        <w:t>Pharmacol Ther, 130</w:t>
      </w:r>
      <w:r w:rsidR="003832BF" w:rsidRPr="00A60C63">
        <w:rPr>
          <w:rFonts w:ascii="Times New Roman" w:hAnsi="Times New Roman"/>
        </w:rPr>
        <w:t>, 310-32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Kanwal, R., &amp; Gupta, S. (2012). Epigenetic modifications in cancer. </w:t>
      </w:r>
      <w:r w:rsidR="009E014E">
        <w:rPr>
          <w:rFonts w:ascii="Times New Roman" w:hAnsi="Times New Roman"/>
          <w:i/>
        </w:rPr>
        <w:t>Clin</w:t>
      </w:r>
      <w:r w:rsidR="00860941">
        <w:rPr>
          <w:rFonts w:ascii="Times New Roman" w:hAnsi="Times New Roman"/>
          <w:i/>
        </w:rPr>
        <w:t xml:space="preserve"> G</w:t>
      </w:r>
      <w:r w:rsidR="009E014E">
        <w:rPr>
          <w:rFonts w:ascii="Times New Roman" w:hAnsi="Times New Roman"/>
          <w:i/>
        </w:rPr>
        <w:t>enet</w:t>
      </w:r>
      <w:r w:rsidRPr="00A60C63">
        <w:rPr>
          <w:rFonts w:ascii="Times New Roman" w:hAnsi="Times New Roman"/>
          <w:i/>
        </w:rPr>
        <w:t>, 81</w:t>
      </w:r>
      <w:r w:rsidRPr="00A60C63">
        <w:rPr>
          <w:rFonts w:ascii="Times New Roman" w:hAnsi="Times New Roman"/>
        </w:rPr>
        <w:t>, 303-31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Kerr, C., Adhikary, G., Gru</w:t>
      </w:r>
      <w:r w:rsidR="0051744E">
        <w:rPr>
          <w:rFonts w:ascii="Times New Roman" w:hAnsi="Times New Roman"/>
        </w:rPr>
        <w:t>n, D., George, N., &amp; Eckert, R.</w:t>
      </w:r>
      <w:r w:rsidRPr="00A60C63">
        <w:rPr>
          <w:rFonts w:ascii="Times New Roman" w:hAnsi="Times New Roman"/>
        </w:rPr>
        <w:t xml:space="preserve">L. (2018). Combination cisplatin and sulforaphane treatment reduces proliferation, invasion, and tumor formation in epidermal squamous cell carcinoma. </w:t>
      </w:r>
      <w:r w:rsidR="00FF7B33">
        <w:rPr>
          <w:rFonts w:ascii="Times New Roman" w:hAnsi="Times New Roman"/>
          <w:i/>
        </w:rPr>
        <w:t>Mol Carcin</w:t>
      </w:r>
      <w:r w:rsidR="009E014E">
        <w:rPr>
          <w:rFonts w:ascii="Times New Roman" w:hAnsi="Times New Roman"/>
          <w:i/>
        </w:rPr>
        <w:t>og</w:t>
      </w:r>
      <w:r w:rsidRPr="00A60C63">
        <w:rPr>
          <w:rFonts w:ascii="Times New Roman" w:hAnsi="Times New Roman"/>
          <w:i/>
        </w:rPr>
        <w:t>, 57</w:t>
      </w:r>
      <w:r w:rsidRPr="00A60C63">
        <w:rPr>
          <w:rFonts w:ascii="Times New Roman" w:hAnsi="Times New Roman"/>
        </w:rPr>
        <w:t>, 3-11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eum, Y-S., Jeong, W-S., &amp; Kong, A.</w:t>
      </w:r>
      <w:r w:rsidR="003832BF" w:rsidRPr="00A60C63">
        <w:rPr>
          <w:rFonts w:ascii="Times New Roman" w:hAnsi="Times New Roman"/>
        </w:rPr>
        <w:t xml:space="preserve">T. (2004). Chemoprevention by isothiocyanates and their underlying molecular signaling mechanisms. </w:t>
      </w:r>
      <w:r w:rsidR="00FF7B33">
        <w:rPr>
          <w:rFonts w:ascii="Times New Roman" w:hAnsi="Times New Roman"/>
          <w:i/>
        </w:rPr>
        <w:t>Mut</w:t>
      </w:r>
      <w:r w:rsidR="009E014E">
        <w:rPr>
          <w:rFonts w:ascii="Times New Roman" w:hAnsi="Times New Roman"/>
          <w:i/>
        </w:rPr>
        <w:t>at Res</w:t>
      </w:r>
      <w:r w:rsidR="003832BF" w:rsidRPr="00A60C63">
        <w:rPr>
          <w:rFonts w:ascii="Times New Roman" w:hAnsi="Times New Roman"/>
          <w:i/>
        </w:rPr>
        <w:t>, 555</w:t>
      </w:r>
      <w:r w:rsidR="003832BF" w:rsidRPr="00A60C63">
        <w:rPr>
          <w:rFonts w:ascii="Times New Roman" w:hAnsi="Times New Roman"/>
        </w:rPr>
        <w:t>, 191-202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eum, Y</w:t>
      </w:r>
      <w:r w:rsidR="003832BF" w:rsidRPr="00A60C63">
        <w:rPr>
          <w:rFonts w:ascii="Times New Roman" w:hAnsi="Times New Roman"/>
        </w:rPr>
        <w:t>-S.,</w:t>
      </w:r>
      <w:r>
        <w:rPr>
          <w:rFonts w:ascii="Times New Roman" w:hAnsi="Times New Roman"/>
        </w:rPr>
        <w:t xml:space="preserve"> Owuor, E.D., Kim, B-R., Hu, R., &amp; Kong, A-N.</w:t>
      </w:r>
      <w:r w:rsidR="003832BF" w:rsidRPr="00A60C63">
        <w:rPr>
          <w:rFonts w:ascii="Times New Roman" w:hAnsi="Times New Roman"/>
        </w:rPr>
        <w:t xml:space="preserve">T. (2003). Involvement of Nrf2 and JNK1 in the activation of antioxidant responsive element (ARE) by chemopreventive agent phenethyl isothiocyanate (PEITC). </w:t>
      </w:r>
      <w:r w:rsidR="00860941">
        <w:rPr>
          <w:rFonts w:ascii="Times New Roman" w:hAnsi="Times New Roman"/>
          <w:i/>
        </w:rPr>
        <w:t>Phar</w:t>
      </w:r>
      <w:r w:rsidR="00FF7B33">
        <w:rPr>
          <w:rFonts w:ascii="Times New Roman" w:hAnsi="Times New Roman"/>
          <w:i/>
        </w:rPr>
        <w:t>m</w:t>
      </w:r>
      <w:r w:rsidR="00860941">
        <w:rPr>
          <w:rFonts w:ascii="Times New Roman" w:hAnsi="Times New Roman"/>
          <w:i/>
        </w:rPr>
        <w:t xml:space="preserve"> R</w:t>
      </w:r>
      <w:r w:rsidR="00FF7B33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20</w:t>
      </w:r>
      <w:r w:rsidR="003832BF" w:rsidRPr="00A60C63">
        <w:rPr>
          <w:rFonts w:ascii="Times New Roman" w:hAnsi="Times New Roman"/>
        </w:rPr>
        <w:t>, 1351-135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Khurana, N., Kim, H., Ch</w:t>
      </w:r>
      <w:r w:rsidR="0051744E">
        <w:rPr>
          <w:rFonts w:ascii="Times New Roman" w:hAnsi="Times New Roman"/>
        </w:rPr>
        <w:t>andra, P.</w:t>
      </w:r>
      <w:r w:rsidRPr="00A60C63">
        <w:rPr>
          <w:rFonts w:ascii="Times New Roman" w:hAnsi="Times New Roman"/>
        </w:rPr>
        <w:t>K., Talwar, S</w:t>
      </w:r>
      <w:r w:rsidR="0051744E">
        <w:rPr>
          <w:rFonts w:ascii="Times New Roman" w:hAnsi="Times New Roman"/>
        </w:rPr>
        <w:t>., Sharma, P., Abdel-Mageed, A.B., Sikka, S.</w:t>
      </w:r>
      <w:r w:rsidRPr="00A60C63">
        <w:rPr>
          <w:rFonts w:ascii="Times New Roman" w:hAnsi="Times New Roman"/>
        </w:rPr>
        <w:t xml:space="preserve">C., &amp; Mondal, D. (2017). Multimodal actions of the phytochemical sulforaphane suppress both AR and AR-V7 in 22Rv1 cells: Advocating a potent pharmaceutical combination against castration-resistant prostate cancer. </w:t>
      </w:r>
      <w:r w:rsidRPr="00A60C63">
        <w:rPr>
          <w:rFonts w:ascii="Times New Roman" w:hAnsi="Times New Roman"/>
          <w:i/>
        </w:rPr>
        <w:t>Oncol Rep, 38</w:t>
      </w:r>
      <w:r w:rsidRPr="00A60C63">
        <w:rPr>
          <w:rFonts w:ascii="Times New Roman" w:hAnsi="Times New Roman"/>
        </w:rPr>
        <w:t>, 2774-2786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im, B.K., Kim, I., &amp; Yoon, S.</w:t>
      </w:r>
      <w:r w:rsidR="003832BF" w:rsidRPr="00A60C63">
        <w:rPr>
          <w:rFonts w:ascii="Times New Roman" w:hAnsi="Times New Roman"/>
        </w:rPr>
        <w:t xml:space="preserve">K. (2015). Identification of miR-199a-5p target genes in the skin keratinocyte and their expression in cutaneous squamous cell carcinoma. </w:t>
      </w:r>
      <w:r w:rsidR="003832BF" w:rsidRPr="00A60C63">
        <w:rPr>
          <w:rFonts w:ascii="Times New Roman" w:hAnsi="Times New Roman"/>
          <w:i/>
        </w:rPr>
        <w:t>J Dermatol Sci, 79</w:t>
      </w:r>
      <w:r w:rsidR="003832BF" w:rsidRPr="00A60C63">
        <w:rPr>
          <w:rFonts w:ascii="Times New Roman" w:hAnsi="Times New Roman"/>
        </w:rPr>
        <w:t>, 137-14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Kim, J., Samaranayake, M., &amp; Pradhan, S. (2009). Epigenetic mechanisms in mammals. </w:t>
      </w:r>
      <w:r w:rsidR="009E014E">
        <w:rPr>
          <w:rFonts w:ascii="Times New Roman" w:hAnsi="Times New Roman"/>
          <w:i/>
        </w:rPr>
        <w:t>Cell Mol Life Sci</w:t>
      </w:r>
      <w:r w:rsidRPr="00A60C63">
        <w:rPr>
          <w:rFonts w:ascii="Times New Roman" w:hAnsi="Times New Roman"/>
          <w:i/>
        </w:rPr>
        <w:t>, 66</w:t>
      </w:r>
      <w:r w:rsidRPr="00A60C63">
        <w:rPr>
          <w:rFonts w:ascii="Times New Roman" w:hAnsi="Times New Roman"/>
        </w:rPr>
        <w:t>, 596-612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im, S-I., Jin, S-G., &amp; Pfeifer, G.</w:t>
      </w:r>
      <w:r w:rsidR="003832BF" w:rsidRPr="00A60C63">
        <w:rPr>
          <w:rFonts w:ascii="Times New Roman" w:hAnsi="Times New Roman"/>
        </w:rPr>
        <w:t xml:space="preserve">P. (2013). Formation of cyclobutane pyrimidine dimers at dipyrimidines containing 5-hydroxymethylcytosine. </w:t>
      </w:r>
      <w:r w:rsidR="009E014E">
        <w:rPr>
          <w:rFonts w:ascii="Times New Roman" w:hAnsi="Times New Roman"/>
          <w:i/>
        </w:rPr>
        <w:t>Photochem Photobiolol</w:t>
      </w:r>
      <w:r w:rsidR="00860941">
        <w:rPr>
          <w:rFonts w:ascii="Times New Roman" w:hAnsi="Times New Roman"/>
          <w:i/>
        </w:rPr>
        <w:t xml:space="preserve"> S</w:t>
      </w:r>
      <w:r w:rsidR="009E014E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12</w:t>
      </w:r>
      <w:r w:rsidR="003832BF" w:rsidRPr="00A60C63">
        <w:rPr>
          <w:rFonts w:ascii="Times New Roman" w:hAnsi="Times New Roman"/>
        </w:rPr>
        <w:t>, 1409-1415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lose, R.J., &amp; Bird, A.</w:t>
      </w:r>
      <w:r w:rsidR="003832BF" w:rsidRPr="00A60C63">
        <w:rPr>
          <w:rFonts w:ascii="Times New Roman" w:hAnsi="Times New Roman"/>
        </w:rPr>
        <w:t xml:space="preserve">P. (2006). Genomic DNA methylation: the mark and its mediators. </w:t>
      </w:r>
      <w:r w:rsidR="00860941">
        <w:rPr>
          <w:rFonts w:ascii="Times New Roman" w:hAnsi="Times New Roman"/>
          <w:i/>
        </w:rPr>
        <w:t>Trends Biochem Sci</w:t>
      </w:r>
      <w:r w:rsidR="003832BF" w:rsidRPr="00A60C63">
        <w:rPr>
          <w:rFonts w:ascii="Times New Roman" w:hAnsi="Times New Roman"/>
          <w:i/>
        </w:rPr>
        <w:t>, 31</w:t>
      </w:r>
      <w:r w:rsidR="003832BF" w:rsidRPr="00A60C63">
        <w:rPr>
          <w:rFonts w:ascii="Times New Roman" w:hAnsi="Times New Roman"/>
        </w:rPr>
        <w:t>, 89-97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o, J.M., &amp; Fisher, D.</w:t>
      </w:r>
      <w:r w:rsidR="003832BF" w:rsidRPr="00A60C63">
        <w:rPr>
          <w:rFonts w:ascii="Times New Roman" w:hAnsi="Times New Roman"/>
        </w:rPr>
        <w:t xml:space="preserve">E. (2011). A new era: melanoma genetics and therapeutics. </w:t>
      </w:r>
      <w:r w:rsidR="00FF7B33">
        <w:rPr>
          <w:rFonts w:ascii="Times New Roman" w:hAnsi="Times New Roman"/>
          <w:i/>
        </w:rPr>
        <w:t>J</w:t>
      </w:r>
      <w:r w:rsidR="00860941">
        <w:rPr>
          <w:rFonts w:ascii="Times New Roman" w:hAnsi="Times New Roman"/>
          <w:i/>
        </w:rPr>
        <w:t xml:space="preserve"> P</w:t>
      </w:r>
      <w:r w:rsidR="00FF7B33">
        <w:rPr>
          <w:rFonts w:ascii="Times New Roman" w:hAnsi="Times New Roman"/>
          <w:i/>
        </w:rPr>
        <w:t>athol</w:t>
      </w:r>
      <w:r w:rsidR="003832BF" w:rsidRPr="00A60C63">
        <w:rPr>
          <w:rFonts w:ascii="Times New Roman" w:hAnsi="Times New Roman"/>
          <w:i/>
        </w:rPr>
        <w:t>, 223</w:t>
      </w:r>
      <w:r w:rsidR="003832BF" w:rsidRPr="00A60C63">
        <w:rPr>
          <w:rFonts w:ascii="Times New Roman" w:hAnsi="Times New Roman"/>
        </w:rPr>
        <w:t>, 242-251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o, M-O., Kim, M-B., &amp; Lim, S-B</w:t>
      </w:r>
      <w:r w:rsidR="00EB7DA9">
        <w:rPr>
          <w:rFonts w:ascii="Times New Roman" w:hAnsi="Times New Roman"/>
        </w:rPr>
        <w:t>. (2016). Relationship between chemical structure and antimicrobial activities of isothiocyanates from cruciferous vegetables against oral p</w:t>
      </w:r>
      <w:r w:rsidR="003832BF" w:rsidRPr="00A60C63">
        <w:rPr>
          <w:rFonts w:ascii="Times New Roman" w:hAnsi="Times New Roman"/>
        </w:rPr>
        <w:t xml:space="preserve">athogens. </w:t>
      </w:r>
      <w:r w:rsidR="00FF7B33">
        <w:rPr>
          <w:rFonts w:ascii="Times New Roman" w:hAnsi="Times New Roman"/>
          <w:i/>
        </w:rPr>
        <w:t xml:space="preserve">J Microbiol </w:t>
      </w:r>
      <w:r w:rsidR="00860941">
        <w:rPr>
          <w:rFonts w:ascii="Times New Roman" w:hAnsi="Times New Roman"/>
          <w:i/>
        </w:rPr>
        <w:t>B</w:t>
      </w:r>
      <w:r w:rsidR="00FF7B33">
        <w:rPr>
          <w:rFonts w:ascii="Times New Roman" w:hAnsi="Times New Roman"/>
          <w:i/>
        </w:rPr>
        <w:t>iotechnol</w:t>
      </w:r>
      <w:r w:rsidR="003832BF" w:rsidRPr="00A60C63">
        <w:rPr>
          <w:rFonts w:ascii="Times New Roman" w:hAnsi="Times New Roman"/>
          <w:i/>
        </w:rPr>
        <w:t>, 26</w:t>
      </w:r>
      <w:r w:rsidR="003832BF" w:rsidRPr="00A60C63">
        <w:rPr>
          <w:rFonts w:ascii="Times New Roman" w:hAnsi="Times New Roman"/>
        </w:rPr>
        <w:t>, 2036-204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Koga, Y., Pelizzola, M., Cheng, E., Krauthammer, M., Sznol, M., Ariyan</w:t>
      </w:r>
      <w:r w:rsidR="0051744E">
        <w:rPr>
          <w:rFonts w:ascii="Times New Roman" w:hAnsi="Times New Roman"/>
        </w:rPr>
        <w:t>, S., Narayan, D., Molinaro, A.M., Halaban, R., &amp; Weissman, S.</w:t>
      </w:r>
      <w:r w:rsidRPr="00A60C63">
        <w:rPr>
          <w:rFonts w:ascii="Times New Roman" w:hAnsi="Times New Roman"/>
        </w:rPr>
        <w:t xml:space="preserve">M. (2009). Genome-wide screen of promoter methylation identifies novel markers in melanoma. </w:t>
      </w:r>
      <w:r w:rsidR="00FF7B33">
        <w:rPr>
          <w:rFonts w:ascii="Times New Roman" w:hAnsi="Times New Roman"/>
          <w:i/>
        </w:rPr>
        <w:t>Genome Res</w:t>
      </w:r>
      <w:r w:rsidRPr="00A60C63">
        <w:rPr>
          <w:rFonts w:ascii="Times New Roman" w:hAnsi="Times New Roman"/>
          <w:i/>
        </w:rPr>
        <w:t>, 19</w:t>
      </w:r>
      <w:r w:rsidRPr="00A60C63">
        <w:rPr>
          <w:rFonts w:ascii="Times New Roman" w:hAnsi="Times New Roman"/>
        </w:rPr>
        <w:t>, 1462-1470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ohonen-Corish, M.</w:t>
      </w:r>
      <w:r w:rsidR="003832BF" w:rsidRPr="00A60C63">
        <w:rPr>
          <w:rFonts w:ascii="Times New Roman" w:hAnsi="Times New Roman"/>
        </w:rPr>
        <w:t>R., C</w:t>
      </w:r>
      <w:r>
        <w:rPr>
          <w:rFonts w:ascii="Times New Roman" w:hAnsi="Times New Roman"/>
        </w:rPr>
        <w:t>ooper, W.A., Saab, J., Thompson, J.F., Trent, R.J., &amp; Millward, M.</w:t>
      </w:r>
      <w:r w:rsidR="003832BF" w:rsidRPr="00A60C63">
        <w:rPr>
          <w:rFonts w:ascii="Times New Roman" w:hAnsi="Times New Roman"/>
        </w:rPr>
        <w:t xml:space="preserve">J. (2006). Promoter hypermethylation of the O(6)-methylguanine DNA methyltransferase gene and microsatellite instability in metastatic melanoma. </w:t>
      </w:r>
      <w:r w:rsidR="003832BF" w:rsidRPr="00A60C63">
        <w:rPr>
          <w:rFonts w:ascii="Times New Roman" w:hAnsi="Times New Roman"/>
          <w:i/>
        </w:rPr>
        <w:t>J Invest Dermatol, 126</w:t>
      </w:r>
      <w:r w:rsidR="003832BF" w:rsidRPr="00A60C63">
        <w:rPr>
          <w:rFonts w:ascii="Times New Roman" w:hAnsi="Times New Roman"/>
        </w:rPr>
        <w:t>, 167-171.</w:t>
      </w:r>
    </w:p>
    <w:p w:rsidR="003832BF" w:rsidRPr="009E014E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Konicke, K., Lóp</w:t>
      </w:r>
      <w:r w:rsidR="0051744E">
        <w:rPr>
          <w:rFonts w:ascii="Times New Roman" w:hAnsi="Times New Roman"/>
        </w:rPr>
        <w:t>ez-Luna, A., Muñoz-Carrillo, J.L., Servín-González, L.</w:t>
      </w:r>
      <w:r w:rsidRPr="00A60C63">
        <w:rPr>
          <w:rFonts w:ascii="Times New Roman" w:hAnsi="Times New Roman"/>
        </w:rPr>
        <w:t xml:space="preserve">S., Flores-de la Torre, A., Olasz, E., &amp; Lazarova, Z. (2018). The microRNA landscape of cutaneous squamous cell carcinoma. </w:t>
      </w:r>
      <w:r w:rsidR="009E014E">
        <w:rPr>
          <w:rFonts w:ascii="Times New Roman" w:hAnsi="Times New Roman"/>
          <w:i/>
        </w:rPr>
        <w:t>Drug Discov</w:t>
      </w:r>
      <w:r w:rsidRPr="00A60C63">
        <w:rPr>
          <w:rFonts w:ascii="Times New Roman" w:hAnsi="Times New Roman"/>
          <w:i/>
        </w:rPr>
        <w:t xml:space="preserve"> Today</w:t>
      </w:r>
      <w:r w:rsidR="009E014E">
        <w:rPr>
          <w:rFonts w:ascii="Times New Roman" w:hAnsi="Times New Roman"/>
          <w:i/>
        </w:rPr>
        <w:t xml:space="preserve">, 23, </w:t>
      </w:r>
      <w:r w:rsidR="009E014E" w:rsidRPr="009E014E">
        <w:rPr>
          <w:rFonts w:ascii="Times New Roman" w:hAnsi="Times New Roman"/>
        </w:rPr>
        <w:t>864-870</w:t>
      </w:r>
      <w:r w:rsidRPr="009E014E">
        <w:rPr>
          <w:rFonts w:ascii="Times New Roman" w:hAnsi="Times New Roman"/>
        </w:rPr>
        <w:t>.</w:t>
      </w:r>
    </w:p>
    <w:p w:rsidR="003832BF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Koroleva, O.</w:t>
      </w:r>
      <w:r w:rsidR="003832BF" w:rsidRPr="00A60C63">
        <w:rPr>
          <w:rFonts w:ascii="Times New Roman" w:hAnsi="Times New Roman"/>
        </w:rPr>
        <w:t xml:space="preserve">A., Davies, A., Deeken, </w:t>
      </w:r>
      <w:r>
        <w:rPr>
          <w:rFonts w:ascii="Times New Roman" w:hAnsi="Times New Roman"/>
        </w:rPr>
        <w:t>R., Thorpe, M.R., Tomos, A.</w:t>
      </w:r>
      <w:r w:rsidR="003832BF" w:rsidRPr="00A60C63">
        <w:rPr>
          <w:rFonts w:ascii="Times New Roman" w:hAnsi="Times New Roman"/>
        </w:rPr>
        <w:t xml:space="preserve">D., &amp; Hedrich, R. (2000). Identification of a new glucosinolate-rich cell type in Arabidopsis flower stalk. </w:t>
      </w:r>
      <w:r w:rsidR="00860941">
        <w:rPr>
          <w:rFonts w:ascii="Times New Roman" w:hAnsi="Times New Roman"/>
          <w:i/>
        </w:rPr>
        <w:t>Plant Physiol</w:t>
      </w:r>
      <w:r w:rsidR="003832BF" w:rsidRPr="00A60C63">
        <w:rPr>
          <w:rFonts w:ascii="Times New Roman" w:hAnsi="Times New Roman"/>
          <w:i/>
        </w:rPr>
        <w:t>, 124</w:t>
      </w:r>
      <w:r w:rsidR="003832BF" w:rsidRPr="00A60C63">
        <w:rPr>
          <w:rFonts w:ascii="Times New Roman" w:hAnsi="Times New Roman"/>
        </w:rPr>
        <w:t>, 599-608.</w:t>
      </w:r>
    </w:p>
    <w:p w:rsidR="005C4294" w:rsidRPr="00A60C63" w:rsidRDefault="005C429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Kroll, J., Rawel, H., Krock, R., Proll, J., Schnaak, W. (1994). Interactions of isothiocyanates with egg white proteins. </w:t>
      </w:r>
      <w:r w:rsidRPr="005C4294">
        <w:rPr>
          <w:rFonts w:ascii="Times New Roman" w:hAnsi="Times New Roman"/>
          <w:i/>
        </w:rPr>
        <w:t>Mol. Nutr. Food Res, 38,</w:t>
      </w:r>
      <w:r>
        <w:rPr>
          <w:rFonts w:ascii="Times New Roman" w:hAnsi="Times New Roman"/>
        </w:rPr>
        <w:t xml:space="preserve"> 5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Kulis, M., &amp; Esteller, M. (2010). DNA methylation and cancer. </w:t>
      </w:r>
      <w:r w:rsidRPr="00A60C63">
        <w:rPr>
          <w:rFonts w:ascii="Times New Roman" w:hAnsi="Times New Roman"/>
          <w:i/>
        </w:rPr>
        <w:t>Adv Genet, 70</w:t>
      </w:r>
      <w:r w:rsidRPr="00A60C63">
        <w:rPr>
          <w:rFonts w:ascii="Times New Roman" w:hAnsi="Times New Roman"/>
        </w:rPr>
        <w:t>, 27-5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Kurepi</w:t>
      </w:r>
      <w:r w:rsidR="0051744E">
        <w:rPr>
          <w:rFonts w:ascii="Times New Roman" w:hAnsi="Times New Roman"/>
        </w:rPr>
        <w:t>na, N., Kreiswirth, B.</w:t>
      </w:r>
      <w:r w:rsidRPr="00A60C63">
        <w:rPr>
          <w:rFonts w:ascii="Times New Roman" w:hAnsi="Times New Roman"/>
        </w:rPr>
        <w:t>N., &amp; Mustaev, A. (2013). Growth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 xml:space="preserve">inhibitory activity of natural and synthetic isothiocyanates against representative human microbial pathogens. </w:t>
      </w:r>
      <w:r w:rsidR="00FF7B33">
        <w:rPr>
          <w:rFonts w:ascii="Times New Roman" w:hAnsi="Times New Roman"/>
          <w:i/>
        </w:rPr>
        <w:t>J App</w:t>
      </w:r>
      <w:r w:rsidR="00860941">
        <w:rPr>
          <w:rFonts w:ascii="Times New Roman" w:hAnsi="Times New Roman"/>
          <w:i/>
        </w:rPr>
        <w:t xml:space="preserve"> M</w:t>
      </w:r>
      <w:r w:rsidR="00FF7B33">
        <w:rPr>
          <w:rFonts w:ascii="Times New Roman" w:hAnsi="Times New Roman"/>
          <w:i/>
        </w:rPr>
        <w:t>icrobiol</w:t>
      </w:r>
      <w:r w:rsidRPr="00A60C63">
        <w:rPr>
          <w:rFonts w:ascii="Times New Roman" w:hAnsi="Times New Roman"/>
          <w:i/>
        </w:rPr>
        <w:t>, 115</w:t>
      </w:r>
      <w:r w:rsidRPr="00A60C63">
        <w:rPr>
          <w:rFonts w:ascii="Times New Roman" w:hAnsi="Times New Roman"/>
        </w:rPr>
        <w:t>, 943-954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ai, K-C., Huang, A-C., Hsu, S-C., Kuo, C-L., Yang, J-S., Wu, S-H., &amp; Chung, J</w:t>
      </w:r>
      <w:r w:rsidR="003832BF" w:rsidRPr="00A60C63">
        <w:rPr>
          <w:rFonts w:ascii="Times New Roman" w:hAnsi="Times New Roman"/>
        </w:rPr>
        <w:t xml:space="preserve">-G. (2010). Benzyl isothiocyanate (BITC) inhibits migration and invasion of human colon cancer HT29 cells by inhibiting matrix metalloproteinase-2/-9 and urokinase plasminogen (uPA) through PKC and MAPK signaling pathway. </w:t>
      </w:r>
      <w:r w:rsidR="00FF7B33">
        <w:rPr>
          <w:rFonts w:ascii="Times New Roman" w:hAnsi="Times New Roman"/>
          <w:i/>
        </w:rPr>
        <w:t xml:space="preserve">J </w:t>
      </w:r>
      <w:r w:rsidR="00860941">
        <w:rPr>
          <w:rFonts w:ascii="Times New Roman" w:hAnsi="Times New Roman"/>
          <w:i/>
        </w:rPr>
        <w:t>A</w:t>
      </w:r>
      <w:r w:rsidR="00FF7B33">
        <w:rPr>
          <w:rFonts w:ascii="Times New Roman" w:hAnsi="Times New Roman"/>
          <w:i/>
        </w:rPr>
        <w:t>gri</w:t>
      </w:r>
      <w:r w:rsidR="00860941">
        <w:rPr>
          <w:rFonts w:ascii="Times New Roman" w:hAnsi="Times New Roman"/>
          <w:i/>
        </w:rPr>
        <w:t xml:space="preserve"> Food C</w:t>
      </w:r>
      <w:r w:rsidR="00FF7B33">
        <w:rPr>
          <w:rFonts w:ascii="Times New Roman" w:hAnsi="Times New Roman"/>
          <w:i/>
        </w:rPr>
        <w:t>hem</w:t>
      </w:r>
      <w:r w:rsidR="003832BF" w:rsidRPr="00A60C63">
        <w:rPr>
          <w:rFonts w:ascii="Times New Roman" w:hAnsi="Times New Roman"/>
          <w:i/>
        </w:rPr>
        <w:t>, 58</w:t>
      </w:r>
      <w:r w:rsidR="003832BF" w:rsidRPr="00A60C63">
        <w:rPr>
          <w:rFonts w:ascii="Times New Roman" w:hAnsi="Times New Roman"/>
        </w:rPr>
        <w:t>, 2935-2942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ai, K-C., Lu, C</w:t>
      </w:r>
      <w:r w:rsidR="003832BF" w:rsidRPr="00A60C63">
        <w:rPr>
          <w:rFonts w:ascii="Times New Roman" w:hAnsi="Times New Roman"/>
        </w:rPr>
        <w:t xml:space="preserve">-C., Tang, </w:t>
      </w:r>
      <w:r>
        <w:rPr>
          <w:rFonts w:ascii="Times New Roman" w:hAnsi="Times New Roman"/>
        </w:rPr>
        <w:t>Y-J., Chiang, J-H., Kuo, D-H., Chen, F-A., Chen, I-L., &amp; Yang, J-</w:t>
      </w:r>
      <w:r w:rsidR="003832BF" w:rsidRPr="00A60C63">
        <w:rPr>
          <w:rFonts w:ascii="Times New Roman" w:hAnsi="Times New Roman"/>
        </w:rPr>
        <w:t>S. (2014). Allyl isothiocyanate inhibits cell metastasis through suppression of the MAPK pathways in epidermal growth factor</w:t>
      </w:r>
      <w:r w:rsidR="003832BF" w:rsidRPr="00A60C63">
        <w:rPr>
          <w:rFonts w:ascii="MS Mincho" w:eastAsia="MS Mincho" w:hAnsi="MS Mincho" w:cs="MS Mincho" w:hint="eastAsia"/>
        </w:rPr>
        <w:t>‑</w:t>
      </w:r>
      <w:r w:rsidR="003832BF" w:rsidRPr="00A60C63">
        <w:rPr>
          <w:rFonts w:ascii="Times New Roman" w:hAnsi="Times New Roman"/>
        </w:rPr>
        <w:t xml:space="preserve">stimulated HT29 human colorectal adenocarcinoma cells. </w:t>
      </w:r>
      <w:r w:rsidR="00860941">
        <w:rPr>
          <w:rFonts w:ascii="Times New Roman" w:hAnsi="Times New Roman"/>
          <w:i/>
        </w:rPr>
        <w:t>Oncol Rep</w:t>
      </w:r>
      <w:r w:rsidR="003832BF" w:rsidRPr="00A60C63">
        <w:rPr>
          <w:rFonts w:ascii="Times New Roman" w:hAnsi="Times New Roman"/>
          <w:i/>
        </w:rPr>
        <w:t>, 31</w:t>
      </w:r>
      <w:r w:rsidR="003832BF" w:rsidRPr="00A60C63">
        <w:rPr>
          <w:rFonts w:ascii="Times New Roman" w:hAnsi="Times New Roman"/>
        </w:rPr>
        <w:t>, 189-19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Lan, F., Pan, Q., Yu, H., &amp; Yue, X. (2015). Sulforaphane enhances temozolomide-induced apoptosis because of down-regulation of miR-21 via Wnt/beta-catenin signaling in glioblastoma. </w:t>
      </w:r>
      <w:r w:rsidRPr="00A60C63">
        <w:rPr>
          <w:rFonts w:ascii="Times New Roman" w:hAnsi="Times New Roman"/>
          <w:i/>
        </w:rPr>
        <w:t>J Neurochem, 134</w:t>
      </w:r>
      <w:r w:rsidRPr="00A60C63">
        <w:rPr>
          <w:rFonts w:ascii="Times New Roman" w:hAnsi="Times New Roman"/>
        </w:rPr>
        <w:t>, 811-818.</w:t>
      </w:r>
    </w:p>
    <w:p w:rsidR="003832BF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ee, Y-J., &amp; Lee, S</w:t>
      </w:r>
      <w:r w:rsidR="003832BF" w:rsidRPr="00A60C63">
        <w:rPr>
          <w:rFonts w:ascii="Times New Roman" w:hAnsi="Times New Roman"/>
        </w:rPr>
        <w:t xml:space="preserve">-H. (2011). Sulforaphane induces antioxidative and antiproliferative responses by generating reactive oxygen species in human bronchial epithelial BEAS-2B cells. </w:t>
      </w:r>
      <w:r w:rsidR="00FF7B33">
        <w:rPr>
          <w:rFonts w:ascii="Times New Roman" w:hAnsi="Times New Roman"/>
          <w:i/>
        </w:rPr>
        <w:t>J Kor Med</w:t>
      </w:r>
      <w:r w:rsidR="00860941">
        <w:rPr>
          <w:rFonts w:ascii="Times New Roman" w:hAnsi="Times New Roman"/>
          <w:i/>
        </w:rPr>
        <w:t xml:space="preserve"> S</w:t>
      </w:r>
      <w:r w:rsidR="00FF7B33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26</w:t>
      </w:r>
      <w:r w:rsidR="003832BF" w:rsidRPr="00A60C63">
        <w:rPr>
          <w:rFonts w:ascii="Times New Roman" w:hAnsi="Times New Roman"/>
        </w:rPr>
        <w:t>, 1474-1482.</w:t>
      </w:r>
    </w:p>
    <w:p w:rsidR="00CB7E96" w:rsidRPr="00A60C63" w:rsidRDefault="00CB7E96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FF50BD">
        <w:rPr>
          <w:rFonts w:ascii="Times New Roman" w:hAnsi="Times New Roman"/>
        </w:rPr>
        <w:t>Lefort, K., Brooks, Y., Ostano, P., Cario-Andre, M., Calpini, V., Guinea-Viniegra, J., Albinger-Hegyi, A., Hoetzenecker, W., Kolfschoten, I., Wagner,</w:t>
      </w:r>
      <w:r w:rsidR="005E20EB">
        <w:rPr>
          <w:rFonts w:ascii="Times New Roman" w:hAnsi="Times New Roman"/>
        </w:rPr>
        <w:t xml:space="preserve"> E.F., Werner, S., &amp; Dotto, G.</w:t>
      </w:r>
      <w:r w:rsidRPr="00FF50BD">
        <w:rPr>
          <w:rFonts w:ascii="Times New Roman" w:hAnsi="Times New Roman"/>
        </w:rPr>
        <w:t xml:space="preserve">P. (2013). A miR-34a-SIRT6 axis in the squamous cell differentiation network. </w:t>
      </w:r>
      <w:r w:rsidR="005E20EB">
        <w:rPr>
          <w:rFonts w:ascii="Times New Roman" w:hAnsi="Times New Roman"/>
          <w:i/>
        </w:rPr>
        <w:t>EMBO J</w:t>
      </w:r>
      <w:r w:rsidRPr="00FF50BD">
        <w:rPr>
          <w:rFonts w:ascii="Times New Roman" w:hAnsi="Times New Roman"/>
          <w:i/>
        </w:rPr>
        <w:t>, 32</w:t>
      </w:r>
      <w:r w:rsidRPr="00FF50BD">
        <w:rPr>
          <w:rFonts w:ascii="Times New Roman" w:hAnsi="Times New Roman"/>
        </w:rPr>
        <w:t>, 2248-2263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i, A</w:t>
      </w:r>
      <w:r w:rsidR="003832BF" w:rsidRPr="00A60C63">
        <w:rPr>
          <w:rFonts w:ascii="Times New Roman" w:hAnsi="Times New Roman"/>
        </w:rPr>
        <w:t>-N.,</w:t>
      </w:r>
      <w:r>
        <w:rPr>
          <w:rFonts w:ascii="Times New Roman" w:hAnsi="Times New Roman"/>
        </w:rPr>
        <w:t xml:space="preserve"> Li, S., Zhang, Y-J., Xu, X-R., Chen, Y-M., &amp; Li, H</w:t>
      </w:r>
      <w:r w:rsidR="003832BF" w:rsidRPr="00A60C63">
        <w:rPr>
          <w:rFonts w:ascii="Times New Roman" w:hAnsi="Times New Roman"/>
        </w:rPr>
        <w:t xml:space="preserve">-B. (2014). Resources and biological activities of natural polyphenols. </w:t>
      </w:r>
      <w:r w:rsidR="003832BF" w:rsidRPr="00A60C63">
        <w:rPr>
          <w:rFonts w:ascii="Times New Roman" w:hAnsi="Times New Roman"/>
          <w:i/>
        </w:rPr>
        <w:t>Nutrients, 6</w:t>
      </w:r>
      <w:r w:rsidR="003832BF" w:rsidRPr="00A60C63">
        <w:rPr>
          <w:rFonts w:ascii="Times New Roman" w:hAnsi="Times New Roman"/>
        </w:rPr>
        <w:t>, 6020-604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</w:t>
      </w:r>
      <w:r w:rsidR="0051744E">
        <w:rPr>
          <w:rFonts w:ascii="Times New Roman" w:hAnsi="Times New Roman"/>
        </w:rPr>
        <w:t>i, B., Carey, M., &amp; Workman, J-</w:t>
      </w:r>
      <w:r w:rsidRPr="00A60C63">
        <w:rPr>
          <w:rFonts w:ascii="Times New Roman" w:hAnsi="Times New Roman"/>
        </w:rPr>
        <w:t xml:space="preserve">L. (2007). The role of chromatin during transcription. </w:t>
      </w:r>
      <w:r w:rsidRPr="00A60C63">
        <w:rPr>
          <w:rFonts w:ascii="Times New Roman" w:hAnsi="Times New Roman"/>
          <w:i/>
        </w:rPr>
        <w:t>Cell, 128</w:t>
      </w:r>
      <w:r w:rsidRPr="00A60C63">
        <w:rPr>
          <w:rFonts w:ascii="Times New Roman" w:hAnsi="Times New Roman"/>
        </w:rPr>
        <w:t>, 707-71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Li, E., Beard, C., &amp; Jaenisch, R. (1993). Role for DNA methylation in genomic imprinting. </w:t>
      </w:r>
      <w:r w:rsidRPr="00A60C63">
        <w:rPr>
          <w:rFonts w:ascii="Times New Roman" w:hAnsi="Times New Roman"/>
          <w:i/>
        </w:rPr>
        <w:t>Nature, 366</w:t>
      </w:r>
      <w:r w:rsidRPr="00A60C63">
        <w:rPr>
          <w:rFonts w:ascii="Times New Roman" w:hAnsi="Times New Roman"/>
        </w:rPr>
        <w:t>, 362-36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i, M., Li, J</w:t>
      </w:r>
      <w:r w:rsidR="0051744E">
        <w:rPr>
          <w:rFonts w:ascii="Times New Roman" w:hAnsi="Times New Roman"/>
        </w:rPr>
        <w:t>., Ding, X., He, M., &amp; Cheng, S</w:t>
      </w:r>
      <w:r w:rsidRPr="00A60C63">
        <w:rPr>
          <w:rFonts w:ascii="Times New Roman" w:hAnsi="Times New Roman"/>
        </w:rPr>
        <w:t xml:space="preserve">-Y. (2010). microRNA and cancer. </w:t>
      </w:r>
      <w:r w:rsidR="00860941">
        <w:rPr>
          <w:rFonts w:ascii="Times New Roman" w:hAnsi="Times New Roman"/>
          <w:i/>
        </w:rPr>
        <w:t>AAPS J</w:t>
      </w:r>
      <w:r w:rsidRPr="00A60C63">
        <w:rPr>
          <w:rFonts w:ascii="Times New Roman" w:hAnsi="Times New Roman"/>
          <w:i/>
        </w:rPr>
        <w:t>, 12</w:t>
      </w:r>
      <w:r w:rsidRPr="00A60C63">
        <w:rPr>
          <w:rFonts w:ascii="Times New Roman" w:hAnsi="Times New Roman"/>
        </w:rPr>
        <w:t>, 309-31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i, W., Guo, Y., Zhang, C., Wu, R., Yang,</w:t>
      </w:r>
      <w:r w:rsidR="0051744E">
        <w:rPr>
          <w:rFonts w:ascii="Times New Roman" w:hAnsi="Times New Roman"/>
        </w:rPr>
        <w:t xml:space="preserve"> A. Y., Gaspar, J., &amp; Kong, A-N.</w:t>
      </w:r>
      <w:r w:rsidRPr="00A60C63">
        <w:rPr>
          <w:rFonts w:ascii="Times New Roman" w:hAnsi="Times New Roman"/>
        </w:rPr>
        <w:t xml:space="preserve">T. (2016). Dietary phytochemicals and cancer chemoprevention: a perspective on oxidative stress, inflammation, and epigenetics. </w:t>
      </w:r>
      <w:r w:rsidR="00FF7B33">
        <w:rPr>
          <w:rFonts w:ascii="Times New Roman" w:hAnsi="Times New Roman"/>
          <w:i/>
        </w:rPr>
        <w:t xml:space="preserve">Chem Res </w:t>
      </w:r>
      <w:r w:rsidR="00860941">
        <w:rPr>
          <w:rFonts w:ascii="Times New Roman" w:hAnsi="Times New Roman"/>
          <w:i/>
        </w:rPr>
        <w:t>T</w:t>
      </w:r>
      <w:r w:rsidR="00FF7B33">
        <w:rPr>
          <w:rFonts w:ascii="Times New Roman" w:hAnsi="Times New Roman"/>
          <w:i/>
        </w:rPr>
        <w:t>oxicol</w:t>
      </w:r>
      <w:r w:rsidRPr="00A60C63">
        <w:rPr>
          <w:rFonts w:ascii="Times New Roman" w:hAnsi="Times New Roman"/>
          <w:i/>
        </w:rPr>
        <w:t>, 29</w:t>
      </w:r>
      <w:r w:rsidRPr="00A60C63">
        <w:rPr>
          <w:rFonts w:ascii="Times New Roman" w:hAnsi="Times New Roman"/>
        </w:rPr>
        <w:t>, 2071-2095.</w:t>
      </w:r>
    </w:p>
    <w:p w:rsidR="003832BF" w:rsidRPr="00A60C63" w:rsidRDefault="007F26E6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292139">
        <w:rPr>
          <w:rFonts w:ascii="Times New Roman" w:hAnsi="Times New Roman"/>
        </w:rPr>
        <w:t>Lian, C.</w:t>
      </w:r>
      <w:r w:rsidR="003832BF" w:rsidRPr="00292139">
        <w:rPr>
          <w:rFonts w:ascii="Times New Roman" w:hAnsi="Times New Roman"/>
        </w:rPr>
        <w:t>G., Xu, Y., Ceol, C., Wu, F., Larson, A., Dresser, K., Xu, W., Tan,</w:t>
      </w:r>
      <w:r w:rsidRPr="00292139">
        <w:rPr>
          <w:rFonts w:ascii="Times New Roman" w:hAnsi="Times New Roman"/>
        </w:rPr>
        <w:t xml:space="preserve"> L., Hu, Y., Zhan, Q., Lee, C.</w:t>
      </w:r>
      <w:r w:rsidR="0051744E" w:rsidRPr="00292139">
        <w:rPr>
          <w:rFonts w:ascii="Times New Roman" w:hAnsi="Times New Roman"/>
        </w:rPr>
        <w:t>W</w:t>
      </w:r>
      <w:r w:rsidRPr="00292139">
        <w:rPr>
          <w:rFonts w:ascii="Times New Roman" w:hAnsi="Times New Roman"/>
        </w:rPr>
        <w:t>., Hu, D., Lian, B.</w:t>
      </w:r>
      <w:r w:rsidR="003832BF" w:rsidRPr="00292139">
        <w:rPr>
          <w:rFonts w:ascii="Times New Roman" w:hAnsi="Times New Roman"/>
        </w:rPr>
        <w:t>Q., Kleffel, S., Yang, Y., Neiswender, J., Khor</w:t>
      </w:r>
      <w:r w:rsidRPr="00292139">
        <w:rPr>
          <w:rFonts w:ascii="Times New Roman" w:hAnsi="Times New Roman"/>
        </w:rPr>
        <w:t>asani, A.</w:t>
      </w:r>
      <w:r w:rsidR="003832BF" w:rsidRPr="00292139">
        <w:rPr>
          <w:rFonts w:ascii="Times New Roman" w:hAnsi="Times New Roman"/>
        </w:rPr>
        <w:t>J., Fan</w:t>
      </w:r>
      <w:r w:rsidRPr="00292139">
        <w:rPr>
          <w:rFonts w:ascii="Times New Roman" w:hAnsi="Times New Roman"/>
        </w:rPr>
        <w:t>g, R., Lezcano, C., Duncan, L.M., Scolyer, R.A., Thompson, J.</w:t>
      </w:r>
      <w:r w:rsidR="003832BF" w:rsidRPr="00292139">
        <w:rPr>
          <w:rFonts w:ascii="Times New Roman" w:hAnsi="Times New Roman"/>
        </w:rPr>
        <w:t>F., Kakavand</w:t>
      </w:r>
      <w:r w:rsidRPr="00292139">
        <w:rPr>
          <w:rFonts w:ascii="Times New Roman" w:hAnsi="Times New Roman"/>
        </w:rPr>
        <w:t>, H., Houvras, Y., Zon, L.I., Mihm, M.</w:t>
      </w:r>
      <w:r w:rsidR="003832BF" w:rsidRPr="00292139">
        <w:rPr>
          <w:rFonts w:ascii="Times New Roman" w:hAnsi="Times New Roman"/>
        </w:rPr>
        <w:t>C.</w:t>
      </w:r>
      <w:r w:rsidR="00292139" w:rsidRPr="00292139">
        <w:rPr>
          <w:rFonts w:ascii="Times New Roman" w:hAnsi="Times New Roman"/>
        </w:rPr>
        <w:t>, Kaiser, U.B., Schatton, T., Woda, B.</w:t>
      </w:r>
      <w:r w:rsidR="003832BF" w:rsidRPr="00292139">
        <w:rPr>
          <w:rFonts w:ascii="Times New Roman" w:hAnsi="Times New Roman"/>
        </w:rPr>
        <w:t xml:space="preserve">A., </w:t>
      </w:r>
      <w:r w:rsidR="00292139" w:rsidRPr="00292139">
        <w:rPr>
          <w:rFonts w:ascii="Times New Roman" w:hAnsi="Times New Roman"/>
        </w:rPr>
        <w:t>Murphy, G.F., &amp; Shi, Y.</w:t>
      </w:r>
      <w:r w:rsidR="003832BF" w:rsidRPr="00292139">
        <w:rPr>
          <w:rFonts w:ascii="Times New Roman" w:hAnsi="Times New Roman"/>
        </w:rPr>
        <w:t>G. (2012). Loss of</w:t>
      </w:r>
      <w:r w:rsidR="00EB7DA9" w:rsidRPr="00292139">
        <w:rPr>
          <w:rFonts w:ascii="Times New Roman" w:hAnsi="Times New Roman"/>
        </w:rPr>
        <w:t xml:space="preserve"> 5-Hydroxymethylcytosine is an epigenetic hallmark of m</w:t>
      </w:r>
      <w:r w:rsidR="003832BF" w:rsidRPr="00292139">
        <w:rPr>
          <w:rFonts w:ascii="Times New Roman" w:hAnsi="Times New Roman"/>
        </w:rPr>
        <w:t xml:space="preserve">elanoma. </w:t>
      </w:r>
      <w:r w:rsidR="003832BF" w:rsidRPr="00292139">
        <w:rPr>
          <w:rFonts w:ascii="Times New Roman" w:hAnsi="Times New Roman"/>
          <w:i/>
        </w:rPr>
        <w:t>Cell, 150</w:t>
      </w:r>
      <w:r w:rsidR="003832BF" w:rsidRPr="00292139">
        <w:rPr>
          <w:rFonts w:ascii="Times New Roman" w:hAnsi="Times New Roman"/>
        </w:rPr>
        <w:t>, 1135-114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iang, J., Kang, X., Halifu, Y., Zeng, X., Jin, T., Zhang, M., Luo, D., Ding, Y., Zhou, Y., Yakeya, B., Abudu, D., &amp; Pu, X. (2015). Secreted frizzle</w:t>
      </w:r>
      <w:r w:rsidR="00D052A0">
        <w:rPr>
          <w:rFonts w:ascii="Times New Roman" w:hAnsi="Times New Roman"/>
        </w:rPr>
        <w:t xml:space="preserve">d-related protein promoters are </w:t>
      </w:r>
      <w:r w:rsidRPr="00A60C63">
        <w:rPr>
          <w:rFonts w:ascii="Times New Roman" w:hAnsi="Times New Roman"/>
        </w:rPr>
        <w:t xml:space="preserve">hypermethylated in cutaneous squamous carcinoma compared with normal epidermis. </w:t>
      </w:r>
      <w:r w:rsidR="00860941">
        <w:rPr>
          <w:rFonts w:ascii="Times New Roman" w:hAnsi="Times New Roman"/>
          <w:i/>
        </w:rPr>
        <w:t>BMC C</w:t>
      </w:r>
      <w:r w:rsidRPr="00A60C63">
        <w:rPr>
          <w:rFonts w:ascii="Times New Roman" w:hAnsi="Times New Roman"/>
          <w:i/>
        </w:rPr>
        <w:t>ancer, 15</w:t>
      </w:r>
      <w:r w:rsidRPr="00A60C63">
        <w:rPr>
          <w:rFonts w:ascii="Times New Roman" w:hAnsi="Times New Roman"/>
        </w:rPr>
        <w:t>, 64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iu, S., Ren, S., Howel</w:t>
      </w:r>
      <w:r w:rsidR="0051744E">
        <w:rPr>
          <w:rFonts w:ascii="Times New Roman" w:hAnsi="Times New Roman"/>
        </w:rPr>
        <w:t>l, P., Fodstad, O., &amp; Riker, A.</w:t>
      </w:r>
      <w:r w:rsidRPr="00A60C63">
        <w:rPr>
          <w:rFonts w:ascii="Times New Roman" w:hAnsi="Times New Roman"/>
        </w:rPr>
        <w:t xml:space="preserve">I. (2008). Identification of novel epigenetically modified genes in human melanoma via promoter methylation gene profiling. </w:t>
      </w:r>
      <w:r w:rsidR="009E014E">
        <w:rPr>
          <w:rFonts w:ascii="Times New Roman" w:hAnsi="Times New Roman"/>
          <w:i/>
        </w:rPr>
        <w:t>Pigment Cell Melanoma Res</w:t>
      </w:r>
      <w:r w:rsidRPr="00A60C63">
        <w:rPr>
          <w:rFonts w:ascii="Times New Roman" w:hAnsi="Times New Roman"/>
          <w:i/>
        </w:rPr>
        <w:t>, 21</w:t>
      </w:r>
      <w:r w:rsidRPr="00A60C63">
        <w:rPr>
          <w:rFonts w:ascii="Times New Roman" w:hAnsi="Times New Roman"/>
        </w:rPr>
        <w:t>, 545-558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Liu, X., Takano, C., Shimizu, T., Yokobe, S., Abe-Kanoh, N., Zhu, B., Nakamura, T., Munemasa, S., Murata, Y., &amp; Nakamura, Y. (2017). Inhibition of phosphatidylinositide 3-kinase ameliorates antiproliferation by benzyl isothiocyanate in human colon cancer cells. </w:t>
      </w:r>
      <w:r w:rsidRPr="00A60C63">
        <w:rPr>
          <w:rFonts w:ascii="Times New Roman" w:hAnsi="Times New Roman"/>
          <w:i/>
        </w:rPr>
        <w:t>Biochem Biophys Res Commun, 491</w:t>
      </w:r>
      <w:r w:rsidRPr="00A60C63">
        <w:rPr>
          <w:rFonts w:ascii="Times New Roman" w:hAnsi="Times New Roman"/>
        </w:rPr>
        <w:t>, 209-216.</w:t>
      </w:r>
    </w:p>
    <w:p w:rsidR="00CB7E96" w:rsidRPr="00A60C63" w:rsidRDefault="00CB7E96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FF50BD">
        <w:rPr>
          <w:rFonts w:ascii="Times New Roman" w:hAnsi="Times New Roman"/>
        </w:rPr>
        <w:t xml:space="preserve">Lodygin, D., Tarasov, V., Epanchintsev, A., Berking, C., Knyazeva, T., Korner, H., Knyazev, P., Diebold, J., &amp; Hermeking, H. (2008). Inactivation of miR-34a by aberrant CpG methylation in multiple types of cancer. </w:t>
      </w:r>
      <w:r w:rsidRPr="00FF50BD">
        <w:rPr>
          <w:rFonts w:ascii="Times New Roman" w:hAnsi="Times New Roman"/>
          <w:i/>
        </w:rPr>
        <w:t>Cell Cycle, 7</w:t>
      </w:r>
      <w:r w:rsidRPr="00FF50BD">
        <w:rPr>
          <w:rFonts w:ascii="Times New Roman" w:hAnsi="Times New Roman"/>
        </w:rPr>
        <w:t>, 2591-260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Lodygin</w:t>
      </w:r>
      <w:r w:rsidR="0051744E">
        <w:rPr>
          <w:rFonts w:ascii="Times New Roman" w:hAnsi="Times New Roman"/>
        </w:rPr>
        <w:t>, D., Yazdi, A.S., Sander, C.</w:t>
      </w:r>
      <w:r w:rsidRPr="00A60C63">
        <w:rPr>
          <w:rFonts w:ascii="Times New Roman" w:hAnsi="Times New Roman"/>
        </w:rPr>
        <w:t xml:space="preserve">A., Herzinger, T., &amp; Hermeking, H. (2003). Analysis of 14-3-3σ expression in hyperproliferative skin diseases reveals selective loss associated with CpG-methylation in basal cell carcinoma. </w:t>
      </w:r>
      <w:r w:rsidRPr="00A60C63">
        <w:rPr>
          <w:rFonts w:ascii="Times New Roman" w:hAnsi="Times New Roman"/>
          <w:i/>
        </w:rPr>
        <w:t>Oncogene, 22</w:t>
      </w:r>
      <w:r w:rsidRPr="00A60C63">
        <w:rPr>
          <w:rFonts w:ascii="Times New Roman" w:hAnsi="Times New Roman"/>
        </w:rPr>
        <w:t>, 551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Loriot, A., De Plaen, E., Boon, T., &amp; De Smet, C. (2006). Transient down-regulation of DNMT1 methyltransferase leads to activation and stable hypomethylation of MAGE-A1 in melanoma cells. </w:t>
      </w:r>
      <w:r w:rsidR="00860941">
        <w:rPr>
          <w:rFonts w:ascii="Times New Roman" w:hAnsi="Times New Roman"/>
          <w:i/>
        </w:rPr>
        <w:t>J Biol Chem</w:t>
      </w:r>
      <w:r w:rsidRPr="00A60C63">
        <w:rPr>
          <w:rFonts w:ascii="Times New Roman" w:hAnsi="Times New Roman"/>
          <w:i/>
        </w:rPr>
        <w:t>, 281</w:t>
      </w:r>
      <w:r w:rsidRPr="00A60C63">
        <w:rPr>
          <w:rFonts w:ascii="Times New Roman" w:hAnsi="Times New Roman"/>
        </w:rPr>
        <w:t>, 10118-10126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u, J., Getz, G., Miska, E.</w:t>
      </w:r>
      <w:r w:rsidR="003832BF" w:rsidRPr="00A60C63">
        <w:rPr>
          <w:rFonts w:ascii="Times New Roman" w:hAnsi="Times New Roman"/>
        </w:rPr>
        <w:t>A., Alvarez-Saavedra, E., Lamb, J., Peck, D</w:t>
      </w:r>
      <w:r>
        <w:rPr>
          <w:rFonts w:ascii="Times New Roman" w:hAnsi="Times New Roman"/>
        </w:rPr>
        <w:t>., Sweet-Cordero, A., Ebert, B.L., Mak, R.H., Ferrando, A.A., Downing, J.R., Jacks, T., Horvitz, H.R., &amp; Golub, T.</w:t>
      </w:r>
      <w:r w:rsidR="003832BF" w:rsidRPr="00A60C63">
        <w:rPr>
          <w:rFonts w:ascii="Times New Roman" w:hAnsi="Times New Roman"/>
        </w:rPr>
        <w:t xml:space="preserve">R. (2005). MicroRNA expression profiles classify human cancers. </w:t>
      </w:r>
      <w:r w:rsidR="003832BF" w:rsidRPr="00A60C63">
        <w:rPr>
          <w:rFonts w:ascii="Times New Roman" w:hAnsi="Times New Roman"/>
          <w:i/>
        </w:rPr>
        <w:t>Nature, 435</w:t>
      </w:r>
      <w:r w:rsidR="003832BF" w:rsidRPr="00A60C63">
        <w:rPr>
          <w:rFonts w:ascii="Times New Roman" w:hAnsi="Times New Roman"/>
        </w:rPr>
        <w:t>, 834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uciano, F.B., &amp; Holley, R.</w:t>
      </w:r>
      <w:r w:rsidR="003832BF" w:rsidRPr="00A60C63">
        <w:rPr>
          <w:rFonts w:ascii="Times New Roman" w:hAnsi="Times New Roman"/>
        </w:rPr>
        <w:t xml:space="preserve">A. (2009). Enzymatic inhibition by allyl isothiocyanate and factors affecting its antimicrobial action against Escherichia coli O157:H7. </w:t>
      </w:r>
      <w:r w:rsidR="00FF7B33">
        <w:rPr>
          <w:rFonts w:ascii="Times New Roman" w:hAnsi="Times New Roman"/>
          <w:i/>
        </w:rPr>
        <w:t>Int J Food Microbiol</w:t>
      </w:r>
      <w:r w:rsidR="003832BF" w:rsidRPr="00A60C63">
        <w:rPr>
          <w:rFonts w:ascii="Times New Roman" w:hAnsi="Times New Roman"/>
          <w:i/>
        </w:rPr>
        <w:t>, 131</w:t>
      </w:r>
      <w:r w:rsidR="003832BF" w:rsidRPr="00A60C63">
        <w:rPr>
          <w:rFonts w:ascii="Times New Roman" w:hAnsi="Times New Roman"/>
        </w:rPr>
        <w:t>, 240-245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uo, J.L., Tong, W.M., Yoon, J.</w:t>
      </w:r>
      <w:r w:rsidR="003832BF" w:rsidRPr="00A60C63">
        <w:rPr>
          <w:rFonts w:ascii="Times New Roman" w:hAnsi="Times New Roman"/>
        </w:rPr>
        <w:t>H., Hergenhahn, M., Koomagi, R., Yang, Q., Galendo, D.,</w:t>
      </w:r>
      <w:r>
        <w:rPr>
          <w:rFonts w:ascii="Times New Roman" w:hAnsi="Times New Roman"/>
        </w:rPr>
        <w:t xml:space="preserve"> Pfeifer, G.P., Wang, Z.</w:t>
      </w:r>
      <w:r w:rsidR="003832BF" w:rsidRPr="00A60C63">
        <w:rPr>
          <w:rFonts w:ascii="Times New Roman" w:hAnsi="Times New Roman"/>
        </w:rPr>
        <w:t xml:space="preserve">Q., &amp; Hollstein, M. (2001). UV-induced DNA damage and mutations in Hupki (human p53 knock-in) mice recapitulate p53 hotspot alterations in sun-exposed human skin. </w:t>
      </w:r>
      <w:r w:rsidR="003832BF" w:rsidRPr="00A60C63">
        <w:rPr>
          <w:rFonts w:ascii="Times New Roman" w:hAnsi="Times New Roman"/>
          <w:i/>
        </w:rPr>
        <w:t>Cancer Res, 61</w:t>
      </w:r>
      <w:r w:rsidR="003832BF" w:rsidRPr="00A60C63">
        <w:rPr>
          <w:rFonts w:ascii="Times New Roman" w:hAnsi="Times New Roman"/>
        </w:rPr>
        <w:t>, 8158-8163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adan, V., Lear, J.T., &amp; Szeimies, R</w:t>
      </w:r>
      <w:r w:rsidR="003832BF" w:rsidRPr="00A60C63">
        <w:rPr>
          <w:rFonts w:ascii="Times New Roman" w:hAnsi="Times New Roman"/>
        </w:rPr>
        <w:t xml:space="preserve">-M. (2010). Non-melanoma skin cancer. </w:t>
      </w:r>
      <w:r w:rsidR="003832BF" w:rsidRPr="00A60C63">
        <w:rPr>
          <w:rFonts w:ascii="Times New Roman" w:hAnsi="Times New Roman"/>
          <w:i/>
        </w:rPr>
        <w:t>Lancet, 375</w:t>
      </w:r>
      <w:r w:rsidR="003832BF" w:rsidRPr="00A60C63">
        <w:rPr>
          <w:rFonts w:ascii="Times New Roman" w:hAnsi="Times New Roman"/>
        </w:rPr>
        <w:t>, 673-685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altepe, E., Bakardjiev, A.I., &amp; Fisher, S.</w:t>
      </w:r>
      <w:r w:rsidR="003832BF" w:rsidRPr="00A60C63">
        <w:rPr>
          <w:rFonts w:ascii="Times New Roman" w:hAnsi="Times New Roman"/>
        </w:rPr>
        <w:t xml:space="preserve">J. (2010). The placenta: transcriptional, epigenetic, and physiological integration during development. </w:t>
      </w:r>
      <w:r w:rsidR="00860941">
        <w:rPr>
          <w:rFonts w:ascii="Times New Roman" w:hAnsi="Times New Roman"/>
          <w:i/>
        </w:rPr>
        <w:t>J Clin Invest</w:t>
      </w:r>
      <w:r w:rsidR="003832BF" w:rsidRPr="00A60C63">
        <w:rPr>
          <w:rFonts w:ascii="Times New Roman" w:hAnsi="Times New Roman"/>
          <w:i/>
        </w:rPr>
        <w:t>, 120</w:t>
      </w:r>
      <w:r w:rsidR="003832BF" w:rsidRPr="00A60C63">
        <w:rPr>
          <w:rFonts w:ascii="Times New Roman" w:hAnsi="Times New Roman"/>
        </w:rPr>
        <w:t>, 1016-102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alumbres, M. (2013). miRNAs and cancer: An epigenetics view. </w:t>
      </w:r>
      <w:r w:rsidR="004951F1">
        <w:rPr>
          <w:rFonts w:ascii="Times New Roman" w:hAnsi="Times New Roman"/>
          <w:i/>
        </w:rPr>
        <w:t>Mol Asp Med</w:t>
      </w:r>
      <w:r w:rsidRPr="00A60C63">
        <w:rPr>
          <w:rFonts w:ascii="Times New Roman" w:hAnsi="Times New Roman"/>
          <w:i/>
        </w:rPr>
        <w:t>, 34</w:t>
      </w:r>
      <w:r w:rsidRPr="00A60C63">
        <w:rPr>
          <w:rFonts w:ascii="Times New Roman" w:hAnsi="Times New Roman"/>
        </w:rPr>
        <w:t>, 863-874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antso, T., Sfakianos, A.</w:t>
      </w:r>
      <w:r w:rsidR="003832BF" w:rsidRPr="00A60C63">
        <w:rPr>
          <w:rFonts w:ascii="Times New Roman" w:hAnsi="Times New Roman"/>
        </w:rPr>
        <w:t xml:space="preserve">P., Atkinson, A., Anestopoulos, I., Mitsiogianni, M., Botaitis, S., Perente, S., Simopoulos, C., Vasileiadis, S., Franco, R., Pappa, A., &amp; Panayiotidis, </w:t>
      </w:r>
      <w:r>
        <w:rPr>
          <w:rFonts w:ascii="Times New Roman" w:hAnsi="Times New Roman"/>
        </w:rPr>
        <w:t>M.</w:t>
      </w:r>
      <w:r w:rsidR="009E014E">
        <w:rPr>
          <w:rFonts w:ascii="Times New Roman" w:hAnsi="Times New Roman"/>
        </w:rPr>
        <w:t>I. (2016). Development of a novel experimental in vitro model of isothiocyanate-induced apoptosis in human malignant melanoma c</w:t>
      </w:r>
      <w:r w:rsidR="003832BF" w:rsidRPr="00A60C63">
        <w:rPr>
          <w:rFonts w:ascii="Times New Roman" w:hAnsi="Times New Roman"/>
        </w:rPr>
        <w:t xml:space="preserve">ells. </w:t>
      </w:r>
      <w:r w:rsidR="003832BF" w:rsidRPr="00A60C63">
        <w:rPr>
          <w:rFonts w:ascii="Times New Roman" w:hAnsi="Times New Roman"/>
          <w:i/>
        </w:rPr>
        <w:t>Anticancer Res, 36</w:t>
      </w:r>
      <w:r w:rsidR="003832BF" w:rsidRPr="00A60C63">
        <w:rPr>
          <w:rFonts w:ascii="Times New Roman" w:hAnsi="Times New Roman"/>
        </w:rPr>
        <w:t>, 6303-6309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anyes, L., Luciano, F.</w:t>
      </w:r>
      <w:r w:rsidR="003832BF" w:rsidRPr="00A60C63">
        <w:rPr>
          <w:rFonts w:ascii="Times New Roman" w:hAnsi="Times New Roman"/>
        </w:rPr>
        <w:t xml:space="preserve">B., Mañes, J., &amp; Meca, G. (2015). In vitro antifungal activity of allyl isothiocyanate (AITC) against Aspergillus parasiticus and Penicillium expansum and evaluation of the AITC estimated daily intake. </w:t>
      </w:r>
      <w:r w:rsidR="004951F1">
        <w:rPr>
          <w:rFonts w:ascii="Times New Roman" w:hAnsi="Times New Roman"/>
          <w:i/>
        </w:rPr>
        <w:t>Food Chem Toxicol</w:t>
      </w:r>
      <w:r w:rsidR="003832BF" w:rsidRPr="00A60C63">
        <w:rPr>
          <w:rFonts w:ascii="Times New Roman" w:hAnsi="Times New Roman"/>
          <w:i/>
        </w:rPr>
        <w:t>, 83</w:t>
      </w:r>
      <w:r w:rsidR="003832BF" w:rsidRPr="00A60C63">
        <w:rPr>
          <w:rFonts w:ascii="Times New Roman" w:hAnsi="Times New Roman"/>
        </w:rPr>
        <w:t>, 293-29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argueron, R., &amp; Reinberg, D. (2010). Chromatin structure and the inheritance of epigenetic information. </w:t>
      </w:r>
      <w:r w:rsidR="00894E26">
        <w:rPr>
          <w:rFonts w:ascii="Times New Roman" w:hAnsi="Times New Roman"/>
          <w:i/>
        </w:rPr>
        <w:t>Nat Rev Genet</w:t>
      </w:r>
      <w:r w:rsidRPr="00A60C63">
        <w:rPr>
          <w:rFonts w:ascii="Times New Roman" w:hAnsi="Times New Roman"/>
          <w:i/>
        </w:rPr>
        <w:t>, 11</w:t>
      </w:r>
      <w:r w:rsidRPr="00A60C63">
        <w:rPr>
          <w:rFonts w:ascii="Times New Roman" w:hAnsi="Times New Roman"/>
        </w:rPr>
        <w:t>, 285-29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artin-Gorgojo, A., Llinares, M., Viros, A., Requena, C., Garcia-Casado, Z., Traves, V., Kumar, R., &amp; Nagore, E. (2017). Cutaneous melanoma primary site is linked to nevus density. </w:t>
      </w:r>
      <w:r w:rsidRPr="00A60C63">
        <w:rPr>
          <w:rFonts w:ascii="Times New Roman" w:hAnsi="Times New Roman"/>
          <w:i/>
        </w:rPr>
        <w:t>Oncotarget, 8</w:t>
      </w:r>
      <w:r w:rsidRPr="00A60C63">
        <w:rPr>
          <w:rFonts w:ascii="Times New Roman" w:hAnsi="Times New Roman"/>
        </w:rPr>
        <w:t>, 98876-98886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artin, C., &amp; Zhang, Y. (2005). The diverse functions of histone lysine methylation. </w:t>
      </w:r>
      <w:r w:rsidR="002D3B25">
        <w:rPr>
          <w:rFonts w:ascii="Times New Roman" w:hAnsi="Times New Roman"/>
          <w:i/>
        </w:rPr>
        <w:t>Nature R</w:t>
      </w:r>
      <w:r w:rsidR="004951F1">
        <w:rPr>
          <w:rFonts w:ascii="Times New Roman" w:hAnsi="Times New Roman"/>
          <w:i/>
        </w:rPr>
        <w:t>eviews Mol</w:t>
      </w:r>
      <w:r w:rsidR="00860941">
        <w:rPr>
          <w:rFonts w:ascii="Times New Roman" w:hAnsi="Times New Roman"/>
          <w:i/>
        </w:rPr>
        <w:t xml:space="preserve"> Cell B</w:t>
      </w:r>
      <w:r w:rsidR="004951F1">
        <w:rPr>
          <w:rFonts w:ascii="Times New Roman" w:hAnsi="Times New Roman"/>
          <w:i/>
        </w:rPr>
        <w:t>iol</w:t>
      </w:r>
      <w:r w:rsidRPr="00A60C63">
        <w:rPr>
          <w:rFonts w:ascii="Times New Roman" w:hAnsi="Times New Roman"/>
          <w:i/>
        </w:rPr>
        <w:t>, 6</w:t>
      </w:r>
      <w:r w:rsidRPr="00A60C63">
        <w:rPr>
          <w:rFonts w:ascii="Times New Roman" w:hAnsi="Times New Roman"/>
        </w:rPr>
        <w:t>, 838-849.</w:t>
      </w:r>
    </w:p>
    <w:p w:rsidR="002D3B25" w:rsidRPr="00A60C63" w:rsidRDefault="002D3B2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Matusheski, N.V., Juvik, J.A., Jeffery, E.H. Heating decreases epithiospecifier protein activity and increases sulforaphane formation in broccoli. (2004). </w:t>
      </w:r>
      <w:r w:rsidRPr="002D3B25">
        <w:rPr>
          <w:rFonts w:ascii="Times New Roman" w:hAnsi="Times New Roman"/>
          <w:i/>
        </w:rPr>
        <w:t>Phytochemistry, 65(9),</w:t>
      </w:r>
      <w:r>
        <w:rPr>
          <w:rFonts w:ascii="Times New Roman" w:hAnsi="Times New Roman"/>
        </w:rPr>
        <w:t xml:space="preserve"> 1273-128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azar, J.,</w:t>
      </w:r>
      <w:r w:rsidR="0051744E">
        <w:rPr>
          <w:rFonts w:ascii="Times New Roman" w:hAnsi="Times New Roman"/>
        </w:rPr>
        <w:t xml:space="preserve"> DeBlasio, D., Govindarajan, S.S., Zhang, S., &amp; Perera, R.</w:t>
      </w:r>
      <w:r w:rsidRPr="00A60C63">
        <w:rPr>
          <w:rFonts w:ascii="Times New Roman" w:hAnsi="Times New Roman"/>
        </w:rPr>
        <w:t>J. (2011). Epigenetic regulation of microRNA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 xml:space="preserve">375 and its role in melanoma development in humans. </w:t>
      </w:r>
      <w:r w:rsidR="00860941">
        <w:rPr>
          <w:rFonts w:ascii="Times New Roman" w:hAnsi="Times New Roman"/>
          <w:i/>
        </w:rPr>
        <w:t>FEBS Lett</w:t>
      </w:r>
      <w:r w:rsidRPr="00A60C63">
        <w:rPr>
          <w:rFonts w:ascii="Times New Roman" w:hAnsi="Times New Roman"/>
          <w:i/>
        </w:rPr>
        <w:t>, 585</w:t>
      </w:r>
      <w:r w:rsidRPr="00A60C63">
        <w:rPr>
          <w:rFonts w:ascii="Times New Roman" w:hAnsi="Times New Roman"/>
        </w:rPr>
        <w:t>, 2467-247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azar, J., DeYoung, K., Khaitan, D., Meister, E., Almodovar, A., Go</w:t>
      </w:r>
      <w:r w:rsidR="0051744E">
        <w:rPr>
          <w:rFonts w:ascii="Times New Roman" w:hAnsi="Times New Roman"/>
        </w:rPr>
        <w:t>ydos, J., Ray, A., &amp; Perera, R.</w:t>
      </w:r>
      <w:r w:rsidRPr="00A60C63">
        <w:rPr>
          <w:rFonts w:ascii="Times New Roman" w:hAnsi="Times New Roman"/>
        </w:rPr>
        <w:t xml:space="preserve">J. (2010). The regulation of miRNA-211 expression and its role in melanoma cell invasiveness. </w:t>
      </w:r>
      <w:r w:rsidR="009E014E">
        <w:rPr>
          <w:rFonts w:ascii="Times New Roman" w:hAnsi="Times New Roman"/>
          <w:i/>
        </w:rPr>
        <w:t>PL</w:t>
      </w:r>
      <w:r w:rsidR="00860941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5</w:t>
      </w:r>
      <w:r w:rsidRPr="00A60C63">
        <w:rPr>
          <w:rFonts w:ascii="Times New Roman" w:hAnsi="Times New Roman"/>
        </w:rPr>
        <w:t>, e13779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cCabe, M.T., Graves, A.</w:t>
      </w:r>
      <w:r w:rsidR="003832BF" w:rsidRPr="00A60C63">
        <w:rPr>
          <w:rFonts w:ascii="Times New Roman" w:hAnsi="Times New Roman"/>
        </w:rPr>
        <w:t xml:space="preserve">P., </w:t>
      </w:r>
      <w:r>
        <w:rPr>
          <w:rFonts w:ascii="Times New Roman" w:hAnsi="Times New Roman"/>
        </w:rPr>
        <w:t>Ganji, G., Diaz, E., Halsey, W.S., Jiang, Y., Smitheman, K.N., Ott, H.M., Pappalardi, M.B., Allen, K.E., Chen, S.</w:t>
      </w:r>
      <w:r w:rsidR="003832BF" w:rsidRPr="00A60C63">
        <w:rPr>
          <w:rFonts w:ascii="Times New Roman" w:hAnsi="Times New Roman"/>
        </w:rPr>
        <w:t xml:space="preserve">B., Della </w:t>
      </w:r>
      <w:r>
        <w:rPr>
          <w:rFonts w:ascii="Times New Roman" w:hAnsi="Times New Roman"/>
        </w:rPr>
        <w:t>Pietra, A., Dul, E., Hughes, A.M., Gilbert, S.</w:t>
      </w:r>
      <w:r w:rsidR="003832BF" w:rsidRPr="00A60C63">
        <w:rPr>
          <w:rFonts w:ascii="Times New Roman" w:hAnsi="Times New Roman"/>
        </w:rPr>
        <w:t>A., Thrall,</w:t>
      </w:r>
      <w:r>
        <w:rPr>
          <w:rFonts w:ascii="Times New Roman" w:hAnsi="Times New Roman"/>
        </w:rPr>
        <w:t xml:space="preserve"> S.H., Tummino, P.J., Kruger, R.</w:t>
      </w:r>
      <w:r w:rsidR="003832BF" w:rsidRPr="00A60C63">
        <w:rPr>
          <w:rFonts w:ascii="Times New Roman" w:hAnsi="Times New Roman"/>
        </w:rPr>
        <w:t>G., Brandt,</w:t>
      </w:r>
      <w:r>
        <w:rPr>
          <w:rFonts w:ascii="Times New Roman" w:hAnsi="Times New Roman"/>
        </w:rPr>
        <w:t xml:space="preserve"> M., Schwartz, B., &amp; Creasy, C.</w:t>
      </w:r>
      <w:r w:rsidR="003832BF" w:rsidRPr="00A60C63">
        <w:rPr>
          <w:rFonts w:ascii="Times New Roman" w:hAnsi="Times New Roman"/>
        </w:rPr>
        <w:t xml:space="preserve">L. (2012). Mutation of A677 in histone methyltransferase EZH2 in human B-cell lymphoma promotes hypertrimethylation of histone H3 on lysine 27 (H3K27). </w:t>
      </w:r>
      <w:r w:rsidR="00EB7DA9">
        <w:rPr>
          <w:rFonts w:ascii="Times New Roman" w:hAnsi="Times New Roman"/>
          <w:i/>
        </w:rPr>
        <w:t>Proc Natl Acad Sci US</w:t>
      </w:r>
      <w:r w:rsidR="00C82D1D" w:rsidRPr="00A60C63">
        <w:rPr>
          <w:rFonts w:ascii="Times New Roman" w:hAnsi="Times New Roman"/>
          <w:i/>
        </w:rPr>
        <w:t>A</w:t>
      </w:r>
      <w:r w:rsidR="003832BF" w:rsidRPr="00A60C63">
        <w:rPr>
          <w:rFonts w:ascii="Times New Roman" w:hAnsi="Times New Roman"/>
          <w:i/>
        </w:rPr>
        <w:t>, 109</w:t>
      </w:r>
      <w:r w:rsidR="003832BF" w:rsidRPr="00A60C63">
        <w:rPr>
          <w:rFonts w:ascii="Times New Roman" w:hAnsi="Times New Roman"/>
        </w:rPr>
        <w:t>, 2989-2994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cWalter, G.K., Higgins, L.G., McLellan, L.I., Henderson, C.J., Song, L., Thornalley, P.</w:t>
      </w:r>
      <w:r w:rsidR="003832BF" w:rsidRPr="00A60C63">
        <w:rPr>
          <w:rFonts w:ascii="Times New Roman" w:hAnsi="Times New Roman"/>
        </w:rPr>
        <w:t>J., Itoh</w:t>
      </w:r>
      <w:r>
        <w:rPr>
          <w:rFonts w:ascii="Times New Roman" w:hAnsi="Times New Roman"/>
        </w:rPr>
        <w:t>, K., Yamamoto, M., &amp; Hayes, J.</w:t>
      </w:r>
      <w:r w:rsidR="003832BF" w:rsidRPr="00A60C63">
        <w:rPr>
          <w:rFonts w:ascii="Times New Roman" w:hAnsi="Times New Roman"/>
        </w:rPr>
        <w:t xml:space="preserve">D. (2004). Transcription factor Nrf2 is essential for induction of NAD (P) H: quinone oxidoreductase 1, glutathione S-transferases, and glutamate cysteine ligase by broccoli seeds and isothiocyanates. </w:t>
      </w:r>
      <w:r w:rsidR="004951F1">
        <w:rPr>
          <w:rFonts w:ascii="Times New Roman" w:hAnsi="Times New Roman"/>
          <w:i/>
        </w:rPr>
        <w:t>J</w:t>
      </w:r>
      <w:r w:rsidR="00860941">
        <w:rPr>
          <w:rFonts w:ascii="Times New Roman" w:hAnsi="Times New Roman"/>
          <w:i/>
        </w:rPr>
        <w:t xml:space="preserve"> N</w:t>
      </w:r>
      <w:r w:rsidR="004951F1">
        <w:rPr>
          <w:rFonts w:ascii="Times New Roman" w:hAnsi="Times New Roman"/>
          <w:i/>
        </w:rPr>
        <w:t>utr</w:t>
      </w:r>
      <w:r w:rsidR="003832BF" w:rsidRPr="00A60C63">
        <w:rPr>
          <w:rFonts w:ascii="Times New Roman" w:hAnsi="Times New Roman"/>
          <w:i/>
        </w:rPr>
        <w:t>, 134</w:t>
      </w:r>
      <w:r w:rsidR="003832BF" w:rsidRPr="00A60C63">
        <w:rPr>
          <w:rFonts w:ascii="Times New Roman" w:hAnsi="Times New Roman"/>
        </w:rPr>
        <w:t>, 3499S-3506S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eeran, S.M., Patel, S.N., &amp; Tollefsbol, T.</w:t>
      </w:r>
      <w:r w:rsidR="003832BF" w:rsidRPr="00A60C63">
        <w:rPr>
          <w:rFonts w:ascii="Times New Roman" w:hAnsi="Times New Roman"/>
        </w:rPr>
        <w:t xml:space="preserve">O. (2010). Sulforaphane causes epigenetic repression of hTERT expression in human breast cancer cell lines. </w:t>
      </w:r>
      <w:r w:rsidR="00EB7DA9">
        <w:rPr>
          <w:rFonts w:ascii="Times New Roman" w:hAnsi="Times New Roman"/>
          <w:i/>
        </w:rPr>
        <w:t>PL</w:t>
      </w:r>
      <w:r w:rsidR="004951F1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5</w:t>
      </w:r>
      <w:r w:rsidR="003832BF" w:rsidRPr="00A60C63">
        <w:rPr>
          <w:rFonts w:ascii="Times New Roman" w:hAnsi="Times New Roman"/>
        </w:rPr>
        <w:t>, e11457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eeran, S.</w:t>
      </w:r>
      <w:r w:rsidR="003832BF" w:rsidRPr="00A60C63">
        <w:rPr>
          <w:rFonts w:ascii="Times New Roman" w:hAnsi="Times New Roman"/>
        </w:rPr>
        <w:t xml:space="preserve">M., Punathil, T., &amp; Katiyar, </w:t>
      </w:r>
      <w:r>
        <w:rPr>
          <w:rFonts w:ascii="Times New Roman" w:hAnsi="Times New Roman"/>
        </w:rPr>
        <w:t>S.</w:t>
      </w:r>
      <w:r w:rsidR="00EB7DA9">
        <w:rPr>
          <w:rFonts w:ascii="Times New Roman" w:hAnsi="Times New Roman"/>
        </w:rPr>
        <w:t>K. (2008). IL-12 Deficiency exacerbates inflammatory responses in UV-irradiated skin and skin t</w:t>
      </w:r>
      <w:r w:rsidR="003832BF" w:rsidRPr="00A60C63">
        <w:rPr>
          <w:rFonts w:ascii="Times New Roman" w:hAnsi="Times New Roman"/>
        </w:rPr>
        <w:t xml:space="preserve">umors. </w:t>
      </w:r>
      <w:r w:rsidR="00860941">
        <w:rPr>
          <w:rFonts w:ascii="Times New Roman" w:hAnsi="Times New Roman"/>
          <w:i/>
        </w:rPr>
        <w:t>J Invest Dermatol</w:t>
      </w:r>
      <w:r w:rsidR="003832BF" w:rsidRPr="00A60C63">
        <w:rPr>
          <w:rFonts w:ascii="Times New Roman" w:hAnsi="Times New Roman"/>
          <w:i/>
        </w:rPr>
        <w:t>, 128</w:t>
      </w:r>
      <w:r w:rsidR="003832BF" w:rsidRPr="00A60C63">
        <w:rPr>
          <w:rFonts w:ascii="Times New Roman" w:hAnsi="Times New Roman"/>
        </w:rPr>
        <w:t>, 2716-2727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eier, K., Drexler, S.</w:t>
      </w:r>
      <w:r w:rsidR="003832BF" w:rsidRPr="00A60C63">
        <w:rPr>
          <w:rFonts w:ascii="Times New Roman" w:hAnsi="Times New Roman"/>
        </w:rPr>
        <w:t>K., Eberle, F.</w:t>
      </w:r>
      <w:r>
        <w:rPr>
          <w:rFonts w:ascii="Times New Roman" w:hAnsi="Times New Roman"/>
        </w:rPr>
        <w:t>C., Lefort, K., &amp; Yazdi, A.</w:t>
      </w:r>
      <w:r w:rsidR="00EB7DA9">
        <w:rPr>
          <w:rFonts w:ascii="Times New Roman" w:hAnsi="Times New Roman"/>
        </w:rPr>
        <w:t>S. (2016). Silencing of ASC in cutaneous squamous cell c</w:t>
      </w:r>
      <w:r w:rsidR="003832BF" w:rsidRPr="00A60C63">
        <w:rPr>
          <w:rFonts w:ascii="Times New Roman" w:hAnsi="Times New Roman"/>
        </w:rPr>
        <w:t xml:space="preserve">arcinoma. </w:t>
      </w:r>
      <w:r w:rsidR="009E014E">
        <w:rPr>
          <w:rFonts w:ascii="Times New Roman" w:hAnsi="Times New Roman"/>
          <w:i/>
        </w:rPr>
        <w:t>PL</w:t>
      </w:r>
      <w:r w:rsidR="00860941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11</w:t>
      </w:r>
      <w:r w:rsidR="003832BF" w:rsidRPr="00A60C63">
        <w:rPr>
          <w:rFonts w:ascii="Times New Roman" w:hAnsi="Times New Roman"/>
        </w:rPr>
        <w:t>, e016474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ilkiew</w:t>
      </w:r>
      <w:r w:rsidR="0051744E">
        <w:rPr>
          <w:rFonts w:ascii="Times New Roman" w:hAnsi="Times New Roman"/>
        </w:rPr>
        <w:t>icz, M., Roudier, E., Doyle, J.</w:t>
      </w:r>
      <w:r w:rsidRPr="00A60C63">
        <w:rPr>
          <w:rFonts w:ascii="Times New Roman" w:hAnsi="Times New Roman"/>
        </w:rPr>
        <w:t>L., Trifo</w:t>
      </w:r>
      <w:r w:rsidR="0051744E">
        <w:rPr>
          <w:rFonts w:ascii="Times New Roman" w:hAnsi="Times New Roman"/>
        </w:rPr>
        <w:t>nova, A., Birot, O., &amp; Haas, T.</w:t>
      </w:r>
      <w:r w:rsidR="00EB7DA9">
        <w:rPr>
          <w:rFonts w:ascii="Times New Roman" w:hAnsi="Times New Roman"/>
        </w:rPr>
        <w:t>L. (2011). Identification of a mechanism underlying r</w:t>
      </w:r>
      <w:r w:rsidRPr="00A60C63">
        <w:rPr>
          <w:rFonts w:ascii="Times New Roman" w:hAnsi="Times New Roman"/>
        </w:rPr>
        <w:t>egul</w:t>
      </w:r>
      <w:r w:rsidR="00EB7DA9">
        <w:rPr>
          <w:rFonts w:ascii="Times New Roman" w:hAnsi="Times New Roman"/>
        </w:rPr>
        <w:t>ation of the anti-angiogenic forkhead transcription factor FoxO1 in cultured endothelial cells and ischemic m</w:t>
      </w:r>
      <w:r w:rsidRPr="00A60C63">
        <w:rPr>
          <w:rFonts w:ascii="Times New Roman" w:hAnsi="Times New Roman"/>
        </w:rPr>
        <w:t xml:space="preserve">uscle. </w:t>
      </w:r>
      <w:r w:rsidR="004951F1">
        <w:rPr>
          <w:rFonts w:ascii="Times New Roman" w:hAnsi="Times New Roman"/>
          <w:i/>
        </w:rPr>
        <w:t>Am J Pathol</w:t>
      </w:r>
      <w:r w:rsidRPr="00A60C63">
        <w:rPr>
          <w:rFonts w:ascii="Times New Roman" w:hAnsi="Times New Roman"/>
          <w:i/>
        </w:rPr>
        <w:t>, 178</w:t>
      </w:r>
      <w:r w:rsidRPr="00A60C63">
        <w:rPr>
          <w:rFonts w:ascii="Times New Roman" w:hAnsi="Times New Roman"/>
        </w:rPr>
        <w:t>, 935-94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irmohammadsadegh, A., Marini, A., Nambiar, S., Hassan, M., Tannapfel</w:t>
      </w:r>
      <w:r w:rsidR="0051744E">
        <w:rPr>
          <w:rFonts w:ascii="Times New Roman" w:hAnsi="Times New Roman"/>
        </w:rPr>
        <w:t>, A., Ruzicka, T., &amp; Hengge, U.</w:t>
      </w:r>
      <w:r w:rsidRPr="00A60C63">
        <w:rPr>
          <w:rFonts w:ascii="Times New Roman" w:hAnsi="Times New Roman"/>
        </w:rPr>
        <w:t xml:space="preserve">R. (2006). Epigenetic silencing of the PTEN gene in melanoma. </w:t>
      </w:r>
      <w:r w:rsidR="00860941">
        <w:rPr>
          <w:rFonts w:ascii="Times New Roman" w:hAnsi="Times New Roman"/>
          <w:i/>
        </w:rPr>
        <w:t>Cancer Res</w:t>
      </w:r>
      <w:r w:rsidRPr="00A60C63">
        <w:rPr>
          <w:rFonts w:ascii="Times New Roman" w:hAnsi="Times New Roman"/>
          <w:i/>
        </w:rPr>
        <w:t>, 66</w:t>
      </w:r>
      <w:r w:rsidRPr="00A60C63">
        <w:rPr>
          <w:rFonts w:ascii="Times New Roman" w:hAnsi="Times New Roman"/>
        </w:rPr>
        <w:t>, 6546-655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oan, J., Grigalavicius, M., Baturaite, Z., Dahlback, A., &amp; Juzeniene, A. (2015). The relationship between UV exposure and incidence of skin cancer. </w:t>
      </w:r>
      <w:r w:rsidR="009E014E">
        <w:rPr>
          <w:rFonts w:ascii="Times New Roman" w:hAnsi="Times New Roman"/>
          <w:i/>
        </w:rPr>
        <w:t xml:space="preserve">Photodermatol, Photoimmunol </w:t>
      </w:r>
      <w:r w:rsidR="00860941">
        <w:rPr>
          <w:rFonts w:ascii="Times New Roman" w:hAnsi="Times New Roman"/>
          <w:i/>
        </w:rPr>
        <w:t>P</w:t>
      </w:r>
      <w:r w:rsidR="009E014E">
        <w:rPr>
          <w:rFonts w:ascii="Times New Roman" w:hAnsi="Times New Roman"/>
          <w:i/>
        </w:rPr>
        <w:t>hotomed</w:t>
      </w:r>
      <w:r w:rsidRPr="00A60C63">
        <w:rPr>
          <w:rFonts w:ascii="Times New Roman" w:hAnsi="Times New Roman"/>
          <w:i/>
        </w:rPr>
        <w:t>, 31</w:t>
      </w:r>
      <w:r w:rsidRPr="00A60C63">
        <w:rPr>
          <w:rFonts w:ascii="Times New Roman" w:hAnsi="Times New Roman"/>
        </w:rPr>
        <w:t>, 26-35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oison, C., Guieysse-Peugeot, A-L., &amp; Arimondo, P.</w:t>
      </w:r>
      <w:r w:rsidR="003832BF" w:rsidRPr="00A60C63">
        <w:rPr>
          <w:rFonts w:ascii="Times New Roman" w:hAnsi="Times New Roman"/>
        </w:rPr>
        <w:t>B. (2014). DNA methylation in cancer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ondal, A., Biswas, R.,</w:t>
      </w:r>
      <w:r w:rsidR="0051744E">
        <w:rPr>
          <w:rFonts w:ascii="Times New Roman" w:hAnsi="Times New Roman"/>
        </w:rPr>
        <w:t xml:space="preserve"> Rhee, Y-H., Kim, J., &amp; Ahn, J</w:t>
      </w:r>
      <w:r w:rsidRPr="00A60C63">
        <w:rPr>
          <w:rFonts w:ascii="Times New Roman" w:hAnsi="Times New Roman"/>
        </w:rPr>
        <w:t xml:space="preserve">-C. (2016). Sulforaphene promotes Bax/Bcl2, MAPK-dependent human gastric cancer AGS cells apoptosis and inhibits migration via EGFR, p-ERK1/2 down-regulation. </w:t>
      </w:r>
      <w:r w:rsidR="004951F1">
        <w:rPr>
          <w:rFonts w:ascii="Times New Roman" w:hAnsi="Times New Roman"/>
          <w:i/>
        </w:rPr>
        <w:t xml:space="preserve">Gen Physiol </w:t>
      </w:r>
      <w:r w:rsidR="00860941">
        <w:rPr>
          <w:rFonts w:ascii="Times New Roman" w:hAnsi="Times New Roman"/>
          <w:i/>
        </w:rPr>
        <w:t>B</w:t>
      </w:r>
      <w:r w:rsidR="004951F1">
        <w:rPr>
          <w:rFonts w:ascii="Times New Roman" w:hAnsi="Times New Roman"/>
          <w:i/>
        </w:rPr>
        <w:t>iophys</w:t>
      </w:r>
      <w:r w:rsidRPr="00A60C63">
        <w:rPr>
          <w:rFonts w:ascii="Times New Roman" w:hAnsi="Times New Roman"/>
          <w:i/>
        </w:rPr>
        <w:t>, 35</w:t>
      </w:r>
      <w:r w:rsidRPr="00A60C63">
        <w:rPr>
          <w:rFonts w:ascii="Times New Roman" w:hAnsi="Times New Roman"/>
        </w:rPr>
        <w:t>, 25-34.</w:t>
      </w:r>
    </w:p>
    <w:p w:rsidR="003832BF" w:rsidRPr="00A60C63" w:rsidRDefault="0051744E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ori, T., Martinez, S.R., O'Day, S.J., Morton, D.</w:t>
      </w:r>
      <w:r w:rsidR="003832BF" w:rsidRPr="00A60C63">
        <w:rPr>
          <w:rFonts w:ascii="Times New Roman" w:hAnsi="Times New Roman"/>
        </w:rPr>
        <w:t>L., Umetani, N., Kitag</w:t>
      </w:r>
      <w:r>
        <w:rPr>
          <w:rFonts w:ascii="Times New Roman" w:hAnsi="Times New Roman"/>
        </w:rPr>
        <w:t>o, M., Tanemura, A., Nguyen, S.L., Tran, A.</w:t>
      </w:r>
      <w:r w:rsidR="00177984">
        <w:rPr>
          <w:rFonts w:ascii="Times New Roman" w:hAnsi="Times New Roman"/>
        </w:rPr>
        <w:t>N., &amp; Wang, H</w:t>
      </w:r>
      <w:r w:rsidR="003832BF" w:rsidRPr="00A60C63">
        <w:rPr>
          <w:rFonts w:ascii="Times New Roman" w:hAnsi="Times New Roman"/>
        </w:rPr>
        <w:t xml:space="preserve">-J. (2006). Estrogen receptor-α methylation predicts melanoma progression. </w:t>
      </w:r>
      <w:r w:rsidR="00860941">
        <w:rPr>
          <w:rFonts w:ascii="Times New Roman" w:hAnsi="Times New Roman"/>
          <w:i/>
        </w:rPr>
        <w:t>Cancer Res</w:t>
      </w:r>
      <w:r w:rsidR="003832BF" w:rsidRPr="00A60C63">
        <w:rPr>
          <w:rFonts w:ascii="Times New Roman" w:hAnsi="Times New Roman"/>
          <w:i/>
        </w:rPr>
        <w:t>, 66</w:t>
      </w:r>
      <w:r w:rsidR="003832BF" w:rsidRPr="00A60C63">
        <w:rPr>
          <w:rFonts w:ascii="Times New Roman" w:hAnsi="Times New Roman"/>
        </w:rPr>
        <w:t>, 6692-6698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unday, C.</w:t>
      </w:r>
      <w:r w:rsidR="003832BF" w:rsidRPr="00A60C63">
        <w:rPr>
          <w:rFonts w:ascii="Times New Roman" w:hAnsi="Times New Roman"/>
        </w:rPr>
        <w:t xml:space="preserve">M. (2002). Selective induction of phase II enzymes in the urinary bladder of rats by allyl isothiocyanate, a compound derived from Brassica vegetables. </w:t>
      </w:r>
      <w:r w:rsidR="00FB1A2B">
        <w:rPr>
          <w:rFonts w:ascii="Times New Roman" w:hAnsi="Times New Roman"/>
          <w:i/>
        </w:rPr>
        <w:t xml:space="preserve">Nutr </w:t>
      </w:r>
      <w:r w:rsidR="00860941">
        <w:rPr>
          <w:rFonts w:ascii="Times New Roman" w:hAnsi="Times New Roman"/>
          <w:i/>
        </w:rPr>
        <w:t>C</w:t>
      </w:r>
      <w:r w:rsidR="003832BF" w:rsidRPr="00A60C63">
        <w:rPr>
          <w:rFonts w:ascii="Times New Roman" w:hAnsi="Times New Roman"/>
          <w:i/>
        </w:rPr>
        <w:t>ancer, 44</w:t>
      </w:r>
      <w:r w:rsidR="003832BF" w:rsidRPr="00A60C63">
        <w:rPr>
          <w:rFonts w:ascii="Times New Roman" w:hAnsi="Times New Roman"/>
        </w:rPr>
        <w:t>, 52-5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Murao, K., Kubo, Y., Ohtani, N., Hara, E., &amp; Arase, S. (2006). Epigenetic abnormalities in cutaneous squamous cell carcinomas: frequent inactivation of the RB1/p16 and p53 pathways. </w:t>
      </w:r>
      <w:r w:rsidR="00860941">
        <w:rPr>
          <w:rFonts w:ascii="Times New Roman" w:hAnsi="Times New Roman"/>
          <w:i/>
        </w:rPr>
        <w:t>Br J Dermatol</w:t>
      </w:r>
      <w:r w:rsidRPr="00A60C63">
        <w:rPr>
          <w:rFonts w:ascii="Times New Roman" w:hAnsi="Times New Roman"/>
          <w:i/>
        </w:rPr>
        <w:t>, 155</w:t>
      </w:r>
      <w:r w:rsidRPr="00A60C63">
        <w:rPr>
          <w:rFonts w:ascii="Times New Roman" w:hAnsi="Times New Roman"/>
        </w:rPr>
        <w:t>, 999-1005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urillo, G., &amp; Mehta, R.</w:t>
      </w:r>
      <w:r w:rsidR="003832BF" w:rsidRPr="00A60C63">
        <w:rPr>
          <w:rFonts w:ascii="Times New Roman" w:hAnsi="Times New Roman"/>
        </w:rPr>
        <w:t xml:space="preserve">G. (2001). Cruciferous vegetables and cancer prevention. </w:t>
      </w:r>
      <w:r w:rsidR="00FB1A2B">
        <w:rPr>
          <w:rFonts w:ascii="Times New Roman" w:hAnsi="Times New Roman"/>
          <w:i/>
        </w:rPr>
        <w:t>Nutr</w:t>
      </w:r>
      <w:r w:rsidR="00860941">
        <w:rPr>
          <w:rFonts w:ascii="Times New Roman" w:hAnsi="Times New Roman"/>
          <w:i/>
        </w:rPr>
        <w:t xml:space="preserve"> C</w:t>
      </w:r>
      <w:r w:rsidR="003832BF" w:rsidRPr="00A60C63">
        <w:rPr>
          <w:rFonts w:ascii="Times New Roman" w:hAnsi="Times New Roman"/>
          <w:i/>
        </w:rPr>
        <w:t>ancer, 41</w:t>
      </w:r>
      <w:r w:rsidR="003832BF" w:rsidRPr="00A60C63">
        <w:rPr>
          <w:rFonts w:ascii="Times New Roman" w:hAnsi="Times New Roman"/>
        </w:rPr>
        <w:t>, 17-2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Muthusamy, V., Duraisamy, S., Bradbur</w:t>
      </w:r>
      <w:r w:rsidR="00177984">
        <w:rPr>
          <w:rFonts w:ascii="Times New Roman" w:hAnsi="Times New Roman"/>
        </w:rPr>
        <w:t>y, C.M., Hobbs, C., Curley, D.</w:t>
      </w:r>
      <w:r w:rsidRPr="00A60C63">
        <w:rPr>
          <w:rFonts w:ascii="Times New Roman" w:hAnsi="Times New Roman"/>
        </w:rPr>
        <w:t xml:space="preserve">P., Nelson, B., &amp; Bosenberg, M. (2006). Epigenetic silencing of novel tumor suppressors in malignant melanoma. </w:t>
      </w:r>
      <w:r w:rsidRPr="00A60C63">
        <w:rPr>
          <w:rFonts w:ascii="Times New Roman" w:hAnsi="Times New Roman"/>
          <w:i/>
        </w:rPr>
        <w:t>Cancer Res, 66</w:t>
      </w:r>
      <w:r w:rsidRPr="00A60C63">
        <w:rPr>
          <w:rFonts w:ascii="Times New Roman" w:hAnsi="Times New Roman"/>
        </w:rPr>
        <w:t>, 11187-1119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Nandakuma</w:t>
      </w:r>
      <w:r w:rsidR="00177984">
        <w:rPr>
          <w:rFonts w:ascii="Times New Roman" w:hAnsi="Times New Roman"/>
        </w:rPr>
        <w:t>r, V., Vaid, M., Tollefsbol, T.O., &amp; Katiyar, S.</w:t>
      </w:r>
      <w:r w:rsidRPr="00A60C63">
        <w:rPr>
          <w:rFonts w:ascii="Times New Roman" w:hAnsi="Times New Roman"/>
        </w:rPr>
        <w:t xml:space="preserve">K. (2011). Aberrant DNA hypermethylation patterns lead to transcriptional silencing of tumor suppressor genes in UVB-exposed skin and UVB-induced skin tumors of mice. </w:t>
      </w:r>
      <w:r w:rsidRPr="00A60C63">
        <w:rPr>
          <w:rFonts w:ascii="Times New Roman" w:hAnsi="Times New Roman"/>
          <w:i/>
        </w:rPr>
        <w:t>Carcinogenesis, 32</w:t>
      </w:r>
      <w:r w:rsidRPr="00A60C63">
        <w:rPr>
          <w:rFonts w:ascii="Times New Roman" w:hAnsi="Times New Roman"/>
        </w:rPr>
        <w:t>, 597-604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arayanan, D.L., Saladi, R.N., &amp; Fox, J.</w:t>
      </w:r>
      <w:r w:rsidR="003832BF" w:rsidRPr="00A60C63">
        <w:rPr>
          <w:rFonts w:ascii="Times New Roman" w:hAnsi="Times New Roman"/>
        </w:rPr>
        <w:t xml:space="preserve">L. (2010). Ultraviolet radiation and skin cancer. </w:t>
      </w:r>
      <w:r w:rsidR="00860941">
        <w:rPr>
          <w:rFonts w:ascii="Times New Roman" w:hAnsi="Times New Roman"/>
          <w:i/>
        </w:rPr>
        <w:t>Int J Dermatol</w:t>
      </w:r>
      <w:r w:rsidR="003832BF" w:rsidRPr="00A60C63">
        <w:rPr>
          <w:rFonts w:ascii="Times New Roman" w:hAnsi="Times New Roman"/>
          <w:i/>
        </w:rPr>
        <w:t>, 49</w:t>
      </w:r>
      <w:r w:rsidR="003832BF" w:rsidRPr="00A60C63">
        <w:rPr>
          <w:rFonts w:ascii="Times New Roman" w:hAnsi="Times New Roman"/>
        </w:rPr>
        <w:t>, 978-98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N</w:t>
      </w:r>
      <w:r w:rsidR="00177984">
        <w:rPr>
          <w:rFonts w:ascii="Times New Roman" w:hAnsi="Times New Roman"/>
        </w:rPr>
        <w:t>guyen, T., Kuo, C., Nicholl, M.B., Sim, M.S., Turner, R.R., Morton, D.L., &amp; Hoon, D.S</w:t>
      </w:r>
      <w:r w:rsidRPr="00A60C63">
        <w:rPr>
          <w:rFonts w:ascii="Times New Roman" w:hAnsi="Times New Roman"/>
        </w:rPr>
        <w:t xml:space="preserve">. (2011). Downregulation of microRNA-29c is associated with hypermethylation of tumor-related genes and disease outcome in cutaneous melanoma. </w:t>
      </w:r>
      <w:r w:rsidRPr="00A60C63">
        <w:rPr>
          <w:rFonts w:ascii="Times New Roman" w:hAnsi="Times New Roman"/>
          <w:i/>
        </w:rPr>
        <w:t>Epigenetics, 6</w:t>
      </w:r>
      <w:r w:rsidRPr="00A60C63">
        <w:rPr>
          <w:rFonts w:ascii="Times New Roman" w:hAnsi="Times New Roman"/>
        </w:rPr>
        <w:t>, 388-394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guyen, T.H., &amp; Ho, D.Q</w:t>
      </w:r>
      <w:r w:rsidR="003832BF" w:rsidRPr="00A60C63">
        <w:rPr>
          <w:rFonts w:ascii="Times New Roman" w:hAnsi="Times New Roman"/>
        </w:rPr>
        <w:t xml:space="preserve">-D. (2002). Nonmelanoma skin cancer. </w:t>
      </w:r>
      <w:r w:rsidR="004951F1">
        <w:rPr>
          <w:rFonts w:ascii="Times New Roman" w:hAnsi="Times New Roman"/>
          <w:i/>
        </w:rPr>
        <w:t>Curr Treat</w:t>
      </w:r>
      <w:r w:rsidR="00860941">
        <w:rPr>
          <w:rFonts w:ascii="Times New Roman" w:hAnsi="Times New Roman"/>
          <w:i/>
        </w:rPr>
        <w:t xml:space="preserve"> O</w:t>
      </w:r>
      <w:r w:rsidR="003832BF" w:rsidRPr="00A60C63">
        <w:rPr>
          <w:rFonts w:ascii="Times New Roman" w:hAnsi="Times New Roman"/>
          <w:i/>
        </w:rPr>
        <w:t>p</w:t>
      </w:r>
      <w:r w:rsidR="004951F1">
        <w:rPr>
          <w:rFonts w:ascii="Times New Roman" w:hAnsi="Times New Roman"/>
          <w:i/>
        </w:rPr>
        <w:t xml:space="preserve">t </w:t>
      </w:r>
      <w:r w:rsidR="00860941">
        <w:rPr>
          <w:rFonts w:ascii="Times New Roman" w:hAnsi="Times New Roman"/>
          <w:i/>
        </w:rPr>
        <w:t>O</w:t>
      </w:r>
      <w:r w:rsidR="004951F1">
        <w:rPr>
          <w:rFonts w:ascii="Times New Roman" w:hAnsi="Times New Roman"/>
          <w:i/>
        </w:rPr>
        <w:t>ncol</w:t>
      </w:r>
      <w:r w:rsidR="003832BF" w:rsidRPr="00A60C63">
        <w:rPr>
          <w:rFonts w:ascii="Times New Roman" w:hAnsi="Times New Roman"/>
          <w:i/>
        </w:rPr>
        <w:t>, 3</w:t>
      </w:r>
      <w:r w:rsidR="003832BF" w:rsidRPr="00A60C63">
        <w:rPr>
          <w:rFonts w:ascii="Times New Roman" w:hAnsi="Times New Roman"/>
        </w:rPr>
        <w:t>, 193-203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i, W</w:t>
      </w:r>
      <w:r w:rsidR="003832BF" w:rsidRPr="00A60C63">
        <w:rPr>
          <w:rFonts w:ascii="Times New Roman" w:hAnsi="Times New Roman"/>
        </w:rPr>
        <w:t xml:space="preserve">-Y., </w:t>
      </w:r>
      <w:r>
        <w:rPr>
          <w:rFonts w:ascii="Times New Roman" w:hAnsi="Times New Roman"/>
        </w:rPr>
        <w:t>Hsiao, Y-P., Hsu, S-C., Hsueh, S-C., Chang, C-H., Ji, B-C., Yang, J-S., Lu, H-F., &amp; Chung, J</w:t>
      </w:r>
      <w:r w:rsidR="003832BF" w:rsidRPr="00A60C63">
        <w:rPr>
          <w:rFonts w:ascii="Times New Roman" w:hAnsi="Times New Roman"/>
        </w:rPr>
        <w:t>-G. (2013). Oral administration of benzyl-isothiocyanate inhibits in vivo growth of subcutaneous xenograft tumors of</w:t>
      </w:r>
      <w:r>
        <w:rPr>
          <w:rFonts w:ascii="Times New Roman" w:hAnsi="Times New Roman"/>
        </w:rPr>
        <w:t xml:space="preserve"> human malignant melanoma A375.</w:t>
      </w:r>
      <w:r w:rsidR="003832BF" w:rsidRPr="00A60C63">
        <w:rPr>
          <w:rFonts w:ascii="Times New Roman" w:hAnsi="Times New Roman"/>
        </w:rPr>
        <w:t xml:space="preserve">S2 cells. </w:t>
      </w:r>
      <w:r w:rsidR="003832BF" w:rsidRPr="00A60C63">
        <w:rPr>
          <w:rFonts w:ascii="Times New Roman" w:hAnsi="Times New Roman"/>
          <w:i/>
        </w:rPr>
        <w:t>In Vivo, 27</w:t>
      </w:r>
      <w:r w:rsidR="003832BF" w:rsidRPr="00A60C63">
        <w:rPr>
          <w:rFonts w:ascii="Times New Roman" w:hAnsi="Times New Roman"/>
        </w:rPr>
        <w:t>, 623-626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i, W.Y., Lu, H.F., Hsu, S.C., Hsiao, Y.P., Liu, K.C., Liu, J.Y., Ji, B.C., Hsueh, S.C., Hung, F.M., Shang, H.S., &amp; Chung, J.</w:t>
      </w:r>
      <w:r w:rsidR="003832BF" w:rsidRPr="00A60C63">
        <w:rPr>
          <w:rFonts w:ascii="Times New Roman" w:hAnsi="Times New Roman"/>
        </w:rPr>
        <w:t xml:space="preserve">G. (2014). Phenethyl isothiocyanate inhibits in vivo growth of subcutaneous xenograft tumors of human malignant melanoma A375.S2 cells. </w:t>
      </w:r>
      <w:r w:rsidR="003832BF" w:rsidRPr="00A60C63">
        <w:rPr>
          <w:rFonts w:ascii="Times New Roman" w:hAnsi="Times New Roman"/>
          <w:i/>
        </w:rPr>
        <w:t>In Vivo, 28</w:t>
      </w:r>
      <w:r w:rsidR="003832BF" w:rsidRPr="00A60C63">
        <w:rPr>
          <w:rFonts w:ascii="Times New Roman" w:hAnsi="Times New Roman"/>
        </w:rPr>
        <w:t>, 891-89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Nobeyama, Y., &amp; Nakagawa, H. (2017a). Silencing of interferon regulatory factor gene 6 in melanoma. </w:t>
      </w:r>
      <w:r w:rsidR="009E014E">
        <w:rPr>
          <w:rFonts w:ascii="Times New Roman" w:hAnsi="Times New Roman"/>
          <w:i/>
        </w:rPr>
        <w:t>PL</w:t>
      </w:r>
      <w:r w:rsidR="00860941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12</w:t>
      </w:r>
      <w:r w:rsidRPr="00A60C63">
        <w:rPr>
          <w:rFonts w:ascii="Times New Roman" w:hAnsi="Times New Roman"/>
        </w:rPr>
        <w:t>, e018444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Nobeyama, Y., &amp; Nakagawa, H. (2017b). Silencing of metallothionein 1A gene in melanoma. </w:t>
      </w:r>
      <w:r w:rsidRPr="00A60C63">
        <w:rPr>
          <w:rFonts w:ascii="Times New Roman" w:hAnsi="Times New Roman"/>
          <w:i/>
        </w:rPr>
        <w:t>J Dermatol Sci, 88</w:t>
      </w:r>
      <w:r w:rsidRPr="00A60C63">
        <w:rPr>
          <w:rFonts w:ascii="Times New Roman" w:hAnsi="Times New Roman"/>
        </w:rPr>
        <w:t>, 232-23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Nobeyama, Y., Watanabe, Y., &amp; Nakagawa, H. (2017). Silencing of G0/G1 switch gene 2 in cutaneous squamous cell carcinoma. </w:t>
      </w:r>
      <w:r w:rsidR="009E014E">
        <w:rPr>
          <w:rFonts w:ascii="Times New Roman" w:hAnsi="Times New Roman"/>
          <w:i/>
        </w:rPr>
        <w:t>PL</w:t>
      </w:r>
      <w:r w:rsidR="00860941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12</w:t>
      </w:r>
      <w:r w:rsidRPr="00A60C63">
        <w:rPr>
          <w:rFonts w:ascii="Times New Roman" w:hAnsi="Times New Roman"/>
        </w:rPr>
        <w:t>, e018704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ohynek, L.J., Alakomi, H-L., Kähkönen, M.</w:t>
      </w:r>
      <w:r w:rsidR="003832BF" w:rsidRPr="00A60C63">
        <w:rPr>
          <w:rFonts w:ascii="Times New Roman" w:hAnsi="Times New Roman"/>
        </w:rPr>
        <w:t xml:space="preserve">P., Heinonen, M., </w:t>
      </w:r>
      <w:r>
        <w:rPr>
          <w:rFonts w:ascii="Times New Roman" w:hAnsi="Times New Roman"/>
        </w:rPr>
        <w:t>Helander, I.M., Oksman-Caldentey, K-M., &amp; Puupponen-Pimiä, R.</w:t>
      </w:r>
      <w:r w:rsidR="003832BF" w:rsidRPr="00A60C63">
        <w:rPr>
          <w:rFonts w:ascii="Times New Roman" w:hAnsi="Times New Roman"/>
        </w:rPr>
        <w:t xml:space="preserve">H. (2006). Berry phenolics: antimicrobial properties and mechanisms of action against severe human pathogens. </w:t>
      </w:r>
      <w:r w:rsidR="00FB1A2B">
        <w:rPr>
          <w:rFonts w:ascii="Times New Roman" w:hAnsi="Times New Roman"/>
          <w:i/>
        </w:rPr>
        <w:t>Nutr</w:t>
      </w:r>
      <w:r w:rsidR="0026141A">
        <w:rPr>
          <w:rFonts w:ascii="Times New Roman" w:hAnsi="Times New Roman"/>
          <w:i/>
        </w:rPr>
        <w:t xml:space="preserve"> </w:t>
      </w:r>
      <w:r w:rsidR="00860941">
        <w:rPr>
          <w:rFonts w:ascii="Times New Roman" w:hAnsi="Times New Roman"/>
          <w:i/>
        </w:rPr>
        <w:t>C</w:t>
      </w:r>
      <w:r w:rsidR="003832BF" w:rsidRPr="00A60C63">
        <w:rPr>
          <w:rFonts w:ascii="Times New Roman" w:hAnsi="Times New Roman"/>
          <w:i/>
        </w:rPr>
        <w:t>ancer, 54</w:t>
      </w:r>
      <w:r w:rsidR="003832BF" w:rsidRPr="00A60C63">
        <w:rPr>
          <w:rFonts w:ascii="Times New Roman" w:hAnsi="Times New Roman"/>
        </w:rPr>
        <w:t>, 18-32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orval, M., &amp; Halliday, G.M. (2011). The c</w:t>
      </w:r>
      <w:r w:rsidR="003832BF" w:rsidRPr="00A60C63">
        <w:rPr>
          <w:rFonts w:ascii="Times New Roman" w:hAnsi="Times New Roman"/>
        </w:rPr>
        <w:t>onsequences of UV</w:t>
      </w:r>
      <w:r w:rsidR="003832BF" w:rsidRPr="00A60C63">
        <w:rPr>
          <w:rFonts w:ascii="Cambria Math" w:hAnsi="Cambria Math" w:cs="Cambria Math"/>
        </w:rPr>
        <w:t>‐</w:t>
      </w:r>
      <w:r>
        <w:rPr>
          <w:rFonts w:ascii="Times New Roman" w:hAnsi="Times New Roman"/>
        </w:rPr>
        <w:t>induced immunosuppression for human h</w:t>
      </w:r>
      <w:r w:rsidR="003832BF" w:rsidRPr="00A60C63">
        <w:rPr>
          <w:rFonts w:ascii="Times New Roman" w:hAnsi="Times New Roman"/>
        </w:rPr>
        <w:t xml:space="preserve">ealth. </w:t>
      </w:r>
      <w:r w:rsidR="004951F1">
        <w:rPr>
          <w:rFonts w:ascii="Times New Roman" w:hAnsi="Times New Roman"/>
          <w:i/>
        </w:rPr>
        <w:t>Photochem Photobiol</w:t>
      </w:r>
      <w:r w:rsidR="003832BF" w:rsidRPr="00A60C63">
        <w:rPr>
          <w:rFonts w:ascii="Times New Roman" w:hAnsi="Times New Roman"/>
          <w:i/>
        </w:rPr>
        <w:t>, 87</w:t>
      </w:r>
      <w:r w:rsidR="003832BF" w:rsidRPr="00A60C63">
        <w:rPr>
          <w:rFonts w:ascii="Times New Roman" w:hAnsi="Times New Roman"/>
        </w:rPr>
        <w:t>, 965-977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Ohtsuka, M., Ling, H., </w:t>
      </w:r>
      <w:r w:rsidR="00177984">
        <w:rPr>
          <w:rFonts w:ascii="Times New Roman" w:hAnsi="Times New Roman"/>
        </w:rPr>
        <w:t>Doki, Y., Mori, M., &amp; Calin, G.</w:t>
      </w:r>
      <w:r w:rsidRPr="00A60C63">
        <w:rPr>
          <w:rFonts w:ascii="Times New Roman" w:hAnsi="Times New Roman"/>
        </w:rPr>
        <w:t xml:space="preserve">A. (2015). MicroRNA processing and human cancer. </w:t>
      </w:r>
      <w:r w:rsidR="00860941">
        <w:rPr>
          <w:rFonts w:ascii="Times New Roman" w:hAnsi="Times New Roman"/>
          <w:i/>
        </w:rPr>
        <w:t>J Clin Med</w:t>
      </w:r>
      <w:r w:rsidRPr="00A60C63">
        <w:rPr>
          <w:rFonts w:ascii="Times New Roman" w:hAnsi="Times New Roman"/>
          <w:i/>
        </w:rPr>
        <w:t>, 4</w:t>
      </w:r>
      <w:r w:rsidRPr="00A60C63">
        <w:rPr>
          <w:rFonts w:ascii="Times New Roman" w:hAnsi="Times New Roman"/>
        </w:rPr>
        <w:t>, 1651-1667.</w:t>
      </w:r>
    </w:p>
    <w:p w:rsidR="002160AA" w:rsidRPr="002160AA" w:rsidRDefault="002160AA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  <w:i/>
        </w:rPr>
      </w:pPr>
      <w:r>
        <w:rPr>
          <w:rFonts w:ascii="Times New Roman" w:hAnsi="Times New Roman"/>
        </w:rPr>
        <w:t xml:space="preserve">Oliviero, T., Lamers, S., Capuano, E., Dekker, M., Verkerk, R. (2018). Bioavailability of isothiocyanates from broccoli sprouts in protein, lipid, and fiber gels. </w:t>
      </w:r>
      <w:r w:rsidRPr="002160AA">
        <w:rPr>
          <w:rFonts w:ascii="Times New Roman" w:hAnsi="Times New Roman"/>
          <w:i/>
        </w:rPr>
        <w:t>Mol Nutr Food Res, e1700837</w:t>
      </w:r>
    </w:p>
    <w:p w:rsidR="00B26A7F" w:rsidRPr="00A60C63" w:rsidRDefault="00B26A7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Panayiotidis, M.I. (2014). </w:t>
      </w:r>
      <w:r w:rsidRPr="00B26A7F">
        <w:rPr>
          <w:rFonts w:ascii="Times New Roman" w:hAnsi="Times New Roman"/>
          <w:lang w:val="en-GB"/>
        </w:rPr>
        <w:t xml:space="preserve">Cancer epigenetics as biomarkers of clinical significance. </w:t>
      </w:r>
      <w:r>
        <w:rPr>
          <w:rFonts w:ascii="Times New Roman" w:hAnsi="Times New Roman"/>
          <w:i/>
          <w:lang w:val="en-GB"/>
        </w:rPr>
        <w:t>Cancer Lett, 342(2), 168-6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Panning, B., &amp; Jaenisch, R. (1998). RNA and the epigenetic regulation of X chromosome inactivation. </w:t>
      </w:r>
      <w:r w:rsidRPr="00A60C63">
        <w:rPr>
          <w:rFonts w:ascii="Times New Roman" w:hAnsi="Times New Roman"/>
          <w:i/>
        </w:rPr>
        <w:t>Cell, 93</w:t>
      </w:r>
      <w:r w:rsidRPr="00A60C63">
        <w:rPr>
          <w:rFonts w:ascii="Times New Roman" w:hAnsi="Times New Roman"/>
        </w:rPr>
        <w:t>, 305-30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Pappa, G., Lichtenberg, M., Iori, R., Barillari, J., Bartsch, H., &amp; Gerhäuser, C. (2006). Comparison of growth inhibition profiles and mechanisms of apoptosis induction in human colon cancer cell lines by isothiocyanates and indoles from Brassicaceae. </w:t>
      </w:r>
      <w:r w:rsidR="004951F1">
        <w:rPr>
          <w:rFonts w:ascii="Times New Roman" w:hAnsi="Times New Roman"/>
          <w:i/>
        </w:rPr>
        <w:t>Mut</w:t>
      </w:r>
      <w:r w:rsidR="009E014E">
        <w:rPr>
          <w:rFonts w:ascii="Times New Roman" w:hAnsi="Times New Roman"/>
          <w:i/>
        </w:rPr>
        <w:t>at</w:t>
      </w:r>
      <w:r w:rsidR="004951F1">
        <w:rPr>
          <w:rFonts w:ascii="Times New Roman" w:hAnsi="Times New Roman"/>
          <w:i/>
        </w:rPr>
        <w:t xml:space="preserve"> Res</w:t>
      </w:r>
      <w:r w:rsidRPr="00A60C63">
        <w:rPr>
          <w:rFonts w:ascii="Times New Roman" w:hAnsi="Times New Roman"/>
          <w:i/>
        </w:rPr>
        <w:t>, 599</w:t>
      </w:r>
      <w:r w:rsidRPr="00A60C63">
        <w:rPr>
          <w:rFonts w:ascii="Times New Roman" w:hAnsi="Times New Roman"/>
        </w:rPr>
        <w:t>, 76-8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Park, H-W., Choi, K-D., &amp; Shin, I</w:t>
      </w:r>
      <w:r w:rsidR="003832BF" w:rsidRPr="00A60C63">
        <w:rPr>
          <w:rFonts w:ascii="Times New Roman" w:hAnsi="Times New Roman"/>
        </w:rPr>
        <w:t xml:space="preserve">-S. (2013). Antimicrobial activity of isothiocyanates (ITCs) extracted from horseradish (Armoracia rusticana) root against oral microorganisms. </w:t>
      </w:r>
      <w:r w:rsidR="00860941">
        <w:rPr>
          <w:rFonts w:ascii="Times New Roman" w:hAnsi="Times New Roman"/>
          <w:i/>
        </w:rPr>
        <w:t>Biocontrol S</w:t>
      </w:r>
      <w:r w:rsidR="009E014E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18</w:t>
      </w:r>
      <w:r w:rsidR="003832BF" w:rsidRPr="00A60C63">
        <w:rPr>
          <w:rFonts w:ascii="Times New Roman" w:hAnsi="Times New Roman"/>
        </w:rPr>
        <w:t>, 163-16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Parnaud, G., Li, P., Cassar, G., Rouimi, P., Tulliez, J., Combaret, L., &amp; Gamet-Payrastre, L. (2004). Mechanism of sulforaphane-induced cell cycle arrest and apoptosis in human colon cancer cells. </w:t>
      </w:r>
      <w:r w:rsidR="0026141A">
        <w:rPr>
          <w:rFonts w:ascii="Times New Roman" w:hAnsi="Times New Roman"/>
          <w:i/>
        </w:rPr>
        <w:t xml:space="preserve">Nutr </w:t>
      </w:r>
      <w:r w:rsidR="00860941">
        <w:rPr>
          <w:rFonts w:ascii="Times New Roman" w:hAnsi="Times New Roman"/>
          <w:i/>
        </w:rPr>
        <w:t>C</w:t>
      </w:r>
      <w:r w:rsidRPr="00A60C63">
        <w:rPr>
          <w:rFonts w:ascii="Times New Roman" w:hAnsi="Times New Roman"/>
          <w:i/>
        </w:rPr>
        <w:t>ancer, 48</w:t>
      </w:r>
      <w:r w:rsidRPr="00A60C63">
        <w:rPr>
          <w:rFonts w:ascii="Times New Roman" w:hAnsi="Times New Roman"/>
        </w:rPr>
        <w:t>, 198-20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Peng, J., Liu, H., &amp; Liu,</w:t>
      </w:r>
      <w:r w:rsidR="00A35C79">
        <w:rPr>
          <w:rFonts w:ascii="Times New Roman" w:hAnsi="Times New Roman"/>
        </w:rPr>
        <w:t xml:space="preserve"> C. (2017). m</w:t>
      </w:r>
      <w:r w:rsidR="001650B8">
        <w:rPr>
          <w:rFonts w:ascii="Times New Roman" w:hAnsi="Times New Roman"/>
        </w:rPr>
        <w:t>iR-155 promotes uveal melanoma cell proliferation and invasion by regulating NDFIP1 e</w:t>
      </w:r>
      <w:r w:rsidRPr="00A60C63">
        <w:rPr>
          <w:rFonts w:ascii="Times New Roman" w:hAnsi="Times New Roman"/>
        </w:rPr>
        <w:t xml:space="preserve">xpression. </w:t>
      </w:r>
      <w:r w:rsidRPr="00A60C63">
        <w:rPr>
          <w:rFonts w:ascii="Times New Roman" w:hAnsi="Times New Roman"/>
          <w:i/>
        </w:rPr>
        <w:t>Technol Cancer Res Treat, 16</w:t>
      </w:r>
      <w:r w:rsidRPr="00A60C63">
        <w:rPr>
          <w:rFonts w:ascii="Times New Roman" w:hAnsi="Times New Roman"/>
        </w:rPr>
        <w:t>, 1160-116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Penta, D., Somashekar, B.S., &amp; Meeran, S.</w:t>
      </w:r>
      <w:r w:rsidR="003832BF" w:rsidRPr="00A60C63">
        <w:rPr>
          <w:rFonts w:ascii="Times New Roman" w:hAnsi="Times New Roman"/>
        </w:rPr>
        <w:t xml:space="preserve">M. (2018). Epigenetics of skin cancer: Interventions by selected bioactive phytochemicals. </w:t>
      </w:r>
      <w:r w:rsidR="003832BF" w:rsidRPr="00A60C63">
        <w:rPr>
          <w:rFonts w:ascii="Times New Roman" w:hAnsi="Times New Roman"/>
          <w:i/>
        </w:rPr>
        <w:t>Photodermatol Photoimmunol Photomed, 34</w:t>
      </w:r>
      <w:r w:rsidR="003832BF" w:rsidRPr="00A60C63">
        <w:rPr>
          <w:rFonts w:ascii="Times New Roman" w:hAnsi="Times New Roman"/>
        </w:rPr>
        <w:t>, 42-49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Pfeifer, G.</w:t>
      </w:r>
      <w:r w:rsidR="003832BF" w:rsidRPr="00A60C63">
        <w:rPr>
          <w:rFonts w:ascii="Times New Roman" w:hAnsi="Times New Roman"/>
        </w:rPr>
        <w:t xml:space="preserve">P., &amp; Besaratinia, A. (2012). UV wavelength-dependent DNA damage and human non-melanoma and melanoma skin cancer. </w:t>
      </w:r>
      <w:r w:rsidR="004951F1">
        <w:rPr>
          <w:rFonts w:ascii="Times New Roman" w:hAnsi="Times New Roman"/>
          <w:i/>
        </w:rPr>
        <w:t>Photochem Photobiol</w:t>
      </w:r>
      <w:r w:rsidR="00860941">
        <w:rPr>
          <w:rFonts w:ascii="Times New Roman" w:hAnsi="Times New Roman"/>
          <w:i/>
        </w:rPr>
        <w:t xml:space="preserve"> S</w:t>
      </w:r>
      <w:r w:rsidR="004951F1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11</w:t>
      </w:r>
      <w:r w:rsidR="003832BF" w:rsidRPr="00A60C63">
        <w:rPr>
          <w:rFonts w:ascii="Times New Roman" w:hAnsi="Times New Roman"/>
        </w:rPr>
        <w:t>, 90-9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Pl</w:t>
      </w:r>
      <w:r w:rsidR="00177984">
        <w:rPr>
          <w:rFonts w:ascii="Times New Roman" w:hAnsi="Times New Roman"/>
        </w:rPr>
        <w:t>edgie-Tracy, A., Sobolewski, M.D., &amp; Davidson, N.</w:t>
      </w:r>
      <w:r w:rsidRPr="00A60C63">
        <w:rPr>
          <w:rFonts w:ascii="Times New Roman" w:hAnsi="Times New Roman"/>
        </w:rPr>
        <w:t xml:space="preserve">E. (2007). Sulforaphane induces cell type–specific apoptosis in human breast cancer cell lines. </w:t>
      </w:r>
      <w:r w:rsidR="00860941">
        <w:rPr>
          <w:rFonts w:ascii="Times New Roman" w:hAnsi="Times New Roman"/>
          <w:i/>
        </w:rPr>
        <w:t>Mol</w:t>
      </w:r>
      <w:r w:rsidRPr="00A60C63">
        <w:rPr>
          <w:rFonts w:ascii="Times New Roman" w:hAnsi="Times New Roman"/>
          <w:i/>
        </w:rPr>
        <w:t xml:space="preserve"> Cancer</w:t>
      </w:r>
      <w:r w:rsidR="00860941">
        <w:rPr>
          <w:rFonts w:ascii="Times New Roman" w:hAnsi="Times New Roman"/>
          <w:i/>
        </w:rPr>
        <w:t xml:space="preserve"> Ther</w:t>
      </w:r>
      <w:r w:rsidRPr="00A60C63">
        <w:rPr>
          <w:rFonts w:ascii="Times New Roman" w:hAnsi="Times New Roman"/>
          <w:i/>
        </w:rPr>
        <w:t>, 6</w:t>
      </w:r>
      <w:r w:rsidRPr="00A60C63">
        <w:rPr>
          <w:rFonts w:ascii="Times New Roman" w:hAnsi="Times New Roman"/>
        </w:rPr>
        <w:t>, 1013-102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1650B8">
        <w:rPr>
          <w:rFonts w:ascii="Times New Roman" w:hAnsi="Times New Roman"/>
        </w:rPr>
        <w:t xml:space="preserve">Polat, U. (2010). The effects on metabolism of glucosinolates and theirs hydrolysis products. </w:t>
      </w:r>
      <w:r w:rsidR="004951F1" w:rsidRPr="001650B8">
        <w:rPr>
          <w:rFonts w:ascii="Times New Roman" w:hAnsi="Times New Roman"/>
          <w:i/>
        </w:rPr>
        <w:t>J Biol Environ Sci</w:t>
      </w:r>
      <w:r w:rsidRPr="001650B8">
        <w:rPr>
          <w:rFonts w:ascii="Times New Roman" w:hAnsi="Times New Roman"/>
          <w:i/>
        </w:rPr>
        <w:t>, 4</w:t>
      </w:r>
      <w:r w:rsidR="001650B8" w:rsidRPr="001650B8">
        <w:rPr>
          <w:rFonts w:ascii="Times New Roman" w:hAnsi="Times New Roman"/>
          <w:i/>
        </w:rPr>
        <w:t xml:space="preserve">, </w:t>
      </w:r>
      <w:r w:rsidR="001650B8" w:rsidRPr="001650B8">
        <w:rPr>
          <w:rFonts w:ascii="Times New Roman" w:hAnsi="Times New Roman"/>
        </w:rPr>
        <w:t>39-42</w:t>
      </w:r>
      <w:r w:rsidRPr="001650B8">
        <w:rPr>
          <w:rFonts w:ascii="Times New Roman" w:hAnsi="Times New Roman"/>
        </w:rPr>
        <w:t>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Probst, A.</w:t>
      </w:r>
      <w:r w:rsidR="003832BF" w:rsidRPr="00A60C63">
        <w:rPr>
          <w:rFonts w:ascii="Times New Roman" w:hAnsi="Times New Roman"/>
        </w:rPr>
        <w:t xml:space="preserve">V., Dunleavy, E., &amp; Almouzni, G. (2009). Epigenetic inheritance during the cell cycle. </w:t>
      </w:r>
      <w:r w:rsidR="001650B8">
        <w:rPr>
          <w:rFonts w:ascii="Times New Roman" w:hAnsi="Times New Roman"/>
          <w:i/>
        </w:rPr>
        <w:t>Nat Rev</w:t>
      </w:r>
      <w:r w:rsidR="004951F1">
        <w:rPr>
          <w:rFonts w:ascii="Times New Roman" w:hAnsi="Times New Roman"/>
          <w:i/>
        </w:rPr>
        <w:t xml:space="preserve"> Mol</w:t>
      </w:r>
      <w:r w:rsidR="00860941">
        <w:rPr>
          <w:rFonts w:ascii="Times New Roman" w:hAnsi="Times New Roman"/>
          <w:i/>
        </w:rPr>
        <w:t xml:space="preserve"> Cell B</w:t>
      </w:r>
      <w:r w:rsidR="004951F1">
        <w:rPr>
          <w:rFonts w:ascii="Times New Roman" w:hAnsi="Times New Roman"/>
          <w:i/>
        </w:rPr>
        <w:t>iol</w:t>
      </w:r>
      <w:r w:rsidR="003832BF" w:rsidRPr="00A60C63">
        <w:rPr>
          <w:rFonts w:ascii="Times New Roman" w:hAnsi="Times New Roman"/>
          <w:i/>
        </w:rPr>
        <w:t>, 10</w:t>
      </w:r>
      <w:r w:rsidR="003832BF" w:rsidRPr="00A60C63">
        <w:rPr>
          <w:rFonts w:ascii="Times New Roman" w:hAnsi="Times New Roman"/>
        </w:rPr>
        <w:t>, 192-20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Qu, X., Pröll, M., Neuhoff, C., Zhang, R., Cinar, M. U., H</w:t>
      </w:r>
      <w:r w:rsidR="00177984">
        <w:rPr>
          <w:rFonts w:ascii="Times New Roman" w:hAnsi="Times New Roman"/>
        </w:rPr>
        <w:t>ossain, M. M., Tesfaye, D., Grob</w:t>
      </w:r>
      <w:r w:rsidRPr="00A60C63">
        <w:rPr>
          <w:rFonts w:ascii="Times New Roman" w:hAnsi="Times New Roman"/>
        </w:rPr>
        <w:t xml:space="preserve">e-Brinkhaus, C., Salilew-Wondim, D., &amp; Tholen, E. (2015). Sulforaphane epigenetically regulates innate immune responses of porcine monocyte-derived dendritic cells induced with lipopolysaccharide. </w:t>
      </w:r>
      <w:r w:rsidR="001650B8">
        <w:rPr>
          <w:rFonts w:ascii="Times New Roman" w:hAnsi="Times New Roman"/>
          <w:i/>
        </w:rPr>
        <w:t>PL</w:t>
      </w:r>
      <w:r w:rsidR="00860941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10</w:t>
      </w:r>
      <w:r w:rsidRPr="00A60C63">
        <w:rPr>
          <w:rFonts w:ascii="Times New Roman" w:hAnsi="Times New Roman"/>
        </w:rPr>
        <w:t>, e0121574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Rajendran, P., Kidane, A.I., Yu, T-W., Dashwood, W-M., Bisson, W.H., Löhr, C.V., Ho, E., Williams, D.E., &amp; Dashwood, R.</w:t>
      </w:r>
      <w:r w:rsidR="003832BF" w:rsidRPr="00A60C63">
        <w:rPr>
          <w:rFonts w:ascii="Times New Roman" w:hAnsi="Times New Roman"/>
        </w:rPr>
        <w:t xml:space="preserve">H. (2013). HDAC turnover, CtIP acetylation and dysregulated DNA damage signaling in colon cancer cells treated with sulforaphane and related dietary isothiocyanates. </w:t>
      </w:r>
      <w:r w:rsidR="003832BF" w:rsidRPr="00A60C63">
        <w:rPr>
          <w:rFonts w:ascii="Times New Roman" w:hAnsi="Times New Roman"/>
          <w:i/>
        </w:rPr>
        <w:t>Epigenetics, 8</w:t>
      </w:r>
      <w:r w:rsidR="003832BF" w:rsidRPr="00A60C63">
        <w:rPr>
          <w:rFonts w:ascii="Times New Roman" w:hAnsi="Times New Roman"/>
        </w:rPr>
        <w:t>, 612-62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Reik, W., &amp; Walter, J. (2001). Genomic imprinting: parental influence on the genome. </w:t>
      </w:r>
      <w:r w:rsidR="00894E26">
        <w:rPr>
          <w:rFonts w:ascii="Times New Roman" w:hAnsi="Times New Roman"/>
          <w:i/>
        </w:rPr>
        <w:t>Nat Rev Genet</w:t>
      </w:r>
      <w:r w:rsidRPr="00A60C63">
        <w:rPr>
          <w:rFonts w:ascii="Times New Roman" w:hAnsi="Times New Roman"/>
          <w:i/>
        </w:rPr>
        <w:t>, 2</w:t>
      </w:r>
      <w:r w:rsidRPr="00A60C63">
        <w:rPr>
          <w:rFonts w:ascii="Times New Roman" w:hAnsi="Times New Roman"/>
        </w:rPr>
        <w:t>, 21-32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Rice, J.C., &amp; Allis, C.</w:t>
      </w:r>
      <w:r w:rsidR="003832BF" w:rsidRPr="00A60C63">
        <w:rPr>
          <w:rFonts w:ascii="Times New Roman" w:hAnsi="Times New Roman"/>
        </w:rPr>
        <w:t xml:space="preserve">D. (2001). Histone methylation versus histone acetylation: new insights into epigenetic regulation. </w:t>
      </w:r>
      <w:r w:rsidR="004951F1">
        <w:rPr>
          <w:rFonts w:ascii="Times New Roman" w:hAnsi="Times New Roman"/>
          <w:i/>
        </w:rPr>
        <w:t xml:space="preserve">Curr Opin </w:t>
      </w:r>
      <w:r w:rsidR="00860941">
        <w:rPr>
          <w:rFonts w:ascii="Times New Roman" w:hAnsi="Times New Roman"/>
          <w:i/>
        </w:rPr>
        <w:t>Cell B</w:t>
      </w:r>
      <w:r w:rsidR="004951F1">
        <w:rPr>
          <w:rFonts w:ascii="Times New Roman" w:hAnsi="Times New Roman"/>
          <w:i/>
        </w:rPr>
        <w:t>iol</w:t>
      </w:r>
      <w:r w:rsidR="003832BF" w:rsidRPr="00A60C63">
        <w:rPr>
          <w:rFonts w:ascii="Times New Roman" w:hAnsi="Times New Roman"/>
          <w:i/>
        </w:rPr>
        <w:t>, 13</w:t>
      </w:r>
      <w:r w:rsidR="003832BF" w:rsidRPr="00A60C63">
        <w:rPr>
          <w:rFonts w:ascii="Times New Roman" w:hAnsi="Times New Roman"/>
        </w:rPr>
        <w:t>, 263-27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Rudolf, E., Andělová, H., &amp; Červinka, M. (2009). Activation of several concurrent proapoptic pathways by sulforaphane in human colon cancer cells SW620. </w:t>
      </w:r>
      <w:r w:rsidR="004951F1">
        <w:rPr>
          <w:rFonts w:ascii="Times New Roman" w:hAnsi="Times New Roman"/>
          <w:i/>
        </w:rPr>
        <w:t>Food Chem Toxicol</w:t>
      </w:r>
      <w:r w:rsidRPr="00A60C63">
        <w:rPr>
          <w:rFonts w:ascii="Times New Roman" w:hAnsi="Times New Roman"/>
          <w:i/>
        </w:rPr>
        <w:t>, 47</w:t>
      </w:r>
      <w:r w:rsidRPr="00A60C63">
        <w:rPr>
          <w:rFonts w:ascii="Times New Roman" w:hAnsi="Times New Roman"/>
        </w:rPr>
        <w:t>, 2366-2373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Rudolf, K., Cervinka, M., &amp; Rudolf, E. (2014). Sulforaphane-induced apoptosis involves p53 and p38 in melanoma cells. </w:t>
      </w:r>
      <w:r w:rsidRPr="00A60C63">
        <w:rPr>
          <w:rFonts w:ascii="Times New Roman" w:hAnsi="Times New Roman"/>
          <w:i/>
        </w:rPr>
        <w:t>Apoptosis, 19</w:t>
      </w:r>
      <w:r w:rsidRPr="00A60C63">
        <w:rPr>
          <w:rFonts w:ascii="Times New Roman" w:hAnsi="Times New Roman"/>
        </w:rPr>
        <w:t>, 734-747.</w:t>
      </w:r>
    </w:p>
    <w:p w:rsidR="005C4294" w:rsidRPr="00A60C63" w:rsidRDefault="005C429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Rungapamestry, V., Duncan, A.J., Fuller, Z., Ratcliffe, B. (2007). Effect of meal consumption and cooking duration on the fate of sulforaphane following consumption of broccoli by healthy human subjects. </w:t>
      </w:r>
      <w:r w:rsidRPr="005C4294">
        <w:rPr>
          <w:rFonts w:ascii="Times New Roman" w:hAnsi="Times New Roman"/>
          <w:i/>
        </w:rPr>
        <w:t xml:space="preserve">Br J Nutr, 97(4), </w:t>
      </w:r>
      <w:r>
        <w:rPr>
          <w:rFonts w:ascii="Times New Roman" w:hAnsi="Times New Roman"/>
        </w:rPr>
        <w:t>644-65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Rünger</w:t>
      </w:r>
      <w:r w:rsidR="00177984">
        <w:rPr>
          <w:rFonts w:ascii="Times New Roman" w:hAnsi="Times New Roman"/>
        </w:rPr>
        <w:t>, T.</w:t>
      </w:r>
      <w:r w:rsidR="00731DF5">
        <w:rPr>
          <w:rFonts w:ascii="Times New Roman" w:hAnsi="Times New Roman"/>
        </w:rPr>
        <w:t>M. (2008). C→T Transition mutations are not solely UVB-signature mutations, because they are also g</w:t>
      </w:r>
      <w:r w:rsidRPr="00A60C63">
        <w:rPr>
          <w:rFonts w:ascii="Times New Roman" w:hAnsi="Times New Roman"/>
        </w:rPr>
        <w:t xml:space="preserve">enerated by UVA. </w:t>
      </w:r>
      <w:r w:rsidR="00860941">
        <w:rPr>
          <w:rFonts w:ascii="Times New Roman" w:hAnsi="Times New Roman"/>
          <w:i/>
        </w:rPr>
        <w:t>J Inv Dermatol</w:t>
      </w:r>
      <w:r w:rsidRPr="00A60C63">
        <w:rPr>
          <w:rFonts w:ascii="Times New Roman" w:hAnsi="Times New Roman"/>
          <w:i/>
        </w:rPr>
        <w:t>, 128</w:t>
      </w:r>
      <w:r w:rsidRPr="00A60C63">
        <w:rPr>
          <w:rFonts w:ascii="Times New Roman" w:hAnsi="Times New Roman"/>
        </w:rPr>
        <w:t>, 2138-2140.</w:t>
      </w:r>
    </w:p>
    <w:p w:rsidR="003832BF" w:rsidRPr="00A60C63" w:rsidRDefault="00997926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Rupasinghe, H.</w:t>
      </w:r>
      <w:r w:rsidR="003832BF" w:rsidRPr="00A60C63">
        <w:rPr>
          <w:rFonts w:ascii="Times New Roman" w:hAnsi="Times New Roman"/>
        </w:rPr>
        <w:t>P., Sekhon-Loodu, S.,</w:t>
      </w:r>
      <w:r>
        <w:rPr>
          <w:rFonts w:ascii="Times New Roman" w:hAnsi="Times New Roman"/>
        </w:rPr>
        <w:t xml:space="preserve"> Mantso, T., &amp; Panayiotidis, M.</w:t>
      </w:r>
      <w:r w:rsidR="003832BF" w:rsidRPr="00A60C63">
        <w:rPr>
          <w:rFonts w:ascii="Times New Roman" w:hAnsi="Times New Roman"/>
        </w:rPr>
        <w:t xml:space="preserve">I. (2016). Phytochemicals in regulating fatty acid beta-oxidation: Potential underlying mechanisms and their involvement in obesity and weight loss. </w:t>
      </w:r>
      <w:r w:rsidR="003832BF" w:rsidRPr="00A60C63">
        <w:rPr>
          <w:rFonts w:ascii="Times New Roman" w:hAnsi="Times New Roman"/>
          <w:i/>
        </w:rPr>
        <w:t>Pharmacol Ther, 165</w:t>
      </w:r>
      <w:r w:rsidR="003832BF" w:rsidRPr="00A60C63">
        <w:rPr>
          <w:rFonts w:ascii="Times New Roman" w:hAnsi="Times New Roman"/>
        </w:rPr>
        <w:t>, 153-163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age, E., Girard, P</w:t>
      </w:r>
      <w:r w:rsidR="003832BF" w:rsidRPr="00A60C63">
        <w:rPr>
          <w:rFonts w:ascii="Times New Roman" w:hAnsi="Times New Roman"/>
        </w:rPr>
        <w:t xml:space="preserve">-M., &amp; Francesconi, S. (2012). Unravelling UVA-induced mutagenesis. </w:t>
      </w:r>
      <w:r w:rsidR="004951F1">
        <w:rPr>
          <w:rFonts w:ascii="Times New Roman" w:hAnsi="Times New Roman"/>
          <w:i/>
        </w:rPr>
        <w:t>Photochem Photobiol</w:t>
      </w:r>
      <w:r w:rsidR="00860941">
        <w:rPr>
          <w:rFonts w:ascii="Times New Roman" w:hAnsi="Times New Roman"/>
          <w:i/>
        </w:rPr>
        <w:t xml:space="preserve"> S</w:t>
      </w:r>
      <w:r w:rsidR="004951F1">
        <w:rPr>
          <w:rFonts w:ascii="Times New Roman" w:hAnsi="Times New Roman"/>
          <w:i/>
        </w:rPr>
        <w:t>ci</w:t>
      </w:r>
      <w:r w:rsidR="003832BF" w:rsidRPr="00A60C63">
        <w:rPr>
          <w:rFonts w:ascii="Times New Roman" w:hAnsi="Times New Roman"/>
          <w:i/>
        </w:rPr>
        <w:t>, 11</w:t>
      </w:r>
      <w:r w:rsidR="003832BF" w:rsidRPr="00A60C63">
        <w:rPr>
          <w:rFonts w:ascii="Times New Roman" w:hAnsi="Times New Roman"/>
        </w:rPr>
        <w:t>, 74-80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aha, K., Fisher, M.</w:t>
      </w:r>
      <w:r w:rsidR="003832BF" w:rsidRPr="00A60C63">
        <w:rPr>
          <w:rFonts w:ascii="Times New Roman" w:hAnsi="Times New Roman"/>
        </w:rPr>
        <w:t>L., Adhik</w:t>
      </w:r>
      <w:r>
        <w:rPr>
          <w:rFonts w:ascii="Times New Roman" w:hAnsi="Times New Roman"/>
        </w:rPr>
        <w:t>ary, G., Grun, D., &amp; Eckert, R.</w:t>
      </w:r>
      <w:r w:rsidR="003832BF" w:rsidRPr="00A60C63">
        <w:rPr>
          <w:rFonts w:ascii="Times New Roman" w:hAnsi="Times New Roman"/>
        </w:rPr>
        <w:t xml:space="preserve">L. (2017). Sulforaphane suppresses PRMT5/MEP50 function in epidermal squamous cell carcinoma leading to reduced tumor formation. </w:t>
      </w:r>
      <w:r w:rsidR="003832BF" w:rsidRPr="00A60C63">
        <w:rPr>
          <w:rFonts w:ascii="Times New Roman" w:hAnsi="Times New Roman"/>
          <w:i/>
        </w:rPr>
        <w:t>Carcinogenesis, 38</w:t>
      </w:r>
      <w:r w:rsidR="003832BF" w:rsidRPr="00A60C63">
        <w:rPr>
          <w:rFonts w:ascii="Times New Roman" w:hAnsi="Times New Roman"/>
        </w:rPr>
        <w:t>, 827-83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aha, K., Hor</w:t>
      </w:r>
      <w:r w:rsidR="00177984">
        <w:rPr>
          <w:rFonts w:ascii="Times New Roman" w:hAnsi="Times New Roman"/>
        </w:rPr>
        <w:t>nyak, T.J., &amp; Eckert, R.</w:t>
      </w:r>
      <w:r w:rsidRPr="00A60C63">
        <w:rPr>
          <w:rFonts w:ascii="Times New Roman" w:hAnsi="Times New Roman"/>
        </w:rPr>
        <w:t xml:space="preserve">L. (2013). Epigenetic cancer prevention mechanisms in skin cancer. </w:t>
      </w:r>
      <w:r w:rsidR="00C82D1D">
        <w:rPr>
          <w:rFonts w:ascii="Times New Roman" w:hAnsi="Times New Roman"/>
          <w:i/>
        </w:rPr>
        <w:t>AAPS J</w:t>
      </w:r>
      <w:r w:rsidRPr="00A60C63">
        <w:rPr>
          <w:rFonts w:ascii="Times New Roman" w:hAnsi="Times New Roman"/>
          <w:i/>
        </w:rPr>
        <w:t>, 15</w:t>
      </w:r>
      <w:r w:rsidRPr="00A60C63">
        <w:rPr>
          <w:rFonts w:ascii="Times New Roman" w:hAnsi="Times New Roman"/>
        </w:rPr>
        <w:t>, 1064-1071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ahu, R.</w:t>
      </w:r>
      <w:r w:rsidR="003832BF" w:rsidRPr="00A60C63">
        <w:rPr>
          <w:rFonts w:ascii="Times New Roman" w:hAnsi="Times New Roman"/>
        </w:rPr>
        <w:t xml:space="preserve">P. (2015). Expression of the platelet-activating factor receptor enhances benzyl isothiocyanate-induced apoptosis in murine and human melanoma cells. </w:t>
      </w:r>
      <w:r w:rsidR="003832BF" w:rsidRPr="00A60C63">
        <w:rPr>
          <w:rFonts w:ascii="Times New Roman" w:hAnsi="Times New Roman"/>
          <w:i/>
        </w:rPr>
        <w:t>Mol Med Rep, 12</w:t>
      </w:r>
      <w:r w:rsidR="003832BF" w:rsidRPr="00A60C63">
        <w:rPr>
          <w:rFonts w:ascii="Times New Roman" w:hAnsi="Times New Roman"/>
        </w:rPr>
        <w:t>, 394-400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ahu, R.P., &amp; Srivastava, S.</w:t>
      </w:r>
      <w:r w:rsidR="003832BF" w:rsidRPr="00A60C63">
        <w:rPr>
          <w:rFonts w:ascii="Times New Roman" w:hAnsi="Times New Roman"/>
        </w:rPr>
        <w:t xml:space="preserve">K. (2009). The role of STAT-3 in the induction of apoptosis in pancreatic cancer cells by benzyl isothiocyanate. </w:t>
      </w:r>
      <w:r w:rsidR="001650B8">
        <w:rPr>
          <w:rFonts w:ascii="Times New Roman" w:hAnsi="Times New Roman"/>
          <w:i/>
        </w:rPr>
        <w:t>J Natl Cancer Inst</w:t>
      </w:r>
      <w:r w:rsidR="003832BF" w:rsidRPr="00A60C63">
        <w:rPr>
          <w:rFonts w:ascii="Times New Roman" w:hAnsi="Times New Roman"/>
          <w:i/>
        </w:rPr>
        <w:t>, 101</w:t>
      </w:r>
      <w:r w:rsidR="003832BF" w:rsidRPr="00A60C63">
        <w:rPr>
          <w:rFonts w:ascii="Times New Roman" w:hAnsi="Times New Roman"/>
        </w:rPr>
        <w:t>, 176-19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nd, M., Gambichler, T., Skrygan, M., Sand, D., Scola, </w:t>
      </w:r>
      <w:r w:rsidR="00177984">
        <w:rPr>
          <w:rFonts w:ascii="Times New Roman" w:hAnsi="Times New Roman"/>
        </w:rPr>
        <w:t>N., Altmeyer, P., &amp; Bechara, F.</w:t>
      </w:r>
      <w:r w:rsidRPr="00A60C63">
        <w:rPr>
          <w:rFonts w:ascii="Times New Roman" w:hAnsi="Times New Roman"/>
        </w:rPr>
        <w:t xml:space="preserve">G. (2010). Expression levels of the microRNA processing enzymes Drosha and dicer in epithelial skin cancer. </w:t>
      </w:r>
      <w:r w:rsidR="00C82D1D">
        <w:rPr>
          <w:rFonts w:ascii="Times New Roman" w:hAnsi="Times New Roman"/>
          <w:i/>
        </w:rPr>
        <w:t>Cancer I</w:t>
      </w:r>
      <w:r w:rsidR="001650B8">
        <w:rPr>
          <w:rFonts w:ascii="Times New Roman" w:hAnsi="Times New Roman"/>
          <w:i/>
        </w:rPr>
        <w:t>nvest</w:t>
      </w:r>
      <w:r w:rsidRPr="00A60C63">
        <w:rPr>
          <w:rFonts w:ascii="Times New Roman" w:hAnsi="Times New Roman"/>
          <w:i/>
        </w:rPr>
        <w:t>, 28</w:t>
      </w:r>
      <w:r w:rsidRPr="00A60C63">
        <w:rPr>
          <w:rFonts w:ascii="Times New Roman" w:hAnsi="Times New Roman"/>
        </w:rPr>
        <w:t>, 649-65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nd, M., Sand, </w:t>
      </w:r>
      <w:r w:rsidR="00177984">
        <w:rPr>
          <w:rFonts w:ascii="Times New Roman" w:hAnsi="Times New Roman"/>
        </w:rPr>
        <w:t>D., Altmeyer, P., &amp; Bechara, F.</w:t>
      </w:r>
      <w:r w:rsidRPr="00A60C63">
        <w:rPr>
          <w:rFonts w:ascii="Times New Roman" w:hAnsi="Times New Roman"/>
        </w:rPr>
        <w:t xml:space="preserve">G. (2012). MicroRNA in non-melanoma skin cancer. </w:t>
      </w:r>
      <w:r w:rsidR="002A7375">
        <w:rPr>
          <w:rFonts w:ascii="Times New Roman" w:hAnsi="Times New Roman"/>
          <w:i/>
        </w:rPr>
        <w:t>Cancer Biomark</w:t>
      </w:r>
      <w:r w:rsidRPr="00A60C63">
        <w:rPr>
          <w:rFonts w:ascii="Times New Roman" w:hAnsi="Times New Roman"/>
          <w:i/>
        </w:rPr>
        <w:t>, 11</w:t>
      </w:r>
      <w:r w:rsidRPr="00A60C63">
        <w:rPr>
          <w:rFonts w:ascii="Times New Roman" w:hAnsi="Times New Roman"/>
        </w:rPr>
        <w:t>, 253-25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nd, M., Skrygan, M., Sand, D., Georgas, D., Hahn, S., Gambichler, T., Altmeyer, P., &amp; Bechara, F. (2012). Expression of microRNAs in basal cell carcinoma. </w:t>
      </w:r>
      <w:r w:rsidR="00C82D1D">
        <w:rPr>
          <w:rFonts w:ascii="Times New Roman" w:hAnsi="Times New Roman"/>
          <w:i/>
        </w:rPr>
        <w:t>Br</w:t>
      </w:r>
      <w:r w:rsidRPr="00A60C63">
        <w:rPr>
          <w:rFonts w:ascii="Times New Roman" w:hAnsi="Times New Roman"/>
          <w:i/>
        </w:rPr>
        <w:t xml:space="preserve"> </w:t>
      </w:r>
      <w:r w:rsidR="00C82D1D">
        <w:rPr>
          <w:rFonts w:ascii="Times New Roman" w:hAnsi="Times New Roman"/>
          <w:i/>
        </w:rPr>
        <w:t>J Dermatol</w:t>
      </w:r>
      <w:r w:rsidRPr="00A60C63">
        <w:rPr>
          <w:rFonts w:ascii="Times New Roman" w:hAnsi="Times New Roman"/>
          <w:i/>
        </w:rPr>
        <w:t>, 167</w:t>
      </w:r>
      <w:r w:rsidRPr="00A60C63">
        <w:rPr>
          <w:rFonts w:ascii="Times New Roman" w:hAnsi="Times New Roman"/>
        </w:rPr>
        <w:t>, 847-85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ndoval, J., &amp; Esteller, M. (2012). Cancer epigenomics: beyond genomics. </w:t>
      </w:r>
      <w:r w:rsidR="002C3FD2">
        <w:rPr>
          <w:rFonts w:ascii="Times New Roman" w:hAnsi="Times New Roman"/>
          <w:i/>
        </w:rPr>
        <w:t xml:space="preserve">Curr Opin Genet </w:t>
      </w:r>
      <w:r w:rsidR="00C82D1D">
        <w:rPr>
          <w:rFonts w:ascii="Times New Roman" w:hAnsi="Times New Roman"/>
          <w:i/>
        </w:rPr>
        <w:t>D</w:t>
      </w:r>
      <w:r w:rsidR="002C3FD2">
        <w:rPr>
          <w:rFonts w:ascii="Times New Roman" w:hAnsi="Times New Roman"/>
          <w:i/>
        </w:rPr>
        <w:t>ev</w:t>
      </w:r>
      <w:r w:rsidRPr="00A60C63">
        <w:rPr>
          <w:rFonts w:ascii="Times New Roman" w:hAnsi="Times New Roman"/>
          <w:i/>
        </w:rPr>
        <w:t>, 22</w:t>
      </w:r>
      <w:r w:rsidRPr="00A60C63">
        <w:rPr>
          <w:rFonts w:ascii="Times New Roman" w:hAnsi="Times New Roman"/>
        </w:rPr>
        <w:t>, 50-5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ntos, F., Hendrich, B., Reik, W., &amp; Dean, W. (2002). Dynamic reprogramming of DNA methylation in the early mouse embryo. </w:t>
      </w:r>
      <w:r w:rsidR="002C3FD2">
        <w:rPr>
          <w:rFonts w:ascii="Times New Roman" w:hAnsi="Times New Roman"/>
          <w:i/>
        </w:rPr>
        <w:t>Dev</w:t>
      </w:r>
      <w:r w:rsidR="00C82D1D">
        <w:rPr>
          <w:rFonts w:ascii="Times New Roman" w:hAnsi="Times New Roman"/>
          <w:i/>
        </w:rPr>
        <w:t xml:space="preserve"> B</w:t>
      </w:r>
      <w:r w:rsidR="004951F1">
        <w:rPr>
          <w:rFonts w:ascii="Times New Roman" w:hAnsi="Times New Roman"/>
          <w:i/>
        </w:rPr>
        <w:t>iol</w:t>
      </w:r>
      <w:r w:rsidRPr="00A60C63">
        <w:rPr>
          <w:rFonts w:ascii="Times New Roman" w:hAnsi="Times New Roman"/>
          <w:i/>
        </w:rPr>
        <w:t>, 241</w:t>
      </w:r>
      <w:r w:rsidRPr="00A60C63">
        <w:rPr>
          <w:rFonts w:ascii="Times New Roman" w:hAnsi="Times New Roman"/>
        </w:rPr>
        <w:t>, 172-18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arkar, D., L</w:t>
      </w:r>
      <w:r w:rsidR="00177984">
        <w:rPr>
          <w:rFonts w:ascii="Times New Roman" w:hAnsi="Times New Roman"/>
        </w:rPr>
        <w:t>eung, E.Y., Baguley, B.C., Finlay, G.J., &amp; Askarian-Amiri, M.</w:t>
      </w:r>
      <w:r w:rsidRPr="00A60C63">
        <w:rPr>
          <w:rFonts w:ascii="Times New Roman" w:hAnsi="Times New Roman"/>
        </w:rPr>
        <w:t xml:space="preserve">E. (2015). Epigenetic regulation in human melanoma: past and future. </w:t>
      </w:r>
      <w:r w:rsidRPr="00A60C63">
        <w:rPr>
          <w:rFonts w:ascii="Times New Roman" w:hAnsi="Times New Roman"/>
          <w:i/>
        </w:rPr>
        <w:t>Epigenetics, 10</w:t>
      </w:r>
      <w:r w:rsidRPr="00A60C63">
        <w:rPr>
          <w:rFonts w:ascii="Times New Roman" w:hAnsi="Times New Roman"/>
        </w:rPr>
        <w:t>, 103-12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rkar, R., Mukherjee, S., Biswas, J., &amp; Roy, M. (2012). Sulphoraphane, a naturally occurring isothiocyanate induces apoptosis in breast cancer cells by targeting heat shock proteins. </w:t>
      </w:r>
      <w:r w:rsidR="00C82D1D">
        <w:rPr>
          <w:rFonts w:ascii="Times New Roman" w:hAnsi="Times New Roman"/>
          <w:i/>
        </w:rPr>
        <w:t>Biochem Biophys Res Comm</w:t>
      </w:r>
      <w:r w:rsidRPr="00A60C63">
        <w:rPr>
          <w:rFonts w:ascii="Times New Roman" w:hAnsi="Times New Roman"/>
          <w:i/>
        </w:rPr>
        <w:t>, 427</w:t>
      </w:r>
      <w:r w:rsidRPr="00A60C63">
        <w:rPr>
          <w:rFonts w:ascii="Times New Roman" w:hAnsi="Times New Roman"/>
        </w:rPr>
        <w:t>, 80-85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aw, C.L., Huang, M.T., Liu, Y., Khor, T.O., Conney, A.H., &amp; Kong, A.</w:t>
      </w:r>
      <w:r w:rsidR="003832BF" w:rsidRPr="00A60C63">
        <w:rPr>
          <w:rFonts w:ascii="Times New Roman" w:hAnsi="Times New Roman"/>
        </w:rPr>
        <w:t>N. (2011). Impact of Nrf2 on UVB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 xml:space="preserve">induced skin inflammation/photoprotection and photoprotective effect of sulforaphane. </w:t>
      </w:r>
      <w:r w:rsidR="003832BF" w:rsidRPr="00A60C63">
        <w:rPr>
          <w:rFonts w:ascii="Times New Roman" w:hAnsi="Times New Roman"/>
          <w:i/>
        </w:rPr>
        <w:t>Mol Carcinog, 50</w:t>
      </w:r>
      <w:r w:rsidR="003832BF" w:rsidRPr="00A60C63">
        <w:rPr>
          <w:rFonts w:ascii="Times New Roman" w:hAnsi="Times New Roman"/>
        </w:rPr>
        <w:t>, 479-48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awan, C., &amp; Herceg, Z. (2010). 3 - Histone Modifications and Cancer. In Z. Herceg &amp; T. Ushijima (Eds.), </w:t>
      </w:r>
      <w:r w:rsidRPr="00A60C63">
        <w:rPr>
          <w:rFonts w:ascii="Times New Roman" w:hAnsi="Times New Roman"/>
          <w:i/>
        </w:rPr>
        <w:t>Advances in Genetics</w:t>
      </w:r>
      <w:r w:rsidRPr="00A60C63">
        <w:rPr>
          <w:rFonts w:ascii="Times New Roman" w:hAnsi="Times New Roman"/>
        </w:rPr>
        <w:t xml:space="preserve"> (Vol. 70, pp. 57-85): Academic Press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chinke, C., Mo, Y., Yu, Y., Amiri, K., Sosman, J., Greally, J., &amp; Verma, A. (2010). Aberrant DNA methylation in malignant melanoma. </w:t>
      </w:r>
      <w:r w:rsidR="00C82D1D">
        <w:rPr>
          <w:rFonts w:ascii="Times New Roman" w:hAnsi="Times New Roman"/>
          <w:i/>
        </w:rPr>
        <w:t>Melanoma R</w:t>
      </w:r>
      <w:r w:rsidR="004951F1">
        <w:rPr>
          <w:rFonts w:ascii="Times New Roman" w:hAnsi="Times New Roman"/>
          <w:i/>
        </w:rPr>
        <w:t>es</w:t>
      </w:r>
      <w:r w:rsidRPr="00A60C63">
        <w:rPr>
          <w:rFonts w:ascii="Times New Roman" w:hAnsi="Times New Roman"/>
          <w:i/>
        </w:rPr>
        <w:t>, 20</w:t>
      </w:r>
      <w:r w:rsidRPr="00A60C63">
        <w:rPr>
          <w:rFonts w:ascii="Times New Roman" w:hAnsi="Times New Roman"/>
        </w:rPr>
        <w:t>, 25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chwarz, A., Noordegraaf, M., Ma</w:t>
      </w:r>
      <w:r w:rsidR="00177984">
        <w:rPr>
          <w:rFonts w:ascii="Times New Roman" w:hAnsi="Times New Roman"/>
        </w:rPr>
        <w:t>eda, A., Torii, K., Clausen, B.</w:t>
      </w:r>
      <w:r w:rsidRPr="00A60C63">
        <w:rPr>
          <w:rFonts w:ascii="Times New Roman" w:hAnsi="Times New Roman"/>
        </w:rPr>
        <w:t xml:space="preserve">E., &amp; </w:t>
      </w:r>
      <w:r w:rsidR="00731DF5">
        <w:rPr>
          <w:rFonts w:ascii="Times New Roman" w:hAnsi="Times New Roman"/>
        </w:rPr>
        <w:t>Schwarz, T. (2010). Langerhans cells are required for UVR-induced i</w:t>
      </w:r>
      <w:r w:rsidRPr="00A60C63">
        <w:rPr>
          <w:rFonts w:ascii="Times New Roman" w:hAnsi="Times New Roman"/>
        </w:rPr>
        <w:t xml:space="preserve">mmunosuppression. </w:t>
      </w:r>
      <w:r w:rsidR="00C82D1D">
        <w:rPr>
          <w:rFonts w:ascii="Times New Roman" w:hAnsi="Times New Roman"/>
          <w:i/>
        </w:rPr>
        <w:t>J Invest Dermatol</w:t>
      </w:r>
      <w:r w:rsidRPr="00A60C63">
        <w:rPr>
          <w:rFonts w:ascii="Times New Roman" w:hAnsi="Times New Roman"/>
          <w:i/>
        </w:rPr>
        <w:t>, 130</w:t>
      </w:r>
      <w:r w:rsidRPr="00A60C63">
        <w:rPr>
          <w:rFonts w:ascii="Times New Roman" w:hAnsi="Times New Roman"/>
        </w:rPr>
        <w:t>, 1419-142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eebode, C., Lehmann, J., &amp; Emmert, S. (2016). Photocarcinogenesis and skin cancer prevention strategies. </w:t>
      </w:r>
      <w:r w:rsidRPr="00A60C63">
        <w:rPr>
          <w:rFonts w:ascii="Times New Roman" w:hAnsi="Times New Roman"/>
          <w:i/>
        </w:rPr>
        <w:t>Anticancer Res, 36</w:t>
      </w:r>
      <w:r w:rsidRPr="00A60C63">
        <w:rPr>
          <w:rFonts w:ascii="Times New Roman" w:hAnsi="Times New Roman"/>
        </w:rPr>
        <w:t>, 1371-1378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egura, M.</w:t>
      </w:r>
      <w:r w:rsidR="003832BF" w:rsidRPr="00A60C63">
        <w:rPr>
          <w:rFonts w:ascii="Times New Roman" w:hAnsi="Times New Roman"/>
        </w:rPr>
        <w:t xml:space="preserve">F., Hanniford, D., Menendez, S., Reavie, L., Zou, X., Alvarez-Diaz, S., Zakrzewski, J., Blochin, E., Rose, A., Bogunovic, D., Polsky, D., Wei, J., Lee, P., Belitskaya-Levy, I., Bhardwaj, N., Osman, I., &amp; Hernando, E. (2009). Aberrant miR-182 expression promotes melanoma metastasis by repressing FOXO3 and microphthalmia-associated transcription factor. </w:t>
      </w:r>
      <w:r w:rsidR="00731DF5">
        <w:rPr>
          <w:rFonts w:ascii="Times New Roman" w:hAnsi="Times New Roman"/>
          <w:i/>
        </w:rPr>
        <w:t>Proc Natl Acad Sci US</w:t>
      </w:r>
      <w:r w:rsidR="003832BF" w:rsidRPr="00A60C63">
        <w:rPr>
          <w:rFonts w:ascii="Times New Roman" w:hAnsi="Times New Roman"/>
          <w:i/>
        </w:rPr>
        <w:t>A, 106</w:t>
      </w:r>
      <w:r w:rsidR="003832BF" w:rsidRPr="00A60C63">
        <w:rPr>
          <w:rFonts w:ascii="Times New Roman" w:hAnsi="Times New Roman"/>
        </w:rPr>
        <w:t>, 1814-1819.</w:t>
      </w:r>
    </w:p>
    <w:p w:rsidR="003832BF" w:rsidRPr="00A60C63" w:rsidRDefault="00731DF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ehrawat, A., Croix, C.S., Baty, C.</w:t>
      </w:r>
      <w:r w:rsidR="003832BF" w:rsidRPr="00A60C63">
        <w:rPr>
          <w:rFonts w:ascii="Times New Roman" w:hAnsi="Times New Roman"/>
        </w:rPr>
        <w:t>J., Wat</w:t>
      </w:r>
      <w:r>
        <w:rPr>
          <w:rFonts w:ascii="Times New Roman" w:hAnsi="Times New Roman"/>
        </w:rPr>
        <w:t>kins, S., Tailor, D., Singh, R.P., &amp; Singh, S.</w:t>
      </w:r>
      <w:r w:rsidR="003832BF" w:rsidRPr="00A60C63">
        <w:rPr>
          <w:rFonts w:ascii="Times New Roman" w:hAnsi="Times New Roman"/>
        </w:rPr>
        <w:t xml:space="preserve">V. (2016). Inhibition of mitochondrial fusion is an early and critical event in breast cancer cell apoptosis by dietary chemopreventative benzyl isothiocyanate. </w:t>
      </w:r>
      <w:r w:rsidR="003832BF" w:rsidRPr="00A60C63">
        <w:rPr>
          <w:rFonts w:ascii="Times New Roman" w:hAnsi="Times New Roman"/>
          <w:i/>
        </w:rPr>
        <w:t>Mitochondrion, 30</w:t>
      </w:r>
      <w:r w:rsidR="003832BF" w:rsidRPr="00A60C63">
        <w:rPr>
          <w:rFonts w:ascii="Times New Roman" w:hAnsi="Times New Roman"/>
        </w:rPr>
        <w:t>, 67-7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ehrawat, A., Ki</w:t>
      </w:r>
      <w:r w:rsidR="00177984">
        <w:rPr>
          <w:rFonts w:ascii="Times New Roman" w:hAnsi="Times New Roman"/>
        </w:rPr>
        <w:t>m, S.-H., Vogt, A., &amp; Singh, S.</w:t>
      </w:r>
      <w:r w:rsidRPr="00A60C63">
        <w:rPr>
          <w:rFonts w:ascii="Times New Roman" w:hAnsi="Times New Roman"/>
        </w:rPr>
        <w:t xml:space="preserve">V. (2012). Suppression of FOXQ1 in benzyl isothiocyanate-mediated inhibition of epithelial–mesenchymal transition in human breast cancer cells. </w:t>
      </w:r>
      <w:r w:rsidRPr="00A60C63">
        <w:rPr>
          <w:rFonts w:ascii="Times New Roman" w:hAnsi="Times New Roman"/>
          <w:i/>
        </w:rPr>
        <w:t>Carcinogenesis, 34</w:t>
      </w:r>
      <w:r w:rsidRPr="00A60C63">
        <w:rPr>
          <w:rFonts w:ascii="Times New Roman" w:hAnsi="Times New Roman"/>
        </w:rPr>
        <w:t>, 864-87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errano, L., Martínez-Redondo, P., Marazuela-Duque,</w:t>
      </w:r>
      <w:r w:rsidR="00177984">
        <w:rPr>
          <w:rFonts w:ascii="Times New Roman" w:hAnsi="Times New Roman"/>
        </w:rPr>
        <w:t xml:space="preserve"> A., Vazquez, B. N., Dooley, S.J., Voigt, P., Beck, D.</w:t>
      </w:r>
      <w:r w:rsidRPr="00A60C63">
        <w:rPr>
          <w:rFonts w:ascii="Times New Roman" w:hAnsi="Times New Roman"/>
        </w:rPr>
        <w:t>B., Kane-Goldsmith, N., Tong, Q., &amp; Raban</w:t>
      </w:r>
      <w:r w:rsidR="00177984">
        <w:rPr>
          <w:rFonts w:ascii="Times New Roman" w:hAnsi="Times New Roman"/>
        </w:rPr>
        <w:t>al, R.</w:t>
      </w:r>
      <w:r w:rsidRPr="00A60C63">
        <w:rPr>
          <w:rFonts w:ascii="Times New Roman" w:hAnsi="Times New Roman"/>
        </w:rPr>
        <w:t>M. (</w:t>
      </w:r>
      <w:r w:rsidR="00731DF5">
        <w:rPr>
          <w:rFonts w:ascii="Times New Roman" w:hAnsi="Times New Roman"/>
        </w:rPr>
        <w:t>2013). The tumor suppressor Sirt</w:t>
      </w:r>
      <w:r w:rsidRPr="00A60C63">
        <w:rPr>
          <w:rFonts w:ascii="Times New Roman" w:hAnsi="Times New Roman"/>
        </w:rPr>
        <w:t xml:space="preserve">2 regulates cell cycle progression and genome stability by modulating the mitotic deposition of H4K20 methylation. </w:t>
      </w:r>
      <w:r w:rsidR="002C3FD2">
        <w:rPr>
          <w:rFonts w:ascii="Times New Roman" w:hAnsi="Times New Roman"/>
          <w:i/>
        </w:rPr>
        <w:t xml:space="preserve">Genes </w:t>
      </w:r>
      <w:r w:rsidR="00C82D1D">
        <w:rPr>
          <w:rFonts w:ascii="Times New Roman" w:hAnsi="Times New Roman"/>
          <w:i/>
        </w:rPr>
        <w:t>D</w:t>
      </w:r>
      <w:r w:rsidR="002C3FD2">
        <w:rPr>
          <w:rFonts w:ascii="Times New Roman" w:hAnsi="Times New Roman"/>
          <w:i/>
        </w:rPr>
        <w:t>ev</w:t>
      </w:r>
      <w:r w:rsidRPr="00A60C63">
        <w:rPr>
          <w:rFonts w:ascii="Times New Roman" w:hAnsi="Times New Roman"/>
          <w:i/>
        </w:rPr>
        <w:t>, 27</w:t>
      </w:r>
      <w:r w:rsidRPr="00A60C63">
        <w:rPr>
          <w:rFonts w:ascii="Times New Roman" w:hAnsi="Times New Roman"/>
        </w:rPr>
        <w:t>, 639-65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han, Y., Lin, N., Yang, X., Tan, J., Zhao, R., Dong, S., &amp; Wang, S. (2012). Sulphoraphane inhibited the expressions of intercellular adhesion molecule-1 and vascular cell adhesion molecule-1 through MyD88-dependent toll-like receptor-4 pathway in cultured endothelial cells. </w:t>
      </w:r>
      <w:r w:rsidR="004951F1">
        <w:rPr>
          <w:rFonts w:ascii="Times New Roman" w:hAnsi="Times New Roman"/>
          <w:i/>
        </w:rPr>
        <w:t xml:space="preserve">Nutr </w:t>
      </w:r>
      <w:r w:rsidRPr="00A60C63">
        <w:rPr>
          <w:rFonts w:ascii="Times New Roman" w:hAnsi="Times New Roman"/>
          <w:i/>
        </w:rPr>
        <w:t>Meta</w:t>
      </w:r>
      <w:r w:rsidR="00C44AE2">
        <w:rPr>
          <w:rFonts w:ascii="Times New Roman" w:hAnsi="Times New Roman"/>
          <w:i/>
        </w:rPr>
        <w:t>b</w:t>
      </w:r>
      <w:r w:rsidR="004951F1">
        <w:rPr>
          <w:rFonts w:ascii="Times New Roman" w:hAnsi="Times New Roman"/>
          <w:i/>
        </w:rPr>
        <w:t xml:space="preserve"> Cardiovasc Dis</w:t>
      </w:r>
      <w:r w:rsidRPr="00A60C63">
        <w:rPr>
          <w:rFonts w:ascii="Times New Roman" w:hAnsi="Times New Roman"/>
          <w:i/>
        </w:rPr>
        <w:t>, 22</w:t>
      </w:r>
      <w:r w:rsidRPr="00A60C63">
        <w:rPr>
          <w:rFonts w:ascii="Times New Roman" w:hAnsi="Times New Roman"/>
        </w:rPr>
        <w:t>, 215-22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han, Y., Zhang, L., Bao, Y., Li, B., He, C., Gao, M., Feng, X., Xu, W., Zhang, X., &amp; Wang, S. (2013). Epithelial-mesenchymal transition, a novel target of sulforaphane via COX-2/MMP2, 9/Snail, ZEB1 and miR-200c/ZEB1 pathways in human bladder cancer cells. </w:t>
      </w:r>
      <w:r w:rsidRPr="00A60C63">
        <w:rPr>
          <w:rFonts w:ascii="Times New Roman" w:hAnsi="Times New Roman"/>
          <w:i/>
        </w:rPr>
        <w:t>J Nutr Biochem, 24</w:t>
      </w:r>
      <w:r w:rsidRPr="00A60C63">
        <w:rPr>
          <w:rFonts w:ascii="Times New Roman" w:hAnsi="Times New Roman"/>
        </w:rPr>
        <w:t>, 1062-1069.</w:t>
      </w:r>
    </w:p>
    <w:p w:rsidR="003832BF" w:rsidRPr="00A60C63" w:rsidRDefault="00731DF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harma, S., Kelly, T.K., &amp; Jones, P.</w:t>
      </w:r>
      <w:r w:rsidR="003832BF" w:rsidRPr="00A60C63">
        <w:rPr>
          <w:rFonts w:ascii="Times New Roman" w:hAnsi="Times New Roman"/>
        </w:rPr>
        <w:t xml:space="preserve">A. (2010). Epigenetics in cancer. </w:t>
      </w:r>
      <w:r w:rsidR="003832BF" w:rsidRPr="00A60C63">
        <w:rPr>
          <w:rFonts w:ascii="Times New Roman" w:hAnsi="Times New Roman"/>
          <w:i/>
        </w:rPr>
        <w:t>Carcinogenesis, 31</w:t>
      </w:r>
      <w:r w:rsidR="003832BF" w:rsidRPr="00A60C63">
        <w:rPr>
          <w:rFonts w:ascii="Times New Roman" w:hAnsi="Times New Roman"/>
        </w:rPr>
        <w:t>, 27-3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htivelman, E., Davies, M. Q., Hwu, P., Yang, J., Lo</w:t>
      </w:r>
      <w:r w:rsidR="00177984">
        <w:rPr>
          <w:rFonts w:ascii="Times New Roman" w:hAnsi="Times New Roman"/>
        </w:rPr>
        <w:t>tem, M., Oren, M., Flaherty, K.T., &amp; Fisher, D.</w:t>
      </w:r>
      <w:r w:rsidRPr="00A60C63">
        <w:rPr>
          <w:rFonts w:ascii="Times New Roman" w:hAnsi="Times New Roman"/>
        </w:rPr>
        <w:t xml:space="preserve">E. (2014). Pathways and therapeutic targets in melanoma. </w:t>
      </w:r>
      <w:r w:rsidRPr="00A60C63">
        <w:rPr>
          <w:rFonts w:ascii="Times New Roman" w:hAnsi="Times New Roman"/>
          <w:i/>
        </w:rPr>
        <w:t>Oncotarget, 5</w:t>
      </w:r>
      <w:r w:rsidRPr="00A60C63">
        <w:rPr>
          <w:rFonts w:ascii="Times New Roman" w:hAnsi="Times New Roman"/>
        </w:rPr>
        <w:t>, 1701-1752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hukla, G.</w:t>
      </w:r>
      <w:r w:rsidR="003832BF" w:rsidRPr="00A60C63">
        <w:rPr>
          <w:rFonts w:ascii="Times New Roman" w:hAnsi="Times New Roman"/>
        </w:rPr>
        <w:t xml:space="preserve">C., Singh, J., &amp; Barik, S. </w:t>
      </w:r>
      <w:r w:rsidR="00731DF5">
        <w:rPr>
          <w:rFonts w:ascii="Times New Roman" w:hAnsi="Times New Roman"/>
        </w:rPr>
        <w:t>(2011). MicroRNAs: Processing, maturation, target recognition and regulatory f</w:t>
      </w:r>
      <w:r w:rsidR="003832BF" w:rsidRPr="00A60C63">
        <w:rPr>
          <w:rFonts w:ascii="Times New Roman" w:hAnsi="Times New Roman"/>
        </w:rPr>
        <w:t xml:space="preserve">unctions. </w:t>
      </w:r>
      <w:r w:rsidR="00C82D1D">
        <w:rPr>
          <w:rFonts w:ascii="Times New Roman" w:hAnsi="Times New Roman"/>
          <w:i/>
        </w:rPr>
        <w:t>Mol Cell Pharmacol</w:t>
      </w:r>
      <w:r w:rsidR="003832BF" w:rsidRPr="00A60C63">
        <w:rPr>
          <w:rFonts w:ascii="Times New Roman" w:hAnsi="Times New Roman"/>
          <w:i/>
        </w:rPr>
        <w:t>, 3</w:t>
      </w:r>
      <w:r w:rsidR="003832BF" w:rsidRPr="00A60C63">
        <w:rPr>
          <w:rFonts w:ascii="Times New Roman" w:hAnsi="Times New Roman"/>
        </w:rPr>
        <w:t>, 83-92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igalotti, L., Covre, A., Fratta, E., Parisi, G., Colizzi, F., Rizzo, A., Danielli, R., Nicolay, H. J., Coral, S., &amp; Maio, M. (2010). Epigenetics of human cutaneous melanoma: setting the stage for new therapeutic strategies. </w:t>
      </w:r>
      <w:r w:rsidR="004951F1">
        <w:rPr>
          <w:rFonts w:ascii="Times New Roman" w:hAnsi="Times New Roman"/>
          <w:i/>
        </w:rPr>
        <w:t>J Trans</w:t>
      </w:r>
      <w:r w:rsidR="00C82D1D">
        <w:rPr>
          <w:rFonts w:ascii="Times New Roman" w:hAnsi="Times New Roman"/>
          <w:i/>
        </w:rPr>
        <w:t xml:space="preserve"> M</w:t>
      </w:r>
      <w:r w:rsidR="004951F1">
        <w:rPr>
          <w:rFonts w:ascii="Times New Roman" w:hAnsi="Times New Roman"/>
          <w:i/>
        </w:rPr>
        <w:t>ed</w:t>
      </w:r>
      <w:r w:rsidRPr="00A60C63">
        <w:rPr>
          <w:rFonts w:ascii="Times New Roman" w:hAnsi="Times New Roman"/>
          <w:i/>
        </w:rPr>
        <w:t>, 8</w:t>
      </w:r>
      <w:r w:rsidRPr="00A60C63">
        <w:rPr>
          <w:rFonts w:ascii="Times New Roman" w:hAnsi="Times New Roman"/>
        </w:rPr>
        <w:t>, 5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laby, O., Sachlova, M., Brezkova, V., Hezova, R., Kovarikova, A., Bischofová, S., Sevcikova, S., Bienertova-Vasku, J., Vasku, A., &amp; Svoboda, M. (2013). Identification of microRNAs regulated by isothiocyanates and association of polymorphisms inside their target sites with risk of sporadic colorectal cancer. </w:t>
      </w:r>
      <w:r w:rsidR="004951F1">
        <w:rPr>
          <w:rFonts w:ascii="Times New Roman" w:hAnsi="Times New Roman"/>
          <w:i/>
        </w:rPr>
        <w:t>Nutr</w:t>
      </w:r>
      <w:r w:rsidR="00C82D1D">
        <w:rPr>
          <w:rFonts w:ascii="Times New Roman" w:hAnsi="Times New Roman"/>
          <w:i/>
        </w:rPr>
        <w:t xml:space="preserve"> C</w:t>
      </w:r>
      <w:r w:rsidRPr="00A60C63">
        <w:rPr>
          <w:rFonts w:ascii="Times New Roman" w:hAnsi="Times New Roman"/>
          <w:i/>
        </w:rPr>
        <w:t>ancer, 65</w:t>
      </w:r>
      <w:r w:rsidRPr="00A60C63">
        <w:rPr>
          <w:rFonts w:ascii="Times New Roman" w:hAnsi="Times New Roman"/>
        </w:rPr>
        <w:t>, 247-254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pencer, E.S., Dale, E.J., Gommans, A.L., Rutledge, M.T., Vo, C.T., Nakatani, Y., Gamble, A.B., Smith, R.A.J., Wilbanks, S.M., Hampton, M.B., &amp; Tyndall, J.D.</w:t>
      </w:r>
      <w:r w:rsidR="003832BF" w:rsidRPr="00A60C63">
        <w:rPr>
          <w:rFonts w:ascii="Times New Roman" w:hAnsi="Times New Roman"/>
        </w:rPr>
        <w:t xml:space="preserve">A. (2015). Multiple binding modes of isothiocyanates that inhibit macrophage migration inhibitory factor. </w:t>
      </w:r>
      <w:r w:rsidR="004951F1">
        <w:rPr>
          <w:rFonts w:ascii="Times New Roman" w:hAnsi="Times New Roman"/>
          <w:i/>
        </w:rPr>
        <w:t>Eur J Med Chem</w:t>
      </w:r>
      <w:r w:rsidR="003832BF" w:rsidRPr="00A60C63">
        <w:rPr>
          <w:rFonts w:ascii="Times New Roman" w:hAnsi="Times New Roman"/>
          <w:i/>
        </w:rPr>
        <w:t>, 93</w:t>
      </w:r>
      <w:r w:rsidR="003832BF" w:rsidRPr="00A60C63">
        <w:rPr>
          <w:rFonts w:ascii="Times New Roman" w:hAnsi="Times New Roman"/>
        </w:rPr>
        <w:t>, 501-510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pugnardi, M., Tommas</w:t>
      </w:r>
      <w:r w:rsidR="00177984">
        <w:rPr>
          <w:rFonts w:ascii="Times New Roman" w:hAnsi="Times New Roman"/>
        </w:rPr>
        <w:t>i, S., Dammann, R., Pfeifer, G.P., &amp; Hoon, D.</w:t>
      </w:r>
      <w:r w:rsidRPr="00A60C63">
        <w:rPr>
          <w:rFonts w:ascii="Times New Roman" w:hAnsi="Times New Roman"/>
        </w:rPr>
        <w:t xml:space="preserve">S. (2003). Epigenetic inactivation of RAS association domain family protein 1 (RASSF1A) in malignant cutaneous melanoma. </w:t>
      </w:r>
      <w:r w:rsidRPr="00A60C63">
        <w:rPr>
          <w:rFonts w:ascii="Times New Roman" w:hAnsi="Times New Roman"/>
          <w:i/>
        </w:rPr>
        <w:t>Cancer Res, 63</w:t>
      </w:r>
      <w:r w:rsidRPr="00A60C63">
        <w:rPr>
          <w:rFonts w:ascii="Times New Roman" w:hAnsi="Times New Roman"/>
        </w:rPr>
        <w:t>, 1639-1643.</w:t>
      </w:r>
    </w:p>
    <w:p w:rsidR="00271213" w:rsidRPr="00A60C63" w:rsidRDefault="00271213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pyridopoulou, K., Tripiti-Kourpeti, A., Lampri, E., Fitsiou, E., Vasileiadis</w:t>
      </w:r>
      <w:r w:rsidR="00A87530">
        <w:rPr>
          <w:rFonts w:ascii="Times New Roman" w:hAnsi="Times New Roman"/>
        </w:rPr>
        <w:t>, S., Vamvakias, M., Bardouki, H., Goussia, A., Mala</w:t>
      </w:r>
      <w:r w:rsidR="00177984">
        <w:rPr>
          <w:rFonts w:ascii="Times New Roman" w:hAnsi="Times New Roman"/>
        </w:rPr>
        <w:t>mou-Mitsi, V., Panayiotidis, M.</w:t>
      </w:r>
      <w:r w:rsidR="00A87530">
        <w:rPr>
          <w:rFonts w:ascii="Times New Roman" w:hAnsi="Times New Roman"/>
        </w:rPr>
        <w:t>I., Galanis, A., Pappa, A., &amp; Chlichlia, K. (2017).</w:t>
      </w:r>
      <w:r w:rsidR="00DF6EF3">
        <w:rPr>
          <w:rFonts w:ascii="Times New Roman" w:hAnsi="Times New Roman"/>
        </w:rPr>
        <w:t xml:space="preserve"> Dietary mastic oil from Pistacia lentiscus var. chia suppresses tumour growth in experimental colon cancer models.</w:t>
      </w:r>
      <w:r w:rsidR="00A87530">
        <w:rPr>
          <w:rFonts w:ascii="Times New Roman" w:hAnsi="Times New Roman"/>
        </w:rPr>
        <w:t xml:space="preserve"> </w:t>
      </w:r>
      <w:r w:rsidR="00DF6EF3">
        <w:rPr>
          <w:rFonts w:ascii="Times New Roman" w:hAnsi="Times New Roman"/>
          <w:i/>
        </w:rPr>
        <w:t>Sci Rep, 7</w:t>
      </w:r>
      <w:r w:rsidR="00A87530" w:rsidRPr="00A87530">
        <w:rPr>
          <w:rFonts w:ascii="Times New Roman" w:hAnsi="Times New Roman"/>
          <w:i/>
        </w:rPr>
        <w:t>, 3782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rivastava, S.K., Xiao, D., Lew, K.</w:t>
      </w:r>
      <w:r w:rsidR="003832BF" w:rsidRPr="00A60C63">
        <w:rPr>
          <w:rFonts w:ascii="Times New Roman" w:hAnsi="Times New Roman"/>
        </w:rPr>
        <w:t xml:space="preserve">L., </w:t>
      </w:r>
      <w:r>
        <w:rPr>
          <w:rFonts w:ascii="Times New Roman" w:hAnsi="Times New Roman"/>
        </w:rPr>
        <w:t>Hershberger, P., Kokkinakis, D.M., Johnson, C.S., Trump, D.L., &amp; Singh, S.</w:t>
      </w:r>
      <w:r w:rsidR="003832BF" w:rsidRPr="00A60C63">
        <w:rPr>
          <w:rFonts w:ascii="Times New Roman" w:hAnsi="Times New Roman"/>
        </w:rPr>
        <w:t xml:space="preserve">V. (2003). Allyl isothiocyanate, a constituent of cruciferous vegetables, inhibits growth of PC-3 human prostate cancer xenografts in vivo. </w:t>
      </w:r>
      <w:r w:rsidR="003832BF" w:rsidRPr="00A60C63">
        <w:rPr>
          <w:rFonts w:ascii="Times New Roman" w:hAnsi="Times New Roman"/>
          <w:i/>
        </w:rPr>
        <w:t>Carcinogenesis, 24</w:t>
      </w:r>
      <w:r w:rsidR="003832BF" w:rsidRPr="00A60C63">
        <w:rPr>
          <w:rFonts w:ascii="Times New Roman" w:hAnsi="Times New Roman"/>
        </w:rPr>
        <w:t>, 1665-1670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tan, S.D., Singh, S.V., Whitcomb, D.C., &amp; Brand, R.</w:t>
      </w:r>
      <w:r w:rsidR="003832BF" w:rsidRPr="00A60C63">
        <w:rPr>
          <w:rFonts w:ascii="Times New Roman" w:hAnsi="Times New Roman"/>
        </w:rPr>
        <w:t xml:space="preserve">E. (2014). Phenethyl isothiocyanate inhibits proliferation and induces apoptosis in pancreatic cancer cells in vitro and in a MIAPaca2 xenograft animal model. </w:t>
      </w:r>
      <w:r w:rsidR="00FB1A2B">
        <w:rPr>
          <w:rFonts w:ascii="Times New Roman" w:hAnsi="Times New Roman"/>
          <w:i/>
        </w:rPr>
        <w:t xml:space="preserve">Nutr </w:t>
      </w:r>
      <w:r w:rsidR="00C82D1D">
        <w:rPr>
          <w:rFonts w:ascii="Times New Roman" w:hAnsi="Times New Roman"/>
          <w:i/>
        </w:rPr>
        <w:t>C</w:t>
      </w:r>
      <w:r w:rsidR="003832BF" w:rsidRPr="00A60C63">
        <w:rPr>
          <w:rFonts w:ascii="Times New Roman" w:hAnsi="Times New Roman"/>
          <w:i/>
        </w:rPr>
        <w:t>ancer, 66</w:t>
      </w:r>
      <w:r w:rsidR="003832BF" w:rsidRPr="00A60C63">
        <w:rPr>
          <w:rFonts w:ascii="Times New Roman" w:hAnsi="Times New Roman"/>
        </w:rPr>
        <w:t>, 747-75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Straume, O., Smeds, J., Kumar, R., Hemminki, K., &amp; Aks</w:t>
      </w:r>
      <w:r w:rsidR="00177984">
        <w:rPr>
          <w:rFonts w:ascii="Times New Roman" w:hAnsi="Times New Roman"/>
        </w:rPr>
        <w:t>len, L.</w:t>
      </w:r>
      <w:r w:rsidR="00DF6EF3">
        <w:rPr>
          <w:rFonts w:ascii="Times New Roman" w:hAnsi="Times New Roman"/>
        </w:rPr>
        <w:t>A. (2002). Significant impact of promoter h</w:t>
      </w:r>
      <w:r w:rsidRPr="00A60C63">
        <w:rPr>
          <w:rFonts w:ascii="Times New Roman" w:hAnsi="Times New Roman"/>
        </w:rPr>
        <w:t>y</w:t>
      </w:r>
      <w:r w:rsidR="00DF6EF3">
        <w:rPr>
          <w:rFonts w:ascii="Times New Roman" w:hAnsi="Times New Roman"/>
        </w:rPr>
        <w:t>permethylation and the 540 C&gt;T polymorphism of CDKN2A in cutaneous melanoma of the vertical growth p</w:t>
      </w:r>
      <w:r w:rsidRPr="00A60C63">
        <w:rPr>
          <w:rFonts w:ascii="Times New Roman" w:hAnsi="Times New Roman"/>
        </w:rPr>
        <w:t xml:space="preserve">hase. </w:t>
      </w:r>
      <w:r w:rsidR="00FB1A2B">
        <w:rPr>
          <w:rFonts w:ascii="Times New Roman" w:hAnsi="Times New Roman"/>
          <w:i/>
        </w:rPr>
        <w:t>Am J Pathol</w:t>
      </w:r>
      <w:r w:rsidRPr="00A60C63">
        <w:rPr>
          <w:rFonts w:ascii="Times New Roman" w:hAnsi="Times New Roman"/>
          <w:i/>
        </w:rPr>
        <w:t>, 161</w:t>
      </w:r>
      <w:r w:rsidRPr="00A60C63">
        <w:rPr>
          <w:rFonts w:ascii="Times New Roman" w:hAnsi="Times New Roman"/>
        </w:rPr>
        <w:t>, 229-23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u, Z-Y., Zhang, C., Lee, J.H., Shu, L., Wu, T-Y., Khor, T.O., Conney, A.H., Lu, Y-P., &amp; Kong, A-N.</w:t>
      </w:r>
      <w:r w:rsidR="003832BF" w:rsidRPr="00A60C63">
        <w:rPr>
          <w:rFonts w:ascii="Times New Roman" w:hAnsi="Times New Roman"/>
        </w:rPr>
        <w:t xml:space="preserve">T. (2014). Requirement and epigenetics reprogramming of Nrf2 in suppression of tumor promoter TPA-induced mouse skin cell transformation by sulforaphane. </w:t>
      </w:r>
      <w:r w:rsidR="00C44AE2">
        <w:rPr>
          <w:rFonts w:ascii="Times New Roman" w:hAnsi="Times New Roman"/>
          <w:i/>
        </w:rPr>
        <w:t>Cancer Prev</w:t>
      </w:r>
      <w:r w:rsidR="00C82D1D">
        <w:rPr>
          <w:rFonts w:ascii="Times New Roman" w:hAnsi="Times New Roman"/>
          <w:i/>
        </w:rPr>
        <w:t xml:space="preserve"> R</w:t>
      </w:r>
      <w:r w:rsidR="00C44AE2">
        <w:rPr>
          <w:rFonts w:ascii="Times New Roman" w:hAnsi="Times New Roman"/>
          <w:i/>
        </w:rPr>
        <w:t>es (Phila)</w:t>
      </w:r>
      <w:r w:rsidR="003832BF" w:rsidRPr="00A60C63">
        <w:rPr>
          <w:rFonts w:ascii="Times New Roman" w:hAnsi="Times New Roman"/>
          <w:i/>
        </w:rPr>
        <w:t>, 7</w:t>
      </w:r>
      <w:r w:rsidR="003832BF" w:rsidRPr="00A60C63">
        <w:rPr>
          <w:rFonts w:ascii="Times New Roman" w:hAnsi="Times New Roman"/>
        </w:rPr>
        <w:t>, 319-32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Supic, G., Jagodic, M., &amp; Magic, Z. (2013). Epigenetics: a new link between </w:t>
      </w:r>
      <w:r w:rsidRPr="0026141A">
        <w:rPr>
          <w:rFonts w:ascii="Times New Roman" w:hAnsi="Times New Roman"/>
        </w:rPr>
        <w:t xml:space="preserve">nutrition and cancer. </w:t>
      </w:r>
      <w:r w:rsidR="00FB1A2B" w:rsidRPr="0026141A">
        <w:rPr>
          <w:rFonts w:ascii="Times New Roman" w:hAnsi="Times New Roman"/>
          <w:i/>
        </w:rPr>
        <w:t xml:space="preserve">Nutr </w:t>
      </w:r>
      <w:r w:rsidR="00C82D1D" w:rsidRPr="0026141A">
        <w:rPr>
          <w:rFonts w:ascii="Times New Roman" w:hAnsi="Times New Roman"/>
          <w:i/>
        </w:rPr>
        <w:t>C</w:t>
      </w:r>
      <w:r w:rsidRPr="0026141A">
        <w:rPr>
          <w:rFonts w:ascii="Times New Roman" w:hAnsi="Times New Roman"/>
          <w:i/>
        </w:rPr>
        <w:t>ancer, 65</w:t>
      </w:r>
      <w:r w:rsidRPr="0026141A">
        <w:rPr>
          <w:rFonts w:ascii="Times New Roman" w:hAnsi="Times New Roman"/>
        </w:rPr>
        <w:t>, 781-792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urh, Y-J., &amp; Na, H</w:t>
      </w:r>
      <w:r w:rsidR="003832BF" w:rsidRPr="00A60C63">
        <w:rPr>
          <w:rFonts w:ascii="Times New Roman" w:hAnsi="Times New Roman"/>
        </w:rPr>
        <w:t xml:space="preserve">-K. (2008). NF-κB and Nrf2 as prime molecular targets for chemoprevention and cytoprotection with anti-inflammatory and antioxidant phytochemicals. </w:t>
      </w:r>
      <w:r w:rsidR="00C44AE2">
        <w:rPr>
          <w:rFonts w:ascii="Times New Roman" w:hAnsi="Times New Roman"/>
          <w:i/>
        </w:rPr>
        <w:t xml:space="preserve">Genes </w:t>
      </w:r>
      <w:r w:rsidR="00C82D1D">
        <w:rPr>
          <w:rFonts w:ascii="Times New Roman" w:hAnsi="Times New Roman"/>
          <w:i/>
        </w:rPr>
        <w:t>N</w:t>
      </w:r>
      <w:r w:rsidR="00C44AE2">
        <w:rPr>
          <w:rFonts w:ascii="Times New Roman" w:hAnsi="Times New Roman"/>
          <w:i/>
        </w:rPr>
        <w:t>utr</w:t>
      </w:r>
      <w:r w:rsidR="003832BF" w:rsidRPr="00A60C63">
        <w:rPr>
          <w:rFonts w:ascii="Times New Roman" w:hAnsi="Times New Roman"/>
          <w:i/>
        </w:rPr>
        <w:t>, 2</w:t>
      </w:r>
      <w:r w:rsidR="003832BF" w:rsidRPr="00A60C63">
        <w:rPr>
          <w:rFonts w:ascii="Times New Roman" w:hAnsi="Times New Roman"/>
        </w:rPr>
        <w:t>, 313-31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alalay, P., &amp; Fahey, J.</w:t>
      </w:r>
      <w:r w:rsidR="003832BF" w:rsidRPr="00A60C63">
        <w:rPr>
          <w:rFonts w:ascii="Times New Roman" w:hAnsi="Times New Roman"/>
        </w:rPr>
        <w:t xml:space="preserve">W. (2001). Phytochemicals from cruciferous plants protect against cancer by modulating carcinogen metabolism. </w:t>
      </w:r>
      <w:r w:rsidR="0026141A">
        <w:rPr>
          <w:rFonts w:ascii="Times New Roman" w:hAnsi="Times New Roman"/>
          <w:i/>
        </w:rPr>
        <w:t xml:space="preserve">J </w:t>
      </w:r>
      <w:r w:rsidR="00C82D1D">
        <w:rPr>
          <w:rFonts w:ascii="Times New Roman" w:hAnsi="Times New Roman"/>
          <w:i/>
        </w:rPr>
        <w:t>N</w:t>
      </w:r>
      <w:r w:rsidR="0026141A">
        <w:rPr>
          <w:rFonts w:ascii="Times New Roman" w:hAnsi="Times New Roman"/>
          <w:i/>
        </w:rPr>
        <w:t>utr</w:t>
      </w:r>
      <w:r w:rsidR="003832BF" w:rsidRPr="00A60C63">
        <w:rPr>
          <w:rFonts w:ascii="Times New Roman" w:hAnsi="Times New Roman"/>
          <w:i/>
        </w:rPr>
        <w:t>, 131</w:t>
      </w:r>
      <w:r w:rsidR="003832BF" w:rsidRPr="00A60C63">
        <w:rPr>
          <w:rFonts w:ascii="Times New Roman" w:hAnsi="Times New Roman"/>
        </w:rPr>
        <w:t>, 3027S-3033S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alalay, P., Fahey, J.W., Healy, Z.R., Wehage, S.L., Benedict, A.</w:t>
      </w:r>
      <w:r w:rsidR="003832BF" w:rsidRPr="00A60C63">
        <w:rPr>
          <w:rFonts w:ascii="Times New Roman" w:hAnsi="Times New Roman"/>
        </w:rPr>
        <w:t>L.,</w:t>
      </w:r>
      <w:r>
        <w:rPr>
          <w:rFonts w:ascii="Times New Roman" w:hAnsi="Times New Roman"/>
        </w:rPr>
        <w:t xml:space="preserve"> Min, C., &amp; Dinkova-Kostova, A.</w:t>
      </w:r>
      <w:r w:rsidR="003832BF" w:rsidRPr="00A60C63">
        <w:rPr>
          <w:rFonts w:ascii="Times New Roman" w:hAnsi="Times New Roman"/>
        </w:rPr>
        <w:t xml:space="preserve">T. (2007). Sulforaphane mobilizes cellular defenses that protect skin against damage by UV radiation. </w:t>
      </w:r>
      <w:r w:rsidR="00DF6EF3">
        <w:rPr>
          <w:rFonts w:ascii="Times New Roman" w:hAnsi="Times New Roman"/>
          <w:i/>
        </w:rPr>
        <w:t>Proc Natl Acad Sci US</w:t>
      </w:r>
      <w:r w:rsidR="00C82D1D" w:rsidRPr="00A60C63">
        <w:rPr>
          <w:rFonts w:ascii="Times New Roman" w:hAnsi="Times New Roman"/>
          <w:i/>
        </w:rPr>
        <w:t>A</w:t>
      </w:r>
      <w:r w:rsidR="003832BF" w:rsidRPr="00A60C63">
        <w:rPr>
          <w:rFonts w:ascii="Times New Roman" w:hAnsi="Times New Roman"/>
          <w:i/>
        </w:rPr>
        <w:t>, 104</w:t>
      </w:r>
      <w:r w:rsidR="003832BF" w:rsidRPr="00A60C63">
        <w:rPr>
          <w:rFonts w:ascii="Times New Roman" w:hAnsi="Times New Roman"/>
        </w:rPr>
        <w:t>, 17500-1750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Talalay, P., &amp; Zhang, Y. (1996). Chemoprotection against cancer by isothiocyanates and glucosinolates. In: Portland Press Limited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an, X</w:t>
      </w:r>
      <w:r w:rsidR="003832BF" w:rsidRPr="00A60C63">
        <w:rPr>
          <w:rFonts w:ascii="Times New Roman" w:hAnsi="Times New Roman"/>
        </w:rPr>
        <w:t>-L., Shi, M., Tang, H., Ha</w:t>
      </w:r>
      <w:r>
        <w:rPr>
          <w:rFonts w:ascii="Times New Roman" w:hAnsi="Times New Roman"/>
        </w:rPr>
        <w:t>n, W., &amp; Spivack, S.</w:t>
      </w:r>
      <w:r w:rsidR="003832BF" w:rsidRPr="00A60C63">
        <w:rPr>
          <w:rFonts w:ascii="Times New Roman" w:hAnsi="Times New Roman"/>
        </w:rPr>
        <w:t xml:space="preserve">D. (2010). Candidate dietary phytochemicals modulate expression of phase II enzymes GSTP1 and NQO1 in human lung cells. </w:t>
      </w:r>
      <w:r w:rsidR="0026141A">
        <w:rPr>
          <w:rFonts w:ascii="Times New Roman" w:hAnsi="Times New Roman"/>
          <w:i/>
        </w:rPr>
        <w:t xml:space="preserve">J </w:t>
      </w:r>
      <w:r w:rsidR="00C82D1D">
        <w:rPr>
          <w:rFonts w:ascii="Times New Roman" w:hAnsi="Times New Roman"/>
          <w:i/>
        </w:rPr>
        <w:t>N</w:t>
      </w:r>
      <w:r w:rsidR="0026141A">
        <w:rPr>
          <w:rFonts w:ascii="Times New Roman" w:hAnsi="Times New Roman"/>
          <w:i/>
        </w:rPr>
        <w:t>utr</w:t>
      </w:r>
      <w:r w:rsidR="003832BF" w:rsidRPr="00A60C63">
        <w:rPr>
          <w:rFonts w:ascii="Times New Roman" w:hAnsi="Times New Roman"/>
          <w:i/>
        </w:rPr>
        <w:t>, 140</w:t>
      </w:r>
      <w:r w:rsidR="003832BF" w:rsidRPr="00A60C63">
        <w:rPr>
          <w:rFonts w:ascii="Times New Roman" w:hAnsi="Times New Roman"/>
        </w:rPr>
        <w:t>, 1404-1410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anemura, A., Terando, A.M., Sim, M.S., van Hoesel, A.Q., de Maat, M.F., Morton, D.</w:t>
      </w:r>
      <w:r w:rsidR="003832BF" w:rsidRPr="00A60C63">
        <w:rPr>
          <w:rFonts w:ascii="Times New Roman" w:hAnsi="Times New Roman"/>
        </w:rPr>
        <w:t>L.,</w:t>
      </w:r>
      <w:r>
        <w:rPr>
          <w:rFonts w:ascii="Times New Roman" w:hAnsi="Times New Roman"/>
        </w:rPr>
        <w:t xml:space="preserve"> &amp; Hoon, D.</w:t>
      </w:r>
      <w:r w:rsidR="003832BF" w:rsidRPr="00A60C63">
        <w:rPr>
          <w:rFonts w:ascii="Times New Roman" w:hAnsi="Times New Roman"/>
        </w:rPr>
        <w:t xml:space="preserve">S. (2009). CpG island methylator phenotype predicts progression of malignant melanoma. </w:t>
      </w:r>
      <w:r w:rsidR="003832BF" w:rsidRPr="00A60C63">
        <w:rPr>
          <w:rFonts w:ascii="Times New Roman" w:hAnsi="Times New Roman"/>
          <w:i/>
        </w:rPr>
        <w:t>Clin Cancer Res, 15</w:t>
      </w:r>
      <w:r w:rsidR="003832BF" w:rsidRPr="00A60C63">
        <w:rPr>
          <w:rFonts w:ascii="Times New Roman" w:hAnsi="Times New Roman"/>
        </w:rPr>
        <w:t>, 1801-1807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elang, U., &amp; Morris, M.</w:t>
      </w:r>
      <w:r w:rsidR="003832BF" w:rsidRPr="00A60C63">
        <w:rPr>
          <w:rFonts w:ascii="Times New Roman" w:hAnsi="Times New Roman"/>
        </w:rPr>
        <w:t xml:space="preserve">E. (2010). Effect of orally administered phenethyl isothiocyanate on hepatic gene expression in rats. </w:t>
      </w:r>
      <w:r w:rsidR="00C82D1D">
        <w:rPr>
          <w:rFonts w:ascii="Times New Roman" w:hAnsi="Times New Roman"/>
          <w:i/>
        </w:rPr>
        <w:t>Molecular Nutrition &amp; Food R</w:t>
      </w:r>
      <w:r w:rsidR="003832BF" w:rsidRPr="00A60C63">
        <w:rPr>
          <w:rFonts w:ascii="Times New Roman" w:hAnsi="Times New Roman"/>
          <w:i/>
        </w:rPr>
        <w:t>esearch, 54</w:t>
      </w:r>
      <w:r w:rsidR="003832BF" w:rsidRPr="00A60C63">
        <w:rPr>
          <w:rFonts w:ascii="Times New Roman" w:hAnsi="Times New Roman"/>
        </w:rPr>
        <w:t>, 1802-1806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ellez, C.S., Shen, L., Estécio, M.</w:t>
      </w:r>
      <w:r w:rsidR="003832BF" w:rsidRPr="00A60C63">
        <w:rPr>
          <w:rFonts w:ascii="Times New Roman" w:hAnsi="Times New Roman"/>
        </w:rPr>
        <w:t>R</w:t>
      </w:r>
      <w:r>
        <w:rPr>
          <w:rFonts w:ascii="Times New Roman" w:hAnsi="Times New Roman"/>
        </w:rPr>
        <w:t>., Jelinek, J., Gershenwald, J.E., &amp; Issa, J-P.</w:t>
      </w:r>
      <w:r w:rsidR="003832BF" w:rsidRPr="00A60C63">
        <w:rPr>
          <w:rFonts w:ascii="Times New Roman" w:hAnsi="Times New Roman"/>
        </w:rPr>
        <w:t xml:space="preserve">J. (2009). CpG island methylation profiling in human melanoma cell lines. </w:t>
      </w:r>
      <w:r w:rsidR="00C82D1D">
        <w:rPr>
          <w:rFonts w:ascii="Times New Roman" w:hAnsi="Times New Roman"/>
          <w:i/>
        </w:rPr>
        <w:t>Melanoma R</w:t>
      </w:r>
      <w:r w:rsidR="0026141A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19</w:t>
      </w:r>
      <w:r w:rsidR="003832BF" w:rsidRPr="00A60C63">
        <w:rPr>
          <w:rFonts w:ascii="Times New Roman" w:hAnsi="Times New Roman"/>
        </w:rPr>
        <w:t>, 146-15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Thejass, P., &amp; Kuttan, G. (2007). Allyl isothiocyanate (AITC) and phenyl isothiocyanate (PITC) inhibit tumour-specific angiogenesis by downregulating nitric oxide (NO) and tumour necrosis factor-α (TNF-α) production. </w:t>
      </w:r>
      <w:r w:rsidRPr="00A60C63">
        <w:rPr>
          <w:rFonts w:ascii="Times New Roman" w:hAnsi="Times New Roman"/>
          <w:i/>
        </w:rPr>
        <w:t>Nitric Oxide, 16</w:t>
      </w:r>
      <w:r w:rsidRPr="00A60C63">
        <w:rPr>
          <w:rFonts w:ascii="Times New Roman" w:hAnsi="Times New Roman"/>
        </w:rPr>
        <w:t>, 247-25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Thejass, P., &amp; Kuttan, G. (2007a). Inhibition of endothelial cell differentiation and proinflammatory cytokine production during angiogenesis by allyl isothiocyanate and phenyl isothiocyanate. </w:t>
      </w:r>
      <w:r w:rsidRPr="00A60C63">
        <w:rPr>
          <w:rFonts w:ascii="Times New Roman" w:hAnsi="Times New Roman"/>
          <w:i/>
        </w:rPr>
        <w:t>Integr Cancer Ther, 6</w:t>
      </w:r>
      <w:r w:rsidRPr="00A60C63">
        <w:rPr>
          <w:rFonts w:ascii="Times New Roman" w:hAnsi="Times New Roman"/>
        </w:rPr>
        <w:t>, 389-39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Thejass, P., &amp; Kuttan, G. (2007b). Modulation of cell-mediated immune response in B16F-10 melanoma-induced metastatic tumor-bearing C57BL/6 mice by sulforaphane. </w:t>
      </w:r>
      <w:r w:rsidRPr="00A60C63">
        <w:rPr>
          <w:rFonts w:ascii="Times New Roman" w:hAnsi="Times New Roman"/>
          <w:i/>
        </w:rPr>
        <w:t>Immunopharmacol Immunotoxicol, 29</w:t>
      </w:r>
      <w:r w:rsidRPr="00A60C63">
        <w:rPr>
          <w:rFonts w:ascii="Times New Roman" w:hAnsi="Times New Roman"/>
        </w:rPr>
        <w:t>, 173-186.</w:t>
      </w:r>
    </w:p>
    <w:p w:rsidR="003832BF" w:rsidRPr="00A60C63" w:rsidRDefault="00177984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ierens, K.F-J., Thomma, B.</w:t>
      </w:r>
      <w:r w:rsidR="003832BF" w:rsidRPr="00A60C63">
        <w:rPr>
          <w:rFonts w:ascii="Times New Roman" w:hAnsi="Times New Roman"/>
        </w:rPr>
        <w:t>P., Brouwer, M., Schmidt, J., Kistner, K., Porzel,</w:t>
      </w:r>
      <w:r>
        <w:rPr>
          <w:rFonts w:ascii="Times New Roman" w:hAnsi="Times New Roman"/>
        </w:rPr>
        <w:t xml:space="preserve"> A., Mauch-Mani, B., Cammue, B.</w:t>
      </w:r>
      <w:r w:rsidR="003832BF" w:rsidRPr="00A60C63">
        <w:rPr>
          <w:rFonts w:ascii="Times New Roman" w:hAnsi="Times New Roman"/>
        </w:rPr>
        <w:t>P.</w:t>
      </w:r>
      <w:r>
        <w:rPr>
          <w:rFonts w:ascii="Times New Roman" w:hAnsi="Times New Roman"/>
        </w:rPr>
        <w:t>, &amp; Broekaert, W.</w:t>
      </w:r>
      <w:r w:rsidR="003832BF" w:rsidRPr="00A60C63">
        <w:rPr>
          <w:rFonts w:ascii="Times New Roman" w:hAnsi="Times New Roman"/>
        </w:rPr>
        <w:t xml:space="preserve">F. (2001). Study of the role of antimicrobial glucosinolate-derived isothiocyanates in resistance of Arabidopsis to microbial pathogens. </w:t>
      </w:r>
      <w:r w:rsidR="0026141A">
        <w:rPr>
          <w:rFonts w:ascii="Times New Roman" w:hAnsi="Times New Roman"/>
          <w:i/>
        </w:rPr>
        <w:t>Plant Physiol</w:t>
      </w:r>
      <w:r w:rsidR="003832BF" w:rsidRPr="00A60C63">
        <w:rPr>
          <w:rFonts w:ascii="Times New Roman" w:hAnsi="Times New Roman"/>
          <w:i/>
        </w:rPr>
        <w:t>, 125</w:t>
      </w:r>
      <w:r w:rsidR="003832BF" w:rsidRPr="00A60C63">
        <w:rPr>
          <w:rFonts w:ascii="Times New Roman" w:hAnsi="Times New Roman"/>
        </w:rPr>
        <w:t>, 1688-1699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ing, W., Schultz, K., Cac, N.N., Peterson, M., &amp; Walling, H.</w:t>
      </w:r>
      <w:r w:rsidR="003832BF" w:rsidRPr="00A60C63">
        <w:rPr>
          <w:rFonts w:ascii="Times New Roman" w:hAnsi="Times New Roman"/>
        </w:rPr>
        <w:t xml:space="preserve">W. (2007). Tanning bed exposure increases the risk of malignant melanoma. </w:t>
      </w:r>
      <w:r w:rsidR="003832BF" w:rsidRPr="00A60C63">
        <w:rPr>
          <w:rFonts w:ascii="Times New Roman" w:hAnsi="Times New Roman"/>
          <w:i/>
        </w:rPr>
        <w:t>Int J Dermatol, 46</w:t>
      </w:r>
      <w:r w:rsidR="003832BF" w:rsidRPr="00A60C63">
        <w:rPr>
          <w:rFonts w:ascii="Times New Roman" w:hAnsi="Times New Roman"/>
        </w:rPr>
        <w:t>, 1253-1257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sai, H-C., &amp; Baylin, S.</w:t>
      </w:r>
      <w:r w:rsidR="003832BF" w:rsidRPr="00A60C63">
        <w:rPr>
          <w:rFonts w:ascii="Times New Roman" w:hAnsi="Times New Roman"/>
        </w:rPr>
        <w:t xml:space="preserve">B. (2011). Cancer epigenetics: linking basic biology to clinical medicine. </w:t>
      </w:r>
      <w:r w:rsidR="00C82D1D">
        <w:rPr>
          <w:rFonts w:ascii="Times New Roman" w:hAnsi="Times New Roman"/>
          <w:i/>
        </w:rPr>
        <w:t>Cell R</w:t>
      </w:r>
      <w:r w:rsidR="0026141A">
        <w:rPr>
          <w:rFonts w:ascii="Times New Roman" w:hAnsi="Times New Roman"/>
          <w:i/>
        </w:rPr>
        <w:t>es</w:t>
      </w:r>
      <w:r w:rsidR="003832BF" w:rsidRPr="00A60C63">
        <w:rPr>
          <w:rFonts w:ascii="Times New Roman" w:hAnsi="Times New Roman"/>
          <w:i/>
        </w:rPr>
        <w:t>, 21</w:t>
      </w:r>
      <w:r w:rsidR="003832BF" w:rsidRPr="00A60C63">
        <w:rPr>
          <w:rFonts w:ascii="Times New Roman" w:hAnsi="Times New Roman"/>
        </w:rPr>
        <w:t>, 502-517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sai, S-C., Huang, W-W., Huang, W-C., Lu, C-C., Chiang, J</w:t>
      </w:r>
      <w:r w:rsidR="003832BF" w:rsidRPr="00A60C63">
        <w:rPr>
          <w:rFonts w:ascii="Times New Roman" w:hAnsi="Times New Roman"/>
        </w:rPr>
        <w:t>-H., Peng, S</w:t>
      </w:r>
      <w:r>
        <w:rPr>
          <w:rFonts w:ascii="Times New Roman" w:hAnsi="Times New Roman"/>
        </w:rPr>
        <w:t>-F., Chung, J-G., Lin, Y-H., Hsu, Y</w:t>
      </w:r>
      <w:r w:rsidR="003832BF" w:rsidRPr="00A60C63">
        <w:rPr>
          <w:rFonts w:ascii="Times New Roman" w:hAnsi="Times New Roman"/>
        </w:rPr>
        <w:t xml:space="preserve">-M., &amp; Amagaya, S. (2012). ERK-modulated intrinsic signaling and G2/M phase arrest contribute to the induction of apoptotic death by allyl isothiocyanate in MDA-MB-468 human breast adenocarcinoma cells. </w:t>
      </w:r>
      <w:r w:rsidR="00C82D1D">
        <w:rPr>
          <w:rFonts w:ascii="Times New Roman" w:hAnsi="Times New Roman"/>
          <w:i/>
        </w:rPr>
        <w:t>Int J Oncol</w:t>
      </w:r>
      <w:r w:rsidR="003832BF" w:rsidRPr="00A60C63">
        <w:rPr>
          <w:rFonts w:ascii="Times New Roman" w:hAnsi="Times New Roman"/>
          <w:i/>
        </w:rPr>
        <w:t>, 41</w:t>
      </w:r>
      <w:r w:rsidR="003832BF" w:rsidRPr="00A60C63">
        <w:rPr>
          <w:rFonts w:ascii="Times New Roman" w:hAnsi="Times New Roman"/>
        </w:rPr>
        <w:t>, 2065-2072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Valencia-Sanchez, M.A., Liu, J., Hannon, G.</w:t>
      </w:r>
      <w:r w:rsidR="003832BF" w:rsidRPr="00A60C63">
        <w:rPr>
          <w:rFonts w:ascii="Times New Roman" w:hAnsi="Times New Roman"/>
        </w:rPr>
        <w:t xml:space="preserve">J., &amp; Parker, R. (2006). Control of translation and mRNA degradation by miRNAs and siRNAs. </w:t>
      </w:r>
      <w:r w:rsidR="003832BF" w:rsidRPr="00A60C63">
        <w:rPr>
          <w:rFonts w:ascii="Times New Roman" w:hAnsi="Times New Roman"/>
          <w:i/>
        </w:rPr>
        <w:t>Genes Dev, 20</w:t>
      </w:r>
      <w:r w:rsidR="003832BF" w:rsidRPr="00A60C63">
        <w:rPr>
          <w:rFonts w:ascii="Times New Roman" w:hAnsi="Times New Roman"/>
        </w:rPr>
        <w:t>, 515-524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van den Hurk, K., Niessen, H.E.C., Veeck, J., van den Oord, J.</w:t>
      </w:r>
      <w:r w:rsidR="003832BF" w:rsidRPr="00A60C63">
        <w:rPr>
          <w:rFonts w:ascii="Times New Roman" w:hAnsi="Times New Roman"/>
        </w:rPr>
        <w:t>J., van Steensel,</w:t>
      </w:r>
      <w:r>
        <w:rPr>
          <w:rFonts w:ascii="Times New Roman" w:hAnsi="Times New Roman"/>
        </w:rPr>
        <w:t xml:space="preserve"> M.A.</w:t>
      </w:r>
      <w:r w:rsidR="003832BF" w:rsidRPr="00A60C63">
        <w:rPr>
          <w:rFonts w:ascii="Times New Roman" w:hAnsi="Times New Roman"/>
        </w:rPr>
        <w:t>M., zur Hausen, A., van Eng</w:t>
      </w:r>
      <w:r>
        <w:rPr>
          <w:rFonts w:ascii="Times New Roman" w:hAnsi="Times New Roman"/>
        </w:rPr>
        <w:t>eland, M., &amp; Winnepenninckx, V.J.</w:t>
      </w:r>
      <w:r w:rsidR="003832BF" w:rsidRPr="00A60C63">
        <w:rPr>
          <w:rFonts w:ascii="Times New Roman" w:hAnsi="Times New Roman"/>
        </w:rPr>
        <w:t xml:space="preserve">L. (2012). Genetics and epigenetics of cutaneous malignant melanoma: A concert out of tune. </w:t>
      </w:r>
      <w:r w:rsidR="00C44AE2">
        <w:rPr>
          <w:rFonts w:ascii="Times New Roman" w:hAnsi="Times New Roman"/>
          <w:i/>
        </w:rPr>
        <w:t xml:space="preserve">Biochim </w:t>
      </w:r>
      <w:r w:rsidR="003832BF" w:rsidRPr="00A60C63">
        <w:rPr>
          <w:rFonts w:ascii="Times New Roman" w:hAnsi="Times New Roman"/>
          <w:i/>
        </w:rPr>
        <w:t>B</w:t>
      </w:r>
      <w:r w:rsidR="00C44AE2">
        <w:rPr>
          <w:rFonts w:ascii="Times New Roman" w:hAnsi="Times New Roman"/>
          <w:i/>
        </w:rPr>
        <w:t>iophys Acta</w:t>
      </w:r>
      <w:r w:rsidR="003832BF" w:rsidRPr="00A60C63">
        <w:rPr>
          <w:rFonts w:ascii="Times New Roman" w:hAnsi="Times New Roman"/>
          <w:i/>
        </w:rPr>
        <w:t>, 1826</w:t>
      </w:r>
      <w:r w:rsidR="003832BF" w:rsidRPr="00A60C63">
        <w:rPr>
          <w:rFonts w:ascii="Times New Roman" w:hAnsi="Times New Roman"/>
        </w:rPr>
        <w:t>, 89-102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Venza, I., Visalli, M., Tripodo, B., De Grazia, G., Loddo, S., Teti, D., &amp; Venza, M. (2010). FOXE1 is a target for aberrant methylation in cutaneous squamous cell carcinoma. </w:t>
      </w:r>
      <w:r w:rsidR="00C82D1D">
        <w:rPr>
          <w:rFonts w:ascii="Times New Roman" w:hAnsi="Times New Roman"/>
          <w:i/>
        </w:rPr>
        <w:t>Br J Dermatol</w:t>
      </w:r>
      <w:r w:rsidRPr="00A60C63">
        <w:rPr>
          <w:rFonts w:ascii="Times New Roman" w:hAnsi="Times New Roman"/>
          <w:i/>
        </w:rPr>
        <w:t>, 162</w:t>
      </w:r>
      <w:r w:rsidRPr="00A60C63">
        <w:rPr>
          <w:rFonts w:ascii="Times New Roman" w:hAnsi="Times New Roman"/>
        </w:rPr>
        <w:t>, 1093-1097.</w:t>
      </w:r>
    </w:p>
    <w:p w:rsidR="002D3B25" w:rsidRPr="00A60C63" w:rsidRDefault="002D3B2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Verkerk, R., Dekker, M. (2004). Glucosinolates and myrosinase activity in red cabbage (Brassica oleracea L. var. Capitata f. rubra DC.) after various microwave treatments. </w:t>
      </w:r>
      <w:r w:rsidRPr="002D3B25">
        <w:rPr>
          <w:rFonts w:ascii="Times New Roman" w:hAnsi="Times New Roman"/>
          <w:i/>
        </w:rPr>
        <w:t>J Agric Food Chem, 52(24),</w:t>
      </w:r>
      <w:r>
        <w:rPr>
          <w:rFonts w:ascii="Times New Roman" w:hAnsi="Times New Roman"/>
        </w:rPr>
        <w:t xml:space="preserve"> 7318-7323. 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Volinia, S., Calin, G.A., Liu, C</w:t>
      </w:r>
      <w:r w:rsidR="003832BF" w:rsidRPr="00A60C63">
        <w:rPr>
          <w:rFonts w:ascii="Times New Roman" w:hAnsi="Times New Roman"/>
        </w:rPr>
        <w:t xml:space="preserve">-G., Ambs, S., Cimmino, A., Petrocca, F., Visone, R., Iorio, M., Roldo, C., &amp; Ferracin, M. (2006). A microRNA expression signature of human solid tumors defines cancer gene targets. </w:t>
      </w:r>
      <w:r w:rsidR="00DF6EF3">
        <w:rPr>
          <w:rFonts w:ascii="Times New Roman" w:hAnsi="Times New Roman"/>
          <w:i/>
        </w:rPr>
        <w:t>Proc Natl Acad Sci US</w:t>
      </w:r>
      <w:r w:rsidR="003832BF" w:rsidRPr="00A60C63">
        <w:rPr>
          <w:rFonts w:ascii="Times New Roman" w:hAnsi="Times New Roman"/>
          <w:i/>
        </w:rPr>
        <w:t>A, 103</w:t>
      </w:r>
      <w:r w:rsidR="003832BF" w:rsidRPr="00A60C63">
        <w:rPr>
          <w:rFonts w:ascii="Times New Roman" w:hAnsi="Times New Roman"/>
        </w:rPr>
        <w:t>, 2257-226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von Weymarn, L.B., Chun, J.A., &amp; Hollenberg, P.</w:t>
      </w:r>
      <w:r w:rsidR="003832BF" w:rsidRPr="00A60C63">
        <w:rPr>
          <w:rFonts w:ascii="Times New Roman" w:hAnsi="Times New Roman"/>
        </w:rPr>
        <w:t xml:space="preserve">F. (2006). Effects of benzyl and phenethyl isothiocyanate on P450s 2A6 and 2A13: potential for chemoprevention in smokers. </w:t>
      </w:r>
      <w:r w:rsidR="003832BF" w:rsidRPr="00A60C63">
        <w:rPr>
          <w:rFonts w:ascii="Times New Roman" w:hAnsi="Times New Roman"/>
          <w:i/>
        </w:rPr>
        <w:t>Carcinogenesis, 27</w:t>
      </w:r>
      <w:r w:rsidR="003832BF" w:rsidRPr="00A60C63">
        <w:rPr>
          <w:rFonts w:ascii="Times New Roman" w:hAnsi="Times New Roman"/>
        </w:rPr>
        <w:t>, 782-790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gner, A.</w:t>
      </w:r>
      <w:r w:rsidR="003832BF" w:rsidRPr="00A60C63">
        <w:rPr>
          <w:rFonts w:ascii="Times New Roman" w:hAnsi="Times New Roman"/>
        </w:rPr>
        <w:t>E., Boesch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Saadatmandi, C., Dose, J., Schultheiss, G., &amp; Rimbach, G. (2012). Anti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inflammatory potential of allyl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isothiocyanate–role of Nrf2, NF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>κB and microRNA</w:t>
      </w:r>
      <w:r w:rsidR="003832BF" w:rsidRPr="00A60C63">
        <w:rPr>
          <w:rFonts w:ascii="Cambria Math" w:hAnsi="Cambria Math" w:cs="Cambria Math"/>
        </w:rPr>
        <w:t>‐</w:t>
      </w:r>
      <w:r w:rsidR="003832BF" w:rsidRPr="00A60C63">
        <w:rPr>
          <w:rFonts w:ascii="Times New Roman" w:hAnsi="Times New Roman"/>
        </w:rPr>
        <w:t xml:space="preserve">155. </w:t>
      </w:r>
      <w:r w:rsidR="00C82D1D">
        <w:rPr>
          <w:rFonts w:ascii="Times New Roman" w:hAnsi="Times New Roman"/>
          <w:i/>
        </w:rPr>
        <w:t>J Cell Mol Med</w:t>
      </w:r>
      <w:r w:rsidR="003832BF" w:rsidRPr="00A60C63">
        <w:rPr>
          <w:rFonts w:ascii="Times New Roman" w:hAnsi="Times New Roman"/>
          <w:i/>
        </w:rPr>
        <w:t>, 16</w:t>
      </w:r>
      <w:r w:rsidR="003832BF" w:rsidRPr="00A60C63">
        <w:rPr>
          <w:rFonts w:ascii="Times New Roman" w:hAnsi="Times New Roman"/>
        </w:rPr>
        <w:t>, 836-843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gner, A.E., Terschluesen, A.</w:t>
      </w:r>
      <w:r w:rsidR="003832BF" w:rsidRPr="00A60C63">
        <w:rPr>
          <w:rFonts w:ascii="Times New Roman" w:hAnsi="Times New Roman"/>
        </w:rPr>
        <w:t xml:space="preserve">M., &amp; Rimbach, G. (2013). Health promoting effects of brassica-derived phytochemicals: from chemopreventive and anti-inflammatory activities to epigenetic regulation. </w:t>
      </w:r>
      <w:r w:rsidR="00C44AE2">
        <w:rPr>
          <w:rFonts w:ascii="Times New Roman" w:hAnsi="Times New Roman"/>
          <w:i/>
        </w:rPr>
        <w:t>Oxid Med Cell</w:t>
      </w:r>
      <w:r w:rsidR="00C82D1D">
        <w:rPr>
          <w:rFonts w:ascii="Times New Roman" w:hAnsi="Times New Roman"/>
          <w:i/>
        </w:rPr>
        <w:t xml:space="preserve"> L</w:t>
      </w:r>
      <w:r w:rsidR="00C44AE2">
        <w:rPr>
          <w:rFonts w:ascii="Times New Roman" w:hAnsi="Times New Roman"/>
          <w:i/>
        </w:rPr>
        <w:t xml:space="preserve">ongev, 9, </w:t>
      </w:r>
      <w:r w:rsidR="00C44AE2" w:rsidRPr="00DF6EF3">
        <w:rPr>
          <w:rFonts w:ascii="Times New Roman" w:hAnsi="Times New Roman"/>
        </w:rPr>
        <w:t>964539</w:t>
      </w:r>
      <w:r w:rsidR="003832BF" w:rsidRPr="00DF6EF3">
        <w:rPr>
          <w:rFonts w:ascii="Times New Roman" w:hAnsi="Times New Roman"/>
        </w:rPr>
        <w:t>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lesch, S.K., Richter, A.</w:t>
      </w:r>
      <w:r w:rsidR="003832BF" w:rsidRPr="00A60C63">
        <w:rPr>
          <w:rFonts w:ascii="Times New Roman" w:hAnsi="Times New Roman"/>
        </w:rPr>
        <w:t>M., Helmbold, P., &amp; Da</w:t>
      </w:r>
      <w:r>
        <w:rPr>
          <w:rFonts w:ascii="Times New Roman" w:hAnsi="Times New Roman"/>
        </w:rPr>
        <w:t>mmann, R.</w:t>
      </w:r>
      <w:r w:rsidR="00DF6EF3">
        <w:rPr>
          <w:rFonts w:ascii="Times New Roman" w:hAnsi="Times New Roman"/>
        </w:rPr>
        <w:t>H. (2015). Claudin11 promoter h</w:t>
      </w:r>
      <w:r w:rsidR="003832BF" w:rsidRPr="00A60C63">
        <w:rPr>
          <w:rFonts w:ascii="Times New Roman" w:hAnsi="Times New Roman"/>
        </w:rPr>
        <w:t>ype</w:t>
      </w:r>
      <w:r w:rsidR="00DF6EF3">
        <w:rPr>
          <w:rFonts w:ascii="Times New Roman" w:hAnsi="Times New Roman"/>
        </w:rPr>
        <w:t>rmethylation is frequent in malignant melanoma of the skin, but uncommon in nevus cell n</w:t>
      </w:r>
      <w:r w:rsidR="003832BF" w:rsidRPr="00A60C63">
        <w:rPr>
          <w:rFonts w:ascii="Times New Roman" w:hAnsi="Times New Roman"/>
        </w:rPr>
        <w:t xml:space="preserve">evi. </w:t>
      </w:r>
      <w:r w:rsidR="003832BF" w:rsidRPr="00A60C63">
        <w:rPr>
          <w:rFonts w:ascii="Times New Roman" w:hAnsi="Times New Roman"/>
          <w:i/>
        </w:rPr>
        <w:t>Cancers, 7</w:t>
      </w:r>
      <w:r w:rsidR="003832BF" w:rsidRPr="00A60C63">
        <w:rPr>
          <w:rFonts w:ascii="Times New Roman" w:hAnsi="Times New Roman"/>
        </w:rPr>
        <w:t>, 1233-124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Wang, L., Tian, Z., Yang, Q., Li, H., Guan, H., Shi, B., Hou, P., &amp; Ji, M. (2015). Sulforaphane inhibits thyroid cancer cell growth and invasiveness through the reactive oxygen species-dependent pathway. </w:t>
      </w:r>
      <w:r w:rsidRPr="00A60C63">
        <w:rPr>
          <w:rFonts w:ascii="Times New Roman" w:hAnsi="Times New Roman"/>
          <w:i/>
        </w:rPr>
        <w:t>Oncotarget, 6</w:t>
      </w:r>
      <w:r w:rsidRPr="00A60C63">
        <w:rPr>
          <w:rFonts w:ascii="Times New Roman" w:hAnsi="Times New Roman"/>
        </w:rPr>
        <w:t>, 25917-2593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ng, L.</w:t>
      </w:r>
      <w:r w:rsidR="003832BF" w:rsidRPr="00A60C63">
        <w:rPr>
          <w:rFonts w:ascii="Times New Roman" w:hAnsi="Times New Roman"/>
        </w:rPr>
        <w:t>G., Liu, X. M</w:t>
      </w:r>
      <w:r>
        <w:rPr>
          <w:rFonts w:ascii="Times New Roman" w:hAnsi="Times New Roman"/>
        </w:rPr>
        <w:t>., Fang, Y., Dai, W., Chiao, F.B., Puccio, G.</w:t>
      </w:r>
      <w:r w:rsidR="003832BF" w:rsidRPr="00A60C63">
        <w:rPr>
          <w:rFonts w:ascii="Times New Roman" w:hAnsi="Times New Roman"/>
        </w:rPr>
        <w:t>M.,</w:t>
      </w:r>
      <w:r>
        <w:rPr>
          <w:rFonts w:ascii="Times New Roman" w:hAnsi="Times New Roman"/>
        </w:rPr>
        <w:t xml:space="preserve"> Feng, J., Liu, D., &amp; Chiao, J.</w:t>
      </w:r>
      <w:r w:rsidR="003832BF" w:rsidRPr="00A60C63">
        <w:rPr>
          <w:rFonts w:ascii="Times New Roman" w:hAnsi="Times New Roman"/>
        </w:rPr>
        <w:t xml:space="preserve">W. (2008). De-repression of the p21 promoter in prostate cancer cells by an isothiocyanate via inhibition of HDACs and c-Myc. </w:t>
      </w:r>
      <w:r w:rsidR="003832BF" w:rsidRPr="00A60C63">
        <w:rPr>
          <w:rFonts w:ascii="Times New Roman" w:hAnsi="Times New Roman"/>
          <w:i/>
        </w:rPr>
        <w:t>Int J Oncol, 33</w:t>
      </w:r>
      <w:r w:rsidR="003832BF" w:rsidRPr="00A60C63">
        <w:rPr>
          <w:rFonts w:ascii="Times New Roman" w:hAnsi="Times New Roman"/>
        </w:rPr>
        <w:t>, 375-380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ng, S-H., Zhou, J-D., He, Q-Y., Yin, Z</w:t>
      </w:r>
      <w:r w:rsidR="003832BF" w:rsidRPr="00A60C63">
        <w:rPr>
          <w:rFonts w:ascii="Times New Roman" w:hAnsi="Times New Roman"/>
        </w:rPr>
        <w:t>-Q.,</w:t>
      </w:r>
      <w:r>
        <w:rPr>
          <w:rFonts w:ascii="Times New Roman" w:hAnsi="Times New Roman"/>
        </w:rPr>
        <w:t xml:space="preserve"> Cao, K., &amp; Luo, C</w:t>
      </w:r>
      <w:r w:rsidR="00A35C79">
        <w:rPr>
          <w:rFonts w:ascii="Times New Roman" w:hAnsi="Times New Roman"/>
        </w:rPr>
        <w:t>-Q. (2014). m</w:t>
      </w:r>
      <w:r w:rsidR="003832BF" w:rsidRPr="00A60C63">
        <w:rPr>
          <w:rFonts w:ascii="Times New Roman" w:hAnsi="Times New Roman"/>
        </w:rPr>
        <w:t xml:space="preserve">iR-199a inhibits the ability of proliferation and migration by regulating CD44-Ezrin signaling in cutaneous squamous cell carcinoma cells. </w:t>
      </w:r>
      <w:r w:rsidR="0026141A">
        <w:rPr>
          <w:rFonts w:ascii="Times New Roman" w:hAnsi="Times New Roman"/>
          <w:i/>
        </w:rPr>
        <w:t>Int J Clin Exper</w:t>
      </w:r>
      <w:r w:rsidR="00C82D1D">
        <w:rPr>
          <w:rFonts w:ascii="Times New Roman" w:hAnsi="Times New Roman"/>
          <w:i/>
        </w:rPr>
        <w:t xml:space="preserve"> P</w:t>
      </w:r>
      <w:r w:rsidR="0026141A">
        <w:rPr>
          <w:rFonts w:ascii="Times New Roman" w:hAnsi="Times New Roman"/>
          <w:i/>
        </w:rPr>
        <w:t>athol</w:t>
      </w:r>
      <w:r w:rsidR="003832BF" w:rsidRPr="00A60C63">
        <w:rPr>
          <w:rFonts w:ascii="Times New Roman" w:hAnsi="Times New Roman"/>
          <w:i/>
        </w:rPr>
        <w:t>, 7</w:t>
      </w:r>
      <w:r w:rsidR="003832BF" w:rsidRPr="00A60C63">
        <w:rPr>
          <w:rFonts w:ascii="Times New Roman" w:hAnsi="Times New Roman"/>
        </w:rPr>
        <w:t>, 713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ng, S., Cao, K.</w:t>
      </w:r>
      <w:r w:rsidR="003832BF" w:rsidRPr="00A60C63">
        <w:rPr>
          <w:rFonts w:ascii="Times New Roman" w:hAnsi="Times New Roman"/>
        </w:rPr>
        <w:t xml:space="preserve">E., He, Q., Yin, Z., &amp; Zhou, J. (2016). miR-199a-5p induces cell invasion by suppressing E-cadherin expression in cutaneous squamous cell carcinoma. </w:t>
      </w:r>
      <w:r w:rsidR="003832BF" w:rsidRPr="00A60C63">
        <w:rPr>
          <w:rFonts w:ascii="Times New Roman" w:hAnsi="Times New Roman"/>
          <w:i/>
        </w:rPr>
        <w:t>Oncol Lett, 12</w:t>
      </w:r>
      <w:r w:rsidR="003832BF" w:rsidRPr="00A60C63">
        <w:rPr>
          <w:rFonts w:ascii="Times New Roman" w:hAnsi="Times New Roman"/>
        </w:rPr>
        <w:t>, 97-10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ang, W., Wang, S., Howie, A.F., Beckett, G.</w:t>
      </w:r>
      <w:r w:rsidR="003832BF" w:rsidRPr="00A60C63">
        <w:rPr>
          <w:rFonts w:ascii="Times New Roman" w:hAnsi="Times New Roman"/>
        </w:rPr>
        <w:t xml:space="preserve">J., Mithen, R., &amp; Bao, Y. (2005). Sulforaphane, erucin, and iberin up-regulate thioredoxin reductase 1 expression in human MCF-7 cells. </w:t>
      </w:r>
      <w:r w:rsidR="0026141A">
        <w:rPr>
          <w:rFonts w:ascii="Times New Roman" w:hAnsi="Times New Roman"/>
          <w:i/>
        </w:rPr>
        <w:t xml:space="preserve">J Agric </w:t>
      </w:r>
      <w:r w:rsidR="00C82D1D">
        <w:rPr>
          <w:rFonts w:ascii="Times New Roman" w:hAnsi="Times New Roman"/>
          <w:i/>
        </w:rPr>
        <w:t>Food C</w:t>
      </w:r>
      <w:r w:rsidR="0026141A">
        <w:rPr>
          <w:rFonts w:ascii="Times New Roman" w:hAnsi="Times New Roman"/>
          <w:i/>
        </w:rPr>
        <w:t>hem</w:t>
      </w:r>
      <w:r w:rsidR="003832BF" w:rsidRPr="00A60C63">
        <w:rPr>
          <w:rFonts w:ascii="Times New Roman" w:hAnsi="Times New Roman"/>
          <w:i/>
        </w:rPr>
        <w:t>, 53</w:t>
      </w:r>
      <w:r w:rsidR="003832BF" w:rsidRPr="00A60C63">
        <w:rPr>
          <w:rFonts w:ascii="Times New Roman" w:hAnsi="Times New Roman"/>
        </w:rPr>
        <w:t>, 1417-142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Wang, Z., Zang, </w:t>
      </w:r>
      <w:r w:rsidR="0085521F">
        <w:rPr>
          <w:rFonts w:ascii="Times New Roman" w:hAnsi="Times New Roman"/>
        </w:rPr>
        <w:t>C., Cui, K., Schones, D.</w:t>
      </w:r>
      <w:r w:rsidRPr="00A60C63">
        <w:rPr>
          <w:rFonts w:ascii="Times New Roman" w:hAnsi="Times New Roman"/>
        </w:rPr>
        <w:t xml:space="preserve">E., Barski, A., Peng, W., &amp; Zhao, K. (2009). Genome-wide mapping of HATs and HDACs reveals distinct functions in active and inactive genes. </w:t>
      </w:r>
      <w:r w:rsidRPr="00A60C63">
        <w:rPr>
          <w:rFonts w:ascii="Times New Roman" w:hAnsi="Times New Roman"/>
          <w:i/>
        </w:rPr>
        <w:t>Cell, 138</w:t>
      </w:r>
      <w:r w:rsidRPr="00A60C63">
        <w:rPr>
          <w:rFonts w:ascii="Times New Roman" w:hAnsi="Times New Roman"/>
        </w:rPr>
        <w:t>, 1019-103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elsh, M.M., Karagas, M.R., Kuriger, J.</w:t>
      </w:r>
      <w:r w:rsidR="003832BF" w:rsidRPr="00A60C63">
        <w:rPr>
          <w:rFonts w:ascii="Times New Roman" w:hAnsi="Times New Roman"/>
        </w:rPr>
        <w:t xml:space="preserve">K., Houseman, A., Spencer, </w:t>
      </w:r>
      <w:r>
        <w:rPr>
          <w:rFonts w:ascii="Times New Roman" w:hAnsi="Times New Roman"/>
        </w:rPr>
        <w:t>S.K., Perry, A.E., &amp; Nelson, H.</w:t>
      </w:r>
      <w:r w:rsidR="003832BF" w:rsidRPr="00A60C63">
        <w:rPr>
          <w:rFonts w:ascii="Times New Roman" w:hAnsi="Times New Roman"/>
        </w:rPr>
        <w:t xml:space="preserve">H. (2011). Genetic determinants of UV-susceptibility in non-melanoma skin cancer. </w:t>
      </w:r>
      <w:r w:rsidR="00943D33">
        <w:rPr>
          <w:rFonts w:ascii="Times New Roman" w:hAnsi="Times New Roman"/>
          <w:i/>
        </w:rPr>
        <w:t>PL</w:t>
      </w:r>
      <w:r w:rsidR="00C82D1D">
        <w:rPr>
          <w:rFonts w:ascii="Times New Roman" w:hAnsi="Times New Roman"/>
          <w:i/>
        </w:rPr>
        <w:t>oS O</w:t>
      </w:r>
      <w:r w:rsidR="003832BF" w:rsidRPr="00A60C63">
        <w:rPr>
          <w:rFonts w:ascii="Times New Roman" w:hAnsi="Times New Roman"/>
          <w:i/>
        </w:rPr>
        <w:t>ne, 6</w:t>
      </w:r>
      <w:r w:rsidR="003832BF" w:rsidRPr="00A60C63">
        <w:rPr>
          <w:rFonts w:ascii="Times New Roman" w:hAnsi="Times New Roman"/>
        </w:rPr>
        <w:t>, e20019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eng, C-J., &amp; Yen, G</w:t>
      </w:r>
      <w:r w:rsidR="003832BF" w:rsidRPr="00A60C63">
        <w:rPr>
          <w:rFonts w:ascii="Times New Roman" w:hAnsi="Times New Roman"/>
        </w:rPr>
        <w:t xml:space="preserve">-C. (2012). Chemopreventive effects of dietary phytochemicals against cancer invasion and metastasis: phenolic acids, monophenol, polyphenol, and their derivatives. </w:t>
      </w:r>
      <w:r w:rsidR="0026141A">
        <w:rPr>
          <w:rFonts w:ascii="Times New Roman" w:hAnsi="Times New Roman"/>
          <w:i/>
        </w:rPr>
        <w:t>Cancer Treat</w:t>
      </w:r>
      <w:r w:rsidR="00C82D1D">
        <w:rPr>
          <w:rFonts w:ascii="Times New Roman" w:hAnsi="Times New Roman"/>
          <w:i/>
        </w:rPr>
        <w:t xml:space="preserve"> R</w:t>
      </w:r>
      <w:r w:rsidR="0026141A">
        <w:rPr>
          <w:rFonts w:ascii="Times New Roman" w:hAnsi="Times New Roman"/>
          <w:i/>
        </w:rPr>
        <w:t>ev</w:t>
      </w:r>
      <w:r w:rsidR="003832BF" w:rsidRPr="00A60C63">
        <w:rPr>
          <w:rFonts w:ascii="Times New Roman" w:hAnsi="Times New Roman"/>
          <w:i/>
        </w:rPr>
        <w:t>, 38</w:t>
      </w:r>
      <w:r w:rsidR="003832BF" w:rsidRPr="00A60C63">
        <w:rPr>
          <w:rFonts w:ascii="Times New Roman" w:hAnsi="Times New Roman"/>
        </w:rPr>
        <w:t>, 76-87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ikonkal, N.M., &amp; Brash, D.</w:t>
      </w:r>
      <w:r w:rsidR="003832BF" w:rsidRPr="00A60C63">
        <w:rPr>
          <w:rFonts w:ascii="Times New Roman" w:hAnsi="Times New Roman"/>
        </w:rPr>
        <w:t xml:space="preserve">E. (1999). Ultraviolet radiation induced signature mutations in photocarcinogenesis. </w:t>
      </w:r>
      <w:r w:rsidR="003832BF" w:rsidRPr="00A60C63">
        <w:rPr>
          <w:rFonts w:ascii="Times New Roman" w:hAnsi="Times New Roman"/>
          <w:i/>
        </w:rPr>
        <w:t>J Investig Dermatol Symp Proc, 4</w:t>
      </w:r>
      <w:r w:rsidR="003832BF" w:rsidRPr="00A60C63">
        <w:rPr>
          <w:rFonts w:ascii="Times New Roman" w:hAnsi="Times New Roman"/>
        </w:rPr>
        <w:t>, 6-1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Wong,</w:t>
      </w:r>
      <w:r w:rsidR="0085521F">
        <w:rPr>
          <w:rFonts w:ascii="Times New Roman" w:hAnsi="Times New Roman"/>
        </w:rPr>
        <w:t xml:space="preserve"> C.</w:t>
      </w:r>
      <w:r w:rsidRPr="00A60C63">
        <w:rPr>
          <w:rFonts w:ascii="Times New Roman" w:hAnsi="Times New Roman"/>
        </w:rPr>
        <w:t>P., Hsu, A., Buchanan, A., P</w:t>
      </w:r>
      <w:r w:rsidR="0085521F">
        <w:rPr>
          <w:rFonts w:ascii="Times New Roman" w:hAnsi="Times New Roman"/>
        </w:rPr>
        <w:t>alomera-Sanchez, Z., Beaver, L.M., Houseman, E.A., Williams, D.E., Dashwood, R.</w:t>
      </w:r>
      <w:r w:rsidRPr="00A60C63">
        <w:rPr>
          <w:rFonts w:ascii="Times New Roman" w:hAnsi="Times New Roman"/>
        </w:rPr>
        <w:t xml:space="preserve">H., &amp; Ho, E. (2014). Effects of sulforaphane and 3,3'-diindolylmethane on genome-wide promoter methylation in normal prostate epithelial cells and prostate cancer cells. </w:t>
      </w:r>
      <w:r w:rsidR="00943D33">
        <w:rPr>
          <w:rFonts w:ascii="Times New Roman" w:hAnsi="Times New Roman"/>
          <w:i/>
        </w:rPr>
        <w:t>PL</w:t>
      </w:r>
      <w:r w:rsidR="00C82D1D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9</w:t>
      </w:r>
      <w:r w:rsidRPr="00A60C63">
        <w:rPr>
          <w:rFonts w:ascii="Times New Roman" w:hAnsi="Times New Roman"/>
        </w:rPr>
        <w:t>, e86787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Wu, C. L., Huang, A. C., Yang, J. S., Liao, C. L., Lu, H. F., Chou, S. T., Ma, C. Y., Hsia, T. C., Ko, Y. C., &amp; Chung, J. G. (2011). Benzyl isothiocyanate (BITC) and phenethyl isothiocyanate (PEITC)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>mediated generation of reactive oxygen species causes cell cycle arrest and induces apoptosis via activation of caspase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>3, mitochondria dysfunction and nitric oxide (NO) in human osteogenic sarcoma U</w:t>
      </w:r>
      <w:r w:rsidRPr="00A60C63">
        <w:rPr>
          <w:rFonts w:ascii="Cambria Math" w:hAnsi="Cambria Math" w:cs="Cambria Math"/>
        </w:rPr>
        <w:t>‐</w:t>
      </w:r>
      <w:r w:rsidRPr="00A60C63">
        <w:rPr>
          <w:rFonts w:ascii="Times New Roman" w:hAnsi="Times New Roman"/>
        </w:rPr>
        <w:t xml:space="preserve">2 OS cells. </w:t>
      </w:r>
      <w:r w:rsidR="0026141A">
        <w:rPr>
          <w:rFonts w:ascii="Times New Roman" w:hAnsi="Times New Roman"/>
          <w:i/>
        </w:rPr>
        <w:t>J Orthop Res</w:t>
      </w:r>
      <w:r w:rsidRPr="00A60C63">
        <w:rPr>
          <w:rFonts w:ascii="Times New Roman" w:hAnsi="Times New Roman"/>
          <w:i/>
        </w:rPr>
        <w:t>, 29</w:t>
      </w:r>
      <w:r w:rsidRPr="00A60C63">
        <w:rPr>
          <w:rFonts w:ascii="Times New Roman" w:hAnsi="Times New Roman"/>
        </w:rPr>
        <w:t>, 1199-1209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u, J., Zhang, J</w:t>
      </w:r>
      <w:r w:rsidR="003832BF" w:rsidRPr="00A60C63">
        <w:rPr>
          <w:rFonts w:ascii="Times New Roman" w:hAnsi="Times New Roman"/>
        </w:rPr>
        <w:t xml:space="preserve">-R., &amp; Qin, J. (2014). Clinical significance of methylation of E-cadherin and p14ARF gene promoters in skin squamous cell carcinoma tissues. </w:t>
      </w:r>
      <w:r w:rsidR="0026141A">
        <w:rPr>
          <w:rFonts w:ascii="Times New Roman" w:hAnsi="Times New Roman"/>
          <w:i/>
        </w:rPr>
        <w:t>Int J Clin Exper</w:t>
      </w:r>
      <w:r w:rsidR="00C82D1D">
        <w:rPr>
          <w:rFonts w:ascii="Times New Roman" w:hAnsi="Times New Roman"/>
          <w:i/>
        </w:rPr>
        <w:t xml:space="preserve"> M</w:t>
      </w:r>
      <w:r w:rsidR="0026141A">
        <w:rPr>
          <w:rFonts w:ascii="Times New Roman" w:hAnsi="Times New Roman"/>
          <w:i/>
        </w:rPr>
        <w:t>ed</w:t>
      </w:r>
      <w:r w:rsidR="003832BF" w:rsidRPr="00A60C63">
        <w:rPr>
          <w:rFonts w:ascii="Times New Roman" w:hAnsi="Times New Roman"/>
          <w:i/>
        </w:rPr>
        <w:t>, 7</w:t>
      </w:r>
      <w:r w:rsidR="003832BF" w:rsidRPr="00A60C63">
        <w:rPr>
          <w:rFonts w:ascii="Times New Roman" w:hAnsi="Times New Roman"/>
        </w:rPr>
        <w:t>, 1808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Xiao, D., Powolny, A.A., &amp; Singh, S.</w:t>
      </w:r>
      <w:r w:rsidR="003832BF" w:rsidRPr="00A60C63">
        <w:rPr>
          <w:rFonts w:ascii="Times New Roman" w:hAnsi="Times New Roman"/>
        </w:rPr>
        <w:t xml:space="preserve">V. (2008). Benzyl isothiocyanate targets mitochondrial respiratory chain to trigger reactive oxygen species-dependent apoptosis in human breast cancer cells. </w:t>
      </w:r>
      <w:r w:rsidR="00C82D1D">
        <w:rPr>
          <w:rFonts w:ascii="Times New Roman" w:hAnsi="Times New Roman"/>
          <w:i/>
        </w:rPr>
        <w:t>J Biol Chem</w:t>
      </w:r>
      <w:r w:rsidR="003832BF" w:rsidRPr="00A60C63">
        <w:rPr>
          <w:rFonts w:ascii="Times New Roman" w:hAnsi="Times New Roman"/>
          <w:i/>
        </w:rPr>
        <w:t>, 283</w:t>
      </w:r>
      <w:r w:rsidR="003832BF" w:rsidRPr="00A60C63">
        <w:rPr>
          <w:rFonts w:ascii="Times New Roman" w:hAnsi="Times New Roman"/>
        </w:rPr>
        <w:t>, 30151-3016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X</w:t>
      </w:r>
      <w:r w:rsidR="0085521F">
        <w:rPr>
          <w:rFonts w:ascii="Times New Roman" w:hAnsi="Times New Roman"/>
        </w:rPr>
        <w:t>iao, D., Vogel, V., &amp; Singh, S.</w:t>
      </w:r>
      <w:r w:rsidRPr="00A60C63">
        <w:rPr>
          <w:rFonts w:ascii="Times New Roman" w:hAnsi="Times New Roman"/>
        </w:rPr>
        <w:t xml:space="preserve">V. (2006). Benzyl isothiocyanate–induced apoptosis in human breast cancer cells is initiated by reactive oxygen species and regulated by Bax and Bak. </w:t>
      </w:r>
      <w:r w:rsidR="0026141A">
        <w:rPr>
          <w:rFonts w:ascii="Times New Roman" w:hAnsi="Times New Roman"/>
          <w:i/>
        </w:rPr>
        <w:t>Mol Cancer Ther</w:t>
      </w:r>
      <w:r w:rsidRPr="00A60C63">
        <w:rPr>
          <w:rFonts w:ascii="Times New Roman" w:hAnsi="Times New Roman"/>
          <w:i/>
        </w:rPr>
        <w:t>, 5</w:t>
      </w:r>
      <w:r w:rsidRPr="00A60C63">
        <w:rPr>
          <w:rFonts w:ascii="Times New Roman" w:hAnsi="Times New Roman"/>
        </w:rPr>
        <w:t>, 2931-294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Xie, B., Nagalingam, A., Kuppusamy, P., Muniraj, N., Langford, P., Gyorffy, B., Saxena, N. K., &amp; Sharma, D. (2017). Benzyl Isothiocyanate potentiates p53 signaling and antitumor effects against breast cancer through activation of p53-LKB1 and p73-LKB1 axes. </w:t>
      </w:r>
      <w:r w:rsidRPr="00A60C63">
        <w:rPr>
          <w:rFonts w:ascii="Times New Roman" w:hAnsi="Times New Roman"/>
          <w:i/>
        </w:rPr>
        <w:t>Sci Rep, 7</w:t>
      </w:r>
      <w:r w:rsidRPr="00A60C63">
        <w:rPr>
          <w:rFonts w:ascii="Times New Roman" w:hAnsi="Times New Roman"/>
        </w:rPr>
        <w:t>, 4007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Xie, J. (2008). Molecular biology of basal and squamous cell carcinomas. In  </w:t>
      </w:r>
      <w:r w:rsidRPr="00A60C63">
        <w:rPr>
          <w:rFonts w:ascii="Times New Roman" w:hAnsi="Times New Roman"/>
          <w:i/>
        </w:rPr>
        <w:t>Sunlight, Vitamin D and Skin Cancer</w:t>
      </w:r>
      <w:r w:rsidRPr="00A60C63">
        <w:rPr>
          <w:rFonts w:ascii="Times New Roman" w:hAnsi="Times New Roman"/>
        </w:rPr>
        <w:t xml:space="preserve"> (pp. 241-251): Springer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X</w:t>
      </w:r>
      <w:r w:rsidR="0085521F">
        <w:rPr>
          <w:rFonts w:ascii="Times New Roman" w:hAnsi="Times New Roman"/>
        </w:rPr>
        <w:t>u, C., Huang, M.</w:t>
      </w:r>
      <w:r w:rsidRPr="00A60C63">
        <w:rPr>
          <w:rFonts w:ascii="Times New Roman" w:hAnsi="Times New Roman"/>
        </w:rPr>
        <w:t xml:space="preserve">T., Shen, </w:t>
      </w:r>
      <w:r w:rsidR="0085521F">
        <w:rPr>
          <w:rFonts w:ascii="Times New Roman" w:hAnsi="Times New Roman"/>
        </w:rPr>
        <w:t>G., Yuan, X., Lin, W., Khor, T.O., Conney, A.H., &amp; Kong, A.</w:t>
      </w:r>
      <w:r w:rsidRPr="00A60C63">
        <w:rPr>
          <w:rFonts w:ascii="Times New Roman" w:hAnsi="Times New Roman"/>
        </w:rPr>
        <w:t xml:space="preserve">N. (2006). Inhibition of 7,12-dimethylbenz(a)anthracene-induced skin tumorigenesis in C57BL/6 mice by sulforaphane is mediated by nuclear factor E2-related factor 2. </w:t>
      </w:r>
      <w:r w:rsidRPr="00A60C63">
        <w:rPr>
          <w:rFonts w:ascii="Times New Roman" w:hAnsi="Times New Roman"/>
          <w:i/>
        </w:rPr>
        <w:t>Cancer Res, 66</w:t>
      </w:r>
      <w:r w:rsidRPr="00A60C63">
        <w:rPr>
          <w:rFonts w:ascii="Times New Roman" w:hAnsi="Times New Roman"/>
        </w:rPr>
        <w:t>, 8293-829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Xu, C</w:t>
      </w:r>
      <w:r w:rsidR="0085521F">
        <w:rPr>
          <w:rFonts w:ascii="Times New Roman" w:hAnsi="Times New Roman"/>
        </w:rPr>
        <w:t>., Shen, G., Yuan, X., Kim, J-H., Gopalkrishnan, A., Keum, Y-S., Nair, S., &amp; Kong, A-N.</w:t>
      </w:r>
      <w:r w:rsidRPr="00A60C63">
        <w:rPr>
          <w:rFonts w:ascii="Times New Roman" w:hAnsi="Times New Roman"/>
        </w:rPr>
        <w:t xml:space="preserve">T. (2006a). ERK and JNK signaling pathways are involved in the regulation of activator protein 1 and cell death elicited by three isothiocyanates in human prostate cancer PC-3 cells. </w:t>
      </w:r>
      <w:r w:rsidRPr="00A60C63">
        <w:rPr>
          <w:rFonts w:ascii="Times New Roman" w:hAnsi="Times New Roman"/>
          <w:i/>
        </w:rPr>
        <w:t>Carcinogenesis, 27</w:t>
      </w:r>
      <w:r w:rsidRPr="00A60C63">
        <w:rPr>
          <w:rFonts w:ascii="Times New Roman" w:hAnsi="Times New Roman"/>
        </w:rPr>
        <w:t>, 437-445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Xu, C., Yuan</w:t>
      </w:r>
      <w:r w:rsidR="0085521F">
        <w:rPr>
          <w:rFonts w:ascii="Times New Roman" w:hAnsi="Times New Roman"/>
        </w:rPr>
        <w:t>, X., Pan, Z., Shen, G., Kim, J-H., Yu, S., Khor, T.O., Li, W., Ma, J., &amp; Kong, A-N.</w:t>
      </w:r>
      <w:r w:rsidRPr="00A60C63">
        <w:rPr>
          <w:rFonts w:ascii="Times New Roman" w:hAnsi="Times New Roman"/>
        </w:rPr>
        <w:t xml:space="preserve">T. (2006b). Mechanism of action of isothiocyanates: the induction of ARE-regulated genes is associated with activation of ERK and JNK and the phosphorylation and nuclear translocation of Nrf2. </w:t>
      </w:r>
      <w:r w:rsidR="0026141A">
        <w:rPr>
          <w:rFonts w:ascii="Times New Roman" w:hAnsi="Times New Roman"/>
          <w:i/>
        </w:rPr>
        <w:t>Mol Cancer Therap</w:t>
      </w:r>
      <w:r w:rsidRPr="00A60C63">
        <w:rPr>
          <w:rFonts w:ascii="Times New Roman" w:hAnsi="Times New Roman"/>
          <w:i/>
        </w:rPr>
        <w:t>, 5</w:t>
      </w:r>
      <w:r w:rsidRPr="00A60C63">
        <w:rPr>
          <w:rFonts w:ascii="Times New Roman" w:hAnsi="Times New Roman"/>
        </w:rPr>
        <w:t>, 1918-1926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Yamane, K., Jinnin, M., Etoh, T., Kobayashi, Y., Shimozono, N., Fukushima, S., Masuguchi, S., Maruo, K., Inoue, Y., &amp; Ishihara, T. (2013). Down-regulation of miR-124/-214 in cutaneous squamous cell carcinoma mediates abnormal cell proliferation via the induction of ERK. </w:t>
      </w:r>
      <w:r w:rsidR="00C82D1D">
        <w:rPr>
          <w:rFonts w:ascii="Times New Roman" w:hAnsi="Times New Roman"/>
          <w:i/>
        </w:rPr>
        <w:t>J Mol Med</w:t>
      </w:r>
      <w:r w:rsidR="00227640">
        <w:rPr>
          <w:rFonts w:ascii="Times New Roman" w:hAnsi="Times New Roman"/>
          <w:i/>
        </w:rPr>
        <w:t xml:space="preserve"> (Berl)</w:t>
      </w:r>
      <w:r w:rsidRPr="00A60C63">
        <w:rPr>
          <w:rFonts w:ascii="Times New Roman" w:hAnsi="Times New Roman"/>
          <w:i/>
        </w:rPr>
        <w:t>, 91</w:t>
      </w:r>
      <w:r w:rsidRPr="00A60C63">
        <w:rPr>
          <w:rFonts w:ascii="Times New Roman" w:hAnsi="Times New Roman"/>
        </w:rPr>
        <w:t>, 69-8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Yan, C., &amp; Boyd, D.</w:t>
      </w:r>
      <w:r w:rsidR="003832BF" w:rsidRPr="00A60C63">
        <w:rPr>
          <w:rFonts w:ascii="Times New Roman" w:hAnsi="Times New Roman"/>
        </w:rPr>
        <w:t xml:space="preserve">D. (2006). Histone H3 acetylation and H3 K4 methylation define distinct chromatin regions permissive for transgene expression. </w:t>
      </w:r>
      <w:r w:rsidR="0026141A">
        <w:rPr>
          <w:rFonts w:ascii="Times New Roman" w:hAnsi="Times New Roman"/>
          <w:i/>
        </w:rPr>
        <w:t>Mol Cell</w:t>
      </w:r>
      <w:r w:rsidR="00C82D1D">
        <w:rPr>
          <w:rFonts w:ascii="Times New Roman" w:hAnsi="Times New Roman"/>
          <w:i/>
        </w:rPr>
        <w:t xml:space="preserve"> B</w:t>
      </w:r>
      <w:r w:rsidR="0026141A">
        <w:rPr>
          <w:rFonts w:ascii="Times New Roman" w:hAnsi="Times New Roman"/>
          <w:i/>
        </w:rPr>
        <w:t>iol</w:t>
      </w:r>
      <w:r w:rsidR="003832BF" w:rsidRPr="00A60C63">
        <w:rPr>
          <w:rFonts w:ascii="Times New Roman" w:hAnsi="Times New Roman"/>
          <w:i/>
        </w:rPr>
        <w:t>, 26</w:t>
      </w:r>
      <w:r w:rsidR="003832BF" w:rsidRPr="00A60C63">
        <w:rPr>
          <w:rFonts w:ascii="Times New Roman" w:hAnsi="Times New Roman"/>
        </w:rPr>
        <w:t>, 6357-637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Yan, K., Gao, J., Yang, T., Ma, Q., Qiu, X., Fan, Q., &amp; Ma, B. (2012). MicroRNA-34a inhibits the proliferation and metastasis of osteosarcoma cells both in vitro and in vivo. </w:t>
      </w:r>
      <w:r w:rsidR="00943D33">
        <w:rPr>
          <w:rFonts w:ascii="Times New Roman" w:hAnsi="Times New Roman"/>
          <w:i/>
        </w:rPr>
        <w:t>PL</w:t>
      </w:r>
      <w:r w:rsidR="00C82D1D">
        <w:rPr>
          <w:rFonts w:ascii="Times New Roman" w:hAnsi="Times New Roman"/>
          <w:i/>
        </w:rPr>
        <w:t>oS O</w:t>
      </w:r>
      <w:r w:rsidRPr="00A60C63">
        <w:rPr>
          <w:rFonts w:ascii="Times New Roman" w:hAnsi="Times New Roman"/>
          <w:i/>
        </w:rPr>
        <w:t>ne, 7</w:t>
      </w:r>
      <w:r w:rsidRPr="00A60C63">
        <w:rPr>
          <w:rFonts w:ascii="Times New Roman" w:hAnsi="Times New Roman"/>
        </w:rPr>
        <w:t>, e33778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Yang, Q., Proll, M. J., Salilew-Wondim, D., Zhang, R., </w:t>
      </w:r>
      <w:r w:rsidR="0085521F">
        <w:rPr>
          <w:rFonts w:ascii="Times New Roman" w:hAnsi="Times New Roman"/>
        </w:rPr>
        <w:t>Tesfaye, D., Fan, H., Cinar, M.</w:t>
      </w:r>
      <w:r w:rsidRPr="00A60C63">
        <w:rPr>
          <w:rFonts w:ascii="Times New Roman" w:hAnsi="Times New Roman"/>
        </w:rPr>
        <w:t>U., Grosse-Brinkhaus, C., Tholen, E., Islam, M. A., Holker,</w:t>
      </w:r>
      <w:r w:rsidR="0085521F">
        <w:rPr>
          <w:rFonts w:ascii="Times New Roman" w:hAnsi="Times New Roman"/>
        </w:rPr>
        <w:t xml:space="preserve"> M., Schellander, K., Uddin, M.</w:t>
      </w:r>
      <w:r w:rsidRPr="00A60C63">
        <w:rPr>
          <w:rFonts w:ascii="Times New Roman" w:hAnsi="Times New Roman"/>
        </w:rPr>
        <w:t xml:space="preserve">J., &amp; Neuhoff, C. (2016). LPS-induced expression of CD14 in the TRIF pathway is epigenetically regulated by sulforaphane in porcine pulmonary alveolar macrophages. </w:t>
      </w:r>
      <w:r w:rsidRPr="00A60C63">
        <w:rPr>
          <w:rFonts w:ascii="Times New Roman" w:hAnsi="Times New Roman"/>
          <w:i/>
        </w:rPr>
        <w:t>Innate Immun, 22</w:t>
      </w:r>
      <w:r w:rsidRPr="00A60C63">
        <w:rPr>
          <w:rFonts w:ascii="Times New Roman" w:hAnsi="Times New Roman"/>
        </w:rPr>
        <w:t>, 682-695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Yu, S.H., Bordeaux, J.S., &amp; Baron, E.</w:t>
      </w:r>
      <w:r w:rsidR="003832BF" w:rsidRPr="00A60C63">
        <w:rPr>
          <w:rFonts w:ascii="Times New Roman" w:hAnsi="Times New Roman"/>
        </w:rPr>
        <w:t xml:space="preserve">D. (2014). The immune system and skin cancer. </w:t>
      </w:r>
      <w:r w:rsidR="003832BF" w:rsidRPr="00A60C63">
        <w:rPr>
          <w:rFonts w:ascii="Times New Roman" w:hAnsi="Times New Roman"/>
          <w:i/>
        </w:rPr>
        <w:t>Adv Exp Med Biol, 810</w:t>
      </w:r>
      <w:r w:rsidR="003832BF" w:rsidRPr="00A60C63">
        <w:rPr>
          <w:rFonts w:ascii="Times New Roman" w:hAnsi="Times New Roman"/>
        </w:rPr>
        <w:t>, 182-191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Yuanfeng, W., Gongnian, X., Jianwei, M., Shiwang, L., Jun, H., &amp; Lehe, M. (2015). Dietary sulforaphane inhibits histone deacetylase activity in B16 melanoma cells. </w:t>
      </w:r>
      <w:r w:rsidR="0026141A">
        <w:rPr>
          <w:rFonts w:ascii="Times New Roman" w:hAnsi="Times New Roman"/>
          <w:i/>
        </w:rPr>
        <w:t>J Funct</w:t>
      </w:r>
      <w:r w:rsidRPr="00A60C63">
        <w:rPr>
          <w:rFonts w:ascii="Times New Roman" w:hAnsi="Times New Roman"/>
          <w:i/>
        </w:rPr>
        <w:t xml:space="preserve"> Foods, 18</w:t>
      </w:r>
      <w:r w:rsidRPr="00A60C63">
        <w:rPr>
          <w:rFonts w:ascii="Times New Roman" w:hAnsi="Times New Roman"/>
        </w:rPr>
        <w:t>, 182-189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Zhang, C., Shu, L., Kim, H., Khor, T</w:t>
      </w:r>
      <w:r w:rsidR="0085521F">
        <w:rPr>
          <w:rFonts w:ascii="Times New Roman" w:hAnsi="Times New Roman"/>
        </w:rPr>
        <w:t>.O., Wu, R., Li, W., &amp; Kong, A.</w:t>
      </w:r>
      <w:r w:rsidRPr="00A60C63">
        <w:rPr>
          <w:rFonts w:ascii="Times New Roman" w:hAnsi="Times New Roman"/>
        </w:rPr>
        <w:t xml:space="preserve">N. (2016). Phenethyl isothiocyanate (PEITC) suppresses prostate cancer cell invasion epigenetically through regulating microRNA-194. </w:t>
      </w:r>
      <w:r w:rsidRPr="00A60C63">
        <w:rPr>
          <w:rFonts w:ascii="Times New Roman" w:hAnsi="Times New Roman"/>
          <w:i/>
        </w:rPr>
        <w:t>Mol Nutr Food Res, 60</w:t>
      </w:r>
      <w:r w:rsidRPr="00A60C63">
        <w:rPr>
          <w:rFonts w:ascii="Times New Roman" w:hAnsi="Times New Roman"/>
        </w:rPr>
        <w:t>, 1427-1436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Zhang, C., Su, Z. Y., Khor, T.O., Shu, L., &amp; Kong, A.</w:t>
      </w:r>
      <w:r w:rsidR="003832BF" w:rsidRPr="00A60C63">
        <w:rPr>
          <w:rFonts w:ascii="Times New Roman" w:hAnsi="Times New Roman"/>
        </w:rPr>
        <w:t xml:space="preserve">N. (2013). Sulforaphane enhances Nrf2 expression in prostate cancer TRAMP C1 cells through epigenetic regulation. </w:t>
      </w:r>
      <w:r w:rsidR="003832BF" w:rsidRPr="00A60C63">
        <w:rPr>
          <w:rFonts w:ascii="Times New Roman" w:hAnsi="Times New Roman"/>
          <w:i/>
        </w:rPr>
        <w:t>Biochem Pharmacol, 85</w:t>
      </w:r>
      <w:r w:rsidR="003832BF" w:rsidRPr="00A60C63">
        <w:rPr>
          <w:rFonts w:ascii="Times New Roman" w:hAnsi="Times New Roman"/>
        </w:rPr>
        <w:t>, 1398-1404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Zhang, Y., &amp; Talalay, P. (1994). Anticarcinogenic activities of organic isothiocyanates: chemistry and mechanisms. </w:t>
      </w:r>
      <w:r w:rsidRPr="00A60C63">
        <w:rPr>
          <w:rFonts w:ascii="Times New Roman" w:hAnsi="Times New Roman"/>
          <w:i/>
        </w:rPr>
        <w:t>Cancer Res, 54</w:t>
      </w:r>
      <w:r w:rsidRPr="00A60C63">
        <w:rPr>
          <w:rFonts w:ascii="Times New Roman" w:hAnsi="Times New Roman"/>
        </w:rPr>
        <w:t>, 1976s-1981s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Zhang, Y., Talalay, P., Cho, C.G., &amp; Posner, G.</w:t>
      </w:r>
      <w:r w:rsidR="003832BF" w:rsidRPr="00A60C63">
        <w:rPr>
          <w:rFonts w:ascii="Times New Roman" w:hAnsi="Times New Roman"/>
        </w:rPr>
        <w:t>H. (1992). A major inducer of anticarcinogenic pro</w:t>
      </w:r>
      <w:r w:rsidR="00DF6EF3">
        <w:rPr>
          <w:rFonts w:ascii="Times New Roman" w:hAnsi="Times New Roman"/>
        </w:rPr>
        <w:t>tective enzymes from broccoli: I</w:t>
      </w:r>
      <w:r w:rsidR="003832BF" w:rsidRPr="00A60C63">
        <w:rPr>
          <w:rFonts w:ascii="Times New Roman" w:hAnsi="Times New Roman"/>
        </w:rPr>
        <w:t xml:space="preserve">solation and elucidation of structure. </w:t>
      </w:r>
      <w:r w:rsidR="00DF6EF3">
        <w:rPr>
          <w:rFonts w:ascii="Times New Roman" w:hAnsi="Times New Roman"/>
          <w:i/>
        </w:rPr>
        <w:t>Proc Natl Acad Sci US</w:t>
      </w:r>
      <w:r w:rsidR="003832BF" w:rsidRPr="00A60C63">
        <w:rPr>
          <w:rFonts w:ascii="Times New Roman" w:hAnsi="Times New Roman"/>
          <w:i/>
        </w:rPr>
        <w:t>A, 89</w:t>
      </w:r>
      <w:r w:rsidR="003832BF" w:rsidRPr="00A60C63">
        <w:rPr>
          <w:rFonts w:ascii="Times New Roman" w:hAnsi="Times New Roman"/>
        </w:rPr>
        <w:t>, 2399-240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Zhu, Y., Zha</w:t>
      </w:r>
      <w:r w:rsidR="0085521F">
        <w:rPr>
          <w:rFonts w:ascii="Times New Roman" w:hAnsi="Times New Roman"/>
        </w:rPr>
        <w:t>ng, L., Zhang, G-D., Wang, H-O., Liu, M-Y., Jiang, Y., Qi, L</w:t>
      </w:r>
      <w:r w:rsidRPr="00A60C63">
        <w:rPr>
          <w:rFonts w:ascii="Times New Roman" w:hAnsi="Times New Roman"/>
        </w:rPr>
        <w:t xml:space="preserve">-S., Li, Q., &amp; Yang, P. (2014). Potential mechanisms of benzyl isothiocyanate suppression of invasion and angiogenesis by the U87MG human glioma cell line. </w:t>
      </w:r>
      <w:r w:rsidRPr="00A60C63">
        <w:rPr>
          <w:rFonts w:ascii="Times New Roman" w:hAnsi="Times New Roman"/>
          <w:i/>
        </w:rPr>
        <w:t>Asian Pac J Cancer Prev, 15</w:t>
      </w:r>
      <w:r w:rsidRPr="00A60C63">
        <w:rPr>
          <w:rFonts w:ascii="Times New Roman" w:hAnsi="Times New Roman"/>
        </w:rPr>
        <w:t>, 8225-8228.</w:t>
      </w:r>
    </w:p>
    <w:p w:rsidR="003832BF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Ziech, D., Anestopoulos, </w:t>
      </w:r>
      <w:r w:rsidR="001D1F3C">
        <w:rPr>
          <w:rFonts w:ascii="Times New Roman" w:hAnsi="Times New Roman"/>
        </w:rPr>
        <w:t>I., Hanafi, R., Voulgaridou, G-P., Franco, R., Georgakilas, A.</w:t>
      </w:r>
      <w:r w:rsidRPr="00A60C63">
        <w:rPr>
          <w:rFonts w:ascii="Times New Roman" w:hAnsi="Times New Roman"/>
        </w:rPr>
        <w:t>G., P</w:t>
      </w:r>
      <w:r w:rsidR="001D1F3C">
        <w:rPr>
          <w:rFonts w:ascii="Times New Roman" w:hAnsi="Times New Roman"/>
        </w:rPr>
        <w:t>appa, A., &amp; Panayiotidis, M.</w:t>
      </w:r>
      <w:r w:rsidRPr="00A60C63">
        <w:rPr>
          <w:rFonts w:ascii="Times New Roman" w:hAnsi="Times New Roman"/>
        </w:rPr>
        <w:t xml:space="preserve">I. (2012). Pleiotrophic effects of natural products </w:t>
      </w:r>
      <w:r w:rsidR="00DF6EF3">
        <w:rPr>
          <w:rFonts w:ascii="Times New Roman" w:hAnsi="Times New Roman"/>
        </w:rPr>
        <w:t>in ROS-induced carcinogenesis: T</w:t>
      </w:r>
      <w:r w:rsidRPr="00A60C63">
        <w:rPr>
          <w:rFonts w:ascii="Times New Roman" w:hAnsi="Times New Roman"/>
        </w:rPr>
        <w:t xml:space="preserve">he role of plant-derived natural products in oral cancer chemoprevention. </w:t>
      </w:r>
      <w:r w:rsidRPr="00A60C63">
        <w:rPr>
          <w:rFonts w:ascii="Times New Roman" w:hAnsi="Times New Roman"/>
          <w:i/>
        </w:rPr>
        <w:t>Cancer Lett, 327</w:t>
      </w:r>
      <w:r w:rsidRPr="00A60C63">
        <w:rPr>
          <w:rFonts w:ascii="Times New Roman" w:hAnsi="Times New Roman"/>
        </w:rPr>
        <w:t>, 16-25.</w:t>
      </w:r>
    </w:p>
    <w:p w:rsidR="00126025" w:rsidRPr="00A60C63" w:rsidRDefault="00126025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Ziech, D., </w:t>
      </w:r>
      <w:r w:rsidRPr="00126025">
        <w:rPr>
          <w:rFonts w:ascii="Times New Roman" w:hAnsi="Times New Roman"/>
          <w:lang w:val="en-GB"/>
        </w:rPr>
        <w:t>Franco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R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>, Pappa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A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>, Panayiotidis</w:t>
      </w:r>
      <w:r>
        <w:rPr>
          <w:rFonts w:ascii="Times New Roman" w:hAnsi="Times New Roman"/>
          <w:lang w:val="en-GB"/>
        </w:rPr>
        <w:t>,</w:t>
      </w:r>
      <w:r w:rsidRPr="00126025">
        <w:rPr>
          <w:rFonts w:ascii="Times New Roman" w:hAnsi="Times New Roman"/>
          <w:lang w:val="en-GB"/>
        </w:rPr>
        <w:t xml:space="preserve"> M</w:t>
      </w:r>
      <w:r>
        <w:rPr>
          <w:rFonts w:ascii="Times New Roman" w:hAnsi="Times New Roman"/>
          <w:lang w:val="en-GB"/>
        </w:rPr>
        <w:t>.</w:t>
      </w:r>
      <w:r w:rsidRPr="00126025">
        <w:rPr>
          <w:rFonts w:ascii="Times New Roman" w:hAnsi="Times New Roman"/>
          <w:lang w:val="en-GB"/>
        </w:rPr>
        <w:t xml:space="preserve">I. </w:t>
      </w:r>
      <w:r>
        <w:rPr>
          <w:rFonts w:ascii="Times New Roman" w:hAnsi="Times New Roman"/>
          <w:lang w:val="en-GB"/>
        </w:rPr>
        <w:t xml:space="preserve">(2011). </w:t>
      </w:r>
      <w:r w:rsidRPr="00126025">
        <w:rPr>
          <w:rFonts w:ascii="Times New Roman" w:hAnsi="Times New Roman"/>
          <w:lang w:val="en-GB"/>
        </w:rPr>
        <w:t>Reactive oxygen species (ROS)-induced genetic and epigenetic alter</w:t>
      </w:r>
      <w:r w:rsidR="001D1F3C">
        <w:rPr>
          <w:rFonts w:ascii="Times New Roman" w:hAnsi="Times New Roman"/>
          <w:lang w:val="en-GB"/>
        </w:rPr>
        <w:t xml:space="preserve">ations in human carcinogenesis. </w:t>
      </w:r>
      <w:r w:rsidR="00C82D1D">
        <w:rPr>
          <w:rFonts w:ascii="Times New Roman" w:hAnsi="Times New Roman"/>
          <w:i/>
          <w:iCs/>
          <w:lang w:val="en-GB"/>
        </w:rPr>
        <w:t>Mut</w:t>
      </w:r>
      <w:r w:rsidR="00943D33">
        <w:rPr>
          <w:rFonts w:ascii="Times New Roman" w:hAnsi="Times New Roman"/>
          <w:i/>
          <w:iCs/>
          <w:lang w:val="en-GB"/>
        </w:rPr>
        <w:t>at</w:t>
      </w:r>
      <w:r w:rsidRPr="00126025">
        <w:rPr>
          <w:rFonts w:ascii="Times New Roman" w:hAnsi="Times New Roman"/>
          <w:i/>
          <w:iCs/>
          <w:lang w:val="en-GB"/>
        </w:rPr>
        <w:t xml:space="preserve"> Res</w:t>
      </w:r>
      <w:r w:rsidR="00506F06">
        <w:rPr>
          <w:rFonts w:ascii="Times New Roman" w:hAnsi="Times New Roman"/>
          <w:i/>
          <w:iCs/>
          <w:lang w:val="en-GB"/>
        </w:rPr>
        <w:t>, 711</w:t>
      </w:r>
      <w:r>
        <w:rPr>
          <w:rFonts w:ascii="Times New Roman" w:hAnsi="Times New Roman"/>
          <w:i/>
          <w:iCs/>
          <w:lang w:val="en-GB"/>
        </w:rPr>
        <w:t>, 167-</w:t>
      </w:r>
      <w:r w:rsidR="00506F06">
        <w:rPr>
          <w:rFonts w:ascii="Times New Roman" w:hAnsi="Times New Roman"/>
          <w:i/>
          <w:iCs/>
          <w:lang w:val="en-GB"/>
        </w:rPr>
        <w:t>1</w:t>
      </w:r>
      <w:r>
        <w:rPr>
          <w:rFonts w:ascii="Times New Roman" w:hAnsi="Times New Roman"/>
          <w:i/>
          <w:iCs/>
          <w:lang w:val="en-GB"/>
        </w:rPr>
        <w:t>73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 xml:space="preserve">Ziech, D., Franco, R., Pappa, A., Malamou-Mitsi, V., </w:t>
      </w:r>
      <w:r w:rsidR="001D1F3C">
        <w:rPr>
          <w:rFonts w:ascii="Times New Roman" w:hAnsi="Times New Roman"/>
        </w:rPr>
        <w:t>Georgakila, S., Georgakilas, A.G., Panayiotidis, M.</w:t>
      </w:r>
      <w:r w:rsidRPr="00A60C63">
        <w:rPr>
          <w:rFonts w:ascii="Times New Roman" w:hAnsi="Times New Roman"/>
        </w:rPr>
        <w:t xml:space="preserve">I. (2010). The role of epigenetics in environmental and occupational carcinogenesis. </w:t>
      </w:r>
      <w:r w:rsidR="0026141A">
        <w:rPr>
          <w:rFonts w:ascii="Times New Roman" w:hAnsi="Times New Roman"/>
          <w:i/>
        </w:rPr>
        <w:t>Chem Biol Int</w:t>
      </w:r>
      <w:r w:rsidR="00943D33">
        <w:rPr>
          <w:rFonts w:ascii="Times New Roman" w:hAnsi="Times New Roman"/>
          <w:i/>
        </w:rPr>
        <w:t>eract</w:t>
      </w:r>
      <w:r w:rsidRPr="00A60C63">
        <w:rPr>
          <w:rFonts w:ascii="Times New Roman" w:hAnsi="Times New Roman"/>
          <w:i/>
        </w:rPr>
        <w:t>, 188</w:t>
      </w:r>
      <w:r w:rsidRPr="00A60C63">
        <w:rPr>
          <w:rFonts w:ascii="Times New Roman" w:hAnsi="Times New Roman"/>
        </w:rPr>
        <w:t>, 340-349.</w:t>
      </w:r>
    </w:p>
    <w:p w:rsidR="003832BF" w:rsidRPr="00A60C63" w:rsidRDefault="001D1F3C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Ziegler, A., Leffell, D.J., Kunala, S., Sharma, H.</w:t>
      </w:r>
      <w:r w:rsidR="003832BF" w:rsidRPr="00A60C63">
        <w:rPr>
          <w:rFonts w:ascii="Times New Roman" w:hAnsi="Times New Roman"/>
        </w:rPr>
        <w:t>W., Gail</w:t>
      </w:r>
      <w:r>
        <w:rPr>
          <w:rFonts w:ascii="Times New Roman" w:hAnsi="Times New Roman"/>
        </w:rPr>
        <w:t>ani, M., Simon, J.A., Halperin, A.</w:t>
      </w:r>
      <w:r w:rsidR="003832BF" w:rsidRPr="00A60C63">
        <w:rPr>
          <w:rFonts w:ascii="Times New Roman" w:hAnsi="Times New Roman"/>
        </w:rPr>
        <w:t xml:space="preserve">J., Baden, </w:t>
      </w:r>
      <w:r>
        <w:rPr>
          <w:rFonts w:ascii="Times New Roman" w:hAnsi="Times New Roman"/>
        </w:rPr>
        <w:t>H.P., Shapiro, P.E., Bale, A.</w:t>
      </w:r>
      <w:r w:rsidR="003832BF" w:rsidRPr="00A60C63">
        <w:rPr>
          <w:rFonts w:ascii="Times New Roman" w:hAnsi="Times New Roman"/>
        </w:rPr>
        <w:t xml:space="preserve">E., &amp; et al. (1993). Mutation hotspots due to sunlight in the p53 gene of nonmelanoma skin cancers. </w:t>
      </w:r>
      <w:r w:rsidR="00506F06">
        <w:rPr>
          <w:rFonts w:ascii="Times New Roman" w:hAnsi="Times New Roman"/>
          <w:i/>
        </w:rPr>
        <w:t>Proc Natl Acad Sci US</w:t>
      </w:r>
      <w:r w:rsidR="003832BF" w:rsidRPr="00A60C63">
        <w:rPr>
          <w:rFonts w:ascii="Times New Roman" w:hAnsi="Times New Roman"/>
          <w:i/>
        </w:rPr>
        <w:t>A, 90</w:t>
      </w:r>
      <w:r w:rsidR="003832BF" w:rsidRPr="00A60C63">
        <w:rPr>
          <w:rFonts w:ascii="Times New Roman" w:hAnsi="Times New Roman"/>
        </w:rPr>
        <w:t>, 4216-4220.</w:t>
      </w:r>
    </w:p>
    <w:p w:rsidR="003832BF" w:rsidRPr="00A60C63" w:rsidRDefault="003832B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 w:rsidRPr="00A60C63">
        <w:rPr>
          <w:rFonts w:ascii="Times New Roman" w:hAnsi="Times New Roman"/>
        </w:rPr>
        <w:t>Zingg,</w:t>
      </w:r>
      <w:r w:rsidR="0085521F">
        <w:rPr>
          <w:rFonts w:ascii="Times New Roman" w:hAnsi="Times New Roman"/>
        </w:rPr>
        <w:t xml:space="preserve"> D., Debbache, J., Schaefer, S.</w:t>
      </w:r>
      <w:r w:rsidRPr="00A60C63">
        <w:rPr>
          <w:rFonts w:ascii="Times New Roman" w:hAnsi="Times New Roman"/>
        </w:rPr>
        <w:t>M</w:t>
      </w:r>
      <w:r w:rsidR="0085521F">
        <w:rPr>
          <w:rFonts w:ascii="Times New Roman" w:hAnsi="Times New Roman"/>
        </w:rPr>
        <w:t>., Tuncer, E., Frommel, S.</w:t>
      </w:r>
      <w:r w:rsidRPr="00A60C63">
        <w:rPr>
          <w:rFonts w:ascii="Times New Roman" w:hAnsi="Times New Roman"/>
        </w:rPr>
        <w:t>C., Cheng, P., Arenas-Ramirez, N., Haeusel, J., Zha</w:t>
      </w:r>
      <w:r w:rsidR="0085521F">
        <w:rPr>
          <w:rFonts w:ascii="Times New Roman" w:hAnsi="Times New Roman"/>
        </w:rPr>
        <w:t>ng, Y., Bonalli, M., McCabe, M.T., Creasy, C.L., Levesque, M.</w:t>
      </w:r>
      <w:r w:rsidRPr="00A60C63">
        <w:rPr>
          <w:rFonts w:ascii="Times New Roman" w:hAnsi="Times New Roman"/>
        </w:rPr>
        <w:t>P., Boyman, O., Santoro, R., Shakhova, O., D</w:t>
      </w:r>
      <w:r w:rsidR="0096543C">
        <w:rPr>
          <w:rFonts w:ascii="Times New Roman" w:hAnsi="Times New Roman"/>
        </w:rPr>
        <w:t xml:space="preserve">ummer, R., &amp; Sommer, L. (2015). </w:t>
      </w:r>
      <w:r w:rsidRPr="00A60C63">
        <w:rPr>
          <w:rFonts w:ascii="Times New Roman" w:hAnsi="Times New Roman"/>
        </w:rPr>
        <w:t xml:space="preserve">The epigenetic modifier EZH2 controls melanoma growth and metastasis through silencing of distinct tumour suppressors. </w:t>
      </w:r>
      <w:r w:rsidR="0096543C">
        <w:rPr>
          <w:rFonts w:ascii="Times New Roman" w:hAnsi="Times New Roman"/>
          <w:i/>
        </w:rPr>
        <w:t>Nat</w:t>
      </w:r>
      <w:r w:rsidR="0026141A">
        <w:rPr>
          <w:rFonts w:ascii="Times New Roman" w:hAnsi="Times New Roman"/>
          <w:i/>
        </w:rPr>
        <w:t xml:space="preserve"> Comm</w:t>
      </w:r>
      <w:r w:rsidR="0096543C">
        <w:rPr>
          <w:rFonts w:ascii="Times New Roman" w:hAnsi="Times New Roman"/>
          <w:i/>
        </w:rPr>
        <w:t>un</w:t>
      </w:r>
      <w:r w:rsidRPr="00A60C63">
        <w:rPr>
          <w:rFonts w:ascii="Times New Roman" w:hAnsi="Times New Roman"/>
          <w:i/>
        </w:rPr>
        <w:t>, 6</w:t>
      </w:r>
      <w:r w:rsidRPr="00A60C63">
        <w:rPr>
          <w:rFonts w:ascii="Times New Roman" w:hAnsi="Times New Roman"/>
        </w:rPr>
        <w:t>, 6051.</w:t>
      </w:r>
    </w:p>
    <w:p w:rsidR="003832BF" w:rsidRPr="00A60C63" w:rsidRDefault="0085521F" w:rsidP="00297619">
      <w:pPr>
        <w:pStyle w:val="EndNoteBibliography"/>
        <w:spacing w:line="480" w:lineRule="auto"/>
        <w:ind w:left="720" w:hanging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Zou, Y., Jung, L-S., Lee, S.</w:t>
      </w:r>
      <w:r w:rsidR="003832BF" w:rsidRPr="00A60C63">
        <w:rPr>
          <w:rFonts w:ascii="Times New Roman" w:hAnsi="Times New Roman"/>
        </w:rPr>
        <w:t xml:space="preserve">H., Kim, S., Cho, Y., &amp; Ahn, J. (2013). Enhanced antimicrobial activity of nisin in combination with allyl isothiocyanate against Listeria monocytogenes, Staphylococcus aureus, Salmonella Typhimurium and Shigella boydii. </w:t>
      </w:r>
      <w:r w:rsidR="0026141A">
        <w:rPr>
          <w:rFonts w:ascii="Times New Roman" w:hAnsi="Times New Roman"/>
          <w:i/>
        </w:rPr>
        <w:t>Int J Food Sci Technol</w:t>
      </w:r>
      <w:r w:rsidR="003832BF" w:rsidRPr="00A60C63">
        <w:rPr>
          <w:rFonts w:ascii="Times New Roman" w:hAnsi="Times New Roman"/>
          <w:i/>
        </w:rPr>
        <w:t>, 48</w:t>
      </w:r>
      <w:r w:rsidR="003832BF" w:rsidRPr="00A60C63">
        <w:rPr>
          <w:rFonts w:ascii="Times New Roman" w:hAnsi="Times New Roman"/>
        </w:rPr>
        <w:t>, 324-333.</w:t>
      </w:r>
    </w:p>
    <w:p w:rsidR="001B71C2" w:rsidRDefault="00E104B7" w:rsidP="00297619">
      <w:pPr>
        <w:spacing w:line="480" w:lineRule="auto"/>
        <w:jc w:val="both"/>
      </w:pPr>
      <w:r w:rsidRPr="00A60C63">
        <w:fldChar w:fldCharType="end"/>
      </w:r>
    </w:p>
    <w:p w:rsidR="001B71C2" w:rsidRDefault="001B71C2" w:rsidP="00D97B77">
      <w:pPr>
        <w:spacing w:line="480" w:lineRule="auto"/>
        <w:jc w:val="both"/>
      </w:pPr>
    </w:p>
    <w:p w:rsidR="001B71C2" w:rsidRDefault="001B71C2" w:rsidP="00D97B77">
      <w:pPr>
        <w:spacing w:line="480" w:lineRule="auto"/>
        <w:jc w:val="both"/>
      </w:pPr>
    </w:p>
    <w:p w:rsidR="001B71C2" w:rsidRDefault="001B71C2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BF1169" w:rsidRDefault="00BF1169" w:rsidP="00D97B77">
      <w:pPr>
        <w:spacing w:line="480" w:lineRule="auto"/>
        <w:jc w:val="both"/>
      </w:pPr>
    </w:p>
    <w:p w:rsidR="0096543C" w:rsidRDefault="0096543C" w:rsidP="001D2335">
      <w:pPr>
        <w:spacing w:line="480" w:lineRule="auto"/>
        <w:jc w:val="both"/>
      </w:pPr>
    </w:p>
    <w:p w:rsidR="000C539B" w:rsidRPr="001D2335" w:rsidRDefault="000C539B" w:rsidP="001D2335">
      <w:pPr>
        <w:spacing w:line="480" w:lineRule="auto"/>
        <w:jc w:val="both"/>
        <w:rPr>
          <w:b/>
        </w:rPr>
      </w:pPr>
      <w:r w:rsidRPr="00595968">
        <w:rPr>
          <w:b/>
          <w:iCs/>
        </w:rPr>
        <w:t xml:space="preserve">Table </w:t>
      </w:r>
      <w:r w:rsidR="00CB4C98" w:rsidRPr="00595968">
        <w:rPr>
          <w:b/>
          <w:iCs/>
        </w:rPr>
        <w:fldChar w:fldCharType="begin"/>
      </w:r>
      <w:r w:rsidR="00CB4C98" w:rsidRPr="00595968">
        <w:rPr>
          <w:b/>
          <w:iCs/>
        </w:rPr>
        <w:instrText xml:space="preserve"> SEQ Table \* ARABIC </w:instrText>
      </w:r>
      <w:r w:rsidR="00CB4C98" w:rsidRPr="00595968">
        <w:rPr>
          <w:b/>
          <w:iCs/>
        </w:rPr>
        <w:fldChar w:fldCharType="separate"/>
      </w:r>
      <w:r w:rsidR="00F72548" w:rsidRPr="00595968">
        <w:rPr>
          <w:b/>
          <w:iCs/>
          <w:noProof/>
        </w:rPr>
        <w:t>1</w:t>
      </w:r>
      <w:r w:rsidR="00CB4C98" w:rsidRPr="00595968">
        <w:rPr>
          <w:b/>
          <w:iCs/>
        </w:rPr>
        <w:fldChar w:fldCharType="end"/>
      </w:r>
      <w:r w:rsidRPr="00595968">
        <w:rPr>
          <w:b/>
          <w:iCs/>
        </w:rPr>
        <w:t xml:space="preserve">: </w:t>
      </w:r>
      <w:r w:rsidRPr="00595968">
        <w:rPr>
          <w:iCs/>
        </w:rPr>
        <w:t>Hyper-me</w:t>
      </w:r>
      <w:r w:rsidR="00350BE0">
        <w:rPr>
          <w:iCs/>
        </w:rPr>
        <w:t xml:space="preserve">thylated genes in </w:t>
      </w:r>
      <w:r w:rsidR="008B3603">
        <w:rPr>
          <w:iCs/>
        </w:rPr>
        <w:t>Squamous Cell Carcinoma</w:t>
      </w:r>
      <w:r w:rsidR="008B3603" w:rsidRPr="00595968">
        <w:rPr>
          <w:iCs/>
        </w:rPr>
        <w:t xml:space="preserve"> (</w:t>
      </w:r>
      <w:r w:rsidR="008B3603">
        <w:rPr>
          <w:iCs/>
        </w:rPr>
        <w:t>SC</w:t>
      </w:r>
      <w:r w:rsidR="008B3603" w:rsidRPr="00595968">
        <w:rPr>
          <w:iCs/>
        </w:rPr>
        <w:t>C)</w:t>
      </w:r>
      <w:r w:rsidR="008B3603">
        <w:rPr>
          <w:iCs/>
        </w:rPr>
        <w:t>, Basal Cell Carcinoma (BCC)</w:t>
      </w:r>
      <w:r w:rsidRPr="00595968">
        <w:rPr>
          <w:iCs/>
        </w:rPr>
        <w:t xml:space="preserve"> and</w:t>
      </w:r>
      <w:r w:rsidR="008B3603">
        <w:rPr>
          <w:iCs/>
        </w:rPr>
        <w:t xml:space="preserve"> Melanoma</w:t>
      </w:r>
      <w:r w:rsidRPr="00595968">
        <w:rPr>
          <w:iCs/>
        </w:rPr>
        <w:t xml:space="preserve"> </w:t>
      </w:r>
    </w:p>
    <w:tbl>
      <w:tblPr>
        <w:tblStyle w:val="TableGrid"/>
        <w:tblW w:w="9072" w:type="dxa"/>
        <w:jc w:val="center"/>
        <w:tblLook w:val="04A0" w:firstRow="1" w:lastRow="0" w:firstColumn="1" w:lastColumn="0" w:noHBand="0" w:noVBand="1"/>
      </w:tblPr>
      <w:tblGrid>
        <w:gridCol w:w="2122"/>
        <w:gridCol w:w="3973"/>
        <w:gridCol w:w="2977"/>
      </w:tblGrid>
      <w:tr w:rsidR="000C539B" w:rsidRPr="000C539B" w:rsidTr="00D30DB3">
        <w:trPr>
          <w:trHeight w:val="250"/>
          <w:jc w:val="center"/>
        </w:trPr>
        <w:tc>
          <w:tcPr>
            <w:tcW w:w="2122" w:type="dxa"/>
            <w:vAlign w:val="center"/>
          </w:tcPr>
          <w:p w:rsidR="000C539B" w:rsidRPr="00595968" w:rsidRDefault="000C539B" w:rsidP="00505EE5">
            <w:pPr>
              <w:jc w:val="center"/>
            </w:pPr>
            <w:r w:rsidRPr="00595968">
              <w:t>Gene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05EE5">
            <w:pPr>
              <w:jc w:val="center"/>
            </w:pPr>
            <w:r>
              <w:t>F</w:t>
            </w:r>
            <w:r w:rsidR="000C539B" w:rsidRPr="00595968">
              <w:t>unc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05EE5">
            <w:pPr>
              <w:jc w:val="center"/>
            </w:pPr>
            <w:r w:rsidRPr="00595968">
              <w:t>Reference</w:t>
            </w:r>
          </w:p>
        </w:tc>
      </w:tr>
      <w:tr w:rsidR="000C539B" w:rsidRPr="000C539B" w:rsidTr="00D30DB3">
        <w:trPr>
          <w:trHeight w:val="239"/>
          <w:jc w:val="center"/>
        </w:trPr>
        <w:tc>
          <w:tcPr>
            <w:tcW w:w="9072" w:type="dxa"/>
            <w:gridSpan w:val="3"/>
            <w:shd w:val="clear" w:color="auto" w:fill="D5DCE4" w:themeFill="text2" w:themeFillTint="33"/>
            <w:vAlign w:val="center"/>
          </w:tcPr>
          <w:p w:rsidR="000C539B" w:rsidRPr="00595968" w:rsidRDefault="000C539B" w:rsidP="00595968">
            <w:r w:rsidRPr="00595968">
              <w:t>Squamou</w:t>
            </w:r>
            <w:r w:rsidR="00350BE0">
              <w:t>s Cell C</w:t>
            </w:r>
            <w:r w:rsidRPr="00595968">
              <w:t>arcinoma (SCC)</w:t>
            </w:r>
          </w:p>
        </w:tc>
      </w:tr>
      <w:tr w:rsidR="000C539B" w:rsidRPr="000C539B" w:rsidTr="003256C1">
        <w:trPr>
          <w:trHeight w:val="558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ASC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 w:rsidRPr="00595968">
              <w:t>I</w:t>
            </w:r>
            <w:r w:rsidR="00477CAB" w:rsidRPr="00595968">
              <w:t>nflam</w:t>
            </w:r>
            <w:r w:rsidR="00E906B2">
              <w:t>m</w:t>
            </w:r>
            <w:r w:rsidR="00477CAB" w:rsidRPr="00595968">
              <w:t>as</w:t>
            </w:r>
            <w:r>
              <w:t>ome</w:t>
            </w:r>
            <w:r w:rsidR="000C539B" w:rsidRPr="00595968">
              <w:t xml:space="preserve"> activator, involved in cell prolifera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Meier&lt;/Author&gt;&lt;Year&gt;2016&lt;/Year&gt;&lt;RecNum&gt;656&lt;/RecNum&gt;&lt;DisplayText&gt;(Meier, et al., 2016)&lt;/DisplayText&gt;&lt;record&gt;&lt;rec-number&gt;656&lt;/rec-number&gt;&lt;foreign-keys&gt;&lt;key app="EN" db-id="tp92zpdpevpvz1ewt26x9wfntztvffdf9za2" timestamp="1519528692"&gt;656&lt;/key&gt;&lt;/foreign-keys&gt;&lt;ref-type name="Journal Article"&gt;17&lt;/ref-type&gt;&lt;contributors&gt;&lt;authors&gt;&lt;author&gt;Meier, K.&lt;/author&gt;&lt;author&gt;Drexler, S. K.&lt;/author&gt;&lt;author&gt;Eberle, F. C.&lt;/author&gt;&lt;author&gt;Lefort, K.&lt;/author&gt;&lt;author&gt;Yazdi, A. S.&lt;/author&gt;&lt;/authors&gt;&lt;/contributors&gt;&lt;auth-address&gt;Department of Dermatology, University of Tuebingen, Tuebingen, Germany.&amp;#xD;Department of Biochemistry, University of Lausanne, Epalinges, Switzerland.&amp;#xD;Biozentrum, University of Basel, Basel, Switzerland.&lt;/auth-address&gt;&lt;titles&gt;&lt;title&gt;Silencing of ASC in Cutaneous Squamous Cell Carcinom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64742&lt;/pages&gt;&lt;volume&gt;11&lt;/volume&gt;&lt;number&gt;10&lt;/number&gt;&lt;edition&gt;2016/10/22&lt;/edition&gt;&lt;keywords&gt;&lt;keyword&gt;Aged&lt;/keyword&gt;&lt;keyword&gt;CARD Signaling Adaptor Proteins&lt;/keyword&gt;&lt;keyword&gt;Carcinoma, Squamous Cell/*genetics/pathology&lt;/keyword&gt;&lt;keyword&gt;Cell Differentiation&lt;/keyword&gt;&lt;keyword&gt;Cell Line, Tumor&lt;/keyword&gt;&lt;keyword&gt;Cytoskeletal Proteins/*genetics&lt;/keyword&gt;&lt;keyword&gt;DNA Methylation&lt;/keyword&gt;&lt;keyword&gt;Female&lt;/keyword&gt;&lt;keyword&gt;*Gene Silencing&lt;/keyword&gt;&lt;keyword&gt;Humans&lt;/keyword&gt;&lt;keyword&gt;Inflammasomes/metabolism&lt;/keyword&gt;&lt;keyword&gt;Male&lt;/keyword&gt;&lt;keyword&gt;Neoplasm Metastasis&lt;/keyword&gt;&lt;keyword&gt;Promoter Regions, Genetic&lt;/keyword&gt;&lt;keyword&gt;Skin Neoplasms/*genetics/pathology&lt;/keyword&gt;&lt;/keywords&gt;&lt;dates&gt;&lt;year&gt;2016&lt;/year&gt;&lt;/dates&gt;&lt;isbn&gt;1932-6203&lt;/isbn&gt;&lt;accession-num&gt;27768771&lt;/accession-num&gt;&lt;urls&gt;&lt;/urls&gt;&lt;custom2&gt;PMC5074456&lt;/custom2&gt;&lt;electronic-resource-num&gt;10.1371/journal.pone.0164742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Meier, et al., 201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ASCL2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D</w:t>
            </w:r>
            <w:r w:rsidR="000C539B" w:rsidRPr="00595968">
              <w:t>evelopmental transcription fac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Darr, et al., 2015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  <w:vertAlign w:val="superscript"/>
              </w:rPr>
            </w:pPr>
            <w:r w:rsidRPr="003256C1">
              <w:rPr>
                <w:i/>
              </w:rPr>
              <w:t>DAPK1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M</w:t>
            </w:r>
            <w:r w:rsidR="000C539B" w:rsidRPr="00595968">
              <w:t xml:space="preserve">ediator of apoptosis 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Murao&lt;/Author&gt;&lt;Year&gt;2006&lt;/Year&gt;&lt;RecNum&gt;550&lt;/RecNum&gt;&lt;DisplayText&gt;(Murao, et al., 2006)&lt;/DisplayText&gt;&lt;record&gt;&lt;rec-number&gt;550&lt;/rec-number&gt;&lt;foreign-keys&gt;&lt;key app="EN" db-id="tp92zpdpevpvz1ewt26x9wfntztvffdf9za2" timestamp="1517961443"&gt;550&lt;/key&gt;&lt;/foreign-keys&gt;&lt;ref-type name="Journal Article"&gt;17&lt;/ref-type&gt;&lt;contributors&gt;&lt;authors&gt;&lt;author&gt;Murao, K.&lt;/author&gt;&lt;author&gt;Kubo, Y.&lt;/author&gt;&lt;author&gt;Ohtani, N.&lt;/author&gt;&lt;author&gt;Hara, E.&lt;/author&gt;&lt;author&gt;Arase, S.&lt;/author&gt;&lt;/authors&gt;&lt;/contributors&gt;&lt;titles&gt;&lt;title&gt;Epigenetic abnormalities in cutaneous squamous cell carcinomas: frequent inactivation of the RB1/p16 and p53 pathways&lt;/title&gt;&lt;secondary-title&gt;British Journal of Dermatology&lt;/secondary-title&gt;&lt;/titles&gt;&lt;periodical&gt;&lt;full-title&gt;British Journal of Dermatology&lt;/full-title&gt;&lt;/periodical&gt;&lt;pages&gt;999-1005&lt;/pages&gt;&lt;volume&gt;155&lt;/volume&gt;&lt;number&gt;5&lt;/number&gt;&lt;dates&gt;&lt;year&gt;2006&lt;/year&gt;&lt;/dates&gt;&lt;publisher&gt;Wiley Online Library&lt;/publisher&gt;&lt;isbn&gt;1365-2133&lt;/isbn&gt;&lt;urls&gt;&lt;related-urls&gt;&lt;url&gt;http:https://doi.org/10.1111/j.1365-2133.2006.07487.x&lt;/url&gt;&lt;/related-urls&gt;&lt;/urls&gt;&lt;electronic-resource-num&gt;10.1111/j.1365-2133.2006.07487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Murao, et al., 2006</w:t>
            </w:r>
            <w:r w:rsidRPr="00595968">
              <w:fldChar w:fldCharType="end"/>
            </w:r>
          </w:p>
        </w:tc>
      </w:tr>
      <w:tr w:rsidR="000C539B" w:rsidRPr="000C539B" w:rsidTr="00D30DB3">
        <w:trPr>
          <w:trHeight w:val="804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E-cadherin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I</w:t>
            </w:r>
            <w:r w:rsidR="000C539B" w:rsidRPr="00595968">
              <w:t>nvolved in cell-cell adhesion of epith</w:t>
            </w:r>
            <w:r w:rsidR="008B3603">
              <w:t>elial tissues, invasion &amp;</w:t>
            </w:r>
            <w:r w:rsidR="000C539B" w:rsidRPr="00595968">
              <w:t xml:space="preserve"> metastasis</w:t>
            </w:r>
          </w:p>
        </w:tc>
        <w:tc>
          <w:tcPr>
            <w:tcW w:w="2977" w:type="dxa"/>
            <w:vAlign w:val="center"/>
          </w:tcPr>
          <w:p w:rsidR="00505EE5" w:rsidRDefault="000C539B" w:rsidP="003256C1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GcmFnYTwvQXV0aG9yPjxZZWFyPjIwMDQ8L1llYXI+PFJl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GcmFnYTwvQXV0aG9yPjxZZWFyPjIwMDQ8L1llYXI+PFJl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Fraga, et al., 2004 </w:t>
            </w:r>
          </w:p>
          <w:p w:rsidR="00505EE5" w:rsidRDefault="000C539B" w:rsidP="003256C1">
            <w:pPr>
              <w:rPr>
                <w:noProof/>
              </w:rPr>
            </w:pPr>
            <w:r w:rsidRPr="00595968">
              <w:rPr>
                <w:noProof/>
              </w:rPr>
              <w:t xml:space="preserve">Murao, et al., 2006 </w:t>
            </w:r>
          </w:p>
          <w:p w:rsidR="000C539B" w:rsidRPr="00595968" w:rsidRDefault="000C539B" w:rsidP="003256C1">
            <w:r w:rsidRPr="00595968">
              <w:rPr>
                <w:noProof/>
              </w:rPr>
              <w:t>Wu, et al., 2014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FOXE1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</w:t>
            </w:r>
            <w:r w:rsidR="008B3603">
              <w:t>f embryogenesis, cell growth &amp;</w:t>
            </w:r>
            <w:r w:rsidR="000C539B" w:rsidRPr="00595968">
              <w:t xml:space="preserve"> differentia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Venza&lt;/Author&gt;&lt;Year&gt;2010&lt;/Year&gt;&lt;RecNum&gt;547&lt;/RecNum&gt;&lt;DisplayText&gt;(Venza, et al., 2010)&lt;/DisplayText&gt;&lt;record&gt;&lt;rec-number&gt;547&lt;/rec-number&gt;&lt;foreign-keys&gt;&lt;key app="EN" db-id="tp92zpdpevpvz1ewt26x9wfntztvffdf9za2" timestamp="1517944016"&gt;547&lt;/key&gt;&lt;/foreign-keys&gt;&lt;ref-type name="Journal Article"&gt;17&lt;/ref-type&gt;&lt;contributors&gt;&lt;authors&gt;&lt;author&gt;Venza, I&lt;/author&gt;&lt;author&gt;Visalli, M&lt;/author&gt;&lt;author&gt;Tripodo, B&lt;/author&gt;&lt;author&gt;De Grazia, G&lt;/author&gt;&lt;author&gt;Loddo, S&lt;/author&gt;&lt;author&gt;Teti, D&lt;/author&gt;&lt;author&gt;Venza, M&lt;/author&gt;&lt;/authors&gt;&lt;/contributors&gt;&lt;titles&gt;&lt;title&gt;FOXE1 is a target for aberrant methylation in cutaneous squamous cell carcinoma&lt;/title&gt;&lt;secondary-title&gt;British Journal of Dermatology&lt;/secondary-title&gt;&lt;/titles&gt;&lt;periodical&gt;&lt;full-title&gt;British Journal of Dermatology&lt;/full-title&gt;&lt;/periodical&gt;&lt;pages&gt;1093-1097&lt;/pages&gt;&lt;volume&gt;162&lt;/volume&gt;&lt;number&gt;5&lt;/number&gt;&lt;dates&gt;&lt;year&gt;2010&lt;/year&gt;&lt;/dates&gt;&lt;isbn&gt;1365-2133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Venza, et al., 2010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FRZB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M</w:t>
            </w:r>
            <w:r w:rsidR="000C539B" w:rsidRPr="00595968">
              <w:t>odulator of Wnt signalling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Darr, et al., 2015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G0S2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ell cycle regula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Nobeyama&lt;/Author&gt;&lt;Year&gt;2017&lt;/Year&gt;&lt;RecNum&gt;654&lt;/RecNum&gt;&lt;DisplayText&gt;(Nobeyama, et al., 2017)&lt;/DisplayText&gt;&lt;record&gt;&lt;rec-number&gt;654&lt;/rec-number&gt;&lt;foreign-keys&gt;&lt;key app="EN" db-id="tp92zpdpevpvz1ewt26x9wfntztvffdf9za2" timestamp="1519526640"&gt;654&lt;/key&gt;&lt;/foreign-keys&gt;&lt;ref-type name="Journal Article"&gt;17&lt;/ref-type&gt;&lt;contributors&gt;&lt;authors&gt;&lt;author&gt;Nobeyama, Y.&lt;/author&gt;&lt;author&gt;Watanabe, Y.&lt;/author&gt;&lt;author&gt;Nakagawa, H.&lt;/author&gt;&lt;/authors&gt;&lt;/contributors&gt;&lt;auth-address&gt;Department of Dermatology, The Jikei University School of Medicine, Tokyo, Japan.&lt;/auth-address&gt;&lt;titles&gt;&lt;title&gt;Silencing of G0/G1 switch gene 2 in cutaneous squamous cell carcinom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87047&lt;/pages&gt;&lt;volume&gt;12&lt;/volume&gt;&lt;number&gt;10&lt;/number&gt;&lt;edition&gt;2017/10/27&lt;/edition&gt;&lt;keywords&gt;&lt;keyword&gt;Aged&lt;/keyword&gt;&lt;keyword&gt;Aged, 80 and over&lt;/keyword&gt;&lt;keyword&gt;Carcinoma, Squamous Cell/*genetics/pathology&lt;/keyword&gt;&lt;keyword&gt;Cell Line, Tumor&lt;/keyword&gt;&lt;keyword&gt;DNA Methylation&lt;/keyword&gt;&lt;keyword&gt;Female&lt;/keyword&gt;&lt;keyword&gt;*G1 Phase&lt;/keyword&gt;&lt;keyword&gt;Humans&lt;/keyword&gt;&lt;keyword&gt;Male&lt;/keyword&gt;&lt;keyword&gt;Middle Aged&lt;/keyword&gt;&lt;keyword&gt;Real-Time Polymerase Chain Reaction&lt;/keyword&gt;&lt;keyword&gt;*Resting Phase, Cell Cycle&lt;/keyword&gt;&lt;keyword&gt;Reverse Transcriptase Polymerase Chain Reaction&lt;/keyword&gt;&lt;keyword&gt;Skin Neoplasms/*genetics/pathology&lt;/keyword&gt;&lt;/keywords&gt;&lt;dates&gt;&lt;year&gt;2017&lt;/year&gt;&lt;/dates&gt;&lt;isbn&gt;1932-6203&lt;/isbn&gt;&lt;accession-num&gt;29073263&lt;/accession-num&gt;&lt;urls&gt;&lt;/urls&gt;&lt;custom2&gt;PMC5658152&lt;/custom2&gt;&lt;electronic-resource-num&gt;10.1371/journal.pone.0187047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Nobeyama, et al., 2017</w:t>
            </w:r>
            <w:r w:rsidRPr="00595968">
              <w:fldChar w:fldCharType="end"/>
            </w:r>
          </w:p>
        </w:tc>
      </w:tr>
      <w:tr w:rsidR="000C539B" w:rsidRPr="000C539B" w:rsidTr="00D30DB3">
        <w:trPr>
          <w:trHeight w:val="393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GMT</w:t>
            </w:r>
          </w:p>
        </w:tc>
        <w:tc>
          <w:tcPr>
            <w:tcW w:w="3973" w:type="dxa"/>
            <w:vAlign w:val="center"/>
          </w:tcPr>
          <w:p w:rsidR="000C539B" w:rsidRPr="003256C1" w:rsidRDefault="000C539B" w:rsidP="003256C1">
            <w:r w:rsidRPr="00595968">
              <w:t>DNA repai</w:t>
            </w:r>
            <w:r w:rsidR="003256C1">
              <w:t>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GcmFnYTwvQXV0aG9yPjxZZWFyPjIwMDQ8L1llYXI+PFJl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GcmFnYTwvQXV0aG9yPjxZZWFyPjIwMDQ8L1llYXI+PFJl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Fraga, et al., 2004 </w:t>
            </w:r>
          </w:p>
          <w:p w:rsidR="000C539B" w:rsidRPr="00595968" w:rsidRDefault="000C539B" w:rsidP="00595968">
            <w:r w:rsidRPr="00595968">
              <w:rPr>
                <w:noProof/>
              </w:rPr>
              <w:t>Murao, et al., 2006</w:t>
            </w:r>
            <w:r w:rsidRPr="00595968">
              <w:fldChar w:fldCharType="end"/>
            </w:r>
          </w:p>
        </w:tc>
      </w:tr>
      <w:tr w:rsidR="000C539B" w:rsidRPr="000C539B" w:rsidTr="00D30DB3">
        <w:trPr>
          <w:trHeight w:val="400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LT-1</w:t>
            </w:r>
          </w:p>
        </w:tc>
        <w:tc>
          <w:tcPr>
            <w:tcW w:w="3973" w:type="dxa"/>
            <w:vAlign w:val="center"/>
          </w:tcPr>
          <w:p w:rsidR="000C539B" w:rsidRPr="00595968" w:rsidRDefault="000C539B" w:rsidP="00595968">
            <w:r w:rsidRPr="00595968">
              <w:t>Snail/Gfi-1 repressor family membe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Fraga&lt;/Author&gt;&lt;Year&gt;2004&lt;/Year&gt;&lt;RecNum&gt;544&lt;/RecNum&gt;&lt;DisplayText&gt;(Fraga, et al., 2004)&lt;/DisplayText&gt;&lt;record&gt;&lt;rec-number&gt;544&lt;/rec-number&gt;&lt;foreign-keys&gt;&lt;key app="EN" db-id="tp92zpdpevpvz1ewt26x9wfntztvffdf9za2" timestamp="1517936967"&gt;544&lt;/key&gt;&lt;/foreign-keys&gt;&lt;ref-type name="Journal Article"&gt;17&lt;/ref-type&gt;&lt;contributors&gt;&lt;authors&gt;&lt;author&gt;Fraga, Mario F&lt;/author&gt;&lt;author&gt;Herranz, Michel&lt;/author&gt;&lt;author&gt;Espada, Jesús&lt;/author&gt;&lt;author&gt;Ballestar, Esteban&lt;/author&gt;&lt;author&gt;Paz, Maria F&lt;/author&gt;&lt;author&gt;Ropero, Santiago&lt;/author&gt;&lt;author&gt;Erkek, Emel&lt;/author&gt;&lt;author&gt;Bozdogan, Onder&lt;/author&gt;&lt;author&gt;Peinado, Héctor&lt;/author&gt;&lt;author&gt;Niveleau, Alain&lt;/author&gt;&lt;/authors&gt;&lt;/contributors&gt;&lt;titles&gt;&lt;title&gt;A mouse skin multistage carcinogenesis model reflects the aberrant DNA methylation patterns of human tumors&lt;/title&gt;&lt;secondary-title&gt;Cancer research&lt;/secondary-title&gt;&lt;/titles&gt;&lt;periodical&gt;&lt;full-title&gt;Cancer research&lt;/full-title&gt;&lt;/periodical&gt;&lt;pages&gt;5527-5534&lt;/pages&gt;&lt;volume&gt;64&lt;/volume&gt;&lt;number&gt;16&lt;/number&gt;&lt;dates&gt;&lt;year&gt;2004&lt;/year&gt;&lt;/dates&gt;&lt;isbn&gt;0008-5472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Fraga, et al., 2004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582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  <w:vertAlign w:val="superscript"/>
              </w:rPr>
            </w:pPr>
            <w:r w:rsidRPr="003256C1">
              <w:rPr>
                <w:i/>
              </w:rPr>
              <w:t>P14</w:t>
            </w:r>
            <w:r w:rsidRPr="003256C1">
              <w:rPr>
                <w:i/>
                <w:vertAlign w:val="superscript"/>
              </w:rPr>
              <w:t>ARF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yclin-dependent kinase inhibito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NdXJhbzwvQXV0aG9yPjxZZWFyPjIwMDY8L1llYXI+PFJl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JhbzwvQXV0aG9yPjxZZWFyPjIwMDY8L1llYXI+PFJl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Brown, et al., 2004 </w:t>
            </w:r>
          </w:p>
          <w:p w:rsidR="00505EE5" w:rsidRDefault="000C539B" w:rsidP="00595968">
            <w:pPr>
              <w:rPr>
                <w:noProof/>
              </w:rPr>
            </w:pPr>
            <w:r w:rsidRPr="00595968">
              <w:rPr>
                <w:noProof/>
              </w:rPr>
              <w:t xml:space="preserve">Murao, et al., 2006 </w:t>
            </w:r>
          </w:p>
          <w:p w:rsidR="000C539B" w:rsidRPr="00595968" w:rsidRDefault="000C539B" w:rsidP="00595968">
            <w:r w:rsidRPr="00595968">
              <w:rPr>
                <w:noProof/>
              </w:rPr>
              <w:t>Wu, et al., 2014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566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p16</w:t>
            </w:r>
            <w:r w:rsidRPr="003256C1">
              <w:rPr>
                <w:i/>
                <w:vertAlign w:val="superscript"/>
              </w:rPr>
              <w:t>INK4a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ell cycle inhibito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NdXJhbzwvQXV0aG9yPjxZZWFyPjIwMDY8L1llYXI+PFJl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JhbzwvQXV0aG9yPjxZZWFyPjIwMDY8L1llYXI+PFJl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Brown, et al., 2004 </w:t>
            </w:r>
          </w:p>
          <w:p w:rsidR="000C539B" w:rsidRPr="00595968" w:rsidRDefault="000C539B" w:rsidP="00595968">
            <w:r w:rsidRPr="00595968">
              <w:rPr>
                <w:noProof/>
              </w:rPr>
              <w:t>Murao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FRP1 / 2 / 4 / 5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s of Wnt signalling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MaWFuZzwvQXV0aG9yPjxZZWFyPjIwMTU8L1llYXI+PFJl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MaWFuZzwvQXV0aG9yPjxZZWFyPjIwMTU8L1llYXI+PFJl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Liang, et al., 2015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409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nail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T</w:t>
            </w:r>
            <w:r w:rsidR="000C539B" w:rsidRPr="00595968">
              <w:t>ranscriptional repress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Fraga&lt;/Author&gt;&lt;Year&gt;2004&lt;/Year&gt;&lt;RecNum&gt;544&lt;/RecNum&gt;&lt;DisplayText&gt;(Fraga, et al., 2004)&lt;/DisplayText&gt;&lt;record&gt;&lt;rec-number&gt;544&lt;/rec-number&gt;&lt;foreign-keys&gt;&lt;key app="EN" db-id="tp92zpdpevpvz1ewt26x9wfntztvffdf9za2" timestamp="1517936967"&gt;544&lt;/key&gt;&lt;/foreign-keys&gt;&lt;ref-type name="Journal Article"&gt;17&lt;/ref-type&gt;&lt;contributors&gt;&lt;authors&gt;&lt;author&gt;Fraga, Mario F&lt;/author&gt;&lt;author&gt;Herranz, Michel&lt;/author&gt;&lt;author&gt;Espada, Jesús&lt;/author&gt;&lt;author&gt;Ballestar, Esteban&lt;/author&gt;&lt;author&gt;Paz, Maria F&lt;/author&gt;&lt;author&gt;Ropero, Santiago&lt;/author&gt;&lt;author&gt;Erkek, Emel&lt;/author&gt;&lt;author&gt;Bozdogan, Onder&lt;/author&gt;&lt;author&gt;Peinado, Héctor&lt;/author&gt;&lt;author&gt;Niveleau, Alain&lt;/author&gt;&lt;/authors&gt;&lt;/contributors&gt;&lt;titles&gt;&lt;title&gt;A mouse skin multistage carcinogenesis model reflects the aberrant DNA methylation patterns of human tumors&lt;/title&gt;&lt;secondary-title&gt;Cancer research&lt;/secondary-title&gt;&lt;/titles&gt;&lt;periodical&gt;&lt;full-title&gt;Cancer research&lt;/full-title&gt;&lt;/periodical&gt;&lt;pages&gt;5527-5534&lt;/pages&gt;&lt;volume&gt;64&lt;/volume&gt;&lt;number&gt;16&lt;/number&gt;&lt;dates&gt;&lt;year&gt;2004&lt;/year&gt;&lt;/dates&gt;&lt;isbn&gt;0008-5472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Fraga, et al., 2004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TFAP2C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D</w:t>
            </w:r>
            <w:r w:rsidR="000C539B" w:rsidRPr="00595968">
              <w:t>evelopmental transcription fac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EYXJyPC9BdXRob3I+PFllYXI+MjAxNTwvWWVhcj48UmVj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Darr, et al., 2015</w:t>
            </w:r>
            <w:r w:rsidRPr="00595968">
              <w:fldChar w:fldCharType="end"/>
            </w:r>
          </w:p>
        </w:tc>
      </w:tr>
      <w:tr w:rsidR="000C539B" w:rsidRPr="000C539B" w:rsidTr="000C539B">
        <w:trPr>
          <w:trHeight w:val="275"/>
          <w:jc w:val="center"/>
        </w:trPr>
        <w:tc>
          <w:tcPr>
            <w:tcW w:w="9072" w:type="dxa"/>
            <w:gridSpan w:val="3"/>
            <w:shd w:val="clear" w:color="auto" w:fill="D5DCE4" w:themeFill="text2" w:themeFillTint="33"/>
            <w:vAlign w:val="center"/>
          </w:tcPr>
          <w:p w:rsidR="000C539B" w:rsidRPr="00595968" w:rsidRDefault="00350BE0" w:rsidP="00595968">
            <w:r>
              <w:t>Basal Cell C</w:t>
            </w:r>
            <w:r w:rsidR="000C539B" w:rsidRPr="00595968">
              <w:t>arcinoma (BCC)</w:t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14-3-3σ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ell cycle inhibi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odygin&lt;/Author&gt;&lt;Year&gt;2003&lt;/Year&gt;&lt;RecNum&gt;545&lt;/RecNum&gt;&lt;DisplayText&gt;(Lodygin, et al., 2003)&lt;/DisplayText&gt;&lt;record&gt;&lt;rec-number&gt;545&lt;/rec-number&gt;&lt;foreign-keys&gt;&lt;key app="EN" db-id="tp92zpdpevpvz1ewt26x9wfntztvffdf9za2" timestamp="1517939488"&gt;545&lt;/key&gt;&lt;/foreign-keys&gt;&lt;ref-type name="Journal Article"&gt;17&lt;/ref-type&gt;&lt;contributors&gt;&lt;authors&gt;&lt;author&gt;Lodygin, Dimitri&lt;/author&gt;&lt;author&gt;Yazdi, Amir S&lt;/author&gt;&lt;author&gt;Sander, Christian A&lt;/author&gt;&lt;author&gt;Herzinger, Thomas&lt;/author&gt;&lt;author&gt;Hermeking, Heiko&lt;/author&gt;&lt;/authors&gt;&lt;/contributors&gt;&lt;titles&gt;&lt;title&gt;Analysis of 14-3-3σ expression in hyperproliferative skin diseases reveals selective loss associated with CpG-methylation in basal cell carcinoma&lt;/title&gt;&lt;secondary-title&gt;Oncogene&lt;/secondary-title&gt;&lt;/titles&gt;&lt;periodical&gt;&lt;full-title&gt;Oncogene&lt;/full-title&gt;&lt;/periodical&gt;&lt;pages&gt;5519&lt;/pages&gt;&lt;volume&gt;22&lt;/volume&gt;&lt;number&gt;35&lt;/number&gt;&lt;dates&gt;&lt;year&gt;2003&lt;/year&gt;&lt;/dates&gt;&lt;isbn&gt;1476-5594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odygin, et al., 2003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APC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</w:t>
            </w:r>
            <w:r>
              <w:t xml:space="preserve"> </w:t>
            </w:r>
            <w:r w:rsidR="000C539B" w:rsidRPr="00595968">
              <w:t>the canonical WNT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Brinkhuizen&lt;/Author&gt;&lt;Year&gt;2012&lt;/Year&gt;&lt;RecNum&gt;612&lt;/RecNum&gt;&lt;DisplayText&gt;(Brinkhuizen, et al., 2012)&lt;/DisplayText&gt;&lt;record&gt;&lt;rec-number&gt;612&lt;/rec-number&gt;&lt;foreign-keys&gt;&lt;key app="EN" db-id="tp92zpdpevpvz1ewt26x9wfntztvffdf9za2" timestamp="1519213065"&gt;612&lt;/key&gt;&lt;/foreign-keys&gt;&lt;ref-type name="Journal Article"&gt;17&lt;/ref-type&gt;&lt;contributors&gt;&lt;authors&gt;&lt;author&gt;Brinkhuizen, Tjinta&lt;/author&gt;&lt;author&gt;van den Hurk, Karin&lt;/author&gt;&lt;author&gt;Winnepenninckx, Veronique JL&lt;/author&gt;&lt;author&gt;de Hoon, Joep P&lt;/author&gt;&lt;author&gt;van Marion, Arienne M&lt;/author&gt;&lt;author&gt;Veeck, Jürgen&lt;/author&gt;&lt;author&gt;van Engeland, Manon&lt;/author&gt;&lt;author&gt;van Steensel, Maurice AM&lt;/author&gt;&lt;/authors&gt;&lt;/contributors&gt;&lt;titles&gt;&lt;title&gt;Epigenetic changes in basal cell carcinoma affect SHH and WNT signaling components&lt;/title&gt;&lt;secondary-title&gt;PLoS One&lt;/secondary-title&gt;&lt;/titles&gt;&lt;periodical&gt;&lt;full-title&gt;PloS one&lt;/full-title&gt;&lt;/periodical&gt;&lt;pages&gt;e51710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Brinkhuizen, et al., 2012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FHIT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P</w:t>
            </w:r>
            <w:r w:rsidR="000C539B" w:rsidRPr="00595968">
              <w:t>ro-apoptotic protei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Goldberg&lt;/Author&gt;&lt;Year&gt;2006&lt;/Year&gt;&lt;RecNum&gt;606&lt;/RecNum&gt;&lt;DisplayText&gt;(Goldberg, et al., 2006)&lt;/DisplayText&gt;&lt;record&gt;&lt;rec-number&gt;606&lt;/rec-number&gt;&lt;foreign-keys&gt;&lt;key app="EN" db-id="tp92zpdpevpvz1ewt26x9wfntztvffdf9za2" timestamp="1519199700"&gt;606&lt;/key&gt;&lt;/foreign-keys&gt;&lt;ref-type name="Journal Article"&gt;17&lt;/ref-type&gt;&lt;contributors&gt;&lt;authors&gt;&lt;author&gt;Goldberg, M.&lt;/author&gt;&lt;author&gt;Rummelt, C.&lt;/author&gt;&lt;author&gt;Laerm, A.&lt;/author&gt;&lt;author&gt;Helmbold, P.&lt;/author&gt;&lt;author&gt;Holbach, L. M.&lt;/author&gt;&lt;author&gt;Ballhausen, W. G.&lt;/author&gt;&lt;/authors&gt;&lt;/contributors&gt;&lt;titles&gt;&lt;title&gt;Epigenetic silencing contributes to frequent loss of the fragile histidine triad tumour suppressor in basal cell carcinomas&lt;/title&gt;&lt;secondary-title&gt;British Journal of Dermatology&lt;/secondary-title&gt;&lt;/titles&gt;&lt;periodical&gt;&lt;full-title&gt;British Journal of Dermatology&lt;/full-title&gt;&lt;/periodical&gt;&lt;pages&gt;1154-1158&lt;/pages&gt;&lt;volume&gt;155&lt;/volume&gt;&lt;number&gt;6&lt;/number&gt;&lt;dates&gt;&lt;year&gt;2006&lt;/year&gt;&lt;/dates&gt;&lt;publisher&gt;Wiley Online Library&lt;/publisher&gt;&lt;isbn&gt;1365-2133&lt;/isbn&gt;&lt;urls&gt;&lt;related-urls&gt;&lt;url&gt;http:https://doi.org/10.1111/j.1365-2133.2006.07433.x&lt;/url&gt;&lt;/related-urls&gt;&lt;/urls&gt;&lt;electronic-resource-num&gt;10.1111/j.1365-2133.2006.07433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Goldberg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RASSF1A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 mTOR</w:t>
            </w:r>
            <w:r>
              <w:t xml:space="preserve"> </w:t>
            </w:r>
            <w:r w:rsidR="000C539B" w:rsidRPr="00595968">
              <w:t>activit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Brinkhuizen&lt;/Author&gt;&lt;Year&gt;2012&lt;/Year&gt;&lt;RecNum&gt;612&lt;/RecNum&gt;&lt;DisplayText&gt;(Brinkhuizen, et al., 2012)&lt;/DisplayText&gt;&lt;record&gt;&lt;rec-number&gt;612&lt;/rec-number&gt;&lt;foreign-keys&gt;&lt;key app="EN" db-id="tp92zpdpevpvz1ewt26x9wfntztvffdf9za2" timestamp="1519213065"&gt;612&lt;/key&gt;&lt;/foreign-keys&gt;&lt;ref-type name="Journal Article"&gt;17&lt;/ref-type&gt;&lt;contributors&gt;&lt;authors&gt;&lt;author&gt;Brinkhuizen, Tjinta&lt;/author&gt;&lt;author&gt;van den Hurk, Karin&lt;/author&gt;&lt;author&gt;Winnepenninckx, Veronique JL&lt;/author&gt;&lt;author&gt;de Hoon, Joep P&lt;/author&gt;&lt;author&gt;van Marion, Arienne M&lt;/author&gt;&lt;author&gt;Veeck, Jürgen&lt;/author&gt;&lt;author&gt;van Engeland, Manon&lt;/author&gt;&lt;author&gt;van Steensel, Maurice AM&lt;/author&gt;&lt;/authors&gt;&lt;/contributors&gt;&lt;titles&gt;&lt;title&gt;Epigenetic changes in basal cell carcinoma affect SHH and WNT signaling components&lt;/title&gt;&lt;secondary-title&gt;PLoS One&lt;/secondary-title&gt;&lt;/titles&gt;&lt;periodical&gt;&lt;full-title&gt;PloS one&lt;/full-title&gt;&lt;/periodical&gt;&lt;pages&gt;e51710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Brinkhuizen, et al., 2012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FRP5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</w:t>
            </w:r>
            <w:r>
              <w:t xml:space="preserve"> </w:t>
            </w:r>
            <w:r w:rsidR="000C539B" w:rsidRPr="00595968">
              <w:t>the canonical WNT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Brinkhuizen&lt;/Author&gt;&lt;Year&gt;2012&lt;/Year&gt;&lt;RecNum&gt;612&lt;/RecNum&gt;&lt;DisplayText&gt;(Brinkhuizen, et al., 2012)&lt;/DisplayText&gt;&lt;record&gt;&lt;rec-number&gt;612&lt;/rec-number&gt;&lt;foreign-keys&gt;&lt;key app="EN" db-id="tp92zpdpevpvz1ewt26x9wfntztvffdf9za2" timestamp="1519213065"&gt;612&lt;/key&gt;&lt;/foreign-keys&gt;&lt;ref-type name="Journal Article"&gt;17&lt;/ref-type&gt;&lt;contributors&gt;&lt;authors&gt;&lt;author&gt;Brinkhuizen, Tjinta&lt;/author&gt;&lt;author&gt;van den Hurk, Karin&lt;/author&gt;&lt;author&gt;Winnepenninckx, Veronique JL&lt;/author&gt;&lt;author&gt;de Hoon, Joep P&lt;/author&gt;&lt;author&gt;van Marion, Arienne M&lt;/author&gt;&lt;author&gt;Veeck, Jürgen&lt;/author&gt;&lt;author&gt;van Engeland, Manon&lt;/author&gt;&lt;author&gt;van Steensel, Maurice AM&lt;/author&gt;&lt;/authors&gt;&lt;/contributors&gt;&lt;titles&gt;&lt;title&gt;Epigenetic changes in basal cell carcinoma affect SHH and WNT signaling components&lt;/title&gt;&lt;secondary-title&gt;PLoS One&lt;/secondary-title&gt;&lt;/titles&gt;&lt;periodical&gt;&lt;full-title&gt;PloS one&lt;/full-title&gt;&lt;/periodical&gt;&lt;pages&gt;e51710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Brinkhuizen, et al., 2012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HH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 Sonic Hedgehog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Brinkhuizen&lt;/Author&gt;&lt;Year&gt;2012&lt;/Year&gt;&lt;RecNum&gt;612&lt;/RecNum&gt;&lt;DisplayText&gt;(Brinkhuizen, et al., 2012)&lt;/DisplayText&gt;&lt;record&gt;&lt;rec-number&gt;612&lt;/rec-number&gt;&lt;foreign-keys&gt;&lt;key app="EN" db-id="tp92zpdpevpvz1ewt26x9wfntztvffdf9za2" timestamp="1519213065"&gt;612&lt;/key&gt;&lt;/foreign-keys&gt;&lt;ref-type name="Journal Article"&gt;17&lt;/ref-type&gt;&lt;contributors&gt;&lt;authors&gt;&lt;author&gt;Brinkhuizen, Tjinta&lt;/author&gt;&lt;author&gt;van den Hurk, Karin&lt;/author&gt;&lt;author&gt;Winnepenninckx, Veronique JL&lt;/author&gt;&lt;author&gt;de Hoon, Joep P&lt;/author&gt;&lt;author&gt;van Marion, Arienne M&lt;/author&gt;&lt;author&gt;Veeck, Jürgen&lt;/author&gt;&lt;author&gt;van Engeland, Manon&lt;/author&gt;&lt;author&gt;van Steensel, Maurice AM&lt;/author&gt;&lt;/authors&gt;&lt;/contributors&gt;&lt;titles&gt;&lt;title&gt;Epigenetic changes in basal cell carcinoma affect SHH and WNT signaling components&lt;/title&gt;&lt;secondary-title&gt;PLoS One&lt;/secondary-title&gt;&lt;/titles&gt;&lt;periodical&gt;&lt;full-title&gt;PloS one&lt;/full-title&gt;&lt;/periodical&gt;&lt;pages&gt;e51710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Brinkhuizen, et al., 2012</w:t>
            </w:r>
            <w:r w:rsidRPr="00595968">
              <w:fldChar w:fldCharType="end"/>
            </w:r>
          </w:p>
        </w:tc>
      </w:tr>
      <w:tr w:rsidR="000C539B" w:rsidRPr="000C539B" w:rsidTr="000C539B">
        <w:trPr>
          <w:trHeight w:val="275"/>
          <w:jc w:val="center"/>
        </w:trPr>
        <w:tc>
          <w:tcPr>
            <w:tcW w:w="9072" w:type="dxa"/>
            <w:gridSpan w:val="3"/>
            <w:shd w:val="clear" w:color="auto" w:fill="D5DCE4" w:themeFill="text2" w:themeFillTint="33"/>
            <w:vAlign w:val="center"/>
          </w:tcPr>
          <w:p w:rsidR="000C539B" w:rsidRPr="00595968" w:rsidRDefault="000C539B" w:rsidP="00595968">
            <w:r w:rsidRPr="00595968">
              <w:t>Melanoma</w:t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APC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</w:t>
            </w:r>
            <w:r>
              <w:t xml:space="preserve"> </w:t>
            </w:r>
            <w:r w:rsidR="000C539B" w:rsidRPr="00595968">
              <w:t>the canonical WNT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ASC/TMS1</w:t>
            </w:r>
          </w:p>
        </w:tc>
        <w:tc>
          <w:tcPr>
            <w:tcW w:w="3973" w:type="dxa"/>
            <w:vAlign w:val="center"/>
          </w:tcPr>
          <w:p w:rsidR="000C539B" w:rsidRPr="00595968" w:rsidRDefault="000C539B" w:rsidP="00595968">
            <w:r w:rsidRPr="00595968">
              <w:t>Caspase-1 activating adapto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HdWFuPC9BdXRob3I+PFllYXI+MjAwMzwvWWVhcj48UmVj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HdWFuPC9BdXRob3I+PFllYXI+MjAwMzwvWWVhcj48UmVj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Guan, et al., 2003 </w:t>
            </w:r>
          </w:p>
          <w:p w:rsidR="000C539B" w:rsidRPr="00595968" w:rsidRDefault="000C539B" w:rsidP="00595968"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CDKN1B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ell cycle regulator</w:t>
            </w:r>
          </w:p>
        </w:tc>
        <w:tc>
          <w:tcPr>
            <w:tcW w:w="2977" w:type="dxa"/>
            <w:vAlign w:val="center"/>
          </w:tcPr>
          <w:p w:rsidR="000C539B" w:rsidRPr="00595968" w:rsidRDefault="0096543C" w:rsidP="00595968">
            <w:r w:rsidRPr="00595968">
              <w:fldChar w:fldCharType="begin">
                <w:fldData xml:space="preserve">PEVuZE5vdGU+PENpdGU+PEF1dGhvcj5HdWFuPC9BdXRob3I+PFllYXI+MjAwMzwvWWVhcj48UmVj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HdWFuPC9BdXRob3I+PFllYXI+MjAwMzwvWWVhcj48UmVj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CDKN2A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 xml:space="preserve"> C</w:t>
            </w:r>
            <w:r w:rsidR="000C539B" w:rsidRPr="00595968">
              <w:t>ell cycle</w:t>
            </w:r>
            <w:r>
              <w:t xml:space="preserve"> regulato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TdHJhdW1lPC9BdXRob3I+PFllYXI+MjAwMjwvWWVhcj48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TdHJhdW1lPC9BdXRob3I+PFllYXI+MjAwMjwvWWVhcj48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Liu, et al., 2008 </w:t>
            </w:r>
          </w:p>
          <w:p w:rsidR="000C539B" w:rsidRPr="00595968" w:rsidRDefault="000C539B" w:rsidP="00595968">
            <w:r w:rsidRPr="00595968">
              <w:rPr>
                <w:noProof/>
              </w:rPr>
              <w:t>Straume, et al., 2002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CLDN11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A</w:t>
            </w:r>
            <w:r w:rsidR="000C539B" w:rsidRPr="00595968">
              <w:t>n integral membrane</w:t>
            </w:r>
          </w:p>
          <w:p w:rsidR="000C539B" w:rsidRPr="00595968" w:rsidRDefault="00F01311" w:rsidP="00595968">
            <w:r>
              <w:t>protein &amp;</w:t>
            </w:r>
            <w:r w:rsidR="000C539B" w:rsidRPr="00595968">
              <w:t xml:space="preserve"> component of tight-junction strand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XYWxlc2NoPC9BdXRob3I+PFllYXI+MjAxNTwvWWVhcj48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XYWxlc2NoPC9BdXRob3I+PFllYXI+MjAxNTwvWWVhcj48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Gao, et al., 2014</w:t>
            </w:r>
          </w:p>
          <w:p w:rsidR="000C539B" w:rsidRPr="00595968" w:rsidRDefault="000C539B" w:rsidP="00595968">
            <w:r w:rsidRPr="00595968">
              <w:rPr>
                <w:noProof/>
              </w:rPr>
              <w:t>Walesch, et al., 2015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COL1A2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volved in</w:t>
            </w:r>
            <w:r w:rsidR="00F01311">
              <w:t xml:space="preserve"> the maintenance of cellular &amp;</w:t>
            </w:r>
            <w:r>
              <w:t xml:space="preserve"> </w:t>
            </w:r>
            <w:r w:rsidR="000C539B" w:rsidRPr="00595968">
              <w:t>tissue integrit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Lb2dhPC9BdXRob3I+PFllYXI+MjAwOTwvWWVhcj48UmVj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Lb2dhPC9BdXRob3I+PFllYXI+MjAwOTwvWWVhcj48UmVj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Koga, et al., 2009 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CYP1B1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M</w:t>
            </w:r>
            <w:r w:rsidR="000C539B" w:rsidRPr="00595968">
              <w:t>ember</w:t>
            </w:r>
            <w:r>
              <w:t xml:space="preserve"> </w:t>
            </w:r>
            <w:r w:rsidR="000C539B" w:rsidRPr="00595968">
              <w:t>of the cytochrome P450 family of monooxygenas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Muthusamy, et al., 2006</w:t>
            </w:r>
            <w:r w:rsidRPr="00595968">
              <w:fldChar w:fldCharType="end"/>
            </w:r>
          </w:p>
        </w:tc>
      </w:tr>
      <w:tr w:rsidR="000C539B" w:rsidRPr="000C539B" w:rsidTr="00D30DB3">
        <w:trPr>
          <w:trHeight w:val="442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DAPK1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Mediator</w:t>
            </w:r>
            <w:r w:rsidR="000C539B" w:rsidRPr="00595968">
              <w:t xml:space="preserve"> of apoptosi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MaXU8L0F1dGhvcj48WWVhcj4yMDA4PC9ZZWFyPjxSZWNO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MaXU8L0F1dGhvcj48WWVhcj4yMDA4PC9ZZWFyPjxSZWNO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Hoon, et al., 2004 </w:t>
            </w:r>
          </w:p>
          <w:p w:rsidR="000C539B" w:rsidRPr="00595968" w:rsidRDefault="000C539B" w:rsidP="00595968"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DDIT4L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hibit</w:t>
            </w:r>
            <w:r>
              <w:t>or of</w:t>
            </w:r>
            <w:r w:rsidR="000C539B" w:rsidRPr="00595968">
              <w:t xml:space="preserve"> cell growth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Lb2dhPC9BdXRob3I+PFllYXI+MjAwOTwvWWVhcj48UmVj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Lb2dhPC9BdXRob3I+PFllYXI+MjAwOTwvWWVhcj48UmVj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Furuta, et al., 2006 </w:t>
            </w:r>
          </w:p>
          <w:p w:rsidR="000C539B" w:rsidRPr="00595968" w:rsidRDefault="000C539B" w:rsidP="00595968">
            <w:r w:rsidRPr="00595968">
              <w:rPr>
                <w:noProof/>
              </w:rPr>
              <w:t>Koga, et al., 2009</w:t>
            </w:r>
            <w:r w:rsidRPr="00595968">
              <w:fldChar w:fldCharType="end"/>
            </w:r>
          </w:p>
        </w:tc>
      </w:tr>
      <w:tr w:rsidR="000C539B" w:rsidRPr="000C539B" w:rsidTr="00D30DB3">
        <w:trPr>
          <w:trHeight w:val="458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DNAJC15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volved in metabolic activation of chemotherapeutic drug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t>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E-cadherin (ECAD, CDH1)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volved in cell-cell adhesion of e</w:t>
            </w:r>
            <w:r w:rsidR="00F01311">
              <w:t xml:space="preserve">pithelial tissues, invasion &amp; </w:t>
            </w:r>
            <w:r w:rsidR="000C539B" w:rsidRPr="00595968">
              <w:t>metastasi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UZWxsZXo8L0F1dGhvcj48WWVhcj4yMDA5PC9ZZWFyPjxS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ZWxsZXo8L0F1dGhvcj48WWVhcj4yMDA5PC9ZZWFyPjxS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Liu, et al., 2008 </w:t>
            </w:r>
          </w:p>
          <w:p w:rsidR="000C539B" w:rsidRPr="00595968" w:rsidRDefault="000C539B" w:rsidP="00595968">
            <w:r w:rsidRPr="00595968">
              <w:rPr>
                <w:noProof/>
              </w:rPr>
              <w:t>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ER-a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T</w:t>
            </w:r>
            <w:r w:rsidR="000C539B" w:rsidRPr="00595968">
              <w:t>ranscriptional activato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/>
            </w:r>
            <w:r w:rsidRPr="00595968">
              <w:instrText xml:space="preserve"> ADDIN EN.CITE &lt;EndNote&gt;&lt;Cite&gt;&lt;Author&gt;Mori&lt;/Author&gt;&lt;Year&gt;2006&lt;/Year&gt;&lt;RecNum&gt;611&lt;/RecNum&gt;&lt;DisplayText&gt;(Mori, et al., 2006; Tellez, et al., 2009)&lt;/DisplayText&gt;&lt;record&gt;&lt;rec-number&gt;611&lt;/rec-number&gt;&lt;foreign-keys&gt;&lt;key app="EN" db-id="tp92zpdpevpvz1ewt26x9wfntztvffdf9za2" timestamp="1519211251"&gt;611&lt;/key&gt;&lt;/foreign-keys&gt;&lt;ref-type name="Journal Article"&gt;17&lt;/ref-type&gt;&lt;contributors&gt;&lt;authors&gt;&lt;author&gt;Mori, Takuji&lt;/author&gt;&lt;author&gt;Martinez, Steve R&lt;/author&gt;&lt;author&gt;O&amp;apos;Day, Steven J&lt;/author&gt;&lt;author&gt;Morton, Donald L&lt;/author&gt;&lt;author&gt;Umetani, Naoyuki&lt;/author&gt;&lt;author&gt;Kitago, Minoru&lt;/author&gt;&lt;author&gt;Tanemura, Atsushi&lt;/author&gt;&lt;author&gt;Nguyen, Sandy L&lt;/author&gt;&lt;author&gt;Tran, Andy N&lt;/author&gt;&lt;author&gt;Wang, He-Jing&lt;/author&gt;&lt;/authors&gt;&lt;/contributors&gt;&lt;titles&gt;&lt;title&gt;Estrogen receptor-α methylation predicts melanoma progression&lt;/title&gt;&lt;secondary-title&gt;Cancer research&lt;/secondary-title&gt;&lt;/titles&gt;&lt;periodical&gt;&lt;full-title&gt;Cancer research&lt;/full-title&gt;&lt;/periodical&gt;&lt;pages&gt;6692-6698&lt;/pages&gt;&lt;volume&gt;66&lt;/volume&gt;&lt;number&gt;13&lt;/number&gt;&lt;dates&gt;&lt;year&gt;2006&lt;/year&gt;&lt;/dates&gt;&lt;isbn&gt;0008-5472&lt;/isbn&gt;&lt;urls&gt;&lt;/urls&gt;&lt;/record&gt;&lt;/Cite&gt;&lt;Cite&gt;&lt;Author&gt;Tellez&lt;/Author&gt;&lt;Year&gt;2009&lt;/Year&gt;&lt;RecNum&gt;614&lt;/RecNum&gt;&lt;record&gt;&lt;rec-number&gt;614&lt;/rec-number&gt;&lt;foreign-keys&gt;&lt;key app="EN" db-id="tp92zpdpevpvz1ewt26x9wfntztvffdf9za2" timestamp="1519215286"&gt;614&lt;/key&gt;&lt;/foreign-keys&gt;&lt;ref-type name="Journal Article"&gt;17&lt;/ref-type&gt;&lt;contributors&gt;&lt;authors&gt;&lt;author&gt;Tellez, Carmen S&lt;/author&gt;&lt;author&gt;Shen, Lanlan&lt;/author&gt;&lt;author&gt;Estécio, Marcos RH&lt;/author&gt;&lt;author&gt;Jelinek, Jaroslav&lt;/author&gt;&lt;author&gt;Gershenwald, Jeffrey E&lt;/author&gt;&lt;author&gt;Issa, Jean-Pierre J&lt;/author&gt;&lt;/authors&gt;&lt;/contributors&gt;&lt;titles&gt;&lt;title&gt;CpG island methylation profiling in human melanoma cell lines&lt;/title&gt;&lt;secondary-title&gt;Melanoma research&lt;/secondary-title&gt;&lt;/titles&gt;&lt;periodical&gt;&lt;full-title&gt;Melanoma research&lt;/full-title&gt;&lt;/periodical&gt;&lt;pages&gt;146-155&lt;/pages&gt;&lt;volume&gt;19&lt;/volume&gt;&lt;number&gt;3&lt;/number&gt;&lt;dates&gt;&lt;year&gt;2009&lt;/year&gt;&lt;/dates&gt;&lt;isbn&gt;0960-8931&lt;/isbn&gt;&lt;urls&gt;&lt;related-urls&gt;&lt;url&gt;https://insights.ovid.com/pubmed?pmid=19441164&lt;/url&gt;&lt;/related-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Mori, et al., 2006 </w:t>
            </w:r>
          </w:p>
          <w:p w:rsidR="000C539B" w:rsidRPr="00595968" w:rsidRDefault="000C539B" w:rsidP="00595968">
            <w:r w:rsidRPr="00595968">
              <w:rPr>
                <w:noProof/>
              </w:rPr>
              <w:t>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GATA4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T</w:t>
            </w:r>
            <w:r w:rsidR="000C539B" w:rsidRPr="00595968">
              <w:t>ranscription fac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Tanemur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HOXB13</w:t>
            </w:r>
          </w:p>
        </w:tc>
        <w:tc>
          <w:tcPr>
            <w:tcW w:w="3973" w:type="dxa"/>
            <w:vAlign w:val="center"/>
          </w:tcPr>
          <w:p w:rsidR="000C539B" w:rsidRPr="00595968" w:rsidRDefault="004E0167" w:rsidP="00595968">
            <w:r>
              <w:t>R</w:t>
            </w:r>
            <w:r w:rsidR="000C539B" w:rsidRPr="00595968">
              <w:t xml:space="preserve">egulator of embryonic differentiation 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MaXU8L0F1dGhvcj48WWVhcj4yMDA4PC9ZZWFyPjxSZWNO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MaXU8L0F1dGhvcj48WWVhcj4yMDA4PC9ZZWFyPjxSZWNO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HOXD13</w:t>
            </w:r>
          </w:p>
          <w:p w:rsidR="00D30DB3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 xml:space="preserve">HOXA9 </w:t>
            </w:r>
          </w:p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HOXD12</w:t>
            </w:r>
          </w:p>
        </w:tc>
        <w:tc>
          <w:tcPr>
            <w:tcW w:w="3973" w:type="dxa"/>
            <w:vAlign w:val="center"/>
          </w:tcPr>
          <w:p w:rsidR="000C539B" w:rsidRPr="00595968" w:rsidRDefault="004E0167" w:rsidP="00595968">
            <w:r>
              <w:t>Regulator</w:t>
            </w:r>
            <w:r w:rsidR="000C539B" w:rsidRPr="00595968">
              <w:t xml:space="preserve"> of embryonic differentia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Furuta&lt;/Author&gt;&lt;Year&gt;2006&lt;/Year&gt;&lt;RecNum&gt;662&lt;/RecNum&gt;&lt;DisplayText&gt;(Furuta, et al., 2006)&lt;/DisplayText&gt;&lt;record&gt;&lt;rec-number&gt;662&lt;/rec-number&gt;&lt;foreign-keys&gt;&lt;key app="EN" db-id="tp92zpdpevpvz1ewt26x9wfntztvffdf9za2" timestamp="1519531162"&gt;662&lt;/key&gt;&lt;/foreign-keys&gt;&lt;ref-type name="Journal Article"&gt;17&lt;/ref-type&gt;&lt;contributors&gt;&lt;authors&gt;&lt;author&gt;Furuta, J.&lt;/author&gt;&lt;author&gt;Nobeyama, Y.&lt;/author&gt;&lt;author&gt;Umebayashi, Y.&lt;/author&gt;&lt;author&gt;Otsuka, F.&lt;/author&gt;&lt;author&gt;Kikuchi, K.&lt;/author&gt;&lt;author&gt;Ushijima, T.&lt;/author&gt;&lt;/authors&gt;&lt;/contributors&gt;&lt;auth-address&gt;Carcinogenesis Division, National Cancer Center Research Institute, Tsukiji, Tokyo, Japan.&lt;/auth-address&gt;&lt;titles&gt;&lt;title&gt;Silencing of Peroxiredoxin 2 and aberrant methylation of 33 CpG islands in putative promoter regions in human malignant melanomas&lt;/title&gt;&lt;secondary-title&gt;Cancer Res&lt;/secondary-title&gt;&lt;alt-title&gt;Cancer research&lt;/alt-title&gt;&lt;/titles&gt;&lt;alt-periodical&gt;&lt;full-title&gt;Cancer research&lt;/full-title&gt;&lt;/alt-periodical&gt;&lt;pages&gt;6080-6&lt;/pages&gt;&lt;volume&gt;66&lt;/volume&gt;&lt;number&gt;12&lt;/number&gt;&lt;edition&gt;2006/06/17&lt;/edition&gt;&lt;keywords&gt;&lt;keyword&gt;Biomarkers, Tumor/biosynthesis/genetics&lt;/keyword&gt;&lt;keyword&gt;CpG Islands/*genetics&lt;/keyword&gt;&lt;keyword&gt;*DNA Methylation&lt;/keyword&gt;&lt;keyword&gt;Gene Silencing&lt;/keyword&gt;&lt;keyword&gt;Genome, Human&lt;/keyword&gt;&lt;keyword&gt;Heat-Shock Proteins/biosynthesis/*genetics&lt;/keyword&gt;&lt;keyword&gt;Humans&lt;/keyword&gt;&lt;keyword&gt;Immunohistochemistry&lt;/keyword&gt;&lt;keyword&gt;Melanoma/*genetics/metabolism&lt;/keyword&gt;&lt;keyword&gt;Nucleic Acid Hybridization&lt;/keyword&gt;&lt;keyword&gt;Peroxidases/biosynthesis/*genetics&lt;/keyword&gt;&lt;keyword&gt;Peroxiredoxins&lt;/keyword&gt;&lt;keyword&gt;Promoter Regions, Genetic&lt;/keyword&gt;&lt;/keywords&gt;&lt;dates&gt;&lt;year&gt;2006&lt;/year&gt;&lt;pub-dates&gt;&lt;date&gt;Jun 15&lt;/date&gt;&lt;/pub-dates&gt;&lt;/dates&gt;&lt;isbn&gt;0008-5472 (Print)&amp;#xD;0008-5472&lt;/isbn&gt;&lt;accession-num&gt;16778180&lt;/accession-num&gt;&lt;urls&gt;&lt;/urls&gt;&lt;electronic-resource-num&gt;10.1158/0008-5472.can-06-0157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Furuta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HSPB6</w:t>
            </w:r>
          </w:p>
        </w:tc>
        <w:tc>
          <w:tcPr>
            <w:tcW w:w="3973" w:type="dxa"/>
            <w:vAlign w:val="center"/>
          </w:tcPr>
          <w:p w:rsidR="000C539B" w:rsidRPr="00595968" w:rsidRDefault="004E0167" w:rsidP="00595968">
            <w:r>
              <w:t>Functions</w:t>
            </w:r>
            <w:r w:rsidR="00D30DB3">
              <w:t xml:space="preserve"> </w:t>
            </w:r>
            <w:r>
              <w:t>as molecular chaperone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Koga&lt;/Author&gt;&lt;Year&gt;2009&lt;/Year&gt;&lt;RecNum&gt;666&lt;/RecNum&gt;&lt;DisplayText&gt;(Koga, et al., 2009)&lt;/DisplayText&gt;&lt;record&gt;&lt;rec-number&gt;666&lt;/rec-number&gt;&lt;foreign-keys&gt;&lt;key app="EN" db-id="tp92zpdpevpvz1ewt26x9wfntztvffdf9za2" timestamp="1519531634"&gt;666&lt;/key&gt;&lt;/foreign-keys&gt;&lt;ref-type name="Journal Article"&gt;17&lt;/ref-type&gt;&lt;contributors&gt;&lt;authors&gt;&lt;author&gt;Koga, Yasuo&lt;/author&gt;&lt;author&gt;Pelizzola, Mattia&lt;/author&gt;&lt;author&gt;Cheng, Elaine&lt;/author&gt;&lt;author&gt;Krauthammer, Michael&lt;/author&gt;&lt;author&gt;Sznol, Mario&lt;/author&gt;&lt;author&gt;Ariyan, Stephan&lt;/author&gt;&lt;author&gt;Narayan, Deepak&lt;/author&gt;&lt;author&gt;Molinaro, Annette M.&lt;/author&gt;&lt;author&gt;Halaban, Ruth&lt;/author&gt;&lt;author&gt;Weissman, Sherman M.&lt;/author&gt;&lt;/authors&gt;&lt;/contributors&gt;&lt;titles&gt;&lt;title&gt;Genome-wide screen of promoter methylation identifies novel markers in melanoma&lt;/title&gt;&lt;secondary-title&gt;Genome Research&lt;/secondary-title&gt;&lt;/titles&gt;&lt;periodical&gt;&lt;full-title&gt;Genome Research&lt;/full-title&gt;&lt;/periodical&gt;&lt;pages&gt;1462-1470&lt;/pages&gt;&lt;volume&gt;19&lt;/volume&gt;&lt;number&gt;8&lt;/number&gt;&lt;dates&gt;&lt;year&gt;2009&lt;/year&gt;&lt;pub-dates&gt;&lt;date&gt;01/20/received&amp;#xD;05/20/accepted&lt;/date&gt;&lt;/pub-dates&gt;&lt;/dates&gt;&lt;publisher&gt;Cold Spring Harbor Laboratory Press&lt;/publisher&gt;&lt;isbn&gt;1088-9051&amp;#xD;1549-5477&lt;/isbn&gt;&lt;accession-num&gt;PMC2720187&lt;/accession-num&gt;&lt;urls&gt;&lt;related-urls&gt;&lt;url&gt;http://www.ncbi.nlm.nih.gov/pmc/articles/PMC2720187/&lt;/url&gt;&lt;/related-urls&gt;&lt;/urls&gt;&lt;electronic-resource-num&gt;10.1101/gr.091447.109&lt;/electronic-resource-num&gt;&lt;remote-database-name&gt;PMC&lt;/remote-database-nam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Kog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IRF6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 w:rsidRPr="00595968">
              <w:t>A</w:t>
            </w:r>
            <w:r w:rsidR="000C539B" w:rsidRPr="00595968">
              <w:t>ssociated</w:t>
            </w:r>
            <w:r>
              <w:t xml:space="preserve"> </w:t>
            </w:r>
            <w:r w:rsidR="000C539B" w:rsidRPr="00595968">
              <w:t>with cells sensitivity to IFN,</w:t>
            </w:r>
            <w:r>
              <w:t xml:space="preserve"> </w:t>
            </w:r>
            <w:r w:rsidR="00F01311">
              <w:t>tumour suppression &amp;</w:t>
            </w:r>
            <w:r w:rsidR="000C539B" w:rsidRPr="00595968">
              <w:t xml:space="preserve"> cell differentia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Nobeyama&lt;/Author&gt;&lt;Year&gt;2017&lt;/Year&gt;&lt;RecNum&gt;658&lt;/RecNum&gt;&lt;DisplayText&gt;(Nobeyama &amp;amp; Nakagawa, 2017a)&lt;/DisplayText&gt;&lt;record&gt;&lt;rec-number&gt;658&lt;/rec-number&gt;&lt;foreign-keys&gt;&lt;key app="EN" db-id="tp92zpdpevpvz1ewt26x9wfntztvffdf9za2" timestamp="1519529805"&gt;658&lt;/key&gt;&lt;/foreign-keys&gt;&lt;ref-type name="Journal Article"&gt;17&lt;/ref-type&gt;&lt;contributors&gt;&lt;authors&gt;&lt;author&gt;Nobeyama, Y.&lt;/author&gt;&lt;author&gt;Nakagawa, H.&lt;/author&gt;&lt;/authors&gt;&lt;/contributors&gt;&lt;auth-address&gt;Department of Dermatology, The Jikei University School of Medicine, Minato-ku, Tokyo, Japan.&lt;/auth-address&gt;&lt;titles&gt;&lt;title&gt;Silencing of interferon regulatory factor gene 6 in melanom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84444&lt;/pages&gt;&lt;volume&gt;12&lt;/volume&gt;&lt;number&gt;9&lt;/number&gt;&lt;edition&gt;2017/09/07&lt;/edition&gt;&lt;keywords&gt;&lt;keyword&gt;Aged&lt;/keyword&gt;&lt;keyword&gt;Aged, 80 and over&lt;/keyword&gt;&lt;keyword&gt;Cell Line, Tumor&lt;/keyword&gt;&lt;keyword&gt;*CpG Islands&lt;/keyword&gt;&lt;keyword&gt;DNA Methylation&lt;/keyword&gt;&lt;keyword&gt;Female&lt;/keyword&gt;&lt;keyword&gt;Gene Expression Regulation, Neoplastic&lt;/keyword&gt;&lt;keyword&gt;*Gene Silencing&lt;/keyword&gt;&lt;keyword&gt;Genes, Tumor Suppressor&lt;/keyword&gt;&lt;keyword&gt;Humans&lt;/keyword&gt;&lt;keyword&gt;Interferon Regulatory Factors/*genetics&lt;/keyword&gt;&lt;keyword&gt;Male&lt;/keyword&gt;&lt;keyword&gt;Melanoma/*genetics/metabolism&lt;/keyword&gt;&lt;keyword&gt;Middle Aged&lt;/keyword&gt;&lt;keyword&gt;Promoter Regions, Genetic&lt;/keyword&gt;&lt;keyword&gt;Real-Time Polymerase Chain Reaction&lt;/keyword&gt;&lt;keyword&gt;Skin Neoplasms/*genetics/metabolism&lt;/keyword&gt;&lt;/keywords&gt;&lt;dates&gt;&lt;year&gt;2017&lt;/year&gt;&lt;/dates&gt;&lt;isbn&gt;1932-6203&lt;/isbn&gt;&lt;accession-num&gt;28877249&lt;/accession-num&gt;&lt;urls&gt;&lt;/urls&gt;&lt;custom2&gt;PMC5587289&lt;/custom2&gt;&lt;electronic-resource-num&gt;10.1371/journal.pone.0184444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Nobeyama &amp; Nakagawa, 2017a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IRF8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</w:t>
            </w:r>
            <w:r w:rsidR="004E0167">
              <w:t>tor of</w:t>
            </w:r>
            <w:r w:rsidR="000C539B" w:rsidRPr="00595968">
              <w:t xml:space="preserve"> the</w:t>
            </w:r>
            <w:r>
              <w:t xml:space="preserve"> </w:t>
            </w:r>
            <w:r w:rsidR="000C539B" w:rsidRPr="00595968">
              <w:t>expression of interferon gen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rPr>
                <w:noProof/>
              </w:rPr>
              <w:t>Liu, et al., 2008</w:t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LOX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volved in cell mi</w:t>
            </w:r>
            <w:r w:rsidR="00F01311">
              <w:t>gration, signal transduction &amp;</w:t>
            </w:r>
            <w:r w:rsidR="000C539B" w:rsidRPr="00595968">
              <w:t xml:space="preserve"> gene regulation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LXN</w:t>
            </w:r>
          </w:p>
        </w:tc>
        <w:tc>
          <w:tcPr>
            <w:tcW w:w="3973" w:type="dxa"/>
            <w:vAlign w:val="center"/>
          </w:tcPr>
          <w:p w:rsidR="000C539B" w:rsidRPr="00595968" w:rsidRDefault="004E0167" w:rsidP="00595968">
            <w:r>
              <w:t>I</w:t>
            </w:r>
            <w:r w:rsidR="000C539B" w:rsidRPr="00595968">
              <w:t>nhibitor of</w:t>
            </w:r>
            <w:r>
              <w:t xml:space="preserve"> </w:t>
            </w:r>
            <w:r w:rsidR="000C539B" w:rsidRPr="00595968">
              <w:t>mammalian carboxypeptidas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t>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GMT</w:t>
            </w:r>
          </w:p>
        </w:tc>
        <w:tc>
          <w:tcPr>
            <w:tcW w:w="3973" w:type="dxa"/>
            <w:vAlign w:val="center"/>
          </w:tcPr>
          <w:p w:rsidR="000C539B" w:rsidRPr="00595968" w:rsidRDefault="004E0167" w:rsidP="00595968">
            <w:r>
              <w:t xml:space="preserve">Involved in </w:t>
            </w:r>
            <w:r w:rsidR="000C539B" w:rsidRPr="00595968">
              <w:t>DNA repair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Hoon&lt;/Author&gt;&lt;Year&gt;2004&lt;/Year&gt;&lt;RecNum&gt;684&lt;/RecNum&gt;&lt;DisplayText&gt;(Hoon, et al., 2004)&lt;/DisplayText&gt;&lt;record&gt;&lt;rec-number&gt;684&lt;/rec-number&gt;&lt;foreign-keys&gt;&lt;key app="EN" db-id="tp92zpdpevpvz1ewt26x9wfntztvffdf9za2" timestamp="1519659583"&gt;684&lt;/key&gt;&lt;/foreign-keys&gt;&lt;ref-type name="Journal Article"&gt;17&lt;/ref-type&gt;&lt;contributors&gt;&lt;authors&gt;&lt;author&gt;Hoon, D. S.&lt;/author&gt;&lt;author&gt;Spugnardi, M.&lt;/author&gt;&lt;author&gt;Kuo, C.&lt;/author&gt;&lt;author&gt;Huang, S. K.&lt;/author&gt;&lt;author&gt;Morton, D. L.&lt;/author&gt;&lt;author&gt;Taback, B.&lt;/author&gt;&lt;/authors&gt;&lt;/contributors&gt;&lt;auth-address&gt;Department Molecular Oncology, John Wayne Cancer Institute at Saint John&amp;apos;s Health Center, 2200 Santa Monica Blvd, Santa Monica, CA 90404, USA. hoon@jwci.org&lt;/auth-address&gt;&lt;titles&gt;&lt;title&gt;Profiling epigenetic inactivation of tumor suppressor genes in tumors and plasma from cutaneous melanoma patients&lt;/title&gt;&lt;secondary-title&gt;Oncogene&lt;/secondary-title&gt;&lt;alt-title&gt;Oncogene&lt;/alt-title&gt;&lt;/titles&gt;&lt;periodical&gt;&lt;full-title&gt;Oncogene&lt;/full-title&gt;&lt;/periodical&gt;&lt;alt-periodical&gt;&lt;full-title&gt;Oncogene&lt;/full-title&gt;&lt;/alt-periodical&gt;&lt;pages&gt;4014-22&lt;/pages&gt;&lt;volume&gt;23&lt;/volume&gt;&lt;number&gt;22&lt;/number&gt;&lt;edition&gt;2004/04/06&lt;/edition&gt;&lt;keywords&gt;&lt;keyword&gt;DNA/blood&lt;/keyword&gt;&lt;keyword&gt;DNA Methylation&lt;/keyword&gt;&lt;keyword&gt;*Epigenesis, Genetic&lt;/keyword&gt;&lt;keyword&gt;Gene Silencing&lt;/keyword&gt;&lt;keyword&gt;*Genes, Tumor Suppressor&lt;/keyword&gt;&lt;keyword&gt;Humans&lt;/keyword&gt;&lt;keyword&gt;Melanoma/*genetics/metabolism&lt;/keyword&gt;&lt;keyword&gt;Skin Neoplasms/*genetics/metabolism&lt;/keyword&gt;&lt;keyword&gt;Tumor Cells, Cultured&lt;/keyword&gt;&lt;/keywords&gt;&lt;dates&gt;&lt;year&gt;2004&lt;/year&gt;&lt;pub-dates&gt;&lt;date&gt;May 13&lt;/date&gt;&lt;/pub-dates&gt;&lt;/dates&gt;&lt;isbn&gt;0950-9232 (Print)&amp;#xD;0950-9232&lt;/isbn&gt;&lt;accession-num&gt;15064737&lt;/accession-num&gt;&lt;urls&gt;&lt;/urls&gt;&lt;custom2&gt;PMC2856469&lt;/custom2&gt;&lt;custom6&gt;NIHMS188834&lt;/custom6&gt;&lt;electronic-resource-num&gt;10.1038/sj.onc.1207505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Hoon, et al., 2004</w:t>
            </w:r>
            <w:r w:rsidRPr="00595968">
              <w:fldChar w:fldCharType="end"/>
            </w:r>
            <w:r w:rsidR="00D30DB3">
              <w:t xml:space="preserve"> </w:t>
            </w:r>
          </w:p>
          <w:p w:rsidR="00505EE5" w:rsidRDefault="000C539B" w:rsidP="00595968">
            <w:pPr>
              <w:rPr>
                <w:noProof/>
              </w:rPr>
            </w:pPr>
            <w:r w:rsidRPr="00595968">
              <w:t>Liu, et al., 2008</w:t>
            </w:r>
            <w:r w:rsidRPr="00595968">
              <w:fldChar w:fldCharType="begin">
                <w:fldData xml:space="preserve">PEVuZE5vdGU+PENpdGU+PEF1dGhvcj5Lb2hvbmVuLUNvcmlzaDwvQXV0aG9yPjxZZWFyPjIwMDY8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MTY3LTcxPC9wYWdlcz48dm9sdW1l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Lb2hvbmVuLUNvcmlzaDwvQXV0aG9yPjxZZWFyPjIwMDY8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MTY3LTcxPC9wYWdlcz48dm9sdW1l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="00D30DB3">
              <w:rPr>
                <w:noProof/>
              </w:rPr>
              <w:t xml:space="preserve"> </w:t>
            </w:r>
          </w:p>
          <w:p w:rsidR="00505EE5" w:rsidRDefault="000C539B" w:rsidP="00595968">
            <w:pPr>
              <w:rPr>
                <w:noProof/>
              </w:rPr>
            </w:pPr>
            <w:r w:rsidRPr="00595968">
              <w:rPr>
                <w:noProof/>
              </w:rPr>
              <w:t xml:space="preserve">Kohonen-Corish, et al., 2006 </w:t>
            </w:r>
          </w:p>
          <w:p w:rsidR="000C539B" w:rsidRPr="00595968" w:rsidRDefault="000C539B" w:rsidP="00595968">
            <w:r w:rsidRPr="00595968">
              <w:rPr>
                <w:noProof/>
              </w:rPr>
              <w:t>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D30DB3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 xml:space="preserve">MINT17 </w:t>
            </w:r>
          </w:p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INT31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C</w:t>
            </w:r>
            <w:r w:rsidR="000C539B" w:rsidRPr="00595968">
              <w:t>reate a distinct CIMP pattern</w:t>
            </w:r>
          </w:p>
          <w:p w:rsidR="000C539B" w:rsidRPr="00595968" w:rsidRDefault="000C539B" w:rsidP="00595968">
            <w:r w:rsidRPr="00595968">
              <w:t>inac</w:t>
            </w:r>
            <w:r w:rsidR="00F01311">
              <w:t>tivation of tumor suppressor &amp;</w:t>
            </w:r>
            <w:r w:rsidRPr="00595968">
              <w:t xml:space="preserve"> tumor-related genes (TRG)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Tanemur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T1A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A</w:t>
            </w:r>
            <w:r w:rsidR="000C539B" w:rsidRPr="00595968">
              <w:t>ssociated with the metabolism of trace element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Nobeyama&lt;/Author&gt;&lt;Year&gt;2017&lt;/Year&gt;&lt;RecNum&gt;660&lt;/RecNum&gt;&lt;DisplayText&gt;(Nobeyama &amp;amp; Nakagawa, 2017b)&lt;/DisplayText&gt;&lt;record&gt;&lt;rec-number&gt;660&lt;/rec-number&gt;&lt;foreign-keys&gt;&lt;key app="EN" db-id="tp92zpdpevpvz1ewt26x9wfntztvffdf9za2" timestamp="1519530803"&gt;660&lt;/key&gt;&lt;/foreign-keys&gt;&lt;ref-type name="Journal Article"&gt;17&lt;/ref-type&gt;&lt;contributors&gt;&lt;authors&gt;&lt;author&gt;Nobeyama, Y.&lt;/author&gt;&lt;author&gt;Nakagawa, H.&lt;/author&gt;&lt;/authors&gt;&lt;/contributors&gt;&lt;auth-address&gt;Department of Dermatology, The Jikei University School of Medicine, 25-8 Nishi-shimbashi 3-chome, Minato-ku, Tokyo, Japan. Electronic address: nobederm@jikei.ac.jp.&amp;#xD;Department of Dermatology, The Jikei University School of Medicine, 25-8 Nishi-shimbashi 3-chome, Minato-ku, Tokyo, Japan.&lt;/auth-address&gt;&lt;titles&gt;&lt;title&gt;Silencing of metallothionein 1A gene in melanoma&lt;/title&gt;&lt;secondary-title&gt;J Dermatol Sci&lt;/secondary-title&gt;&lt;alt-title&gt;Journal of dermatological science&lt;/alt-title&gt;&lt;/titles&gt;&lt;alt-periodical&gt;&lt;full-title&gt;Journal of Dermatological Science&lt;/full-title&gt;&lt;/alt-periodical&gt;&lt;pages&gt;232-237&lt;/pages&gt;&lt;volume&gt;88&lt;/volume&gt;&lt;number&gt;2&lt;/number&gt;&lt;edition&gt;2017/08/03&lt;/edition&gt;&lt;keywords&gt;&lt;keyword&gt;DNA demethylation&lt;/keyword&gt;&lt;keyword&gt;DNA methylation&lt;/keyword&gt;&lt;keyword&gt;Mt1a&lt;/keyword&gt;&lt;keyword&gt;Melanoma&lt;/keyword&gt;&lt;keyword&gt;Trace element&lt;/keyword&gt;&lt;/keywords&gt;&lt;dates&gt;&lt;year&gt;2017&lt;/year&gt;&lt;pub-dates&gt;&lt;date&gt;Nov&lt;/date&gt;&lt;/pub-dates&gt;&lt;/dates&gt;&lt;isbn&gt;0923-1811&lt;/isbn&gt;&lt;accession-num&gt;28764861&lt;/accession-num&gt;&lt;urls&gt;&lt;/urls&gt;&lt;electronic-resource-num&gt;10.1016/j.jdermsci.2017.07.009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Nobeyama &amp; Nakagawa, 2017b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MT1G</w:t>
            </w:r>
          </w:p>
        </w:tc>
        <w:tc>
          <w:tcPr>
            <w:tcW w:w="3973" w:type="dxa"/>
            <w:vAlign w:val="center"/>
          </w:tcPr>
          <w:p w:rsidR="000C539B" w:rsidRPr="00595968" w:rsidRDefault="004E73CA" w:rsidP="00595968">
            <w:r>
              <w:t>I</w:t>
            </w:r>
            <w:r w:rsidR="000C539B" w:rsidRPr="00595968">
              <w:t>nvolved in several cellular process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Koga&lt;/Author&gt;&lt;Year&gt;2009&lt;/Year&gt;&lt;RecNum&gt;666&lt;/RecNum&gt;&lt;DisplayText&gt;(Koga, et al., 2009)&lt;/DisplayText&gt;&lt;record&gt;&lt;rec-number&gt;666&lt;/rec-number&gt;&lt;foreign-keys&gt;&lt;key app="EN" db-id="tp92zpdpevpvz1ewt26x9wfntztvffdf9za2" timestamp="1519531634"&gt;666&lt;/key&gt;&lt;/foreign-keys&gt;&lt;ref-type name="Journal Article"&gt;17&lt;/ref-type&gt;&lt;contributors&gt;&lt;authors&gt;&lt;author&gt;Koga, Yasuo&lt;/author&gt;&lt;author&gt;Pelizzola, Mattia&lt;/author&gt;&lt;author&gt;Cheng, Elaine&lt;/author&gt;&lt;author&gt;Krauthammer, Michael&lt;/author&gt;&lt;author&gt;Sznol, Mario&lt;/author&gt;&lt;author&gt;Ariyan, Stephan&lt;/author&gt;&lt;author&gt;Narayan, Deepak&lt;/author&gt;&lt;author&gt;Molinaro, Annette M.&lt;/author&gt;&lt;author&gt;Halaban, Ruth&lt;/author&gt;&lt;author&gt;Weissman, Sherman M.&lt;/author&gt;&lt;/authors&gt;&lt;/contributors&gt;&lt;titles&gt;&lt;title&gt;Genome-wide screen of promoter methylation identifies novel markers in melanoma&lt;/title&gt;&lt;secondary-title&gt;Genome Research&lt;/secondary-title&gt;&lt;/titles&gt;&lt;periodical&gt;&lt;full-title&gt;Genome Research&lt;/full-title&gt;&lt;/periodical&gt;&lt;pages&gt;1462-1470&lt;/pages&gt;&lt;volume&gt;19&lt;/volume&gt;&lt;number&gt;8&lt;/number&gt;&lt;dates&gt;&lt;year&gt;2009&lt;/year&gt;&lt;pub-dates&gt;&lt;date&gt;01/20/received&amp;#xD;05/20/accepted&lt;/date&gt;&lt;/pub-dates&gt;&lt;/dates&gt;&lt;publisher&gt;Cold Spring Harbor Laboratory Press&lt;/publisher&gt;&lt;isbn&gt;1088-9051&amp;#xD;1549-5477&lt;/isbn&gt;&lt;accession-num&gt;PMC2720187&lt;/accession-num&gt;&lt;urls&gt;&lt;related-urls&gt;&lt;url&gt;http://www.ncbi.nlm.nih.gov/pmc/articles/PMC2720187/&lt;/url&gt;&lt;/related-urls&gt;&lt;/urls&gt;&lt;electronic-resource-num&gt;10.1101/gr.091447.109&lt;/electronic-resource-num&gt;&lt;remote-database-name&gt;PMC&lt;/remote-database-nam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Kog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NPM2</w:t>
            </w:r>
          </w:p>
        </w:tc>
        <w:tc>
          <w:tcPr>
            <w:tcW w:w="3973" w:type="dxa"/>
            <w:vAlign w:val="center"/>
          </w:tcPr>
          <w:p w:rsidR="000C539B" w:rsidRPr="00595968" w:rsidRDefault="004E73CA" w:rsidP="00595968">
            <w:r>
              <w:t>I</w:t>
            </w:r>
            <w:r w:rsidR="000C539B" w:rsidRPr="00595968">
              <w:t>nvolved in several cellular process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Koga&lt;/Author&gt;&lt;Year&gt;2009&lt;/Year&gt;&lt;RecNum&gt;666&lt;/RecNum&gt;&lt;DisplayText&gt;(Koga, et al., 2009)&lt;/DisplayText&gt;&lt;record&gt;&lt;rec-number&gt;666&lt;/rec-number&gt;&lt;foreign-keys&gt;&lt;key app="EN" db-id="tp92zpdpevpvz1ewt26x9wfntztvffdf9za2" timestamp="1519531634"&gt;666&lt;/key&gt;&lt;/foreign-keys&gt;&lt;ref-type name="Journal Article"&gt;17&lt;/ref-type&gt;&lt;contributors&gt;&lt;authors&gt;&lt;author&gt;Koga, Yasuo&lt;/author&gt;&lt;author&gt;Pelizzola, Mattia&lt;/author&gt;&lt;author&gt;Cheng, Elaine&lt;/author&gt;&lt;author&gt;Krauthammer, Michael&lt;/author&gt;&lt;author&gt;Sznol, Mario&lt;/author&gt;&lt;author&gt;Ariyan, Stephan&lt;/author&gt;&lt;author&gt;Narayan, Deepak&lt;/author&gt;&lt;author&gt;Molinaro, Annette M.&lt;/author&gt;&lt;author&gt;Halaban, Ruth&lt;/author&gt;&lt;author&gt;Weissman, Sherman M.&lt;/author&gt;&lt;/authors&gt;&lt;/contributors&gt;&lt;titles&gt;&lt;title&gt;Genome-wide screen of promoter methylation identifies novel markers in melanoma&lt;/title&gt;&lt;secondary-title&gt;Genome Research&lt;/secondary-title&gt;&lt;/titles&gt;&lt;periodical&gt;&lt;full-title&gt;Genome Research&lt;/full-title&gt;&lt;/periodical&gt;&lt;pages&gt;1462-1470&lt;/pages&gt;&lt;volume&gt;19&lt;/volume&gt;&lt;number&gt;8&lt;/number&gt;&lt;dates&gt;&lt;year&gt;2009&lt;/year&gt;&lt;pub-dates&gt;&lt;date&gt;01/20/received&amp;#xD;05/20/accepted&lt;/date&gt;&lt;/pub-dates&gt;&lt;/dates&gt;&lt;publisher&gt;Cold Spring Harbor Laboratory Press&lt;/publisher&gt;&lt;isbn&gt;1088-9051&amp;#xD;1549-5477&lt;/isbn&gt;&lt;accession-num&gt;PMC2720187&lt;/accession-num&gt;&lt;urls&gt;&lt;related-urls&gt;&lt;url&gt;http://www.ncbi.nlm.nih.gov/pmc/articles/PMC2720187/&lt;/url&gt;&lt;/related-urls&gt;&lt;/urls&gt;&lt;electronic-resource-num&gt;10.1101/gr.091447.109&lt;/electronic-resource-num&gt;&lt;remote-database-name&gt;PMC&lt;/remote-database-nam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Kog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PRDX2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 PDGF mitogenic signalling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Furuta&lt;/Author&gt;&lt;Year&gt;2006&lt;/Year&gt;&lt;RecNum&gt;662&lt;/RecNum&gt;&lt;DisplayText&gt;(Furuta, et al., 2006)&lt;/DisplayText&gt;&lt;record&gt;&lt;rec-number&gt;662&lt;/rec-number&gt;&lt;foreign-keys&gt;&lt;key app="EN" db-id="tp92zpdpevpvz1ewt26x9wfntztvffdf9za2" timestamp="1519531162"&gt;662&lt;/key&gt;&lt;/foreign-keys&gt;&lt;ref-type name="Journal Article"&gt;17&lt;/ref-type&gt;&lt;contributors&gt;&lt;authors&gt;&lt;author&gt;Furuta, J.&lt;/author&gt;&lt;author&gt;Nobeyama, Y.&lt;/author&gt;&lt;author&gt;Umebayashi, Y.&lt;/author&gt;&lt;author&gt;Otsuka, F.&lt;/author&gt;&lt;author&gt;Kikuchi, K.&lt;/author&gt;&lt;author&gt;Ushijima, T.&lt;/author&gt;&lt;/authors&gt;&lt;/contributors&gt;&lt;auth-address&gt;Carcinogenesis Division, National Cancer Center Research Institute, Tsukiji, Tokyo, Japan.&lt;/auth-address&gt;&lt;titles&gt;&lt;title&gt;Silencing of Peroxiredoxin 2 and aberrant methylation of 33 CpG islands in putative promoter regions in human malignant melanomas&lt;/title&gt;&lt;secondary-title&gt;Cancer Res&lt;/secondary-title&gt;&lt;alt-title&gt;Cancer research&lt;/alt-title&gt;&lt;/titles&gt;&lt;alt-periodical&gt;&lt;full-title&gt;Cancer research&lt;/full-title&gt;&lt;/alt-periodical&gt;&lt;pages&gt;6080-6&lt;/pages&gt;&lt;volume&gt;66&lt;/volume&gt;&lt;number&gt;12&lt;/number&gt;&lt;edition&gt;2006/06/17&lt;/edition&gt;&lt;keywords&gt;&lt;keyword&gt;Biomarkers, Tumor/biosynthesis/genetics&lt;/keyword&gt;&lt;keyword&gt;CpG Islands/*genetics&lt;/keyword&gt;&lt;keyword&gt;*DNA Methylation&lt;/keyword&gt;&lt;keyword&gt;Gene Silencing&lt;/keyword&gt;&lt;keyword&gt;Genome, Human&lt;/keyword&gt;&lt;keyword&gt;Heat-Shock Proteins/biosynthesis/*genetics&lt;/keyword&gt;&lt;keyword&gt;Humans&lt;/keyword&gt;&lt;keyword&gt;Immunohistochemistry&lt;/keyword&gt;&lt;keyword&gt;Melanoma/*genetics/metabolism&lt;/keyword&gt;&lt;keyword&gt;Nucleic Acid Hybridization&lt;/keyword&gt;&lt;keyword&gt;Peroxidases/biosynthesis/*genetics&lt;/keyword&gt;&lt;keyword&gt;Peroxiredoxins&lt;/keyword&gt;&lt;keyword&gt;Promoter Regions, Genetic&lt;/keyword&gt;&lt;/keywords&gt;&lt;dates&gt;&lt;year&gt;2006&lt;/year&gt;&lt;pub-dates&gt;&lt;date&gt;Jun 15&lt;/date&gt;&lt;/pub-dates&gt;&lt;/dates&gt;&lt;isbn&gt;0008-5472 (Print)&amp;#xD;0008-5472&lt;/isbn&gt;&lt;accession-num&gt;16778180&lt;/accession-num&gt;&lt;urls&gt;&lt;/urls&gt;&lt;electronic-resource-num&gt;10.1158/0008-5472.can-06-0157&lt;/electronic-resource-num&gt;&lt;remote-database-provider&gt;NLM&lt;/remote-database-provider&gt;&lt;language&gt;eng&lt;/language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Furuta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PTEN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R</w:t>
            </w:r>
            <w:r w:rsidR="000C539B" w:rsidRPr="00595968">
              <w:t>egulator of apoptosi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Mirmohammadsadegh&lt;/Author&gt;&lt;Year&gt;2006&lt;/Year&gt;&lt;RecNum&gt;613&lt;/RecNum&gt;&lt;DisplayText&gt;(Mirmohammadsadegh, et al., 2006)&lt;/DisplayText&gt;&lt;record&gt;&lt;rec-number&gt;613&lt;/rec-number&gt;&lt;foreign-keys&gt;&lt;key app="EN" db-id="tp92zpdpevpvz1ewt26x9wfntztvffdf9za2" timestamp="1519215037"&gt;613&lt;/key&gt;&lt;/foreign-keys&gt;&lt;ref-type name="Journal Article"&gt;17&lt;/ref-type&gt;&lt;contributors&gt;&lt;authors&gt;&lt;author&gt;Mirmohammadsadegh, Alireza&lt;/author&gt;&lt;author&gt;Marini, Alessandra&lt;/author&gt;&lt;author&gt;Nambiar, Sandeep&lt;/author&gt;&lt;author&gt;Hassan, Mohamed&lt;/author&gt;&lt;author&gt;Tannapfel, Andrea&lt;/author&gt;&lt;author&gt;Ruzicka, Thomas&lt;/author&gt;&lt;author&gt;Hengge, Ulrich R&lt;/author&gt;&lt;/authors&gt;&lt;/contributors&gt;&lt;titles&gt;&lt;title&gt;Epigenetic silencing of the PTEN gene in melanoma&lt;/title&gt;&lt;secondary-title&gt;Cancer research&lt;/secondary-title&gt;&lt;/titles&gt;&lt;periodical&gt;&lt;full-title&gt;Cancer research&lt;/full-title&gt;&lt;/periodical&gt;&lt;pages&gt;6546-6552&lt;/pages&gt;&lt;volume&gt;66&lt;/volume&gt;&lt;number&gt;13&lt;/number&gt;&lt;dates&gt;&lt;year&gt;2006&lt;/year&gt;&lt;/dates&gt;&lt;isbn&gt;0008-5472&lt;/isbn&gt;&lt;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Mirmohammadsadegh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QPCT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I</w:t>
            </w:r>
            <w:r w:rsidR="000C539B" w:rsidRPr="00595968">
              <w:t>nvolved in glutaminyl peptides metabolism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NdXRodXNhbXk8L0F1dGhvcj48WWVhcj4yMDA2PC9ZZWFy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Rab33A</w:t>
            </w:r>
          </w:p>
        </w:tc>
        <w:tc>
          <w:tcPr>
            <w:tcW w:w="3973" w:type="dxa"/>
            <w:vAlign w:val="center"/>
          </w:tcPr>
          <w:p w:rsidR="000C539B" w:rsidRPr="00595968" w:rsidRDefault="004E73CA" w:rsidP="00595968">
            <w:r>
              <w:t xml:space="preserve">Involved in silencing </w:t>
            </w:r>
            <w:r w:rsidR="000C539B" w:rsidRPr="00595968">
              <w:t>of X-linked gene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DaGVuZzwvQXV0aG9yPjxZZWFyPjIwMDY8L1llYXI+PFJl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=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DaGVuZzwvQXV0aG9yPjxZZWFyPjIwMDY8L1llYXI+PFJl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=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Cheng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  <w:color w:val="00B0F0"/>
              </w:rPr>
            </w:pPr>
            <w:r w:rsidRPr="003256C1">
              <w:rPr>
                <w:i/>
              </w:rPr>
              <w:t>RAR-beta 2</w:t>
            </w:r>
          </w:p>
        </w:tc>
        <w:tc>
          <w:tcPr>
            <w:tcW w:w="3973" w:type="dxa"/>
            <w:vAlign w:val="center"/>
          </w:tcPr>
          <w:p w:rsidR="000C539B" w:rsidRPr="00595968" w:rsidRDefault="00D30DB3" w:rsidP="00595968">
            <w:r>
              <w:t>M</w:t>
            </w:r>
            <w:r w:rsidR="000C539B" w:rsidRPr="00595968">
              <w:t>ember of the nuclear</w:t>
            </w:r>
          </w:p>
          <w:p w:rsidR="000C539B" w:rsidRPr="00595968" w:rsidRDefault="000C539B" w:rsidP="00595968">
            <w:r w:rsidRPr="00595968">
              <w:t>retinoid receptor of gene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MaXU8L0F1dGhvcj48WWVhcj4yMDA4PC9ZZWFyPjxSZWNO
dW0+NjE1PC9SZWNOdW0+PERpc3BsYXlUZXh0PihIb29uLCBldCBhbC4sIDIwMDQ7IFMuIExpdSwg
ZXQgYWwuLCAyMDA4OyBUZWxsZXosIGV0IGFsLiwgMjAwOSk8L0Rpc3BsYXlUZXh0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ENpdGU+PEF1dGhvcj5UZWxsZXo8L0F1dGhvcj48WWVh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MaXU8L0F1dGhvcj48WWVhcj4yMDA4PC9ZZWFyPjxSZWNO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Hoon, et al., 2004 </w:t>
            </w:r>
          </w:p>
          <w:p w:rsidR="00505EE5" w:rsidRDefault="000C539B" w:rsidP="00595968">
            <w:pPr>
              <w:rPr>
                <w:noProof/>
              </w:rPr>
            </w:pPr>
            <w:r w:rsidRPr="00595968">
              <w:rPr>
                <w:noProof/>
              </w:rPr>
              <w:t xml:space="preserve">Liu, et al., 2008 </w:t>
            </w:r>
          </w:p>
          <w:p w:rsidR="000C539B" w:rsidRPr="00595968" w:rsidRDefault="000C539B" w:rsidP="00595968">
            <w:r w:rsidRPr="00595968">
              <w:rPr>
                <w:noProof/>
              </w:rPr>
              <w:t>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RASSF1A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 xml:space="preserve">Regulator of </w:t>
            </w:r>
            <w:r w:rsidR="00F01311">
              <w:t>apoptotic &amp;</w:t>
            </w:r>
            <w:r w:rsidR="000C539B" w:rsidRPr="00595968">
              <w:t xml:space="preserve"> cell cycle checkpoint pathway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UYW5lbXVyYTwvQXV0aG9yPjxZZWFyPjIwMDk8L1llYXI+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Ehvb24sIGV0IGFsLiwgMjAwNDsgUy4g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 xml:space="preserve">Hoon, et al., 2004 </w:t>
            </w:r>
          </w:p>
          <w:p w:rsidR="00320098" w:rsidRDefault="000C539B" w:rsidP="00595968">
            <w:pPr>
              <w:rPr>
                <w:noProof/>
              </w:rPr>
            </w:pPr>
            <w:r w:rsidRPr="00595968">
              <w:rPr>
                <w:noProof/>
              </w:rPr>
              <w:t xml:space="preserve">Liu, et al., 2008 </w:t>
            </w:r>
          </w:p>
          <w:p w:rsidR="000C539B" w:rsidRPr="00595968" w:rsidRDefault="000C539B" w:rsidP="00595968">
            <w:r w:rsidRPr="00595968">
              <w:rPr>
                <w:noProof/>
              </w:rPr>
              <w:t>Spugnardi, et al., 2003 Tanemura, et al., 2009 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RIL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I</w:t>
            </w:r>
            <w:r w:rsidR="00F01311">
              <w:t>nvolved in cell growth &amp;</w:t>
            </w:r>
            <w:r w:rsidR="000C539B" w:rsidRPr="00595968">
              <w:t xml:space="preserve"> apoptosi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Tellez&lt;/Author&gt;&lt;Year&gt;2009&lt;/Year&gt;&lt;RecNum&gt;614&lt;/RecNum&gt;&lt;DisplayText&gt;(Tellez, et al., 2009)&lt;/DisplayText&gt;&lt;record&gt;&lt;rec-number&gt;614&lt;/rec-number&gt;&lt;foreign-keys&gt;&lt;key app="EN" db-id="tp92zpdpevpvz1ewt26x9wfntztvffdf9za2" timestamp="1519215286"&gt;614&lt;/key&gt;&lt;/foreign-keys&gt;&lt;ref-type name="Journal Article"&gt;17&lt;/ref-type&gt;&lt;contributors&gt;&lt;authors&gt;&lt;author&gt;Tellez, Carmen S&lt;/author&gt;&lt;author&gt;Shen, Lanlan&lt;/author&gt;&lt;author&gt;Estécio, Marcos RH&lt;/author&gt;&lt;author&gt;Jelinek, Jaroslav&lt;/author&gt;&lt;author&gt;Gershenwald, Jeffrey E&lt;/author&gt;&lt;author&gt;Issa, Jean-Pierre J&lt;/author&gt;&lt;/authors&gt;&lt;/contributors&gt;&lt;titles&gt;&lt;title&gt;CpG island methylation profiling in human melanoma cell lines&lt;/title&gt;&lt;secondary-title&gt;Melanoma research&lt;/secondary-title&gt;&lt;/titles&gt;&lt;periodical&gt;&lt;full-title&gt;Melanoma research&lt;/full-title&gt;&lt;/periodical&gt;&lt;pages&gt;146-155&lt;/pages&gt;&lt;volume&gt;19&lt;/volume&gt;&lt;number&gt;3&lt;/number&gt;&lt;dates&gt;&lt;year&gt;2009&lt;/year&gt;&lt;/dates&gt;&lt;isbn&gt;0960-8931&lt;/isbn&gt;&lt;urls&gt;&lt;related-urls&gt;&lt;url&gt;https://insights.ovid.com/pubmed?pmid=19441164&lt;/url&gt;&lt;/related-urls&gt;&lt;/urls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Tellez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OCS1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S</w:t>
            </w:r>
            <w:r w:rsidR="000C539B" w:rsidRPr="00595968">
              <w:t>uppressor of cytokine signalling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Tanemur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OCS1 / 2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S</w:t>
            </w:r>
            <w:r w:rsidR="000C539B" w:rsidRPr="00595968">
              <w:t>uppressor of cytokine signalling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SYK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I</w:t>
            </w:r>
            <w:r w:rsidR="000C539B" w:rsidRPr="00595968">
              <w:t>nvolved in coupling</w:t>
            </w:r>
            <w:r w:rsidR="00F01311">
              <w:t xml:space="preserve"> </w:t>
            </w:r>
            <w:r w:rsidR="000C539B" w:rsidRPr="00595968">
              <w:t>activated immune receptors to downstream signalling effector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MaXU8L0F1dGhvcj48WWVhcj4yMDA4PC9ZZWFyPjxSZWNO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MaXU8L0F1dGhvcj48WWVhcj4yMDA4PC9ZZWFyPjxSZWNO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 Muthusamy, et al., 2006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TFAP2A</w:t>
            </w:r>
          </w:p>
        </w:tc>
        <w:tc>
          <w:tcPr>
            <w:tcW w:w="3973" w:type="dxa"/>
            <w:vAlign w:val="center"/>
          </w:tcPr>
          <w:p w:rsidR="000C539B" w:rsidRPr="00595968" w:rsidRDefault="004E73CA" w:rsidP="00595968">
            <w:r>
              <w:t>I</w:t>
            </w:r>
            <w:r w:rsidR="00F01311">
              <w:t>nvolved in growth &amp;</w:t>
            </w:r>
            <w:r w:rsidR="000C539B" w:rsidRPr="00595968">
              <w:t xml:space="preserve"> differentiation of embryonic tissues 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IYWxsYmVyZzwvQXV0aG9yPjxZZWFyPjIwMTQ8L1llYXI+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IYWxsYmVyZzwvQXV0aG9yPjxZZWFyPjIwMTQ8L1llYXI+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Hallberg, et al., 2014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TFPI2</w:t>
            </w:r>
          </w:p>
        </w:tc>
        <w:tc>
          <w:tcPr>
            <w:tcW w:w="3973" w:type="dxa"/>
            <w:vAlign w:val="center"/>
          </w:tcPr>
          <w:p w:rsidR="000C539B" w:rsidRPr="00595968" w:rsidRDefault="003256C1" w:rsidP="00595968">
            <w:r>
              <w:t>I</w:t>
            </w:r>
            <w:r w:rsidR="000C539B" w:rsidRPr="00595968">
              <w:t>nvolved in gr</w:t>
            </w:r>
            <w:r w:rsidR="00F01311">
              <w:t>owth, invasion, angiogenesis &amp;</w:t>
            </w:r>
            <w:r w:rsidR="000C539B" w:rsidRPr="00595968">
              <w:t xml:space="preserve"> metastasis</w:t>
            </w:r>
          </w:p>
        </w:tc>
        <w:tc>
          <w:tcPr>
            <w:tcW w:w="2977" w:type="dxa"/>
            <w:vAlign w:val="center"/>
          </w:tcPr>
          <w:p w:rsidR="00505EE5" w:rsidRDefault="000C539B" w:rsidP="00595968">
            <w:pPr>
              <w:rPr>
                <w:noProof/>
              </w:rPr>
            </w:pPr>
            <w:r w:rsidRPr="00595968">
              <w:fldChar w:fldCharType="begin">
                <w:fldData xml:space="preserve">PEVuZE5vdGU+PENpdGU+PEF1dGhvcj5UYW5lbXVyYTwvQXV0aG9yPjxZZWFyPjIwMDk8L1llYXI+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E4MDEtNzwvcGFnZXM+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FMuIExpdSwgZXQgYWwuLCAyMDA4OyBU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E4MDEtNzwvcGFnZXM+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</w:p>
          <w:p w:rsidR="000C539B" w:rsidRPr="00595968" w:rsidRDefault="000C539B" w:rsidP="00595968">
            <w:r w:rsidRPr="00595968">
              <w:rPr>
                <w:noProof/>
              </w:rPr>
              <w:t>Tanemura, et al., 2009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TIMP3</w:t>
            </w:r>
          </w:p>
        </w:tc>
        <w:tc>
          <w:tcPr>
            <w:tcW w:w="3973" w:type="dxa"/>
            <w:vAlign w:val="center"/>
          </w:tcPr>
          <w:p w:rsidR="000C539B" w:rsidRPr="00595968" w:rsidRDefault="000C539B" w:rsidP="00595968">
            <w:r w:rsidRPr="00595968">
              <w:t>MMP inhibitor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3256C1" w:rsidP="00595968">
            <w:pPr>
              <w:rPr>
                <w:i/>
              </w:rPr>
            </w:pPr>
            <w:r w:rsidRPr="003256C1">
              <w:rPr>
                <w:i/>
              </w:rPr>
              <w:t>TNFSF10 C/D</w:t>
            </w:r>
            <w:r w:rsidR="000C539B" w:rsidRPr="003256C1">
              <w:rPr>
                <w:i/>
              </w:rPr>
              <w:t>/A</w:t>
            </w:r>
          </w:p>
        </w:tc>
        <w:tc>
          <w:tcPr>
            <w:tcW w:w="3973" w:type="dxa"/>
            <w:vAlign w:val="center"/>
          </w:tcPr>
          <w:p w:rsidR="000C539B" w:rsidRPr="00595968" w:rsidRDefault="004E73CA" w:rsidP="00595968">
            <w:r>
              <w:t xml:space="preserve">Inducer of </w:t>
            </w:r>
            <w:r w:rsidR="000C539B" w:rsidRPr="00595968">
              <w:t>apoptosis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TPM1</w:t>
            </w:r>
          </w:p>
        </w:tc>
        <w:tc>
          <w:tcPr>
            <w:tcW w:w="3973" w:type="dxa"/>
            <w:vAlign w:val="center"/>
          </w:tcPr>
          <w:p w:rsidR="000C539B" w:rsidRPr="00595968" w:rsidRDefault="000C539B" w:rsidP="00595968">
            <w:r w:rsidRPr="00595968">
              <w:t>Invol</w:t>
            </w:r>
            <w:r w:rsidR="00F01311">
              <w:t>ved in assembly &amp;</w:t>
            </w:r>
          </w:p>
          <w:p w:rsidR="000C539B" w:rsidRPr="00595968" w:rsidRDefault="000C539B" w:rsidP="00595968">
            <w:r w:rsidRPr="00595968">
              <w:t>stabilization of actin filaments</w:t>
            </w:r>
            <w:r w:rsidR="00F01311">
              <w:t xml:space="preserve"> &amp; </w:t>
            </w:r>
            <w:r w:rsidRPr="00595968">
              <w:t>control of cell motilit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/>
            </w:r>
            <w:r w:rsidRPr="00595968">
              <w:instrText xml:space="preserve"> ADDIN EN.CITE &lt;EndNote&gt;&lt;Cite&gt;&lt;Author&gt;Liu&lt;/Author&gt;&lt;Year&gt;2008&lt;/Year&gt;&lt;RecNum&gt;615&lt;/RecNum&gt;&lt;DisplayText&gt;(S. Liu, et al., 2008)&lt;/DisplayText&gt;&lt;record&gt;&lt;rec-number&gt;615&lt;/rec-number&gt;&lt;foreign-keys&gt;&lt;key app="EN" db-id="tp92zpdpevpvz1ewt26x9wfntztvffdf9za2" timestamp="1519215328"&gt;615&lt;/key&gt;&lt;/foreign-keys&gt;&lt;ref-type name="Journal Article"&gt;17&lt;/ref-type&gt;&lt;contributors&gt;&lt;authors&gt;&lt;author&gt;Liu, Suhu&lt;/author&gt;&lt;author&gt;Ren, Suping&lt;/author&gt;&lt;author&gt;Howell, Paul&lt;/author&gt;&lt;author&gt;Fodstad, Oystein&lt;/author&gt;&lt;author&gt;Riker, Adam I.&lt;/author&gt;&lt;/authors&gt;&lt;/contributors&gt;&lt;titles&gt;&lt;title&gt;Identification of novel epigenetically modified genes in human melanoma via promoter methylation gene profiling&lt;/title&gt;&lt;secondary-title&gt;Pigment Cell &amp;amp; Melanoma Research&lt;/secondary-title&gt;&lt;/titles&gt;&lt;periodical&gt;&lt;full-title&gt;Pigment Cell &amp;amp; Melanoma Research&lt;/full-title&gt;&lt;/periodical&gt;&lt;pages&gt;545-558&lt;/pages&gt;&lt;volume&gt;21&lt;/volume&gt;&lt;number&gt;5&lt;/number&gt;&lt;dates&gt;&lt;year&gt;2008&lt;/year&gt;&lt;/dates&gt;&lt;publisher&gt;Wiley Online Library&lt;/publisher&gt;&lt;isbn&gt;1755-148X&lt;/isbn&gt;&lt;urls&gt;&lt;related-urls&gt;&lt;url&gt;http:https://doi.org/10.1111/j.1755-148X.2008.00484.x&lt;/url&gt;&lt;/related-urls&gt;&lt;/urls&gt;&lt;electronic-resource-num&gt;10.1111/j.1755-148X.2008.00484.x&lt;/electronic-resource-num&gt;&lt;/record&gt;&lt;/Cite&gt;&lt;/EndNote&gt;</w:instrText>
            </w:r>
            <w:r w:rsidRPr="00595968">
              <w:fldChar w:fldCharType="separate"/>
            </w:r>
            <w:r w:rsidRPr="00595968">
              <w:rPr>
                <w:noProof/>
              </w:rPr>
              <w:t>Liu, et al., 2008</w:t>
            </w:r>
            <w:r w:rsidRPr="00595968">
              <w:fldChar w:fldCharType="end"/>
            </w:r>
          </w:p>
        </w:tc>
      </w:tr>
      <w:tr w:rsidR="000C539B" w:rsidRPr="000C539B" w:rsidTr="003256C1">
        <w:trPr>
          <w:trHeight w:val="275"/>
          <w:jc w:val="center"/>
        </w:trPr>
        <w:tc>
          <w:tcPr>
            <w:tcW w:w="2122" w:type="dxa"/>
            <w:vAlign w:val="center"/>
          </w:tcPr>
          <w:p w:rsidR="000C539B" w:rsidRPr="003256C1" w:rsidRDefault="000C539B" w:rsidP="00595968">
            <w:pPr>
              <w:rPr>
                <w:i/>
              </w:rPr>
            </w:pPr>
            <w:r w:rsidRPr="003256C1">
              <w:rPr>
                <w:i/>
              </w:rPr>
              <w:t>WIF1</w:t>
            </w:r>
          </w:p>
        </w:tc>
        <w:tc>
          <w:tcPr>
            <w:tcW w:w="3973" w:type="dxa"/>
            <w:vAlign w:val="center"/>
          </w:tcPr>
          <w:p w:rsidR="000C539B" w:rsidRPr="00595968" w:rsidRDefault="000C539B" w:rsidP="00595968">
            <w:r w:rsidRPr="00595968">
              <w:t>Antagonist of WNT pathway</w:t>
            </w:r>
          </w:p>
        </w:tc>
        <w:tc>
          <w:tcPr>
            <w:tcW w:w="2977" w:type="dxa"/>
            <w:vAlign w:val="center"/>
          </w:tcPr>
          <w:p w:rsidR="000C539B" w:rsidRPr="00595968" w:rsidRDefault="000C539B" w:rsidP="00595968"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 </w:instrText>
            </w:r>
            <w:r w:rsidRPr="00595968">
              <w:fldChar w:fldCharType="begin">
                <w:fldData xml:space="preserve">PEVuZE5vdGU+PENpdGU+PEF1dGhvcj5UYW5lbXVyYTwvQXV0aG9yPjxZZWFyPjIwMDk8L1llYXI+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MTgwMS03PC9wYWdlcz48dm9sdW1lPjE1PC92b2x1bWU+PG51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</w:fldData>
              </w:fldChar>
            </w:r>
            <w:r w:rsidRPr="00595968">
              <w:instrText xml:space="preserve"> ADDIN EN.CITE.DATA </w:instrText>
            </w:r>
            <w:r w:rsidRPr="00595968">
              <w:fldChar w:fldCharType="end"/>
            </w:r>
            <w:r w:rsidRPr="00595968">
              <w:fldChar w:fldCharType="separate"/>
            </w:r>
            <w:r w:rsidRPr="00595968">
              <w:rPr>
                <w:noProof/>
              </w:rPr>
              <w:t>Tanemura, et al., 2009</w:t>
            </w:r>
            <w:r w:rsidRPr="00595968">
              <w:fldChar w:fldCharType="end"/>
            </w:r>
          </w:p>
        </w:tc>
      </w:tr>
    </w:tbl>
    <w:p w:rsidR="00431732" w:rsidRPr="00FC37B0" w:rsidRDefault="00431732" w:rsidP="00297619">
      <w:pPr>
        <w:keepNext/>
        <w:snapToGrid w:val="0"/>
        <w:spacing w:line="480" w:lineRule="auto"/>
        <w:jc w:val="both"/>
        <w:rPr>
          <w:b/>
          <w:iCs/>
          <w:color w:val="000000" w:themeColor="text1"/>
        </w:rPr>
      </w:pPr>
    </w:p>
    <w:p w:rsidR="00CC23D2" w:rsidRPr="00297619" w:rsidRDefault="001B71C2" w:rsidP="00297619">
      <w:pPr>
        <w:keepNext/>
        <w:snapToGrid w:val="0"/>
        <w:spacing w:line="480" w:lineRule="auto"/>
        <w:jc w:val="both"/>
        <w:rPr>
          <w:iCs/>
          <w:color w:val="000000" w:themeColor="text1"/>
        </w:rPr>
      </w:pPr>
      <w:r w:rsidRPr="00CC23D2">
        <w:rPr>
          <w:b/>
          <w:iCs/>
          <w:color w:val="000000" w:themeColor="text1"/>
        </w:rPr>
        <w:t>Table 2:</w:t>
      </w:r>
      <w:r w:rsidR="00350BE0">
        <w:rPr>
          <w:iCs/>
          <w:color w:val="000000" w:themeColor="text1"/>
        </w:rPr>
        <w:t xml:space="preserve"> Up-regulated expression of mi-RNAs </w:t>
      </w:r>
      <w:r w:rsidRPr="00CC23D2">
        <w:rPr>
          <w:iCs/>
          <w:color w:val="000000" w:themeColor="text1"/>
        </w:rPr>
        <w:t>in skin cancer</w:t>
      </w:r>
    </w:p>
    <w:tbl>
      <w:tblPr>
        <w:tblStyle w:val="TableGrid"/>
        <w:tblW w:w="9077" w:type="dxa"/>
        <w:jc w:val="center"/>
        <w:tblLook w:val="04A0" w:firstRow="1" w:lastRow="0" w:firstColumn="1" w:lastColumn="0" w:noHBand="0" w:noVBand="1"/>
      </w:tblPr>
      <w:tblGrid>
        <w:gridCol w:w="1390"/>
        <w:gridCol w:w="1440"/>
        <w:gridCol w:w="3544"/>
        <w:gridCol w:w="2703"/>
      </w:tblGrid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505EE5">
            <w:pPr>
              <w:snapToGrid w:val="0"/>
              <w:jc w:val="center"/>
            </w:pPr>
            <w:r w:rsidRPr="00D97B77">
              <w:t>mi-RNA</w:t>
            </w:r>
          </w:p>
        </w:tc>
        <w:tc>
          <w:tcPr>
            <w:tcW w:w="1440" w:type="dxa"/>
            <w:vAlign w:val="center"/>
          </w:tcPr>
          <w:p w:rsidR="00D97B77" w:rsidRPr="00D97B77" w:rsidRDefault="00CC23D2" w:rsidP="00505EE5">
            <w:pPr>
              <w:snapToGrid w:val="0"/>
              <w:jc w:val="center"/>
            </w:pPr>
            <w:r>
              <w:t>C</w:t>
            </w:r>
            <w:r w:rsidR="00D97B77" w:rsidRPr="00D97B77">
              <w:t>ancer</w:t>
            </w:r>
            <w:r>
              <w:t xml:space="preserve"> type</w:t>
            </w:r>
          </w:p>
        </w:tc>
        <w:tc>
          <w:tcPr>
            <w:tcW w:w="3544" w:type="dxa"/>
            <w:vAlign w:val="center"/>
          </w:tcPr>
          <w:p w:rsidR="00D97B77" w:rsidRPr="00D97B77" w:rsidRDefault="00D97B77" w:rsidP="00505EE5">
            <w:pPr>
              <w:snapToGrid w:val="0"/>
              <w:jc w:val="center"/>
            </w:pPr>
            <w:r w:rsidRPr="00D97B77">
              <w:t>Function</w:t>
            </w:r>
          </w:p>
        </w:tc>
        <w:tc>
          <w:tcPr>
            <w:tcW w:w="2703" w:type="dxa"/>
            <w:vAlign w:val="center"/>
          </w:tcPr>
          <w:p w:rsidR="00326071" w:rsidRPr="00D97B77" w:rsidRDefault="00D97B77" w:rsidP="00505EE5">
            <w:pPr>
              <w:snapToGrid w:val="0"/>
              <w:jc w:val="center"/>
            </w:pPr>
            <w:r w:rsidRPr="00D97B77">
              <w:t>Reference</w:t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Let-7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Involved in regulating cell</w:t>
            </w:r>
          </w:p>
          <w:p w:rsidR="00D97B77" w:rsidRPr="00D97B77" w:rsidRDefault="00D97B77" w:rsidP="00D30DB3">
            <w:pPr>
              <w:snapToGrid w:val="0"/>
            </w:pPr>
            <w:r w:rsidRPr="00D97B77">
              <w:t>proliferation</w:t>
            </w:r>
          </w:p>
        </w:tc>
        <w:tc>
          <w:tcPr>
            <w:tcW w:w="2703" w:type="dxa"/>
            <w:vAlign w:val="center"/>
          </w:tcPr>
          <w:p w:rsidR="00D97B77" w:rsidRPr="00D97B77" w:rsidRDefault="00D30DB3" w:rsidP="00D30DB3">
            <w:pPr>
              <w:snapToGrid w:val="0"/>
            </w:pPr>
            <w:r>
              <w:t>Heffelfinger, et al., 2012</w:t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7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I</w:t>
            </w:r>
            <w:r w:rsidR="00D97B77" w:rsidRPr="00D97B77">
              <w:t>nvol</w:t>
            </w:r>
            <w:r w:rsidR="00F01311">
              <w:t xml:space="preserve">ved in apoptotic inhibition &amp; </w:t>
            </w:r>
            <w:r w:rsidR="00D97B77" w:rsidRPr="00D97B77">
              <w:t>increased cell growth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8a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I</w:t>
            </w:r>
            <w:r w:rsidR="00D97B77" w:rsidRPr="00D97B77">
              <w:t>nvol</w:t>
            </w:r>
            <w:r w:rsidR="00F01311">
              <w:t xml:space="preserve">ved in apoptotic inhibition &amp; </w:t>
            </w:r>
            <w:r w:rsidR="00D97B77" w:rsidRPr="00D97B77">
              <w:t>increased cell growth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8b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I</w:t>
            </w:r>
            <w:r w:rsidR="00D97B77" w:rsidRPr="00D97B77">
              <w:t>nvol</w:t>
            </w:r>
            <w:r w:rsidR="00F01311">
              <w:t xml:space="preserve">ved in apoptotic inhibition &amp; </w:t>
            </w:r>
            <w:r w:rsidR="00D97B77" w:rsidRPr="00D97B77">
              <w:t>increased cell growth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9b-1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 xml:space="preserve">Involved in </w:t>
            </w:r>
            <w:r w:rsidR="00F01311">
              <w:t>apoptotic inhibition &amp;</w:t>
            </w:r>
            <w:r w:rsidR="00D97B77" w:rsidRPr="00D97B77">
              <w:t xml:space="preserve"> enhanced cell growth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trHeight w:val="1151"/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21</w:t>
            </w:r>
          </w:p>
        </w:tc>
        <w:tc>
          <w:tcPr>
            <w:tcW w:w="1440" w:type="dxa"/>
            <w:vAlign w:val="center"/>
          </w:tcPr>
          <w:p w:rsidR="00F01311" w:rsidRDefault="00D97B77" w:rsidP="004F5E47">
            <w:pPr>
              <w:snapToGrid w:val="0"/>
            </w:pPr>
            <w:r w:rsidRPr="00D97B77">
              <w:t>BCC</w:t>
            </w:r>
            <w:r w:rsidR="00D30DB3">
              <w:t xml:space="preserve"> </w:t>
            </w:r>
          </w:p>
          <w:p w:rsidR="00F01311" w:rsidRDefault="00D97B77" w:rsidP="004F5E47">
            <w:pPr>
              <w:snapToGrid w:val="0"/>
            </w:pPr>
            <w:r w:rsidRPr="00D97B77">
              <w:t>SCC</w:t>
            </w:r>
          </w:p>
          <w:p w:rsidR="00D97B77" w:rsidRPr="00D97B77" w:rsidRDefault="00CC23D2" w:rsidP="004F5E47">
            <w:pPr>
              <w:snapToGrid w:val="0"/>
            </w:pPr>
            <w:r>
              <w:t>M</w:t>
            </w:r>
            <w:r w:rsidR="00D97B77"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D30DB3" w:rsidP="00D30DB3">
            <w:pPr>
              <w:snapToGrid w:val="0"/>
            </w:pPr>
            <w:r>
              <w:t>I</w:t>
            </w:r>
            <w:r w:rsidR="00D97B77" w:rsidRPr="00D97B77">
              <w:t xml:space="preserve">nvolved in </w:t>
            </w:r>
            <w:r w:rsidR="00D97B77" w:rsidRPr="00F01311">
              <w:rPr>
                <w:i/>
              </w:rPr>
              <w:t>PTEN</w:t>
            </w:r>
            <w:r w:rsidR="00F01311">
              <w:t xml:space="preserve"> &amp;</w:t>
            </w:r>
            <w:r w:rsidR="00D97B77" w:rsidRPr="00D97B77">
              <w:t xml:space="preserve"> </w:t>
            </w:r>
            <w:r w:rsidR="00D97B77" w:rsidRPr="00F01311">
              <w:rPr>
                <w:i/>
              </w:rPr>
              <w:t>PCDC4</w:t>
            </w:r>
            <w:r w:rsidR="00D97B77" w:rsidRPr="00D97B77">
              <w:t xml:space="preserve"> repression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D97B77">
              <w:instrText xml:space="preserve"> ADDIN EN.CITE &lt;EndNote&gt;&lt;Cite&gt;&lt;Author&gt;Heffelfinger&lt;/Author&gt;&lt;Year&gt;2012&lt;/Year&gt;&lt;RecNum&gt;644&lt;/RecNum&gt;&lt;DisplayText&gt;(Heffelfinger, et al., 2012)&lt;/DisplayText&gt;&lt;record&gt;&lt;rec-number&gt;644&lt;/rec-number&gt;&lt;foreign-keys&gt;&lt;key app="EN" db-id="tp92zpdpevpvz1ewt26x9wfntztvffdf9za2" timestamp="1519350171"&gt;644&lt;/key&gt;&lt;/foreign-keys&gt;&lt;ref-type name="Journal Article"&gt;17&lt;/ref-type&gt;&lt;contributors&gt;&lt;authors&gt;&lt;author&gt;Heffelfinger, Christopher&lt;/author&gt;&lt;author&gt;Ouyang, Zhengqing&lt;/author&gt;&lt;author&gt;Engberg, Anna&lt;/author&gt;&lt;author&gt;Leffell, David J&lt;/author&gt;&lt;author&gt;Hanlon, Allison M&lt;/author&gt;&lt;author&gt;Gordon, Patricia B&lt;/author&gt;&lt;author&gt;Zheng, Wei&lt;/author&gt;&lt;author&gt;Zhao, Hongyu&lt;/author&gt;&lt;author&gt;Snyder, Michael P&lt;/author&gt;&lt;author&gt;Bale, Allen E&lt;/author&gt;&lt;/authors&gt;&lt;/contributors&gt;&lt;titles&gt;&lt;title&gt;Correlation of global microRNA expression with basal cell carcinoma subtype&lt;/title&gt;&lt;secondary-title&gt;G3: Genes, Genomes, Genetics&lt;/secondary-title&gt;&lt;/titles&gt;&lt;periodical&gt;&lt;full-title&gt;G3: Genes, Genomes, Genetics&lt;/full-title&gt;&lt;/periodical&gt;&lt;pages&gt;279-286&lt;/pages&gt;&lt;volume&gt;2&lt;/volume&gt;&lt;number&gt;2&lt;/number&gt;&lt;dates&gt;&lt;year&gt;2012&lt;/year&gt;&lt;/dates&gt;&lt;isbn&gt;2160-1836&lt;/isbn&gt;&lt;urls&gt;&lt;related-urls&gt;&lt;url&gt;https://www.ncbi.nlm.nih.gov/pmc/articles/PMC3284335/pdf/279.pdf&lt;/url&gt;&lt;/related-urls&gt;&lt;/urls&gt;&lt;/record&gt;&lt;/Cite&gt;&lt;/EndNote&gt;</w:instrText>
            </w:r>
            <w:r w:rsidRPr="00D97B77">
              <w:fldChar w:fldCharType="separate"/>
            </w:r>
            <w:r w:rsidRPr="00D97B77">
              <w:rPr>
                <w:noProof/>
              </w:rPr>
              <w:t>Heffelfinger, et al., 2012</w:t>
            </w:r>
            <w:r w:rsidRPr="00D97B77">
              <w:fldChar w:fldCharType="end"/>
            </w:r>
            <w:r w:rsidR="003074DF">
              <w:t xml:space="preserve"> </w:t>
            </w:r>
            <w:r w:rsidRPr="00D97B77">
              <w:fldChar w:fldCharType="begin">
                <w:fldData xml:space="preserve">PEVuZE5vdGU+PENpdGU+PEF1dGhvcj5EYXJpZG88L0F1dGhvcj48WWVhcj4yMDExPC9ZZWFyPjxS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EYXJpZG88L0F1dGhvcj48WWVhcj4yMDExPC9ZZWFyPjxS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Pr="00D97B77">
              <w:rPr>
                <w:noProof/>
              </w:rPr>
              <w:t>Darido, et al., 2011 Dziunycz, et al., 2010</w:t>
            </w:r>
            <w:r w:rsidRPr="00D97B77">
              <w:fldChar w:fldCharType="end"/>
            </w:r>
            <w:r w:rsidR="00D30DB3">
              <w:t xml:space="preserve"> </w:t>
            </w:r>
            <w:r w:rsidRPr="00D97B77">
              <w:fldChar w:fldCharType="begin">
                <w:fldData xml:space="preserve">PEVuZE5vdGU+PENpdGU+PEF1dGhvcj5Hcmlnbm9sPC9BdXRob3I+PFllYXI+MjAxMTwvWWVhcj48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Hcmlnbm9sPC9BdXRob3I+PFllYXI+MjAxMTwvWWVhcj48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Pr="00D97B77">
              <w:rPr>
                <w:noProof/>
              </w:rPr>
              <w:t>Grignol, et al., 2011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93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Involved in apoptotic regulation</w:t>
            </w:r>
            <w:r w:rsidR="00D97B77" w:rsidRPr="00D97B77">
              <w:t xml:space="preserve"> through targeting E2F1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06b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Involved in apoptotic regulation</w:t>
            </w:r>
            <w:r w:rsidR="00D97B77" w:rsidRPr="00D97B77">
              <w:t xml:space="preserve"> through targeting E2F1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30a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L-2 regulator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37</w:t>
            </w:r>
          </w:p>
        </w:tc>
        <w:tc>
          <w:tcPr>
            <w:tcW w:w="1440" w:type="dxa"/>
            <w:vAlign w:val="center"/>
          </w:tcPr>
          <w:p w:rsidR="00D97B77" w:rsidRPr="00D97B77" w:rsidRDefault="00CC23D2" w:rsidP="00D30DB3">
            <w:pPr>
              <w:snapToGrid w:val="0"/>
            </w:pPr>
            <w:r>
              <w:t>M</w:t>
            </w:r>
            <w:r w:rsidR="00D97B77"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Regulator of</w:t>
            </w:r>
            <w:r w:rsidR="00F01311">
              <w:t xml:space="preserve"> </w:t>
            </w:r>
            <w:r w:rsidR="00D97B77" w:rsidRPr="00D97B77">
              <w:t>cell</w:t>
            </w:r>
            <w:r w:rsidR="00F01311">
              <w:t xml:space="preserve"> </w:t>
            </w:r>
            <w:r w:rsidR="00D97B77" w:rsidRPr="00D97B77">
              <w:t>gr</w:t>
            </w:r>
            <w:r w:rsidR="00F01311">
              <w:t>owth, maturation, apoptosis &amp;</w:t>
            </w:r>
            <w:r w:rsidR="00D97B77" w:rsidRPr="00D97B77">
              <w:t xml:space="preserve"> pig</w:t>
            </w:r>
            <w:r>
              <w:t>mentation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>
                <w:fldData xml:space="preserve">PEVuZE5vdGU+PENpdGU+PEF1dGhvcj5CZW1pczwvQXV0aG9yPjxZZWFyPjIwMDg8L1llYXI+PFJl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CZW1pczwvQXV0aG9yPjxZZWFyPjIwMDg8L1llYXI+PFJl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="00505EE5">
              <w:rPr>
                <w:noProof/>
              </w:rPr>
              <w:t>Bemis, et al., 2008</w:t>
            </w:r>
            <w:r w:rsidRPr="00D97B77">
              <w:rPr>
                <w:noProof/>
              </w:rPr>
              <w:t xml:space="preserve"> Haflidadottir, et al., 2010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505EE5" w:rsidP="00D30DB3">
            <w:pPr>
              <w:snapToGrid w:val="0"/>
            </w:pPr>
            <w:r>
              <w:t>miR</w:t>
            </w:r>
            <w:r w:rsidR="00D97B77" w:rsidRPr="00D97B77">
              <w:t>-148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  <w:r w:rsidR="003074DF">
              <w:t xml:space="preserve"> </w:t>
            </w:r>
            <w:r w:rsidR="00CC23D2">
              <w:t>M</w:t>
            </w:r>
            <w:r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3074DF" w:rsidP="00D30DB3">
            <w:pPr>
              <w:snapToGrid w:val="0"/>
            </w:pPr>
            <w:r>
              <w:t>Regulator of</w:t>
            </w:r>
            <w:r w:rsidR="00F01311">
              <w:t xml:space="preserve"> </w:t>
            </w:r>
            <w:r w:rsidR="00D97B77" w:rsidRPr="00D97B77">
              <w:t>cell</w:t>
            </w:r>
            <w:r w:rsidR="00F01311">
              <w:t xml:space="preserve"> </w:t>
            </w:r>
            <w:r w:rsidR="00D97B77" w:rsidRPr="00D97B77">
              <w:t>gr</w:t>
            </w:r>
            <w:r w:rsidR="00F01311">
              <w:t>owth, maturation, apoptosis &amp;</w:t>
            </w:r>
            <w:r w:rsidR="00D97B77" w:rsidRPr="00D97B77">
              <w:t xml:space="preserve"> pig</w:t>
            </w:r>
            <w:r>
              <w:t>mentation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D97B77">
              <w:instrText xml:space="preserve"> ADDIN EN.CITE &lt;EndNote&gt;&lt;Cite&gt;&lt;Author&gt;Heffelfinger&lt;/Author&gt;&lt;Year&gt;2012&lt;/Year&gt;&lt;RecNum&gt;644&lt;/RecNum&gt;&lt;DisplayText&gt;(Heffelfinger, et al., 2012)&lt;/DisplayText&gt;&lt;record&gt;&lt;rec-number&gt;644&lt;/rec-number&gt;&lt;foreign-keys&gt;&lt;key app="EN" db-id="tp92zpdpevpvz1ewt26x9wfntztvffdf9za2" timestamp="1519350171"&gt;644&lt;/key&gt;&lt;/foreign-keys&gt;&lt;ref-type name="Journal Article"&gt;17&lt;/ref-type&gt;&lt;contributors&gt;&lt;authors&gt;&lt;author&gt;Heffelfinger, Christopher&lt;/author&gt;&lt;author&gt;Ouyang, Zhengqing&lt;/author&gt;&lt;author&gt;Engberg, Anna&lt;/author&gt;&lt;author&gt;Leffell, David J&lt;/author&gt;&lt;author&gt;Hanlon, Allison M&lt;/author&gt;&lt;author&gt;Gordon, Patricia B&lt;/author&gt;&lt;author&gt;Zheng, Wei&lt;/author&gt;&lt;author&gt;Zhao, Hongyu&lt;/author&gt;&lt;author&gt;Snyder, Michael P&lt;/author&gt;&lt;author&gt;Bale, Allen E&lt;/author&gt;&lt;/authors&gt;&lt;/contributors&gt;&lt;titles&gt;&lt;title&gt;Correlation of global microRNA expression with basal cell carcinoma subtype&lt;/title&gt;&lt;secondary-title&gt;G3: Genes, Genomes, Genetics&lt;/secondary-title&gt;&lt;/titles&gt;&lt;periodical&gt;&lt;full-title&gt;G3: Genes, Genomes, Genetics&lt;/full-title&gt;&lt;/periodical&gt;&lt;pages&gt;279-286&lt;/pages&gt;&lt;volume&gt;2&lt;/volume&gt;&lt;number&gt;2&lt;/number&gt;&lt;dates&gt;&lt;year&gt;2012&lt;/year&gt;&lt;/dates&gt;&lt;isbn&gt;2160-1836&lt;/isbn&gt;&lt;urls&gt;&lt;related-urls&gt;&lt;url&gt;https://www.ncbi.nlm.nih.gov/pmc/articles/PMC3284335/pdf/279.pdf&lt;/url&gt;&lt;/related-urls&gt;&lt;/urls&gt;&lt;/record&gt;&lt;/Cite&gt;&lt;/EndNote&gt;</w:instrText>
            </w:r>
            <w:r w:rsidRPr="00D97B77">
              <w:fldChar w:fldCharType="separate"/>
            </w:r>
            <w:r w:rsidRPr="00D97B77">
              <w:rPr>
                <w:noProof/>
              </w:rPr>
              <w:t>Heffelfinger, et al., 2012</w:t>
            </w:r>
            <w:r w:rsidR="003074DF">
              <w:rPr>
                <w:noProof/>
              </w:rPr>
              <w:t xml:space="preserve"> </w:t>
            </w:r>
            <w:r w:rsidRPr="00D97B77">
              <w:fldChar w:fldCharType="end"/>
            </w:r>
            <w:r w:rsidRPr="00D97B77">
              <w:fldChar w:fldCharType="begin">
                <w:fldData xml:space="preserve">PEVuZE5vdGU+PENpdGU+PEF1dGhvcj5IYWZsaWRhZG90dGlyPC9BdXRob3I+PFllYXI+MjAxMDwv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IYWZsaWRhZG90dGlyPC9BdXRob3I+PFllYXI+MjAxMDwv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Pr="00D97B77">
              <w:rPr>
                <w:noProof/>
              </w:rPr>
              <w:t>Haflidadottir, et al., 2010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55</w:t>
            </w:r>
          </w:p>
        </w:tc>
        <w:tc>
          <w:tcPr>
            <w:tcW w:w="1440" w:type="dxa"/>
            <w:vAlign w:val="center"/>
          </w:tcPr>
          <w:p w:rsidR="00D97B77" w:rsidRPr="00D97B77" w:rsidRDefault="00CC23D2" w:rsidP="00D30DB3">
            <w:pPr>
              <w:snapToGrid w:val="0"/>
            </w:pPr>
            <w:r>
              <w:t>M</w:t>
            </w:r>
            <w:r w:rsidR="00D97B77"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F01311" w:rsidP="00D30DB3">
            <w:pPr>
              <w:snapToGrid w:val="0"/>
            </w:pPr>
            <w:r>
              <w:t>Increases cell proliferation &amp;</w:t>
            </w:r>
            <w:r w:rsidR="00D97B77" w:rsidRPr="00D97B77">
              <w:t xml:space="preserve"> </w:t>
            </w:r>
            <w:r w:rsidR="001F074F">
              <w:t>invasion</w:t>
            </w:r>
          </w:p>
        </w:tc>
        <w:tc>
          <w:tcPr>
            <w:tcW w:w="2703" w:type="dxa"/>
            <w:vAlign w:val="center"/>
          </w:tcPr>
          <w:p w:rsidR="009070CE" w:rsidRDefault="00D97B77" w:rsidP="00D30DB3">
            <w:pPr>
              <w:snapToGrid w:val="0"/>
              <w:rPr>
                <w:noProof/>
              </w:rPr>
            </w:pPr>
            <w:r w:rsidRPr="00D97B77">
              <w:fldChar w:fldCharType="begin">
                <w:fldData xml:space="preserve">PEVuZE5vdGU+PENpdGU+PEF1dGhvcj5Hcmlnbm9sPC9BdXRob3I+PFllYXI+MjAxMTwvWWVhcj48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Hcmlnbm9sPC9BdXRob3I+PFllYXI+MjAxMTwvWWVhcj48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="009070CE">
              <w:rPr>
                <w:noProof/>
              </w:rPr>
              <w:t>Grignol, et al., 2011</w:t>
            </w:r>
          </w:p>
          <w:p w:rsidR="00D97B77" w:rsidRPr="00D97B77" w:rsidRDefault="00D97B77" w:rsidP="00D30DB3">
            <w:pPr>
              <w:snapToGrid w:val="0"/>
            </w:pPr>
            <w:r w:rsidRPr="00D97B77">
              <w:rPr>
                <w:noProof/>
              </w:rPr>
              <w:t>Peng, et al., 2017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trHeight w:val="290"/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81c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1F074F" w:rsidP="00D30DB3">
            <w:pPr>
              <w:snapToGrid w:val="0"/>
            </w:pPr>
            <w:r>
              <w:t>Regulator of</w:t>
            </w:r>
            <w:r w:rsidR="00D97B77" w:rsidRPr="00D97B77">
              <w:t xml:space="preserve"> </w:t>
            </w:r>
            <w:r w:rsidR="00D97B77" w:rsidRPr="001F074F">
              <w:rPr>
                <w:i/>
              </w:rPr>
              <w:t>NOTCH4</w:t>
            </w:r>
            <w:r w:rsidR="00D97B77" w:rsidRPr="00D97B77">
              <w:t xml:space="preserve"> and </w:t>
            </w:r>
            <w:r w:rsidR="00D97B77" w:rsidRPr="001F074F">
              <w:rPr>
                <w:i/>
              </w:rPr>
              <w:t>KRAS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1B71C2">
              <w:instrText xml:space="preserve"> ADDIN EN.CITE &lt;EndNote&gt;&lt;Cite&gt;&lt;Author&gt;Sand&lt;/Author&gt;&lt;Year&gt;2012&lt;/Year&gt;&lt;RecNum&gt;645&lt;/RecNum&gt;&lt;DisplayText&gt;(M Sand, et al., 2012)&lt;/DisplayText&gt;&lt;record&gt;&lt;rec-number&gt;645&lt;/rec-number&gt;&lt;foreign-keys&gt;&lt;key app="EN" db-id="tp92zpdpevpvz1ewt26x9wfntztvffdf9za2" timestamp="1519350861"&gt;645&lt;/key&gt;&lt;/foreign-keys&gt;&lt;ref-type name="Journal Article"&gt;17&lt;/ref-type&gt;&lt;contributors&gt;&lt;authors&gt;&lt;author&gt;Sand, M&lt;/author&gt;&lt;author&gt;Skrygan, M&lt;/author&gt;&lt;author&gt;Sand, D&lt;/author&gt;&lt;author&gt;Georgas, D&lt;/author&gt;&lt;author&gt;Hahn, SA&lt;/author&gt;&lt;author&gt;Gambichler, T&lt;/author&gt;&lt;author&gt;Altmeyer, P&lt;/author&gt;&lt;author&gt;Bechara, FG&lt;/author&gt;&lt;/authors&gt;&lt;/contributors&gt;&lt;titles&gt;&lt;title&gt;Expression of microRNAs in basal cell carcinoma&lt;/title&gt;&lt;secondary-title&gt;British Journal of Dermatology&lt;/secondary-title&gt;&lt;/titles&gt;&lt;periodical&gt;&lt;full-title&gt;British Journal of Dermatology&lt;/full-title&gt;&lt;/periodical&gt;&lt;pages&gt;847-855&lt;/pages&gt;&lt;volume&gt;167&lt;/volume&gt;&lt;number&gt;4&lt;/number&gt;&lt;dates&gt;&lt;year&gt;2012&lt;/year&gt;&lt;/dates&gt;&lt;isbn&gt;1365-2133&lt;/isbn&gt;&lt;urls&gt;&lt;/urls&gt;&lt;/record&gt;&lt;/Cite&gt;&lt;/EndNote&gt;</w:instrText>
            </w:r>
            <w:r w:rsidRPr="00D97B77">
              <w:fldChar w:fldCharType="separate"/>
            </w:r>
            <w:r w:rsidRPr="001B71C2">
              <w:rPr>
                <w:noProof/>
              </w:rPr>
              <w:t>Sand, et al., 2012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trHeight w:val="554"/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82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  <w:r w:rsidR="001F074F">
              <w:t xml:space="preserve"> </w:t>
            </w:r>
            <w:r w:rsidR="00CC23D2">
              <w:t>M</w:t>
            </w:r>
            <w:r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1F074F" w:rsidP="00D30DB3">
            <w:pPr>
              <w:snapToGrid w:val="0"/>
            </w:pPr>
            <w:r>
              <w:t>Regulator of</w:t>
            </w:r>
            <w:r w:rsidR="00F01311">
              <w:t xml:space="preserve"> </w:t>
            </w:r>
            <w:r w:rsidR="00F01311" w:rsidRPr="00F01311">
              <w:rPr>
                <w:i/>
              </w:rPr>
              <w:t>FOXO1</w:t>
            </w:r>
            <w:r>
              <w:t xml:space="preserve">, </w:t>
            </w:r>
            <w:r w:rsidR="00F01311" w:rsidRPr="00F01311">
              <w:rPr>
                <w:i/>
              </w:rPr>
              <w:t>MITF</w:t>
            </w:r>
            <w:r w:rsidR="00F01311">
              <w:t xml:space="preserve"> &amp; </w:t>
            </w:r>
            <w:r w:rsidR="00F01311" w:rsidRPr="00F01311">
              <w:rPr>
                <w:i/>
              </w:rPr>
              <w:t>FOXO3</w:t>
            </w:r>
          </w:p>
        </w:tc>
        <w:tc>
          <w:tcPr>
            <w:tcW w:w="2703" w:type="dxa"/>
            <w:vAlign w:val="center"/>
          </w:tcPr>
          <w:p w:rsidR="00320098" w:rsidRDefault="00D97B77" w:rsidP="00D30DB3">
            <w:pPr>
              <w:snapToGrid w:val="0"/>
            </w:pPr>
            <w:r w:rsidRPr="00D97B77">
              <w:fldChar w:fldCharType="begin">
                <w:fldData xml:space="preserve">PEVuZE5vdGU+PENpdGU+PEF1dGhvcj5IZWZmZWxmaW5nZXI8L0F1dGhvcj48WWVhcj4yMDEyPC9Z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</w:fldData>
              </w:fldChar>
            </w:r>
            <w:r w:rsidRPr="001B71C2">
              <w:instrText xml:space="preserve"> ADDIN EN.CITE </w:instrText>
            </w:r>
            <w:r w:rsidRPr="001B71C2">
              <w:fldChar w:fldCharType="begin">
                <w:fldData xml:space="preserve">PEVuZE5vdGU+PENpdGU+PEF1dGhvcj5IZWZmZWxmaW5nZXI8L0F1dGhvcj48WWVhcj4yMDEyPC9Z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</w:fldData>
              </w:fldChar>
            </w:r>
            <w:r w:rsidRPr="001B71C2">
              <w:instrText xml:space="preserve"> ADDIN EN.CITE.DATA </w:instrText>
            </w:r>
            <w:r w:rsidRPr="001B71C2">
              <w:fldChar w:fldCharType="end"/>
            </w:r>
            <w:r w:rsidRPr="00D97B77">
              <w:fldChar w:fldCharType="separate"/>
            </w:r>
            <w:r w:rsidR="009070CE">
              <w:rPr>
                <w:noProof/>
              </w:rPr>
              <w:t>Heffelfinger, et al., 2012</w:t>
            </w:r>
            <w:r w:rsidR="00320098">
              <w:rPr>
                <w:noProof/>
              </w:rPr>
              <w:t xml:space="preserve"> </w:t>
            </w:r>
            <w:r w:rsidRPr="001B71C2">
              <w:rPr>
                <w:noProof/>
              </w:rPr>
              <w:t>Sand, et al., 2012</w:t>
            </w:r>
            <w:r w:rsidR="001F074F">
              <w:rPr>
                <w:noProof/>
              </w:rPr>
              <w:t xml:space="preserve"> </w:t>
            </w:r>
            <w:r w:rsidRPr="00D97B77">
              <w:fldChar w:fldCharType="end"/>
            </w:r>
          </w:p>
          <w:p w:rsidR="00D97B77" w:rsidRPr="00D97B77" w:rsidRDefault="00D97B77" w:rsidP="00D30DB3">
            <w:pPr>
              <w:snapToGrid w:val="0"/>
            </w:pPr>
            <w:r w:rsidRPr="00D97B77">
              <w:fldChar w:fldCharType="begin">
      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      </w:fldChar>
            </w:r>
            <w:r w:rsidRPr="00D97B77">
              <w:instrText xml:space="preserve"> ADDIN EN.CITE </w:instrText>
            </w:r>
            <w:r w:rsidRPr="00D97B77">
              <w:fldChar w:fldCharType="begin">
                <w:fldData xml:space="preserve">PEVuZE5vdGU+PENpdGU+PEF1dGhvcj5TZWd1cmE8L0F1dGhvcj48WWVhcj4yMDA5PC9ZZWFyPjxS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ODE0LTk8L3BhZ2VzPjx2b2x1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</w:fldData>
              </w:fldChar>
            </w:r>
            <w:r w:rsidRPr="00D97B77">
              <w:instrText xml:space="preserve"> ADDIN EN.CITE.DATA </w:instrText>
            </w:r>
            <w:r w:rsidRPr="00D97B77">
              <w:fldChar w:fldCharType="end"/>
            </w:r>
            <w:r w:rsidRPr="00D97B77">
              <w:fldChar w:fldCharType="separate"/>
            </w:r>
            <w:r w:rsidRPr="00D97B77">
              <w:rPr>
                <w:noProof/>
              </w:rPr>
              <w:t>Segura, et al., 2009</w:t>
            </w:r>
            <w:r w:rsidRPr="00D97B77">
              <w:fldChar w:fldCharType="end"/>
            </w:r>
          </w:p>
        </w:tc>
      </w:tr>
      <w:tr w:rsidR="00D97B77" w:rsidRPr="00D97B77" w:rsidTr="004E73CA">
        <w:trPr>
          <w:trHeight w:val="63"/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183</w:t>
            </w:r>
          </w:p>
        </w:tc>
        <w:tc>
          <w:tcPr>
            <w:tcW w:w="144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BCC</w:t>
            </w:r>
          </w:p>
        </w:tc>
        <w:tc>
          <w:tcPr>
            <w:tcW w:w="3544" w:type="dxa"/>
            <w:vAlign w:val="center"/>
          </w:tcPr>
          <w:p w:rsidR="00D97B77" w:rsidRPr="00D97B77" w:rsidRDefault="001F074F" w:rsidP="00D30DB3">
            <w:pPr>
              <w:snapToGrid w:val="0"/>
            </w:pPr>
            <w:r>
              <w:t>Inhibitor of</w:t>
            </w:r>
            <w:r w:rsidR="00F01311">
              <w:t xml:space="preserve"> invasion &amp;</w:t>
            </w:r>
            <w:r w:rsidR="00D97B77" w:rsidRPr="00D97B77">
              <w:t xml:space="preserve"> metastasis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Heffelfinger, et al., 2012</w:t>
            </w:r>
          </w:p>
        </w:tc>
      </w:tr>
      <w:tr w:rsidR="009E52EC" w:rsidRPr="00D97B77" w:rsidTr="004E73CA">
        <w:trPr>
          <w:trHeight w:val="63"/>
          <w:jc w:val="center"/>
        </w:trPr>
        <w:tc>
          <w:tcPr>
            <w:tcW w:w="1390" w:type="dxa"/>
            <w:vAlign w:val="center"/>
          </w:tcPr>
          <w:p w:rsidR="009E52EC" w:rsidRPr="00D97B77" w:rsidRDefault="009E52EC" w:rsidP="00D30DB3">
            <w:pPr>
              <w:snapToGrid w:val="0"/>
            </w:pPr>
            <w:r>
              <w:t>miR-184</w:t>
            </w:r>
          </w:p>
        </w:tc>
        <w:tc>
          <w:tcPr>
            <w:tcW w:w="1440" w:type="dxa"/>
            <w:vAlign w:val="center"/>
          </w:tcPr>
          <w:p w:rsidR="009E52EC" w:rsidRPr="00D97B77" w:rsidRDefault="009E52EC" w:rsidP="00D30DB3">
            <w:pPr>
              <w:snapToGrid w:val="0"/>
            </w:pPr>
            <w:r>
              <w:t>SCC</w:t>
            </w:r>
          </w:p>
        </w:tc>
        <w:tc>
          <w:tcPr>
            <w:tcW w:w="3544" w:type="dxa"/>
            <w:vAlign w:val="center"/>
          </w:tcPr>
          <w:p w:rsidR="009E52EC" w:rsidRDefault="009E52EC" w:rsidP="00D30DB3">
            <w:pPr>
              <w:snapToGrid w:val="0"/>
            </w:pPr>
            <w:r>
              <w:t>In</w:t>
            </w:r>
            <w:r w:rsidR="00F01311">
              <w:t>ducer of cell transformation &amp;</w:t>
            </w:r>
            <w:r>
              <w:t xml:space="preserve"> carcinogenesis</w:t>
            </w:r>
          </w:p>
        </w:tc>
        <w:tc>
          <w:tcPr>
            <w:tcW w:w="2703" w:type="dxa"/>
            <w:vAlign w:val="center"/>
          </w:tcPr>
          <w:p w:rsidR="009E52EC" w:rsidRPr="00D97B77" w:rsidRDefault="009E52EC" w:rsidP="00D30DB3">
            <w:pPr>
              <w:snapToGrid w:val="0"/>
            </w:pPr>
            <w:r w:rsidRPr="00D97B77">
              <w:rPr>
                <w:noProof/>
              </w:rPr>
              <w:t>Dziunycz, et al., 2010</w:t>
            </w:r>
          </w:p>
        </w:tc>
      </w:tr>
      <w:tr w:rsidR="00D97B77" w:rsidRPr="00D97B77" w:rsidTr="004E73CA">
        <w:trPr>
          <w:jc w:val="center"/>
        </w:trPr>
        <w:tc>
          <w:tcPr>
            <w:tcW w:w="1390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t>miR-221</w:t>
            </w:r>
          </w:p>
        </w:tc>
        <w:tc>
          <w:tcPr>
            <w:tcW w:w="1440" w:type="dxa"/>
            <w:vAlign w:val="center"/>
          </w:tcPr>
          <w:p w:rsidR="00D97B77" w:rsidRPr="00D97B77" w:rsidRDefault="00CC23D2" w:rsidP="00D30DB3">
            <w:pPr>
              <w:snapToGrid w:val="0"/>
            </w:pPr>
            <w:r>
              <w:t>M</w:t>
            </w:r>
            <w:r w:rsidR="00D97B77" w:rsidRPr="00D97B77">
              <w:t>elanoma</w:t>
            </w:r>
          </w:p>
        </w:tc>
        <w:tc>
          <w:tcPr>
            <w:tcW w:w="3544" w:type="dxa"/>
            <w:vAlign w:val="center"/>
          </w:tcPr>
          <w:p w:rsidR="00D97B77" w:rsidRPr="00D97B77" w:rsidRDefault="001F074F" w:rsidP="00D30DB3">
            <w:pPr>
              <w:snapToGrid w:val="0"/>
            </w:pPr>
            <w:r>
              <w:t>Mediator of</w:t>
            </w:r>
            <w:r w:rsidR="00D97B77" w:rsidRPr="00D97B77">
              <w:t xml:space="preserve"> cell cycle deregulation</w:t>
            </w:r>
          </w:p>
        </w:tc>
        <w:tc>
          <w:tcPr>
            <w:tcW w:w="2703" w:type="dxa"/>
            <w:vAlign w:val="center"/>
          </w:tcPr>
          <w:p w:rsidR="00D97B77" w:rsidRPr="00D97B77" w:rsidRDefault="00D97B77" w:rsidP="00D30DB3">
            <w:pPr>
              <w:snapToGrid w:val="0"/>
            </w:pPr>
            <w:r w:rsidRPr="00D97B77">
              <w:fldChar w:fldCharType="begin"/>
            </w:r>
            <w:r w:rsidRPr="00D97B77">
              <w:instrText xml:space="preserve"> ADDIN EN.CITE &lt;EndNote&gt;&lt;Cite&gt;&lt;Author&gt;Kanemaru&lt;/Author&gt;&lt;Year&gt;2011&lt;/Year&gt;&lt;RecNum&gt;687&lt;/RecNum&gt;&lt;DisplayText&gt;(Kanemaru, et al., 2011)&lt;/DisplayText&gt;&lt;record&gt;&lt;rec-number&gt;687&lt;/rec-number&gt;&lt;foreign-keys&gt;&lt;key app="EN" db-id="tp92zpdpevpvz1ewt26x9wfntztvffdf9za2" timestamp="1519696528"&gt;687&lt;/key&gt;&lt;/foreign-keys&gt;&lt;ref-type name="Journal Article"&gt;17&lt;/ref-type&gt;&lt;contributors&gt;&lt;authors&gt;&lt;author&gt;Kanemaru, Hisashi&lt;/author&gt;&lt;author&gt;Fukushima, Satoshi&lt;/author&gt;&lt;author&gt;Yamashita, Junji&lt;/author&gt;&lt;author&gt;Honda, Noritoshi&lt;/author&gt;&lt;author&gt;Oyama, Rie&lt;/author&gt;&lt;author&gt;Kakimoto, Asako&lt;/author&gt;&lt;author&gt;Masuguchi, Shinichi&lt;/author&gt;&lt;author&gt;Ishihara, Tsuyoshi&lt;/author&gt;&lt;author&gt;Inoue, Yuji&lt;/author&gt;&lt;author&gt;Jinnin, Masatoshi&lt;/author&gt;&lt;/authors&gt;&lt;/contributors&gt;&lt;titles&gt;&lt;title&gt;The circulating microRNA-221 level in patients with malignant melanoma as a new tumor marker&lt;/title&gt;&lt;secondary-title&gt;Journal of dermatological science&lt;/secondary-title&gt;&lt;/titles&gt;&lt;periodical&gt;&lt;full-title&gt;Journal of Dermatological Science&lt;/full-title&gt;&lt;/periodical&gt;&lt;pages&gt;187-193&lt;/pages&gt;&lt;volume&gt;61&lt;/volume&gt;&lt;number&gt;3&lt;/number&gt;&lt;dates&gt;&lt;year&gt;2011&lt;/year&gt;&lt;/dates&gt;&lt;isbn&gt;0923-1811&lt;/isbn&gt;&lt;urls&gt;&lt;/urls&gt;&lt;/record&gt;&lt;/Cite&gt;&lt;/EndNote&gt;</w:instrText>
            </w:r>
            <w:r w:rsidRPr="00D97B77">
              <w:fldChar w:fldCharType="separate"/>
            </w:r>
            <w:r w:rsidRPr="00D97B77">
              <w:rPr>
                <w:noProof/>
              </w:rPr>
              <w:t>Kanemaru, et al., 2011</w:t>
            </w:r>
            <w:r w:rsidRPr="00D97B77">
              <w:fldChar w:fldCharType="end"/>
            </w:r>
          </w:p>
        </w:tc>
      </w:tr>
    </w:tbl>
    <w:p w:rsidR="00326071" w:rsidRDefault="00326071" w:rsidP="00297619">
      <w:pPr>
        <w:keepNext/>
        <w:spacing w:line="480" w:lineRule="auto"/>
        <w:rPr>
          <w:b/>
          <w:iCs/>
          <w:color w:val="000000" w:themeColor="text1"/>
        </w:rPr>
      </w:pPr>
    </w:p>
    <w:p w:rsidR="001415A8" w:rsidRPr="001415A8" w:rsidRDefault="001B71C2" w:rsidP="00297619">
      <w:pPr>
        <w:keepNext/>
        <w:spacing w:line="480" w:lineRule="auto"/>
        <w:rPr>
          <w:iCs/>
          <w:color w:val="000000" w:themeColor="text1"/>
        </w:rPr>
      </w:pPr>
      <w:r w:rsidRPr="001415A8">
        <w:rPr>
          <w:b/>
          <w:iCs/>
          <w:color w:val="000000" w:themeColor="text1"/>
        </w:rPr>
        <w:t>Table 3:</w:t>
      </w:r>
      <w:r w:rsidR="00350BE0">
        <w:rPr>
          <w:iCs/>
          <w:color w:val="000000" w:themeColor="text1"/>
        </w:rPr>
        <w:t xml:space="preserve"> Down-regulated expression of mi-RNAs </w:t>
      </w:r>
      <w:r w:rsidRPr="001415A8">
        <w:rPr>
          <w:iCs/>
          <w:color w:val="000000" w:themeColor="text1"/>
        </w:rPr>
        <w:t>in skin cancer</w:t>
      </w:r>
    </w:p>
    <w:tbl>
      <w:tblPr>
        <w:tblStyle w:val="TableGrid"/>
        <w:tblW w:w="9077" w:type="dxa"/>
        <w:jc w:val="center"/>
        <w:tblLook w:val="04A0" w:firstRow="1" w:lastRow="0" w:firstColumn="1" w:lastColumn="0" w:noHBand="0" w:noVBand="1"/>
      </w:tblPr>
      <w:tblGrid>
        <w:gridCol w:w="1550"/>
        <w:gridCol w:w="1422"/>
        <w:gridCol w:w="3686"/>
        <w:gridCol w:w="2419"/>
      </w:tblGrid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  <w:jc w:val="center"/>
            </w:pPr>
            <w:r w:rsidRPr="001B71C2">
              <w:t>mi-RNA</w:t>
            </w:r>
          </w:p>
        </w:tc>
        <w:tc>
          <w:tcPr>
            <w:tcW w:w="1422" w:type="dxa"/>
            <w:vAlign w:val="center"/>
          </w:tcPr>
          <w:p w:rsidR="001B71C2" w:rsidRPr="001B71C2" w:rsidRDefault="00CC23D2" w:rsidP="004F5E47">
            <w:pPr>
              <w:snapToGrid w:val="0"/>
              <w:jc w:val="center"/>
            </w:pPr>
            <w:r>
              <w:t>Cancer type</w:t>
            </w:r>
          </w:p>
        </w:tc>
        <w:tc>
          <w:tcPr>
            <w:tcW w:w="3686" w:type="dxa"/>
            <w:vAlign w:val="center"/>
          </w:tcPr>
          <w:p w:rsidR="001B71C2" w:rsidRPr="001B71C2" w:rsidRDefault="00CC23D2" w:rsidP="004F5E47">
            <w:pPr>
              <w:snapToGrid w:val="0"/>
              <w:jc w:val="center"/>
            </w:pPr>
            <w:r>
              <w:t>Function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  <w:jc w:val="center"/>
            </w:pPr>
            <w:r w:rsidRPr="001B71C2">
              <w:t>Reference</w:t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29c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BCC</w:t>
            </w:r>
          </w:p>
        </w:tc>
        <w:tc>
          <w:tcPr>
            <w:tcW w:w="3686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Involved in methylation of tumour suppressor genes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and, et al., 2012</w:t>
            </w:r>
          </w:p>
        </w:tc>
      </w:tr>
      <w:tr w:rsidR="001B71C2" w:rsidRPr="00297619" w:rsidTr="004E73CA">
        <w:trPr>
          <w:trHeight w:val="179"/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34</w:t>
            </w:r>
            <w:r w:rsidR="00CB7E96">
              <w:t>a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Interact</w:t>
            </w:r>
            <w:r w:rsidR="00CC23D2">
              <w:t>s</w:t>
            </w:r>
            <w:r w:rsidRPr="001B71C2">
              <w:t xml:space="preserve"> with SIRT6 to regulate TP53</w:t>
            </w:r>
          </w:p>
        </w:tc>
        <w:tc>
          <w:tcPr>
            <w:tcW w:w="2419" w:type="dxa"/>
            <w:vAlign w:val="center"/>
          </w:tcPr>
          <w:p w:rsidR="00CB7E96" w:rsidRPr="00297619" w:rsidRDefault="00CB7E96" w:rsidP="004F5E47">
            <w:pPr>
              <w:snapToGrid w:val="0"/>
              <w:rPr>
                <w:noProof/>
              </w:rPr>
            </w:pPr>
            <w:r w:rsidRPr="00297619">
              <w:fldChar w:fldCharType="begin">
                <w:fldData xml:space="preserve">PEVuZE5vdGU+PENpdGU+PEF1dGhvcj5MZWZvcnQ8L0F1dGhvcj48WWVhcj4yMDEzPC9ZZWFyPjxS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==
</w:fldData>
              </w:fldChar>
            </w:r>
            <w:r w:rsidRPr="00297619">
              <w:instrText xml:space="preserve"> ADDIN EN.CITE </w:instrText>
            </w:r>
            <w:r w:rsidRPr="00297619">
              <w:fldChar w:fldCharType="begin">
                <w:fldData xml:space="preserve">PEVuZE5vdGU+PENpdGU+PEF1dGhvcj5MZWZvcnQ8L0F1dGhvcj48WWVhcj4yMDEzPC9ZZWFyPjxS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==
</w:fldData>
              </w:fldChar>
            </w:r>
            <w:r w:rsidRPr="00297619">
              <w:instrText xml:space="preserve"> ADDIN EN.CITE.DATA </w:instrText>
            </w:r>
            <w:r w:rsidRPr="00297619">
              <w:fldChar w:fldCharType="end"/>
            </w:r>
            <w:r w:rsidRPr="00297619">
              <w:fldChar w:fldCharType="separate"/>
            </w:r>
            <w:r w:rsidRPr="00297619">
              <w:rPr>
                <w:noProof/>
              </w:rPr>
              <w:t>Lefort, et al., 2013</w:t>
            </w:r>
          </w:p>
          <w:p w:rsidR="001B71C2" w:rsidRPr="00297619" w:rsidRDefault="00CB7E96" w:rsidP="004F5E47">
            <w:pPr>
              <w:snapToGrid w:val="0"/>
            </w:pPr>
            <w:r w:rsidRPr="00297619">
              <w:rPr>
                <w:noProof/>
              </w:rPr>
              <w:t>Lodygin, et al.,2008</w:t>
            </w:r>
            <w:r w:rsidRPr="00297619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124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4E73CA" w:rsidP="004F5E47">
            <w:pPr>
              <w:snapToGrid w:val="0"/>
            </w:pPr>
            <w:r>
              <w:t>Mediator of</w:t>
            </w:r>
            <w:r w:rsidR="001B71C2" w:rsidRPr="001B71C2">
              <w:t xml:space="preserve"> abnormal cell proliferation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Yamane&lt;/Author&gt;&lt;Year&gt;2013&lt;/Year&gt;&lt;RecNum&gt;549&lt;/RecNum&gt;&lt;DisplayText&gt;(Yamane, et al., 2013)&lt;/DisplayText&gt;&lt;record&gt;&lt;rec-number&gt;549&lt;/rec-number&gt;&lt;foreign-keys&gt;&lt;key app="EN" db-id="tp92zpdpevpvz1ewt26x9wfntztvffdf9za2" timestamp="1517960414"&gt;549&lt;/key&gt;&lt;/foreign-keys&gt;&lt;ref-type name="Journal Article"&gt;17&lt;/ref-type&gt;&lt;contributors&gt;&lt;authors&gt;&lt;author&gt;Yamane, Keitaro&lt;/author&gt;&lt;author&gt;Jinnin, Masatoshi&lt;/author&gt;&lt;author&gt;Etoh, Tomomi&lt;/author&gt;&lt;author&gt;Kobayashi, Yuki&lt;/author&gt;&lt;author&gt;Shimozono, Naoki&lt;/author&gt;&lt;author&gt;Fukushima, Satoshi&lt;/author&gt;&lt;author&gt;Masuguchi, Shinichi&lt;/author&gt;&lt;author&gt;Maruo, Keishi&lt;/author&gt;&lt;author&gt;Inoue, Yuji&lt;/author&gt;&lt;author&gt;Ishihara, Tsuyoshi&lt;/author&gt;&lt;/authors&gt;&lt;/contributors&gt;&lt;titles&gt;&lt;title&gt;Down-regulation of miR-124/-214 in cutaneous squamous cell carcinoma mediates abnormal cell proliferation via the induction of ERK&lt;/title&gt;&lt;secondary-title&gt;Journal of Molecular Medicine&lt;/secondary-title&gt;&lt;/titles&gt;&lt;periodical&gt;&lt;full-title&gt;Journal of Molecular Medicine&lt;/full-title&gt;&lt;/periodical&gt;&lt;pages&gt;69-81&lt;/pages&gt;&lt;volume&gt;91&lt;/volume&gt;&lt;number&gt;1&lt;/number&gt;&lt;dates&gt;&lt;year&gt;2013&lt;/year&gt;&lt;/dates&gt;&lt;isbn&gt;0946-2716&lt;/isbn&gt;&lt;urls&gt;&lt;/urls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Yamane, et al., 2013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</w:t>
            </w:r>
            <w:r w:rsidR="0001493B">
              <w:t>-</w:t>
            </w:r>
            <w:r w:rsidRPr="001B71C2">
              <w:t>199a</w:t>
            </w:r>
          </w:p>
        </w:tc>
        <w:tc>
          <w:tcPr>
            <w:tcW w:w="1422" w:type="dxa"/>
            <w:vAlign w:val="center"/>
          </w:tcPr>
          <w:p w:rsidR="001B71C2" w:rsidRPr="001B71C2" w:rsidRDefault="00A35C79" w:rsidP="004F5E47">
            <w:pPr>
              <w:snapToGrid w:val="0"/>
            </w:pPr>
            <w:r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4E73CA" w:rsidP="004F5E47">
            <w:pPr>
              <w:snapToGrid w:val="0"/>
            </w:pPr>
            <w:r>
              <w:t>Inhibitor of</w:t>
            </w:r>
            <w:r w:rsidR="00CC23D2">
              <w:t xml:space="preserve"> </w:t>
            </w:r>
            <w:r w:rsidR="00F01311">
              <w:t>proliferation &amp;</w:t>
            </w:r>
            <w:r w:rsidR="001B71C2" w:rsidRPr="001B71C2">
              <w:t xml:space="preserve"> migration 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Wang&lt;/Author&gt;&lt;Year&gt;2014&lt;/Year&gt;&lt;RecNum&gt;648&lt;/RecNum&gt;&lt;DisplayText&gt;(S.-H. Wang, et al., 2014)&lt;/DisplayText&gt;&lt;record&gt;&lt;rec-number&gt;648&lt;/rec-number&gt;&lt;foreign-keys&gt;&lt;key app="EN" db-id="tp92zpdpevpvz1ewt26x9wfntztvffdf9za2" timestamp="1519357930"&gt;648&lt;/key&gt;&lt;/foreign-keys&gt;&lt;ref-type name="Journal Article"&gt;17&lt;/ref-type&gt;&lt;contributors&gt;&lt;authors&gt;&lt;author&gt;Wang, Shao-Hua&lt;/author&gt;&lt;author&gt;Zhou, Jian-Da&lt;/author&gt;&lt;author&gt;He, Quan-Yong&lt;/author&gt;&lt;author&gt;Yin, Zhao-Qi&lt;/author&gt;&lt;author&gt;Cao, Ke&lt;/author&gt;&lt;author&gt;Luo, Cheng-Qun&lt;/author&gt;&lt;/authors&gt;&lt;/contributors&gt;&lt;titles&gt;&lt;title&gt;MiR-199a inhibits the ability of proliferation and migration by regulating CD44-Ezrin signaling in cutaneous squamous cell carcinoma cells&lt;/title&gt;&lt;secondary-title&gt;International journal of clinical and experimental pathology&lt;/secondary-title&gt;&lt;/titles&gt;&lt;periodical&gt;&lt;full-title&gt;International journal of clinical and experimental pathology&lt;/full-title&gt;&lt;/periodical&gt;&lt;pages&gt;7131&lt;/pages&gt;&lt;volume&gt;7&lt;/volume&gt;&lt;number&gt;10&lt;/number&gt;&lt;dates&gt;&lt;year&gt;2014&lt;/year&gt;&lt;/dates&gt;&lt;urls&gt;&lt;/urls&gt;&lt;/record&gt;&lt;/Cite&gt;&lt;/EndNote&gt;</w:instrText>
            </w:r>
            <w:r w:rsidRPr="001B71C2">
              <w:fldChar w:fldCharType="separate"/>
            </w:r>
            <w:r w:rsidR="009070CE">
              <w:rPr>
                <w:noProof/>
              </w:rPr>
              <w:t>Wang, et al.,2</w:t>
            </w:r>
            <w:r w:rsidRPr="001B71C2">
              <w:rPr>
                <w:noProof/>
              </w:rPr>
              <w:t>014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trHeight w:val="466"/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199a-5p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Inhi</w:t>
            </w:r>
            <w:r w:rsidR="00CC23D2">
              <w:t>bit</w:t>
            </w:r>
            <w:r w:rsidR="004E73CA">
              <w:t>or of</w:t>
            </w:r>
            <w:r w:rsidR="00F01311">
              <w:t xml:space="preserve"> cell invasion &amp;</w:t>
            </w:r>
            <w:r w:rsidR="00CC23D2">
              <w:t xml:space="preserve"> migration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Wang&lt;/Author&gt;&lt;Year&gt;2016&lt;/Year&gt;&lt;RecNum&gt;685&lt;/RecNum&gt;&lt;DisplayText&gt;(S. Wang, et al., 2016)&lt;/DisplayText&gt;&lt;record&gt;&lt;rec-number&gt;685&lt;/rec-number&gt;&lt;foreign-keys&gt;&lt;key app="EN" db-id="tp92zpdpevpvz1ewt26x9wfntztvffdf9za2" timestamp="1519693440"&gt;685&lt;/key&gt;&lt;/foreign-keys&gt;&lt;ref-type name="Journal Article"&gt;17&lt;/ref-type&gt;&lt;contributors&gt;&lt;authors&gt;&lt;author&gt;Wang, S.&lt;/author&gt;&lt;author&gt;Cao, K. E.&lt;/author&gt;&lt;author&gt;He, Q.&lt;/author&gt;&lt;author&gt;Yin, Z.&lt;/author&gt;&lt;author&gt;Zhou, J.&lt;/author&gt;&lt;/authors&gt;&lt;/contributors&gt;&lt;auth-address&gt;Department of Burns and Plastic Surgery, The Third Xiangya Hospital, Central South University, Changsha, Hunan 410013, P.R. China.&amp;#xD;Department of Oncology, The Third Xiangya Hospital, Central South University, Changsha, Hunan 410013, P.R. China.&lt;/auth-address&gt;&lt;titles&gt;&lt;title&gt;miR-199a-5p induces cell invasion by suppressing E-cadherin expression in cutaneous squamous cell carcinoma&lt;/title&gt;&lt;secondary-title&gt;Oncol Lett&lt;/secondary-title&gt;&lt;alt-title&gt;Oncology letters&lt;/alt-title&gt;&lt;/titles&gt;&lt;alt-periodical&gt;&lt;full-title&gt;Oncology letters&lt;/full-title&gt;&lt;/alt-periodical&gt;&lt;pages&gt;97-101&lt;/pages&gt;&lt;volume&gt;12&lt;/volume&gt;&lt;number&gt;1&lt;/number&gt;&lt;edition&gt;2016/06/28&lt;/edition&gt;&lt;keywords&gt;&lt;keyword&gt;E-cadherin&lt;/keyword&gt;&lt;keyword&gt;Mmp2&lt;/keyword&gt;&lt;keyword&gt;Mmp9&lt;/keyword&gt;&lt;keyword&gt;cutaneous squamous cell carcinoma&lt;/keyword&gt;&lt;keyword&gt;miR-199a-5p&lt;/keyword&gt;&lt;/keywords&gt;&lt;dates&gt;&lt;year&gt;2016&lt;/year&gt;&lt;pub-dates&gt;&lt;date&gt;Jul&lt;/date&gt;&lt;/pub-dates&gt;&lt;/dates&gt;&lt;isbn&gt;1792-1074 (Print)&amp;#xD;1792-1074&lt;/isbn&gt;&lt;accession-num&gt;27347107&lt;/accession-num&gt;&lt;urls&gt;&lt;/urls&gt;&lt;custom2&gt;PMC4906706&lt;/custom2&gt;&lt;electronic-resource-num&gt;10.3892/ol.2016.4602&lt;/electronic-resource-num&gt;&lt;remote-database-provider&gt;NLM&lt;/remote-database-provider&gt;&lt;language&gt;eng&lt;/language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Wang, et al., 2016</w:t>
            </w:r>
            <w:r w:rsidR="00CC23D2">
              <w:rPr>
                <w:noProof/>
              </w:rPr>
              <w:t xml:space="preserve"> </w:t>
            </w:r>
            <w:r w:rsidRPr="001B71C2">
              <w:fldChar w:fldCharType="end"/>
            </w:r>
            <w:r w:rsidRPr="001B71C2">
              <w:fldChar w:fldCharType="begin">
                <w:fldData xml:space="preserve">PEVuZE5vdGU+PENpdGU+PEF1dGhvcj5LaW08L0F1dGhvcj48WWVhcj4yMDE1PC9ZZWFyPjxSZWNO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08L0F1dGhvcj48WWVhcj4yMDE1PC9ZZWFyPjxSZWNO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1B71C2">
              <w:fldChar w:fldCharType="separate"/>
            </w:r>
            <w:r>
              <w:rPr>
                <w:noProof/>
              </w:rPr>
              <w:t>Kim, et al., 2015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200a</w:t>
            </w:r>
          </w:p>
        </w:tc>
        <w:tc>
          <w:tcPr>
            <w:tcW w:w="1422" w:type="dxa"/>
            <w:vAlign w:val="center"/>
          </w:tcPr>
          <w:p w:rsidR="001B71C2" w:rsidRPr="001B71C2" w:rsidRDefault="001415A8" w:rsidP="004F5E47">
            <w:pPr>
              <w:snapToGrid w:val="0"/>
            </w:pPr>
            <w:r>
              <w:t>M</w:t>
            </w:r>
            <w:r w:rsidR="001B71C2" w:rsidRPr="001B71C2">
              <w:t>elanoma</w:t>
            </w:r>
          </w:p>
        </w:tc>
        <w:tc>
          <w:tcPr>
            <w:tcW w:w="3686" w:type="dxa"/>
            <w:vAlign w:val="center"/>
          </w:tcPr>
          <w:p w:rsidR="001B71C2" w:rsidRPr="001B71C2" w:rsidRDefault="004E73CA" w:rsidP="004F5E47">
            <w:pPr>
              <w:snapToGrid w:val="0"/>
            </w:pPr>
            <w:r>
              <w:t>Regulator of</w:t>
            </w:r>
            <w:r w:rsidR="00F01311">
              <w:t xml:space="preserve"> proliferation &amp;</w:t>
            </w:r>
            <w:r w:rsidR="001B71C2" w:rsidRPr="001B71C2">
              <w:t xml:space="preserve"> metastasis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Bustos&lt;/Author&gt;&lt;Year&gt;2017&lt;/Year&gt;&lt;RecNum&gt;649&lt;/RecNum&gt;&lt;DisplayText&gt;(Bustos, et al., 2017)&lt;/DisplayText&gt;&lt;record&gt;&lt;rec-number&gt;649&lt;/rec-number&gt;&lt;foreign-keys&gt;&lt;key app="EN" db-id="tp92zpdpevpvz1ewt26x9wfntztvffdf9za2" timestamp="1519358802"&gt;649&lt;/key&gt;&lt;/foreign-keys&gt;&lt;ref-type name="Journal Article"&gt;17&lt;/ref-type&gt;&lt;contributors&gt;&lt;authors&gt;&lt;author&gt;Bustos, Matias A.&lt;/author&gt;&lt;author&gt;Ono, Shigeshi&lt;/author&gt;&lt;author&gt;Marzese, Diego M.&lt;/author&gt;&lt;author&gt;Oyama, Takashi&lt;/author&gt;&lt;author&gt;Iida, Yuuki&lt;/author&gt;&lt;author&gt;Cheung, Garrett&lt;/author&gt;&lt;author&gt;Nelson, Nellie&lt;/author&gt;&lt;author&gt;Hsu, Sandy C.&lt;/author&gt;&lt;author&gt;Yu, Qiang&lt;/author&gt;&lt;author&gt;Hoon, Dave S. B.&lt;/author&gt;&lt;/authors&gt;&lt;/contributors&gt;&lt;titles&gt;&lt;title&gt;MiR-200a Regulates CDK4/6 Inhibitor Effect by Targeting CDK6 in Metastatic Melanoma&lt;/title&gt;&lt;secondary-title&gt;Journal of Investigative Dermatology&lt;/secondary-title&gt;&lt;/titles&gt;&lt;periodical&gt;&lt;full-title&gt;Journal of Investigative Dermatology&lt;/full-title&gt;&lt;/periodical&gt;&lt;pages&gt;1955-1964&lt;/pages&gt;&lt;volume&gt;137&lt;/volume&gt;&lt;number&gt;9&lt;/number&gt;&lt;dates&gt;&lt;year&gt;2017&lt;/year&gt;&lt;pub-dates&gt;&lt;date&gt;2017/09/01/&lt;/date&gt;&lt;/pub-dates&gt;&lt;/dates&gt;&lt;isbn&gt;0022-202X&lt;/isbn&gt;&lt;urls&gt;&lt;related-urls&gt;&lt;url&gt;http://www.sciencedirect.com/science/article/pii/S0022202X17315282&lt;/url&gt;&lt;/related-urls&gt;&lt;/urls&gt;&lt;electronic-resource-num&gt;https://doi.org/10.1016/j.jid.2017.03.039&lt;/electronic-resource-num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Bustos, et al., 2017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203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p63 antagonist-involved in cell senescence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Dziunycz&lt;/Author&gt;&lt;Year&gt;2010&lt;/Year&gt;&lt;RecNum&gt;647&lt;/RecNum&gt;&lt;DisplayText&gt;(Dziunycz, et al., 2010)&lt;/DisplayText&gt;&lt;record&gt;&lt;rec-number&gt;647&lt;/rec-number&gt;&lt;foreign-keys&gt;&lt;key app="EN" db-id="tp92zpdpevpvz1ewt26x9wfntztvffdf9za2" timestamp="1519356149"&gt;647&lt;/key&gt;&lt;/foreign-keys&gt;&lt;ref-type name="Journal Article"&gt;17&lt;/ref-type&gt;&lt;contributors&gt;&lt;authors&gt;&lt;author&gt;Dziunycz, Piotr&lt;/author&gt;&lt;author&gt;Iotzova-Weiss, Guergana&lt;/author&gt;&lt;author&gt;Eloranta, Jyrki J.&lt;/author&gt;&lt;author&gt;Läuchli, Severin&lt;/author&gt;&lt;author&gt;Hafner, Jürg&lt;/author&gt;&lt;author&gt;French, Lars E.&lt;/author&gt;&lt;author&gt;Hofbauer, Günther F. L.&lt;/author&gt;&lt;/authors&gt;&lt;/contributors&gt;&lt;titles&gt;&lt;title&gt;Squamous Cell Carcinoma of the Skin Shows a Distinct MicroRNA Profile Modulated by UV Radiation&lt;/title&gt;&lt;secondary-title&gt;Journal of Investigative Dermatology&lt;/secondary-title&gt;&lt;/titles&gt;&lt;periodical&gt;&lt;full-title&gt;Journal of Investigative Dermatology&lt;/full-title&gt;&lt;/periodical&gt;&lt;pages&gt;2686-2689&lt;/pages&gt;&lt;volume&gt;130&lt;/volume&gt;&lt;number&gt;11&lt;/number&gt;&lt;dates&gt;&lt;year&gt;2010&lt;/year&gt;&lt;pub-dates&gt;&lt;date&gt;2010/11/01/&lt;/date&gt;&lt;/pub-dates&gt;&lt;/dates&gt;&lt;isbn&gt;0022-202X&lt;/isbn&gt;&lt;urls&gt;&lt;related-urls&gt;&lt;url&gt;http://www.sciencedirect.com/science/article/pii/S0022202X15346182&lt;/url&gt;&lt;/related-urls&gt;&lt;/urls&gt;&lt;electronic-resource-num&gt;https://doi.org/10.1038/jid.2010.169&lt;/electronic-resource-num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Dziunycz, et al., 2010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211</w:t>
            </w:r>
          </w:p>
        </w:tc>
        <w:tc>
          <w:tcPr>
            <w:tcW w:w="1422" w:type="dxa"/>
            <w:vAlign w:val="center"/>
          </w:tcPr>
          <w:p w:rsidR="001B71C2" w:rsidRPr="001B71C2" w:rsidRDefault="001415A8" w:rsidP="004F5E47">
            <w:pPr>
              <w:snapToGrid w:val="0"/>
            </w:pPr>
            <w:r>
              <w:t>M</w:t>
            </w:r>
            <w:r w:rsidR="001B71C2" w:rsidRPr="001B71C2">
              <w:t>elanoma</w:t>
            </w:r>
          </w:p>
        </w:tc>
        <w:tc>
          <w:tcPr>
            <w:tcW w:w="3686" w:type="dxa"/>
            <w:vAlign w:val="center"/>
          </w:tcPr>
          <w:p w:rsidR="001B71C2" w:rsidRPr="001B71C2" w:rsidRDefault="004E73CA" w:rsidP="004F5E47">
            <w:pPr>
              <w:snapToGrid w:val="0"/>
            </w:pPr>
            <w:r>
              <w:t>Regulator of</w:t>
            </w:r>
            <w:r w:rsidR="00CC23D2">
              <w:t xml:space="preserve"> MITF </w:t>
            </w:r>
            <w:r w:rsidR="00505EE5">
              <w:t>&amp;</w:t>
            </w:r>
            <w:r w:rsidR="001B71C2" w:rsidRPr="001B71C2">
              <w:t xml:space="preserve"> KCNMA1 activity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Mazar&lt;/Author&gt;&lt;Year&gt;2010&lt;/Year&gt;&lt;RecNum&gt;557&lt;/RecNum&gt;&lt;DisplayText&gt;(Mazar, et al., 2010)&lt;/DisplayText&gt;&lt;record&gt;&lt;rec-number&gt;557&lt;/rec-number&gt;&lt;foreign-keys&gt;&lt;key app="EN" db-id="tp92zpdpevpvz1ewt26x9wfntztvffdf9za2" timestamp="1518307537"&gt;557&lt;/key&gt;&lt;/foreign-keys&gt;&lt;ref-type name="Journal Article"&gt;17&lt;/ref-type&gt;&lt;contributors&gt;&lt;authors&gt;&lt;author&gt;Mazar, Joseph&lt;/author&gt;&lt;author&gt;DeYoung, Katherine&lt;/author&gt;&lt;author&gt;Khaitan, Divya&lt;/author&gt;&lt;author&gt;Meister, Edward&lt;/author&gt;&lt;author&gt;Almodovar, Alvin&lt;/author&gt;&lt;author&gt;Goydos, James&lt;/author&gt;&lt;author&gt;Ray, Animesh&lt;/author&gt;&lt;author&gt;Perera, Ranjan J&lt;/author&gt;&lt;/authors&gt;&lt;/contributors&gt;&lt;titles&gt;&lt;title&gt;The regulation of miRNA-211 expression and its role in melanoma cell invasiveness&lt;/title&gt;&lt;secondary-title&gt;PloS one&lt;/secondary-title&gt;&lt;/titles&gt;&lt;periodical&gt;&lt;full-title&gt;PloS one&lt;/full-title&gt;&lt;/periodical&gt;&lt;pages&gt;e13779&lt;/pages&gt;&lt;volume&gt;5&lt;/volume&gt;&lt;number&gt;11&lt;/number&gt;&lt;dates&gt;&lt;year&gt;2010&lt;/year&gt;&lt;/dates&gt;&lt;isbn&gt;1932-6203&lt;/isbn&gt;&lt;urls&gt;&lt;/urls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Mazar, et al., 2010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214</w:t>
            </w:r>
          </w:p>
        </w:tc>
        <w:tc>
          <w:tcPr>
            <w:tcW w:w="1422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SCC</w:t>
            </w:r>
          </w:p>
        </w:tc>
        <w:tc>
          <w:tcPr>
            <w:tcW w:w="3686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</w:t>
            </w:r>
            <w:r w:rsidR="004E73CA">
              <w:t>ediator of</w:t>
            </w:r>
            <w:r w:rsidRPr="001B71C2">
              <w:t xml:space="preserve"> abnormal cell proliferation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Yamane&lt;/Author&gt;&lt;Year&gt;2013&lt;/Year&gt;&lt;RecNum&gt;549&lt;/RecNum&gt;&lt;DisplayText&gt;(Yamane, et al., 2013)&lt;/DisplayText&gt;&lt;record&gt;&lt;rec-number&gt;549&lt;/rec-number&gt;&lt;foreign-keys&gt;&lt;key app="EN" db-id="tp92zpdpevpvz1ewt26x9wfntztvffdf9za2" timestamp="1517960414"&gt;549&lt;/key&gt;&lt;/foreign-keys&gt;&lt;ref-type name="Journal Article"&gt;17&lt;/ref-type&gt;&lt;contributors&gt;&lt;authors&gt;&lt;author&gt;Yamane, Keitaro&lt;/author&gt;&lt;author&gt;Jinnin, Masatoshi&lt;/author&gt;&lt;author&gt;Etoh, Tomomi&lt;/author&gt;&lt;author&gt;Kobayashi, Yuki&lt;/author&gt;&lt;author&gt;Shimozono, Naoki&lt;/author&gt;&lt;author&gt;Fukushima, Satoshi&lt;/author&gt;&lt;author&gt;Masuguchi, Shinichi&lt;/author&gt;&lt;author&gt;Maruo, Keishi&lt;/author&gt;&lt;author&gt;Inoue, Yuji&lt;/author&gt;&lt;author&gt;Ishihara, Tsuyoshi&lt;/author&gt;&lt;/authors&gt;&lt;/contributors&gt;&lt;titles&gt;&lt;title&gt;Down-regulation of miR-124/-214 in cutaneous squamous cell carcinoma mediates abnormal cell proliferation via the induction of ERK&lt;/title&gt;&lt;secondary-title&gt;Journal of Molecular Medicine&lt;/secondary-title&gt;&lt;/titles&gt;&lt;periodical&gt;&lt;full-title&gt;Journal of Molecular Medicine&lt;/full-title&gt;&lt;/periodical&gt;&lt;pages&gt;69-81&lt;/pages&gt;&lt;volume&gt;91&lt;/volume&gt;&lt;number&gt;1&lt;/number&gt;&lt;dates&gt;&lt;year&gt;2013&lt;/year&gt;&lt;/dates&gt;&lt;isbn&gt;0946-2716&lt;/isbn&gt;&lt;urls&gt;&lt;/urls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Yamane, et al., 2013</w:t>
            </w:r>
            <w:r w:rsidRPr="001B71C2">
              <w:fldChar w:fldCharType="end"/>
            </w:r>
          </w:p>
        </w:tc>
      </w:tr>
      <w:tr w:rsidR="001B71C2" w:rsidRPr="001B71C2" w:rsidTr="004E73CA">
        <w:trPr>
          <w:jc w:val="center"/>
        </w:trPr>
        <w:tc>
          <w:tcPr>
            <w:tcW w:w="1550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t>miR-375</w:t>
            </w:r>
          </w:p>
        </w:tc>
        <w:tc>
          <w:tcPr>
            <w:tcW w:w="1422" w:type="dxa"/>
            <w:vAlign w:val="center"/>
          </w:tcPr>
          <w:p w:rsidR="001B71C2" w:rsidRPr="001B71C2" w:rsidRDefault="001415A8" w:rsidP="004F5E47">
            <w:pPr>
              <w:snapToGrid w:val="0"/>
            </w:pPr>
            <w:r>
              <w:t>M</w:t>
            </w:r>
            <w:r w:rsidR="001B71C2" w:rsidRPr="001B71C2">
              <w:t>elanoma</w:t>
            </w:r>
          </w:p>
        </w:tc>
        <w:tc>
          <w:tcPr>
            <w:tcW w:w="3686" w:type="dxa"/>
            <w:vAlign w:val="center"/>
          </w:tcPr>
          <w:p w:rsidR="001B71C2" w:rsidRPr="001B71C2" w:rsidRDefault="004E73CA" w:rsidP="004F5E47">
            <w:pPr>
              <w:snapToGrid w:val="0"/>
            </w:pPr>
            <w:r>
              <w:t>Regulator of</w:t>
            </w:r>
            <w:r w:rsidR="00F01311">
              <w:t xml:space="preserve"> </w:t>
            </w:r>
            <w:r w:rsidR="00CC23D2">
              <w:t>cell proliferation, invasion</w:t>
            </w:r>
            <w:r w:rsidR="00505EE5">
              <w:t xml:space="preserve"> &amp;</w:t>
            </w:r>
            <w:r w:rsidR="001B71C2" w:rsidRPr="001B71C2">
              <w:t xml:space="preserve"> motility</w:t>
            </w:r>
          </w:p>
        </w:tc>
        <w:tc>
          <w:tcPr>
            <w:tcW w:w="2419" w:type="dxa"/>
            <w:vAlign w:val="center"/>
          </w:tcPr>
          <w:p w:rsidR="001B71C2" w:rsidRPr="001B71C2" w:rsidRDefault="001B71C2" w:rsidP="004F5E47">
            <w:pPr>
              <w:snapToGrid w:val="0"/>
            </w:pPr>
            <w:r w:rsidRPr="001B71C2">
              <w:fldChar w:fldCharType="begin"/>
            </w:r>
            <w:r w:rsidRPr="001B71C2">
              <w:instrText xml:space="preserve"> ADDIN EN.CITE &lt;EndNote&gt;&lt;Cite&gt;&lt;Author&gt;Mazar&lt;/Author&gt;&lt;Year&gt;2011&lt;/Year&gt;&lt;RecNum&gt;556&lt;/RecNum&gt;&lt;DisplayText&gt;(Mazar, et al., 2011)&lt;/DisplayText&gt;&lt;record&gt;&lt;rec-number&gt;556&lt;/rec-number&gt;&lt;foreign-keys&gt;&lt;key app="EN" db-id="tp92zpdpevpvz1ewt26x9wfntztvffdf9za2" timestamp="1518307101"&gt;556&lt;/key&gt;&lt;/foreign-keys&gt;&lt;ref-type name="Journal Article"&gt;17&lt;/ref-type&gt;&lt;contributors&gt;&lt;authors&gt;&lt;author&gt;Mazar, Joseph&lt;/author&gt;&lt;author&gt;DeBlasio, Dan&lt;/author&gt;&lt;author&gt;Govindarajan, Subramaniam S.&lt;/author&gt;&lt;author&gt;Zhang, Shaojie&lt;/author&gt;&lt;author&gt;Perera, Ranjan J.&lt;/author&gt;&lt;/authors&gt;&lt;/contributors&gt;&lt;titles&gt;&lt;title&gt;Epigenetic regulation of microRNA</w:instrText>
            </w:r>
            <w:r w:rsidRPr="001B71C2">
              <w:rPr>
                <w:rFonts w:ascii="Cambria Math" w:hAnsi="Cambria Math" w:cs="Cambria Math"/>
              </w:rPr>
              <w:instrText>‐</w:instrText>
            </w:r>
            <w:r w:rsidRPr="001B71C2">
              <w:instrText>375 and its role in melanoma development in humans&lt;/title&gt;&lt;secondary-title&gt;FEBS Letters&lt;/secondary-title&gt;&lt;/titles&gt;&lt;periodical&gt;&lt;full-title&gt;FEBS Letters&lt;/full-title&gt;&lt;/periodical&gt;&lt;pages&gt;2467-2476&lt;/pages&gt;&lt;volume&gt;585&lt;/volume&gt;&lt;number&gt;15&lt;/number&gt;&lt;dates&gt;&lt;year&gt;2011&lt;/year&gt;&lt;/dates&gt;&lt;publisher&gt;Wiley Online Library&lt;/publisher&gt;&lt;isbn&gt;1873-3468&lt;/isbn&gt;&lt;urls&gt;&lt;related-urls&gt;&lt;url&gt;http:https://doi.org/10.1016/j.febslet.2011.06.025&lt;/url&gt;&lt;/related-urls&gt;&lt;/urls&gt;&lt;electronic-resource-num&gt;10.1016/j.febslet.2011.06.025&lt;/electronic-resource-num&gt;&lt;/record&gt;&lt;/Cite&gt;&lt;/EndNote&gt;</w:instrText>
            </w:r>
            <w:r w:rsidRPr="001B71C2">
              <w:fldChar w:fldCharType="separate"/>
            </w:r>
            <w:r w:rsidRPr="001B71C2">
              <w:rPr>
                <w:noProof/>
              </w:rPr>
              <w:t>Mazar, et al., 2011</w:t>
            </w:r>
            <w:r w:rsidRPr="001B71C2">
              <w:fldChar w:fldCharType="end"/>
            </w:r>
          </w:p>
        </w:tc>
      </w:tr>
    </w:tbl>
    <w:p w:rsidR="003256C1" w:rsidRDefault="003256C1" w:rsidP="00065F8F">
      <w:pPr>
        <w:spacing w:line="480" w:lineRule="auto"/>
        <w:jc w:val="both"/>
        <w:rPr>
          <w:b/>
        </w:rPr>
      </w:pPr>
    </w:p>
    <w:p w:rsidR="00FC37B0" w:rsidRDefault="00FC37B0" w:rsidP="00065F8F">
      <w:pPr>
        <w:spacing w:line="480" w:lineRule="auto"/>
        <w:jc w:val="both"/>
        <w:rPr>
          <w:b/>
        </w:rPr>
      </w:pPr>
    </w:p>
    <w:p w:rsidR="00F01311" w:rsidRDefault="00F01311" w:rsidP="00065F8F">
      <w:pPr>
        <w:spacing w:line="480" w:lineRule="auto"/>
        <w:jc w:val="both"/>
        <w:rPr>
          <w:b/>
        </w:rPr>
      </w:pPr>
    </w:p>
    <w:p w:rsidR="001B2230" w:rsidRDefault="00065F8F" w:rsidP="00297619">
      <w:pPr>
        <w:spacing w:line="480" w:lineRule="auto"/>
        <w:jc w:val="both"/>
        <w:rPr>
          <w:b/>
        </w:rPr>
      </w:pPr>
      <w:r w:rsidRPr="00065F8F">
        <w:rPr>
          <w:b/>
        </w:rPr>
        <w:t>Figure Legends</w:t>
      </w:r>
    </w:p>
    <w:p w:rsidR="008E4178" w:rsidRDefault="008E4178" w:rsidP="00297619">
      <w:pPr>
        <w:spacing w:line="480" w:lineRule="auto"/>
        <w:jc w:val="both"/>
        <w:rPr>
          <w:b/>
        </w:rPr>
      </w:pPr>
    </w:p>
    <w:p w:rsidR="00D23644" w:rsidRPr="00CA73FA" w:rsidRDefault="001B71C2" w:rsidP="00297619">
      <w:pPr>
        <w:spacing w:line="480" w:lineRule="auto"/>
        <w:jc w:val="both"/>
        <w:rPr>
          <w:b/>
        </w:rPr>
      </w:pPr>
      <w:r w:rsidRPr="00D23644">
        <w:rPr>
          <w:b/>
        </w:rPr>
        <w:t xml:space="preserve">Figure 1. </w:t>
      </w:r>
      <w:r w:rsidR="005D5CE8">
        <w:rPr>
          <w:b/>
        </w:rPr>
        <w:t xml:space="preserve">Hydrolysis of glucosinolates </w:t>
      </w:r>
      <w:r w:rsidR="00D23644" w:rsidRPr="00D23644">
        <w:rPr>
          <w:b/>
        </w:rPr>
        <w:t>by myrosinase</w:t>
      </w:r>
      <w:r w:rsidR="004F7668">
        <w:rPr>
          <w:b/>
        </w:rPr>
        <w:t>.</w:t>
      </w:r>
    </w:p>
    <w:p w:rsidR="00D23644" w:rsidRDefault="001B71C2" w:rsidP="00297619">
      <w:pPr>
        <w:spacing w:line="480" w:lineRule="auto"/>
        <w:jc w:val="both"/>
      </w:pPr>
      <w:r w:rsidRPr="00D23644">
        <w:t>Activation of the myrosinase-glucosinolate system, also known as mustard oil bomb, results in the formation of an unstable aglycone intermediate metabolite called thiohydroximate-O-sulfate. A subsequent n</w:t>
      </w:r>
      <w:r w:rsidR="00B84758">
        <w:t>on-enzymatic reaction and a sim</w:t>
      </w:r>
      <w:r w:rsidRPr="00D23644">
        <w:t>ultaneous rear</w:t>
      </w:r>
      <w:r w:rsidR="00B84758">
        <w:t>r</w:t>
      </w:r>
      <w:r w:rsidRPr="00D23644">
        <w:t>angement of the core structure of GLs produce diverse chemically</w:t>
      </w:r>
      <w:r w:rsidR="00D23644">
        <w:t xml:space="preserve"> and</w:t>
      </w:r>
      <w:r w:rsidRPr="00D23644">
        <w:t xml:space="preserve"> biologically distinct compounds</w:t>
      </w:r>
      <w:r w:rsidR="00D23644">
        <w:t>,</w:t>
      </w:r>
      <w:r w:rsidRPr="00D23644">
        <w:t xml:space="preserve"> including thiocyanates, isothiocyanates, nitriles and indoles.</w:t>
      </w:r>
      <w:r w:rsidR="00D23644" w:rsidRPr="00D23644">
        <w:t xml:space="preserve"> Usually, a Losen re</w:t>
      </w:r>
      <w:r w:rsidR="00B84758">
        <w:t>arrangement occurs that pro</w:t>
      </w:r>
      <w:r w:rsidR="00D23644" w:rsidRPr="00D23644">
        <w:t>mote</w:t>
      </w:r>
      <w:r w:rsidR="00B84758">
        <w:t>s the i</w:t>
      </w:r>
      <w:r w:rsidR="00D23644" w:rsidRPr="00D23644">
        <w:t>sothiocyanate formation</w:t>
      </w:r>
      <w:r w:rsidR="00D23644">
        <w:t>.</w:t>
      </w:r>
    </w:p>
    <w:p w:rsidR="00600232" w:rsidRDefault="00600232" w:rsidP="00297619">
      <w:pPr>
        <w:spacing w:line="480" w:lineRule="auto"/>
        <w:jc w:val="both"/>
      </w:pPr>
    </w:p>
    <w:p w:rsidR="00E12D59" w:rsidRPr="00E12D59" w:rsidRDefault="00E12D59" w:rsidP="00297619">
      <w:pPr>
        <w:spacing w:line="480" w:lineRule="auto"/>
        <w:jc w:val="both"/>
        <w:rPr>
          <w:b/>
        </w:rPr>
      </w:pPr>
      <w:r w:rsidRPr="00637C0D">
        <w:rPr>
          <w:b/>
        </w:rPr>
        <w:t>Figure 2. Representative structures of major isothiocyanate (ITC) compounds</w:t>
      </w:r>
      <w:r w:rsidR="004F7668" w:rsidRPr="00637C0D">
        <w:rPr>
          <w:b/>
        </w:rPr>
        <w:t>.</w:t>
      </w:r>
    </w:p>
    <w:p w:rsidR="008E4178" w:rsidRDefault="008E4178" w:rsidP="00297619">
      <w:pPr>
        <w:spacing w:line="480" w:lineRule="auto"/>
        <w:jc w:val="both"/>
      </w:pPr>
    </w:p>
    <w:p w:rsidR="005D5CE8" w:rsidRDefault="00E12D59" w:rsidP="00297619">
      <w:pPr>
        <w:spacing w:line="480" w:lineRule="auto"/>
        <w:jc w:val="both"/>
      </w:pPr>
      <w:r>
        <w:rPr>
          <w:b/>
          <w:color w:val="000000" w:themeColor="text1"/>
        </w:rPr>
        <w:t>Figure 3</w:t>
      </w:r>
      <w:r w:rsidR="00D23644" w:rsidRPr="00D23644">
        <w:rPr>
          <w:b/>
          <w:color w:val="000000" w:themeColor="text1"/>
        </w:rPr>
        <w:t xml:space="preserve">. Schematic presentation of </w:t>
      </w:r>
      <w:r w:rsidR="00CB7E96">
        <w:rPr>
          <w:b/>
          <w:color w:val="000000" w:themeColor="text1"/>
        </w:rPr>
        <w:t xml:space="preserve">the proposed </w:t>
      </w:r>
      <w:r w:rsidR="005D5CE8">
        <w:rPr>
          <w:b/>
          <w:color w:val="000000" w:themeColor="text1"/>
        </w:rPr>
        <w:t xml:space="preserve">cellular </w:t>
      </w:r>
      <w:r w:rsidR="00D23644" w:rsidRPr="00D23644">
        <w:rPr>
          <w:b/>
          <w:color w:val="000000" w:themeColor="text1"/>
        </w:rPr>
        <w:t>pathways</w:t>
      </w:r>
      <w:r w:rsidR="00CB7E96">
        <w:rPr>
          <w:b/>
          <w:color w:val="000000" w:themeColor="text1"/>
        </w:rPr>
        <w:t xml:space="preserve"> targeted by ITCs</w:t>
      </w:r>
      <w:r w:rsidR="00D23644" w:rsidRPr="00D23644">
        <w:t>.</w:t>
      </w:r>
      <w:r w:rsidR="00D23644" w:rsidRPr="00D23644">
        <w:br/>
        <w:t>ITCs chemo</w:t>
      </w:r>
      <w:r w:rsidR="00B84758">
        <w:t>-</w:t>
      </w:r>
      <w:r w:rsidR="00D23644" w:rsidRPr="00D23644">
        <w:t>preventive action is mainly attributed to a plurality of anti-cancer properties including</w:t>
      </w:r>
      <w:r w:rsidR="005D5CE8">
        <w:t xml:space="preserve"> i) inhibition of </w:t>
      </w:r>
      <w:r w:rsidR="00D23644" w:rsidRPr="00D23644">
        <w:t>cell growth by causing cell cycle arrest a</w:t>
      </w:r>
      <w:r w:rsidR="005D5CE8">
        <w:t xml:space="preserve">nd apoptosis, ii) inhibition of </w:t>
      </w:r>
      <w:r w:rsidR="00D23644" w:rsidRPr="00D23644">
        <w:t>phase I and induction of phase II det</w:t>
      </w:r>
      <w:r w:rsidR="009E2904">
        <w:t>oxification enzymes, iii) inhibition of</w:t>
      </w:r>
      <w:r w:rsidR="00D23644" w:rsidRPr="00D23644">
        <w:t xml:space="preserve"> metastasis and angiogenesis and iv) regulation of the epigenetic machinery. The effect of ITCs in cell proliferation is mediated through modulation of diverse regulatory pathways, including various signalling transduction pathways (</w:t>
      </w:r>
      <w:r w:rsidR="009E2904">
        <w:t xml:space="preserve">e.g. </w:t>
      </w:r>
      <w:r w:rsidR="00D23644" w:rsidRPr="00D23644">
        <w:t>PI3K/AKT, MAPKKs</w:t>
      </w:r>
      <w:r w:rsidR="009E2904">
        <w:t>, etc.</w:t>
      </w:r>
      <w:r w:rsidR="00D23644" w:rsidRPr="00D23644">
        <w:t xml:space="preserve">), increased </w:t>
      </w:r>
      <w:r w:rsidR="009E2904">
        <w:t xml:space="preserve">generation of </w:t>
      </w:r>
      <w:r w:rsidR="00D23644" w:rsidRPr="00D23644">
        <w:t xml:space="preserve">reactive </w:t>
      </w:r>
      <w:r w:rsidR="009E2904">
        <w:t xml:space="preserve">oxygen species (ROS) </w:t>
      </w:r>
      <w:r w:rsidR="00D23644" w:rsidRPr="00D23644">
        <w:t xml:space="preserve">and mitochondrial dysfunction. </w:t>
      </w:r>
    </w:p>
    <w:p w:rsidR="005D5CE8" w:rsidRPr="005D5CE8" w:rsidRDefault="005D5CE8" w:rsidP="00297619">
      <w:pPr>
        <w:spacing w:line="480" w:lineRule="auto"/>
      </w:pPr>
    </w:p>
    <w:p w:rsidR="005D5CE8" w:rsidRPr="005D5CE8" w:rsidRDefault="005D5CE8" w:rsidP="00297619">
      <w:pPr>
        <w:spacing w:line="480" w:lineRule="auto"/>
      </w:pPr>
    </w:p>
    <w:p w:rsidR="005D5CE8" w:rsidRPr="005D5CE8" w:rsidRDefault="005D5CE8" w:rsidP="00297619">
      <w:pPr>
        <w:spacing w:line="480" w:lineRule="auto"/>
      </w:pPr>
    </w:p>
    <w:p w:rsidR="005D5CE8" w:rsidRPr="005D5CE8" w:rsidRDefault="005D5CE8" w:rsidP="00297619">
      <w:pPr>
        <w:spacing w:line="480" w:lineRule="auto"/>
      </w:pPr>
    </w:p>
    <w:p w:rsidR="008E4178" w:rsidRDefault="008E4178" w:rsidP="00297619">
      <w:pPr>
        <w:spacing w:line="480" w:lineRule="auto"/>
      </w:pPr>
    </w:p>
    <w:p w:rsidR="006A3D86" w:rsidRDefault="005D5CE8" w:rsidP="005D5CE8">
      <w:pPr>
        <w:spacing w:line="480" w:lineRule="auto"/>
        <w:rPr>
          <w:b/>
        </w:rPr>
      </w:pPr>
      <w:r>
        <w:rPr>
          <w:b/>
        </w:rPr>
        <w:t>Figure</w:t>
      </w:r>
      <w:r w:rsidRPr="005D5CE8">
        <w:rPr>
          <w:b/>
        </w:rPr>
        <w:t xml:space="preserve"> 1</w:t>
      </w:r>
    </w:p>
    <w:p w:rsidR="00786086" w:rsidRDefault="00786086" w:rsidP="005D5CE8">
      <w:pPr>
        <w:spacing w:line="480" w:lineRule="auto"/>
        <w:rPr>
          <w:b/>
        </w:rPr>
      </w:pPr>
    </w:p>
    <w:p w:rsidR="005D5CE8" w:rsidRPr="006A3D86" w:rsidRDefault="00CB7E96" w:rsidP="006A3D86">
      <w:pPr>
        <w:keepNext/>
        <w:spacing w:line="480" w:lineRule="auto"/>
        <w:jc w:val="both"/>
      </w:pPr>
      <w:r>
        <w:rPr>
          <w:noProof/>
          <w:lang w:eastAsia="en-GB"/>
        </w:rPr>
        <w:drawing>
          <wp:inline distT="0" distB="0" distL="0" distR="0" wp14:anchorId="370F5AC7" wp14:editId="631A58BC">
            <wp:extent cx="5731510" cy="3223895"/>
            <wp:effectExtent l="12700" t="12700" r="8890" b="146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s and tables 2!!.tif 2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  <a:solidFill>
                      <a:schemeClr val="bg1"/>
                    </a:solidFill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786086" w:rsidRDefault="00786086" w:rsidP="00645F45">
      <w:pPr>
        <w:rPr>
          <w:b/>
        </w:rPr>
      </w:pPr>
    </w:p>
    <w:p w:rsidR="00502A81" w:rsidRDefault="006A3D86" w:rsidP="00E276D1">
      <w:pPr>
        <w:spacing w:line="480" w:lineRule="auto"/>
      </w:pPr>
      <w:r w:rsidRPr="00637C0D">
        <w:rPr>
          <w:b/>
        </w:rPr>
        <w:t>Figure 2</w:t>
      </w:r>
      <w:r w:rsidR="00645F45" w:rsidRPr="00645F45">
        <w:t xml:space="preserve"> </w:t>
      </w:r>
    </w:p>
    <w:p w:rsidR="00873099" w:rsidRDefault="00873099" w:rsidP="00502A81">
      <w:pPr>
        <w:spacing w:line="480" w:lineRule="auto"/>
      </w:pPr>
    </w:p>
    <w:p w:rsidR="00DA416B" w:rsidRDefault="00502A81" w:rsidP="00502A81">
      <w:pPr>
        <w:spacing w:line="480" w:lineRule="auto"/>
        <w:jc w:val="center"/>
      </w:pPr>
      <w:r>
        <w:fldChar w:fldCharType="begin"/>
      </w:r>
      <w:r w:rsidR="00B3162C">
        <w:instrText xml:space="preserve"> INCLUDEPICTURE "C:\\var\\folders\\k3\\t4qhc8vx30b6sj9cwgfyhql80000gp\\T\\com.microsoft.Word\\WebArchiveCopyPasteTempFiles\\Sulforaphane.png" \* MERGEFORMAT </w:instrText>
      </w:r>
      <w:r>
        <w:fldChar w:fldCharType="separate"/>
      </w:r>
      <w:r>
        <w:rPr>
          <w:noProof/>
          <w:lang w:eastAsia="en-GB"/>
        </w:rPr>
        <w:drawing>
          <wp:inline distT="0" distB="0" distL="0" distR="0" wp14:anchorId="0D2D5033" wp14:editId="1E6A6528">
            <wp:extent cx="2265680" cy="741680"/>
            <wp:effectExtent l="0" t="0" r="0" b="0"/>
            <wp:docPr id="18" name="Picture 18" descr="Image result for sulforaphan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 descr="Image result for sulforaphan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5680" cy="74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:rsidR="00DA416B" w:rsidRDefault="000468A4" w:rsidP="00502A81">
      <w:pPr>
        <w:spacing w:line="480" w:lineRule="auto"/>
        <w:jc w:val="center"/>
      </w:pPr>
      <w:r>
        <w:t>Sulforaphane (SFN)</w:t>
      </w:r>
    </w:p>
    <w:p w:rsidR="00502A81" w:rsidRDefault="00502A81" w:rsidP="00502A81">
      <w:pPr>
        <w:spacing w:line="480" w:lineRule="auto"/>
        <w:jc w:val="center"/>
      </w:pPr>
    </w:p>
    <w:p w:rsidR="00DA416B" w:rsidRDefault="00502A81" w:rsidP="00502A81">
      <w:pPr>
        <w:spacing w:line="480" w:lineRule="auto"/>
        <w:jc w:val="center"/>
      </w:pPr>
      <w:r>
        <w:fldChar w:fldCharType="begin"/>
      </w:r>
      <w:r w:rsidR="00B3162C">
        <w:instrText xml:space="preserve"> INCLUDEPICTURE "C:\\var\\folders\\k3\\t4qhc8vx30b6sj9cwgfyhql80000gp\\T\\com.microsoft.Word\\WebArchiveCopyPasteTempFiles\\I0416.png" \* MERGEFORMAT </w:instrText>
      </w:r>
      <w:r>
        <w:fldChar w:fldCharType="separate"/>
      </w:r>
      <w:r>
        <w:rPr>
          <w:noProof/>
          <w:lang w:eastAsia="en-GB"/>
        </w:rPr>
        <w:drawing>
          <wp:inline distT="0" distB="0" distL="0" distR="0" wp14:anchorId="3A4DA89A" wp14:editId="5049EC1E">
            <wp:extent cx="2245360" cy="690880"/>
            <wp:effectExtent l="0" t="0" r="0" b="0"/>
            <wp:docPr id="17" name="Picture 17" descr="Image result for iberin IT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 descr="Image result for iberin ITC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5360" cy="690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:rsidR="00BE00E9" w:rsidRDefault="000468A4" w:rsidP="00502A81">
      <w:pPr>
        <w:spacing w:line="480" w:lineRule="auto"/>
        <w:jc w:val="center"/>
      </w:pPr>
      <w:r>
        <w:t>Iberin (IBN)</w:t>
      </w:r>
    </w:p>
    <w:p w:rsidR="00873099" w:rsidRDefault="00873099" w:rsidP="00502A81">
      <w:pPr>
        <w:spacing w:line="480" w:lineRule="auto"/>
        <w:jc w:val="center"/>
      </w:pPr>
    </w:p>
    <w:p w:rsidR="00DA416B" w:rsidRDefault="00BE00E9" w:rsidP="00502A81">
      <w:pPr>
        <w:spacing w:line="480" w:lineRule="auto"/>
        <w:jc w:val="center"/>
      </w:pPr>
      <w:r>
        <w:fldChar w:fldCharType="begin"/>
      </w:r>
      <w:r w:rsidR="00B3162C">
        <w:instrText xml:space="preserve"> INCLUDEPICTURE "C:\\var\\folders\\k3\\t4qhc8vx30b6sj9cwgfyhql80000gp\\T\\com.microsoft.Word\\WebArchiveCopyPasteTempFiles\\substancetooltip.ashx?id=1115" \* MERGEFORMAT </w:instrText>
      </w:r>
      <w:r>
        <w:fldChar w:fldCharType="separate"/>
      </w:r>
      <w:r>
        <w:rPr>
          <w:noProof/>
          <w:lang w:eastAsia="en-GB"/>
        </w:rPr>
        <w:drawing>
          <wp:inline distT="0" distB="0" distL="0" distR="0" wp14:anchorId="41441483" wp14:editId="6BD3B829">
            <wp:extent cx="2357120" cy="690880"/>
            <wp:effectExtent l="0" t="0" r="0" b="0"/>
            <wp:docPr id="10" name="Picture 10" descr="Image result for allyl isothiocyana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Image result for allyl isothiocyanat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7120" cy="690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:rsidR="000468A4" w:rsidRDefault="000468A4" w:rsidP="00502A81">
      <w:pPr>
        <w:spacing w:line="480" w:lineRule="auto"/>
        <w:jc w:val="center"/>
      </w:pPr>
      <w:r>
        <w:t>Allyl-ITC (AITC)</w:t>
      </w:r>
    </w:p>
    <w:p w:rsidR="00873099" w:rsidRDefault="00873099" w:rsidP="00502A81">
      <w:pPr>
        <w:spacing w:line="480" w:lineRule="auto"/>
        <w:jc w:val="center"/>
      </w:pPr>
    </w:p>
    <w:p w:rsidR="00DA416B" w:rsidRDefault="00873099" w:rsidP="00502A81">
      <w:pPr>
        <w:spacing w:line="480" w:lineRule="auto"/>
        <w:jc w:val="center"/>
      </w:pPr>
      <w:r>
        <w:fldChar w:fldCharType="begin"/>
      </w:r>
      <w:r w:rsidR="00B3162C">
        <w:instrText xml:space="preserve"> INCLUDEPICTURE "C:\\var\\folders\\k3\\t4qhc8vx30b6sj9cwgfyhql80000gp\\T\\com.microsoft.Word\\WebArchiveCopyPasteTempFiles\\cF5j2s5j984AAAAASUVORK5CYII=" \* MERGEFORMAT </w:instrText>
      </w:r>
      <w:r>
        <w:fldChar w:fldCharType="separate"/>
      </w:r>
      <w:r>
        <w:rPr>
          <w:noProof/>
          <w:lang w:eastAsia="en-GB"/>
        </w:rPr>
        <w:drawing>
          <wp:inline distT="0" distB="0" distL="0" distR="0" wp14:anchorId="00F32230" wp14:editId="0A7340F1">
            <wp:extent cx="2235200" cy="721360"/>
            <wp:effectExtent l="0" t="0" r="0" b="2540"/>
            <wp:docPr id="16" name="Picture 16" descr="Image result for benzyl isothiocyana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YbxzjUayhd6RM:" descr="Image result for benzyl isothiocyanat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5200" cy="72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:rsidR="00DA416B" w:rsidRDefault="000468A4" w:rsidP="00502A81">
      <w:pPr>
        <w:spacing w:line="480" w:lineRule="auto"/>
        <w:jc w:val="center"/>
      </w:pPr>
      <w:r>
        <w:t>Benzyl-ITC (BITC)</w:t>
      </w:r>
    </w:p>
    <w:p w:rsidR="00873099" w:rsidRDefault="00873099" w:rsidP="00502A81">
      <w:pPr>
        <w:spacing w:line="480" w:lineRule="auto"/>
        <w:jc w:val="center"/>
      </w:pPr>
    </w:p>
    <w:p w:rsidR="00DA416B" w:rsidRDefault="00DA416B" w:rsidP="00502A81">
      <w:pPr>
        <w:spacing w:line="480" w:lineRule="auto"/>
        <w:jc w:val="center"/>
      </w:pPr>
      <w:r>
        <w:fldChar w:fldCharType="begin"/>
      </w:r>
      <w:r w:rsidR="00B3162C">
        <w:instrText xml:space="preserve"> INCLUDEPICTURE "C:\\var\\folders\\k3\\t4qhc8vx30b6sj9cwgfyhql80000gp\\T\\com.microsoft.Word\\WebArchiveCopyPasteTempFiles\\Ka0xCUAI3JylZQWhE2JU4IgCIIgCIK4wX+ZuZgh3S06RQAAAABJRU5ErkJggg==" \* MERGEFORMAT </w:instrText>
      </w:r>
      <w:r>
        <w:fldChar w:fldCharType="separate"/>
      </w:r>
      <w:r>
        <w:rPr>
          <w:noProof/>
          <w:lang w:eastAsia="en-GB"/>
        </w:rPr>
        <w:drawing>
          <wp:inline distT="0" distB="0" distL="0" distR="0" wp14:anchorId="028F0531" wp14:editId="43C6EB26">
            <wp:extent cx="2458720" cy="741680"/>
            <wp:effectExtent l="0" t="0" r="5080" b="0"/>
            <wp:docPr id="15" name="Picture 15" descr="Image result for phenethyl isothiocyana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weZYrzfclg54M:" descr="Image result for phenethyl isothiocyanat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8720" cy="74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:rsidR="006A3D86" w:rsidRDefault="000468A4" w:rsidP="00502A81">
      <w:pPr>
        <w:spacing w:line="480" w:lineRule="auto"/>
        <w:jc w:val="center"/>
        <w:rPr>
          <w:b/>
        </w:rPr>
      </w:pPr>
      <w:r>
        <w:t>P</w:t>
      </w:r>
      <w:r w:rsidRPr="009431C7">
        <w:t>henethyl-ITC (PEITC)</w:t>
      </w:r>
    </w:p>
    <w:p w:rsidR="00BE00E9" w:rsidRPr="00DA416B" w:rsidRDefault="00BE00E9" w:rsidP="00CB4C98">
      <w:pPr>
        <w:spacing w:line="480" w:lineRule="auto"/>
        <w:jc w:val="both"/>
        <w:rPr>
          <w:b/>
        </w:rPr>
      </w:pPr>
    </w:p>
    <w:p w:rsidR="00E276D1" w:rsidRDefault="00E276D1" w:rsidP="00CB4C98">
      <w:pPr>
        <w:spacing w:line="480" w:lineRule="auto"/>
        <w:jc w:val="both"/>
        <w:rPr>
          <w:b/>
        </w:rPr>
      </w:pPr>
    </w:p>
    <w:p w:rsidR="00F72548" w:rsidRDefault="006A3D86" w:rsidP="00CB4C98">
      <w:pPr>
        <w:spacing w:line="480" w:lineRule="auto"/>
        <w:jc w:val="both"/>
        <w:rPr>
          <w:b/>
        </w:rPr>
      </w:pPr>
      <w:r>
        <w:rPr>
          <w:b/>
        </w:rPr>
        <w:t>Figure 3</w:t>
      </w:r>
    </w:p>
    <w:p w:rsidR="00873099" w:rsidRPr="005D5CE8" w:rsidRDefault="00873099" w:rsidP="00CB4C98">
      <w:pPr>
        <w:spacing w:line="480" w:lineRule="auto"/>
        <w:jc w:val="both"/>
        <w:rPr>
          <w:b/>
        </w:rPr>
      </w:pPr>
    </w:p>
    <w:p w:rsidR="00D23644" w:rsidRPr="00D23644" w:rsidRDefault="00CB7E96" w:rsidP="005D5CE8">
      <w:pPr>
        <w:keepNext/>
        <w:spacing w:line="480" w:lineRule="auto"/>
        <w:jc w:val="both"/>
      </w:pPr>
      <w:r>
        <w:rPr>
          <w:b/>
          <w:noProof/>
          <w:sz w:val="20"/>
          <w:szCs w:val="20"/>
          <w:lang w:eastAsia="en-GB"/>
        </w:rPr>
        <w:drawing>
          <wp:inline distT="0" distB="0" distL="0" distR="0" wp14:anchorId="42DBD95C" wp14:editId="072E74BF">
            <wp:extent cx="5731510" cy="3584440"/>
            <wp:effectExtent l="12700" t="12700" r="8890" b="1016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2.tif 2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84440"/>
                    </a:xfrm>
                    <a:prstGeom prst="rect">
                      <a:avLst/>
                    </a:prstGeom>
                    <a:solidFill>
                      <a:schemeClr val="bg1"/>
                    </a:solidFill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sectPr w:rsidR="00D23644" w:rsidRPr="00D23644" w:rsidSect="004D6CCF">
      <w:footerReference w:type="default" r:id="rId1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60574" w:rsidRDefault="00B60574" w:rsidP="00D86C93">
      <w:r>
        <w:separator/>
      </w:r>
    </w:p>
  </w:endnote>
  <w:endnote w:type="continuationSeparator" w:id="0">
    <w:p w:rsidR="00B60574" w:rsidRDefault="00B60574" w:rsidP="00D86C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452920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C0F68" w:rsidRPr="001A2D6D" w:rsidRDefault="005C0F68" w:rsidP="009F5D4B">
        <w:pPr>
          <w:pStyle w:val="Footer"/>
          <w:jc w:val="center"/>
        </w:pPr>
        <w:r w:rsidRPr="001A2D6D">
          <w:fldChar w:fldCharType="begin"/>
        </w:r>
        <w:r w:rsidRPr="001A2D6D">
          <w:instrText xml:space="preserve"> PAGE   \* MERGEFORMAT </w:instrText>
        </w:r>
        <w:r w:rsidRPr="001A2D6D">
          <w:fldChar w:fldCharType="separate"/>
        </w:r>
        <w:r w:rsidR="00D3701C">
          <w:rPr>
            <w:noProof/>
          </w:rPr>
          <w:t>1</w:t>
        </w:r>
        <w:r w:rsidRPr="001A2D6D">
          <w:rPr>
            <w:noProof/>
          </w:rPr>
          <w:fldChar w:fldCharType="end"/>
        </w:r>
      </w:p>
    </w:sdtContent>
  </w:sdt>
  <w:p w:rsidR="005C0F68" w:rsidRDefault="005C0F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60574" w:rsidRDefault="00B60574" w:rsidP="00D86C93">
      <w:r>
        <w:separator/>
      </w:r>
    </w:p>
  </w:footnote>
  <w:footnote w:type="continuationSeparator" w:id="0">
    <w:p w:rsidR="00B60574" w:rsidRDefault="00B60574" w:rsidP="00D86C9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7D1ACC"/>
    <w:multiLevelType w:val="multilevel"/>
    <w:tmpl w:val="744C035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7B13944"/>
    <w:multiLevelType w:val="multilevel"/>
    <w:tmpl w:val="14A2D67A"/>
    <w:lvl w:ilvl="0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2" w15:restartNumberingAfterBreak="0">
    <w:nsid w:val="28BD0D96"/>
    <w:multiLevelType w:val="multilevel"/>
    <w:tmpl w:val="8EEC9C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2E552131"/>
    <w:multiLevelType w:val="hybridMultilevel"/>
    <w:tmpl w:val="08F27E8A"/>
    <w:lvl w:ilvl="0" w:tplc="6BBEB6F2">
      <w:start w:val="5"/>
      <w:numFmt w:val="decimal"/>
      <w:lvlText w:val="%1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627F7A8B"/>
    <w:multiLevelType w:val="hybridMultilevel"/>
    <w:tmpl w:val="FE4C75F8"/>
    <w:lvl w:ilvl="0" w:tplc="8DD469A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F1F500B"/>
    <w:multiLevelType w:val="hybridMultilevel"/>
    <w:tmpl w:val="09E4B414"/>
    <w:lvl w:ilvl="0" w:tplc="0742ADC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1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armacology and Therapeu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92zpdpevpvz1ewt26x9wfntztvffdf9za2&quot;&gt;My EndNote Library&lt;record-ids&gt;&lt;item&gt;14&lt;/item&gt;&lt;item&gt;16&lt;/item&gt;&lt;item&gt;17&lt;/item&gt;&lt;item&gt;18&lt;/item&gt;&lt;item&gt;19&lt;/item&gt;&lt;item&gt;21&lt;/item&gt;&lt;item&gt;22&lt;/item&gt;&lt;item&gt;24&lt;/item&gt;&lt;item&gt;25&lt;/item&gt;&lt;item&gt;27&lt;/item&gt;&lt;item&gt;30&lt;/item&gt;&lt;item&gt;31&lt;/item&gt;&lt;item&gt;32&lt;/item&gt;&lt;item&gt;33&lt;/item&gt;&lt;item&gt;35&lt;/item&gt;&lt;item&gt;36&lt;/item&gt;&lt;item&gt;37&lt;/item&gt;&lt;item&gt;39&lt;/item&gt;&lt;item&gt;41&lt;/item&gt;&lt;item&gt;42&lt;/item&gt;&lt;item&gt;43&lt;/item&gt;&lt;item&gt;44&lt;/item&gt;&lt;item&gt;45&lt;/item&gt;&lt;item&gt;46&lt;/item&gt;&lt;item&gt;47&lt;/item&gt;&lt;item&gt;72&lt;/item&gt;&lt;item&gt;73&lt;/item&gt;&lt;item&gt;74&lt;/item&gt;&lt;item&gt;109&lt;/item&gt;&lt;item&gt;118&lt;/item&gt;&lt;item&gt;127&lt;/item&gt;&lt;item&gt;137&lt;/item&gt;&lt;item&gt;140&lt;/item&gt;&lt;item&gt;141&lt;/item&gt;&lt;item&gt;142&lt;/item&gt;&lt;item&gt;146&lt;/item&gt;&lt;item&gt;148&lt;/item&gt;&lt;item&gt;149&lt;/item&gt;&lt;item&gt;151&lt;/item&gt;&lt;item&gt;153&lt;/item&gt;&lt;item&gt;157&lt;/item&gt;&lt;item&gt;158&lt;/item&gt;&lt;item&gt;160&lt;/item&gt;&lt;item&gt;161&lt;/item&gt;&lt;item&gt;164&lt;/item&gt;&lt;item&gt;180&lt;/item&gt;&lt;item&gt;182&lt;/item&gt;&lt;item&gt;185&lt;/item&gt;&lt;item&gt;188&lt;/item&gt;&lt;item&gt;215&lt;/item&gt;&lt;item&gt;220&lt;/item&gt;&lt;item&gt;221&lt;/item&gt;&lt;item&gt;224&lt;/item&gt;&lt;item&gt;229&lt;/item&gt;&lt;item&gt;230&lt;/item&gt;&lt;item&gt;240&lt;/item&gt;&lt;item&gt;244&lt;/item&gt;&lt;item&gt;254&lt;/item&gt;&lt;item&gt;255&lt;/item&gt;&lt;item&gt;256&lt;/item&gt;&lt;item&gt;264&lt;/item&gt;&lt;item&gt;265&lt;/item&gt;&lt;item&gt;268&lt;/item&gt;&lt;item&gt;271&lt;/item&gt;&lt;item&gt;273&lt;/item&gt;&lt;item&gt;275&lt;/item&gt;&lt;item&gt;276&lt;/item&gt;&lt;item&gt;277&lt;/item&gt;&lt;item&gt;278&lt;/item&gt;&lt;item&gt;279&lt;/item&gt;&lt;item&gt;280&lt;/item&gt;&lt;item&gt;281&lt;/item&gt;&lt;item&gt;284&lt;/item&gt;&lt;item&gt;285&lt;/item&gt;&lt;item&gt;286&lt;/item&gt;&lt;item&gt;288&lt;/item&gt;&lt;item&gt;289&lt;/item&gt;&lt;item&gt;290&lt;/item&gt;&lt;item&gt;291&lt;/item&gt;&lt;item&gt;293&lt;/item&gt;&lt;item&gt;296&lt;/item&gt;&lt;item&gt;298&lt;/item&gt;&lt;item&gt;299&lt;/item&gt;&lt;item&gt;300&lt;/item&gt;&lt;item&gt;301&lt;/item&gt;&lt;item&gt;302&lt;/item&gt;&lt;item&gt;303&lt;/item&gt;&lt;item&gt;304&lt;/item&gt;&lt;item&gt;305&lt;/item&gt;&lt;item&gt;307&lt;/item&gt;&lt;item&gt;309&lt;/item&gt;&lt;item&gt;310&lt;/item&gt;&lt;item&gt;311&lt;/item&gt;&lt;item&gt;312&lt;/item&gt;&lt;item&gt;313&lt;/item&gt;&lt;item&gt;314&lt;/item&gt;&lt;item&gt;315&lt;/item&gt;&lt;item&gt;317&lt;/item&gt;&lt;item&gt;318&lt;/item&gt;&lt;item&gt;320&lt;/item&gt;&lt;item&gt;323&lt;/item&gt;&lt;item&gt;331&lt;/item&gt;&lt;item&gt;333&lt;/item&gt;&lt;item&gt;334&lt;/item&gt;&lt;item&gt;335&lt;/item&gt;&lt;item&gt;336&lt;/item&gt;&lt;item&gt;337&lt;/item&gt;&lt;item&gt;341&lt;/item&gt;&lt;item&gt;344&lt;/item&gt;&lt;item&gt;351&lt;/item&gt;&lt;item&gt;352&lt;/item&gt;&lt;item&gt;353&lt;/item&gt;&lt;item&gt;354&lt;/item&gt;&lt;item&gt;357&lt;/item&gt;&lt;item&gt;362&lt;/item&gt;&lt;item&gt;363&lt;/item&gt;&lt;item&gt;365&lt;/item&gt;&lt;item&gt;367&lt;/item&gt;&lt;item&gt;368&lt;/item&gt;&lt;item&gt;369&lt;/item&gt;&lt;item&gt;370&lt;/item&gt;&lt;item&gt;371&lt;/item&gt;&lt;item&gt;374&lt;/item&gt;&lt;item&gt;375&lt;/item&gt;&lt;item&gt;382&lt;/item&gt;&lt;item&gt;383&lt;/item&gt;&lt;item&gt;384&lt;/item&gt;&lt;item&gt;392&lt;/item&gt;&lt;item&gt;393&lt;/item&gt;&lt;item&gt;394&lt;/item&gt;&lt;item&gt;397&lt;/item&gt;&lt;item&gt;398&lt;/item&gt;&lt;item&gt;399&lt;/item&gt;&lt;item&gt;400&lt;/item&gt;&lt;item&gt;401&lt;/item&gt;&lt;item&gt;402&lt;/item&gt;&lt;item&gt;415&lt;/item&gt;&lt;item&gt;421&lt;/item&gt;&lt;item&gt;431&lt;/item&gt;&lt;item&gt;435&lt;/item&gt;&lt;item&gt;436&lt;/item&gt;&lt;item&gt;437&lt;/item&gt;&lt;item&gt;438&lt;/item&gt;&lt;item&gt;439&lt;/item&gt;&lt;item&gt;440&lt;/item&gt;&lt;item&gt;441&lt;/item&gt;&lt;item&gt;442&lt;/item&gt;&lt;item&gt;444&lt;/item&gt;&lt;item&gt;445&lt;/item&gt;&lt;item&gt;446&lt;/item&gt;&lt;item&gt;451&lt;/item&gt;&lt;item&gt;452&lt;/item&gt;&lt;item&gt;453&lt;/item&gt;&lt;item&gt;454&lt;/item&gt;&lt;item&gt;462&lt;/item&gt;&lt;item&gt;463&lt;/item&gt;&lt;item&gt;464&lt;/item&gt;&lt;item&gt;465&lt;/item&gt;&lt;item&gt;466&lt;/item&gt;&lt;item&gt;467&lt;/item&gt;&lt;item&gt;469&lt;/item&gt;&lt;item&gt;470&lt;/item&gt;&lt;item&gt;471&lt;/item&gt;&lt;item&gt;473&lt;/item&gt;&lt;item&gt;474&lt;/item&gt;&lt;item&gt;475&lt;/item&gt;&lt;item&gt;476&lt;/item&gt;&lt;item&gt;477&lt;/item&gt;&lt;item&gt;478&lt;/item&gt;&lt;item&gt;479&lt;/item&gt;&lt;item&gt;480&lt;/item&gt;&lt;item&gt;482&lt;/item&gt;&lt;item&gt;488&lt;/item&gt;&lt;item&gt;490&lt;/item&gt;&lt;item&gt;491&lt;/item&gt;&lt;item&gt;492&lt;/item&gt;&lt;item&gt;493&lt;/item&gt;&lt;item&gt;495&lt;/item&gt;&lt;item&gt;501&lt;/item&gt;&lt;item&gt;503&lt;/item&gt;&lt;item&gt;505&lt;/item&gt;&lt;item&gt;506&lt;/item&gt;&lt;item&gt;509&lt;/item&gt;&lt;item&gt;511&lt;/item&gt;&lt;item&gt;513&lt;/item&gt;&lt;item&gt;514&lt;/item&gt;&lt;item&gt;515&lt;/item&gt;&lt;item&gt;517&lt;/item&gt;&lt;item&gt;518&lt;/item&gt;&lt;item&gt;520&lt;/item&gt;&lt;item&gt;521&lt;/item&gt;&lt;item&gt;525&lt;/item&gt;&lt;item&gt;526&lt;/item&gt;&lt;item&gt;527&lt;/item&gt;&lt;item&gt;528&lt;/item&gt;&lt;item&gt;530&lt;/item&gt;&lt;item&gt;533&lt;/item&gt;&lt;item&gt;537&lt;/item&gt;&lt;item&gt;538&lt;/item&gt;&lt;item&gt;539&lt;/item&gt;&lt;item&gt;541&lt;/item&gt;&lt;item&gt;544&lt;/item&gt;&lt;item&gt;545&lt;/item&gt;&lt;item&gt;546&lt;/item&gt;&lt;item&gt;547&lt;/item&gt;&lt;item&gt;549&lt;/item&gt;&lt;item&gt;550&lt;/item&gt;&lt;item&gt;551&lt;/item&gt;&lt;item&gt;552&lt;/item&gt;&lt;item&gt;553&lt;/item&gt;&lt;item&gt;556&lt;/item&gt;&lt;item&gt;557&lt;/item&gt;&lt;item&gt;560&lt;/item&gt;&lt;item&gt;561&lt;/item&gt;&lt;item&gt;562&lt;/item&gt;&lt;item&gt;563&lt;/item&gt;&lt;item&gt;564&lt;/item&gt;&lt;item&gt;570&lt;/item&gt;&lt;item&gt;571&lt;/item&gt;&lt;item&gt;572&lt;/item&gt;&lt;item&gt;573&lt;/item&gt;&lt;item&gt;576&lt;/item&gt;&lt;item&gt;577&lt;/item&gt;&lt;item&gt;579&lt;/item&gt;&lt;item&gt;583&lt;/item&gt;&lt;item&gt;584&lt;/item&gt;&lt;item&gt;587&lt;/item&gt;&lt;item&gt;588&lt;/item&gt;&lt;item&gt;590&lt;/item&gt;&lt;item&gt;591&lt;/item&gt;&lt;item&gt;592&lt;/item&gt;&lt;item&gt;593&lt;/item&gt;&lt;item&gt;595&lt;/item&gt;&lt;item&gt;596&lt;/item&gt;&lt;item&gt;597&lt;/item&gt;&lt;item&gt;598&lt;/item&gt;&lt;item&gt;599&lt;/item&gt;&lt;item&gt;600&lt;/item&gt;&lt;item&gt;602&lt;/item&gt;&lt;item&gt;603&lt;/item&gt;&lt;item&gt;604&lt;/item&gt;&lt;item&gt;606&lt;/item&gt;&lt;item&gt;607&lt;/item&gt;&lt;item&gt;608&lt;/item&gt;&lt;item&gt;610&lt;/item&gt;&lt;item&gt;611&lt;/item&gt;&lt;item&gt;612&lt;/item&gt;&lt;item&gt;613&lt;/item&gt;&lt;item&gt;614&lt;/item&gt;&lt;item&gt;615&lt;/item&gt;&lt;item&gt;619&lt;/item&gt;&lt;item&gt;620&lt;/item&gt;&lt;item&gt;622&lt;/item&gt;&lt;item&gt;623&lt;/item&gt;&lt;item&gt;624&lt;/item&gt;&lt;item&gt;626&lt;/item&gt;&lt;item&gt;627&lt;/item&gt;&lt;item&gt;628&lt;/item&gt;&lt;item&gt;629&lt;/item&gt;&lt;item&gt;630&lt;/item&gt;&lt;item&gt;631&lt;/item&gt;&lt;item&gt;632&lt;/item&gt;&lt;item&gt;633&lt;/item&gt;&lt;item&gt;634&lt;/item&gt;&lt;item&gt;635&lt;/item&gt;&lt;item&gt;636&lt;/item&gt;&lt;item&gt;638&lt;/item&gt;&lt;item&gt;639&lt;/item&gt;&lt;item&gt;643&lt;/item&gt;&lt;item&gt;644&lt;/item&gt;&lt;item&gt;645&lt;/item&gt;&lt;item&gt;646&lt;/item&gt;&lt;item&gt;647&lt;/item&gt;&lt;item&gt;648&lt;/item&gt;&lt;item&gt;649&lt;/item&gt;&lt;item&gt;651&lt;/item&gt;&lt;item&gt;652&lt;/item&gt;&lt;item&gt;654&lt;/item&gt;&lt;item&gt;655&lt;/item&gt;&lt;item&gt;656&lt;/item&gt;&lt;item&gt;657&lt;/item&gt;&lt;item&gt;658&lt;/item&gt;&lt;item&gt;660&lt;/item&gt;&lt;item&gt;662&lt;/item&gt;&lt;item&gt;664&lt;/item&gt;&lt;item&gt;666&lt;/item&gt;&lt;item&gt;667&lt;/item&gt;&lt;item&gt;668&lt;/item&gt;&lt;item&gt;670&lt;/item&gt;&lt;item&gt;672&lt;/item&gt;&lt;item&gt;673&lt;/item&gt;&lt;item&gt;674&lt;/item&gt;&lt;item&gt;675&lt;/item&gt;&lt;item&gt;676&lt;/item&gt;&lt;item&gt;677&lt;/item&gt;&lt;item&gt;678&lt;/item&gt;&lt;item&gt;679&lt;/item&gt;&lt;item&gt;680&lt;/item&gt;&lt;item&gt;681&lt;/item&gt;&lt;item&gt;682&lt;/item&gt;&lt;item&gt;683&lt;/item&gt;&lt;item&gt;684&lt;/item&gt;&lt;item&gt;685&lt;/item&gt;&lt;item&gt;686&lt;/item&gt;&lt;item&gt;687&lt;/item&gt;&lt;item&gt;688&lt;/item&gt;&lt;/record-ids&gt;&lt;/item&gt;&lt;/Libraries&gt;"/>
  </w:docVars>
  <w:rsids>
    <w:rsidRoot w:val="00B3768E"/>
    <w:rsid w:val="000074A5"/>
    <w:rsid w:val="00007F1A"/>
    <w:rsid w:val="00010FA1"/>
    <w:rsid w:val="00012C72"/>
    <w:rsid w:val="00014431"/>
    <w:rsid w:val="0001493B"/>
    <w:rsid w:val="000149EA"/>
    <w:rsid w:val="00014C6E"/>
    <w:rsid w:val="000216B2"/>
    <w:rsid w:val="00023C70"/>
    <w:rsid w:val="0002531E"/>
    <w:rsid w:val="00025B83"/>
    <w:rsid w:val="00026FBB"/>
    <w:rsid w:val="00027525"/>
    <w:rsid w:val="000307CA"/>
    <w:rsid w:val="00031100"/>
    <w:rsid w:val="000328E2"/>
    <w:rsid w:val="00033302"/>
    <w:rsid w:val="0003498E"/>
    <w:rsid w:val="00036F59"/>
    <w:rsid w:val="0004162A"/>
    <w:rsid w:val="000416ED"/>
    <w:rsid w:val="000426AD"/>
    <w:rsid w:val="000468A4"/>
    <w:rsid w:val="000472A0"/>
    <w:rsid w:val="00050643"/>
    <w:rsid w:val="00057682"/>
    <w:rsid w:val="00065F8F"/>
    <w:rsid w:val="00070877"/>
    <w:rsid w:val="00070C7B"/>
    <w:rsid w:val="0007605B"/>
    <w:rsid w:val="000765C8"/>
    <w:rsid w:val="00076F04"/>
    <w:rsid w:val="0008136A"/>
    <w:rsid w:val="00081AA3"/>
    <w:rsid w:val="00082870"/>
    <w:rsid w:val="00083922"/>
    <w:rsid w:val="00084ADF"/>
    <w:rsid w:val="000863BD"/>
    <w:rsid w:val="000864A6"/>
    <w:rsid w:val="0009098E"/>
    <w:rsid w:val="0009315C"/>
    <w:rsid w:val="00096BE1"/>
    <w:rsid w:val="00096F7C"/>
    <w:rsid w:val="000977D0"/>
    <w:rsid w:val="000A0BC9"/>
    <w:rsid w:val="000A3609"/>
    <w:rsid w:val="000A3DD4"/>
    <w:rsid w:val="000A45BE"/>
    <w:rsid w:val="000B0B32"/>
    <w:rsid w:val="000B3E9B"/>
    <w:rsid w:val="000B6728"/>
    <w:rsid w:val="000B79AE"/>
    <w:rsid w:val="000C539B"/>
    <w:rsid w:val="000C6E77"/>
    <w:rsid w:val="000D0DB6"/>
    <w:rsid w:val="000D1C88"/>
    <w:rsid w:val="000D5DEA"/>
    <w:rsid w:val="000D6660"/>
    <w:rsid w:val="000D796C"/>
    <w:rsid w:val="000E19EB"/>
    <w:rsid w:val="000F19F1"/>
    <w:rsid w:val="000F43FE"/>
    <w:rsid w:val="000F5447"/>
    <w:rsid w:val="000F73D1"/>
    <w:rsid w:val="001033C9"/>
    <w:rsid w:val="001034A2"/>
    <w:rsid w:val="00111335"/>
    <w:rsid w:val="00117B5A"/>
    <w:rsid w:val="00126025"/>
    <w:rsid w:val="00131F79"/>
    <w:rsid w:val="001324B3"/>
    <w:rsid w:val="00132919"/>
    <w:rsid w:val="0013747F"/>
    <w:rsid w:val="001403DF"/>
    <w:rsid w:val="001415A8"/>
    <w:rsid w:val="00146C3A"/>
    <w:rsid w:val="00150091"/>
    <w:rsid w:val="0015027C"/>
    <w:rsid w:val="0015188F"/>
    <w:rsid w:val="00153F11"/>
    <w:rsid w:val="001560E7"/>
    <w:rsid w:val="001630BA"/>
    <w:rsid w:val="001650B8"/>
    <w:rsid w:val="0016741E"/>
    <w:rsid w:val="0017213D"/>
    <w:rsid w:val="001756D1"/>
    <w:rsid w:val="00177984"/>
    <w:rsid w:val="00180AC1"/>
    <w:rsid w:val="00181C3A"/>
    <w:rsid w:val="00182BB5"/>
    <w:rsid w:val="00182D60"/>
    <w:rsid w:val="0019213B"/>
    <w:rsid w:val="001A1BD2"/>
    <w:rsid w:val="001A2D6D"/>
    <w:rsid w:val="001A4B8D"/>
    <w:rsid w:val="001A58C6"/>
    <w:rsid w:val="001A6851"/>
    <w:rsid w:val="001B2230"/>
    <w:rsid w:val="001B437A"/>
    <w:rsid w:val="001B71C2"/>
    <w:rsid w:val="001B7F0B"/>
    <w:rsid w:val="001C14BA"/>
    <w:rsid w:val="001C1FA9"/>
    <w:rsid w:val="001C349C"/>
    <w:rsid w:val="001C56C0"/>
    <w:rsid w:val="001C5DFB"/>
    <w:rsid w:val="001C6F86"/>
    <w:rsid w:val="001D1F3C"/>
    <w:rsid w:val="001D2335"/>
    <w:rsid w:val="001D2A77"/>
    <w:rsid w:val="001D3275"/>
    <w:rsid w:val="001D655B"/>
    <w:rsid w:val="001E00BC"/>
    <w:rsid w:val="001E06FB"/>
    <w:rsid w:val="001E21ED"/>
    <w:rsid w:val="001E70A5"/>
    <w:rsid w:val="001F074F"/>
    <w:rsid w:val="001F3A63"/>
    <w:rsid w:val="001F5655"/>
    <w:rsid w:val="001F5B49"/>
    <w:rsid w:val="001F7297"/>
    <w:rsid w:val="00200044"/>
    <w:rsid w:val="00200310"/>
    <w:rsid w:val="002034A2"/>
    <w:rsid w:val="002055E9"/>
    <w:rsid w:val="00212F1A"/>
    <w:rsid w:val="002131A5"/>
    <w:rsid w:val="00213597"/>
    <w:rsid w:val="002160AA"/>
    <w:rsid w:val="0021635C"/>
    <w:rsid w:val="002244AC"/>
    <w:rsid w:val="00226894"/>
    <w:rsid w:val="00227640"/>
    <w:rsid w:val="0023357C"/>
    <w:rsid w:val="00233A86"/>
    <w:rsid w:val="00241117"/>
    <w:rsid w:val="00245B74"/>
    <w:rsid w:val="002469BC"/>
    <w:rsid w:val="00250A03"/>
    <w:rsid w:val="00255A2E"/>
    <w:rsid w:val="00257A97"/>
    <w:rsid w:val="0026141A"/>
    <w:rsid w:val="002640A0"/>
    <w:rsid w:val="002662A9"/>
    <w:rsid w:val="00271213"/>
    <w:rsid w:val="002743DA"/>
    <w:rsid w:val="00280114"/>
    <w:rsid w:val="00280E59"/>
    <w:rsid w:val="002823C9"/>
    <w:rsid w:val="00287F1A"/>
    <w:rsid w:val="00292139"/>
    <w:rsid w:val="00293361"/>
    <w:rsid w:val="00294B40"/>
    <w:rsid w:val="00295970"/>
    <w:rsid w:val="00296586"/>
    <w:rsid w:val="00297619"/>
    <w:rsid w:val="002A51D2"/>
    <w:rsid w:val="002A699D"/>
    <w:rsid w:val="002A7375"/>
    <w:rsid w:val="002B5F4D"/>
    <w:rsid w:val="002B625D"/>
    <w:rsid w:val="002C1B8B"/>
    <w:rsid w:val="002C2DCB"/>
    <w:rsid w:val="002C3FD2"/>
    <w:rsid w:val="002C4AF7"/>
    <w:rsid w:val="002C5434"/>
    <w:rsid w:val="002D3B25"/>
    <w:rsid w:val="002D6235"/>
    <w:rsid w:val="002E3151"/>
    <w:rsid w:val="002E560E"/>
    <w:rsid w:val="002E718B"/>
    <w:rsid w:val="002F043E"/>
    <w:rsid w:val="002F0BC3"/>
    <w:rsid w:val="002F5835"/>
    <w:rsid w:val="002F7A41"/>
    <w:rsid w:val="00302C03"/>
    <w:rsid w:val="00302F9A"/>
    <w:rsid w:val="003032E4"/>
    <w:rsid w:val="003074DF"/>
    <w:rsid w:val="00307686"/>
    <w:rsid w:val="0031422E"/>
    <w:rsid w:val="00320098"/>
    <w:rsid w:val="0032037D"/>
    <w:rsid w:val="00322691"/>
    <w:rsid w:val="00322D54"/>
    <w:rsid w:val="003256C1"/>
    <w:rsid w:val="00326071"/>
    <w:rsid w:val="00330E05"/>
    <w:rsid w:val="00330ED8"/>
    <w:rsid w:val="003376F7"/>
    <w:rsid w:val="00345845"/>
    <w:rsid w:val="003469CC"/>
    <w:rsid w:val="00350BE0"/>
    <w:rsid w:val="003515FF"/>
    <w:rsid w:val="003523FA"/>
    <w:rsid w:val="00360489"/>
    <w:rsid w:val="003636FD"/>
    <w:rsid w:val="00367170"/>
    <w:rsid w:val="00367B5F"/>
    <w:rsid w:val="00372070"/>
    <w:rsid w:val="00375B6A"/>
    <w:rsid w:val="00376A47"/>
    <w:rsid w:val="003832BF"/>
    <w:rsid w:val="003834A8"/>
    <w:rsid w:val="00387152"/>
    <w:rsid w:val="00387B1E"/>
    <w:rsid w:val="003918C5"/>
    <w:rsid w:val="0039665D"/>
    <w:rsid w:val="003A1282"/>
    <w:rsid w:val="003A17F9"/>
    <w:rsid w:val="003A4305"/>
    <w:rsid w:val="003B4835"/>
    <w:rsid w:val="003B5E63"/>
    <w:rsid w:val="003C06F3"/>
    <w:rsid w:val="003D0745"/>
    <w:rsid w:val="003D1473"/>
    <w:rsid w:val="003D1730"/>
    <w:rsid w:val="003D5B80"/>
    <w:rsid w:val="003D5E26"/>
    <w:rsid w:val="003E0979"/>
    <w:rsid w:val="003E0A64"/>
    <w:rsid w:val="003E1EF2"/>
    <w:rsid w:val="003E759E"/>
    <w:rsid w:val="003F135C"/>
    <w:rsid w:val="003F409F"/>
    <w:rsid w:val="003F7E66"/>
    <w:rsid w:val="0040292C"/>
    <w:rsid w:val="00402D38"/>
    <w:rsid w:val="00404265"/>
    <w:rsid w:val="00405781"/>
    <w:rsid w:val="0040767E"/>
    <w:rsid w:val="0041141E"/>
    <w:rsid w:val="00412AF1"/>
    <w:rsid w:val="0041315A"/>
    <w:rsid w:val="00416F7E"/>
    <w:rsid w:val="00421061"/>
    <w:rsid w:val="00421B04"/>
    <w:rsid w:val="00426882"/>
    <w:rsid w:val="00430335"/>
    <w:rsid w:val="00431251"/>
    <w:rsid w:val="00431732"/>
    <w:rsid w:val="00433C38"/>
    <w:rsid w:val="00441D0F"/>
    <w:rsid w:val="00442942"/>
    <w:rsid w:val="00445EAF"/>
    <w:rsid w:val="0044707A"/>
    <w:rsid w:val="0045127D"/>
    <w:rsid w:val="00456028"/>
    <w:rsid w:val="004674BA"/>
    <w:rsid w:val="004706EE"/>
    <w:rsid w:val="004710EE"/>
    <w:rsid w:val="00475AD2"/>
    <w:rsid w:val="0047681F"/>
    <w:rsid w:val="00477865"/>
    <w:rsid w:val="00477CAB"/>
    <w:rsid w:val="004806BD"/>
    <w:rsid w:val="00486CA0"/>
    <w:rsid w:val="004951F1"/>
    <w:rsid w:val="004A1E61"/>
    <w:rsid w:val="004A4B45"/>
    <w:rsid w:val="004A56C2"/>
    <w:rsid w:val="004A79B4"/>
    <w:rsid w:val="004B3E11"/>
    <w:rsid w:val="004C0F2D"/>
    <w:rsid w:val="004C33A6"/>
    <w:rsid w:val="004D1B38"/>
    <w:rsid w:val="004D2032"/>
    <w:rsid w:val="004D32C4"/>
    <w:rsid w:val="004D6521"/>
    <w:rsid w:val="004D6524"/>
    <w:rsid w:val="004D6CCF"/>
    <w:rsid w:val="004D7624"/>
    <w:rsid w:val="004E0167"/>
    <w:rsid w:val="004E73CA"/>
    <w:rsid w:val="004F0B90"/>
    <w:rsid w:val="004F5464"/>
    <w:rsid w:val="004F5E47"/>
    <w:rsid w:val="004F7668"/>
    <w:rsid w:val="00502A81"/>
    <w:rsid w:val="005033E2"/>
    <w:rsid w:val="00503CA1"/>
    <w:rsid w:val="00505EE5"/>
    <w:rsid w:val="00506229"/>
    <w:rsid w:val="00506F06"/>
    <w:rsid w:val="00510A68"/>
    <w:rsid w:val="00512F95"/>
    <w:rsid w:val="00516262"/>
    <w:rsid w:val="0051744E"/>
    <w:rsid w:val="00521814"/>
    <w:rsid w:val="0052205E"/>
    <w:rsid w:val="00523040"/>
    <w:rsid w:val="005232DD"/>
    <w:rsid w:val="00524AFD"/>
    <w:rsid w:val="00526357"/>
    <w:rsid w:val="0053737A"/>
    <w:rsid w:val="00542779"/>
    <w:rsid w:val="00542ED6"/>
    <w:rsid w:val="00547BE6"/>
    <w:rsid w:val="005522BE"/>
    <w:rsid w:val="00553FB3"/>
    <w:rsid w:val="00554154"/>
    <w:rsid w:val="005556E0"/>
    <w:rsid w:val="00561C0F"/>
    <w:rsid w:val="00571770"/>
    <w:rsid w:val="005739A1"/>
    <w:rsid w:val="00582703"/>
    <w:rsid w:val="0058473E"/>
    <w:rsid w:val="00587564"/>
    <w:rsid w:val="00587AF8"/>
    <w:rsid w:val="00590B2E"/>
    <w:rsid w:val="00590DE6"/>
    <w:rsid w:val="005941B4"/>
    <w:rsid w:val="00594F73"/>
    <w:rsid w:val="00595968"/>
    <w:rsid w:val="00597554"/>
    <w:rsid w:val="005A02D1"/>
    <w:rsid w:val="005A1D4C"/>
    <w:rsid w:val="005A3297"/>
    <w:rsid w:val="005A65EE"/>
    <w:rsid w:val="005B1EB5"/>
    <w:rsid w:val="005C0F68"/>
    <w:rsid w:val="005C3160"/>
    <w:rsid w:val="005C4294"/>
    <w:rsid w:val="005C549C"/>
    <w:rsid w:val="005C6AC8"/>
    <w:rsid w:val="005C7BC4"/>
    <w:rsid w:val="005C7EBF"/>
    <w:rsid w:val="005C7F47"/>
    <w:rsid w:val="005D3DF2"/>
    <w:rsid w:val="005D5CE8"/>
    <w:rsid w:val="005E20EB"/>
    <w:rsid w:val="005E305C"/>
    <w:rsid w:val="005E665E"/>
    <w:rsid w:val="005E7418"/>
    <w:rsid w:val="005F5820"/>
    <w:rsid w:val="00600232"/>
    <w:rsid w:val="00602CBE"/>
    <w:rsid w:val="006037CB"/>
    <w:rsid w:val="00612DA5"/>
    <w:rsid w:val="00614263"/>
    <w:rsid w:val="006209AF"/>
    <w:rsid w:val="00620CDB"/>
    <w:rsid w:val="0062199D"/>
    <w:rsid w:val="0062249D"/>
    <w:rsid w:val="006226C4"/>
    <w:rsid w:val="00625AF2"/>
    <w:rsid w:val="006315C5"/>
    <w:rsid w:val="006318F5"/>
    <w:rsid w:val="006348D3"/>
    <w:rsid w:val="006370C5"/>
    <w:rsid w:val="00637C0D"/>
    <w:rsid w:val="00645F45"/>
    <w:rsid w:val="006530D7"/>
    <w:rsid w:val="00657E8A"/>
    <w:rsid w:val="00660AC7"/>
    <w:rsid w:val="00664E7D"/>
    <w:rsid w:val="0066598B"/>
    <w:rsid w:val="00666B15"/>
    <w:rsid w:val="00670EFB"/>
    <w:rsid w:val="00674C56"/>
    <w:rsid w:val="00677452"/>
    <w:rsid w:val="00680891"/>
    <w:rsid w:val="00682A2C"/>
    <w:rsid w:val="00684636"/>
    <w:rsid w:val="00684F75"/>
    <w:rsid w:val="006859C8"/>
    <w:rsid w:val="00695F21"/>
    <w:rsid w:val="006A0003"/>
    <w:rsid w:val="006A1DB4"/>
    <w:rsid w:val="006A3A0B"/>
    <w:rsid w:val="006A3D86"/>
    <w:rsid w:val="006A4FF4"/>
    <w:rsid w:val="006A5C9C"/>
    <w:rsid w:val="006A7B92"/>
    <w:rsid w:val="006A7C96"/>
    <w:rsid w:val="006B3625"/>
    <w:rsid w:val="006B4EC4"/>
    <w:rsid w:val="006B50C2"/>
    <w:rsid w:val="006B5D54"/>
    <w:rsid w:val="006B5F8B"/>
    <w:rsid w:val="006B6536"/>
    <w:rsid w:val="006B7805"/>
    <w:rsid w:val="006C0B40"/>
    <w:rsid w:val="006C16F0"/>
    <w:rsid w:val="006C3CB5"/>
    <w:rsid w:val="006D2ACC"/>
    <w:rsid w:val="006D6500"/>
    <w:rsid w:val="006D71CE"/>
    <w:rsid w:val="006E4509"/>
    <w:rsid w:val="006E6FA4"/>
    <w:rsid w:val="006F7340"/>
    <w:rsid w:val="00701B85"/>
    <w:rsid w:val="00705F04"/>
    <w:rsid w:val="00712B88"/>
    <w:rsid w:val="00717475"/>
    <w:rsid w:val="00720097"/>
    <w:rsid w:val="00720E6D"/>
    <w:rsid w:val="00720F9F"/>
    <w:rsid w:val="00723B2F"/>
    <w:rsid w:val="00731046"/>
    <w:rsid w:val="007316F4"/>
    <w:rsid w:val="00731DF5"/>
    <w:rsid w:val="00732320"/>
    <w:rsid w:val="007334FA"/>
    <w:rsid w:val="00742C4A"/>
    <w:rsid w:val="00746720"/>
    <w:rsid w:val="00747E2D"/>
    <w:rsid w:val="00752946"/>
    <w:rsid w:val="00752EB9"/>
    <w:rsid w:val="0076210C"/>
    <w:rsid w:val="0076468B"/>
    <w:rsid w:val="007679E6"/>
    <w:rsid w:val="007703B8"/>
    <w:rsid w:val="007705B9"/>
    <w:rsid w:val="007717AB"/>
    <w:rsid w:val="007727E9"/>
    <w:rsid w:val="007729AD"/>
    <w:rsid w:val="00773693"/>
    <w:rsid w:val="0078586C"/>
    <w:rsid w:val="00786086"/>
    <w:rsid w:val="00786A72"/>
    <w:rsid w:val="0079042B"/>
    <w:rsid w:val="00791B81"/>
    <w:rsid w:val="0079418F"/>
    <w:rsid w:val="007954A7"/>
    <w:rsid w:val="007A033C"/>
    <w:rsid w:val="007A5CEF"/>
    <w:rsid w:val="007A6C50"/>
    <w:rsid w:val="007A6C74"/>
    <w:rsid w:val="007A6EE7"/>
    <w:rsid w:val="007C2BDF"/>
    <w:rsid w:val="007C715B"/>
    <w:rsid w:val="007C7836"/>
    <w:rsid w:val="007D20AF"/>
    <w:rsid w:val="007D3B9C"/>
    <w:rsid w:val="007D4D8E"/>
    <w:rsid w:val="007D5556"/>
    <w:rsid w:val="007E0B43"/>
    <w:rsid w:val="007E3BC0"/>
    <w:rsid w:val="007E724B"/>
    <w:rsid w:val="007F1B0B"/>
    <w:rsid w:val="007F26E6"/>
    <w:rsid w:val="007F4ADB"/>
    <w:rsid w:val="007F72E0"/>
    <w:rsid w:val="007F734A"/>
    <w:rsid w:val="008039A8"/>
    <w:rsid w:val="008048CE"/>
    <w:rsid w:val="00805F3F"/>
    <w:rsid w:val="00815BB5"/>
    <w:rsid w:val="00821665"/>
    <w:rsid w:val="00824B5D"/>
    <w:rsid w:val="00824CCA"/>
    <w:rsid w:val="00824E55"/>
    <w:rsid w:val="00825B69"/>
    <w:rsid w:val="00825CCC"/>
    <w:rsid w:val="0082697A"/>
    <w:rsid w:val="00827E98"/>
    <w:rsid w:val="008310DF"/>
    <w:rsid w:val="0083730F"/>
    <w:rsid w:val="008401FA"/>
    <w:rsid w:val="00842261"/>
    <w:rsid w:val="0084528C"/>
    <w:rsid w:val="0085521F"/>
    <w:rsid w:val="008553D9"/>
    <w:rsid w:val="00856649"/>
    <w:rsid w:val="00857397"/>
    <w:rsid w:val="00860941"/>
    <w:rsid w:val="008617C0"/>
    <w:rsid w:val="008643F8"/>
    <w:rsid w:val="008712CB"/>
    <w:rsid w:val="008720FC"/>
    <w:rsid w:val="00873099"/>
    <w:rsid w:val="00875FFF"/>
    <w:rsid w:val="008801D4"/>
    <w:rsid w:val="0088142D"/>
    <w:rsid w:val="008829A2"/>
    <w:rsid w:val="00887A57"/>
    <w:rsid w:val="008949F6"/>
    <w:rsid w:val="00894E26"/>
    <w:rsid w:val="008A0560"/>
    <w:rsid w:val="008A1464"/>
    <w:rsid w:val="008A2D42"/>
    <w:rsid w:val="008B06FA"/>
    <w:rsid w:val="008B29CF"/>
    <w:rsid w:val="008B3603"/>
    <w:rsid w:val="008B3AA9"/>
    <w:rsid w:val="008B44A3"/>
    <w:rsid w:val="008C04AA"/>
    <w:rsid w:val="008C1559"/>
    <w:rsid w:val="008C2740"/>
    <w:rsid w:val="008C7015"/>
    <w:rsid w:val="008D08D7"/>
    <w:rsid w:val="008D6677"/>
    <w:rsid w:val="008E068A"/>
    <w:rsid w:val="008E2542"/>
    <w:rsid w:val="008E2639"/>
    <w:rsid w:val="008E3730"/>
    <w:rsid w:val="008E4178"/>
    <w:rsid w:val="008E5CEF"/>
    <w:rsid w:val="008E7ED9"/>
    <w:rsid w:val="008F18BB"/>
    <w:rsid w:val="008F24C9"/>
    <w:rsid w:val="008F35FD"/>
    <w:rsid w:val="008F445E"/>
    <w:rsid w:val="0090684A"/>
    <w:rsid w:val="009070CE"/>
    <w:rsid w:val="00911EAF"/>
    <w:rsid w:val="00917808"/>
    <w:rsid w:val="00921D3A"/>
    <w:rsid w:val="00927AFF"/>
    <w:rsid w:val="0093428F"/>
    <w:rsid w:val="009365C3"/>
    <w:rsid w:val="00942314"/>
    <w:rsid w:val="009431C7"/>
    <w:rsid w:val="00943D33"/>
    <w:rsid w:val="009474DF"/>
    <w:rsid w:val="0095665C"/>
    <w:rsid w:val="009613F3"/>
    <w:rsid w:val="00963E37"/>
    <w:rsid w:val="0096543C"/>
    <w:rsid w:val="009709C7"/>
    <w:rsid w:val="00972EA7"/>
    <w:rsid w:val="00973BF9"/>
    <w:rsid w:val="009754E8"/>
    <w:rsid w:val="009840D1"/>
    <w:rsid w:val="009868E6"/>
    <w:rsid w:val="00986C51"/>
    <w:rsid w:val="00991B4E"/>
    <w:rsid w:val="00994829"/>
    <w:rsid w:val="009955A8"/>
    <w:rsid w:val="00997926"/>
    <w:rsid w:val="009A030F"/>
    <w:rsid w:val="009A1B86"/>
    <w:rsid w:val="009A5E2C"/>
    <w:rsid w:val="009A704E"/>
    <w:rsid w:val="009B32C6"/>
    <w:rsid w:val="009B62F9"/>
    <w:rsid w:val="009C1E12"/>
    <w:rsid w:val="009C1FF9"/>
    <w:rsid w:val="009C42FB"/>
    <w:rsid w:val="009C6699"/>
    <w:rsid w:val="009C6954"/>
    <w:rsid w:val="009C6F66"/>
    <w:rsid w:val="009C7EFB"/>
    <w:rsid w:val="009D0F4B"/>
    <w:rsid w:val="009D1F0D"/>
    <w:rsid w:val="009D2110"/>
    <w:rsid w:val="009D35CC"/>
    <w:rsid w:val="009D62D9"/>
    <w:rsid w:val="009E014E"/>
    <w:rsid w:val="009E2904"/>
    <w:rsid w:val="009E52EC"/>
    <w:rsid w:val="009E6757"/>
    <w:rsid w:val="009E7226"/>
    <w:rsid w:val="009F4632"/>
    <w:rsid w:val="009F5D4B"/>
    <w:rsid w:val="00A01876"/>
    <w:rsid w:val="00A046C4"/>
    <w:rsid w:val="00A06531"/>
    <w:rsid w:val="00A10A74"/>
    <w:rsid w:val="00A12DB4"/>
    <w:rsid w:val="00A17A77"/>
    <w:rsid w:val="00A21047"/>
    <w:rsid w:val="00A23D6F"/>
    <w:rsid w:val="00A35C79"/>
    <w:rsid w:val="00A37AD4"/>
    <w:rsid w:val="00A47B72"/>
    <w:rsid w:val="00A47F3F"/>
    <w:rsid w:val="00A508EA"/>
    <w:rsid w:val="00A515BC"/>
    <w:rsid w:val="00A535C6"/>
    <w:rsid w:val="00A60C63"/>
    <w:rsid w:val="00A649E8"/>
    <w:rsid w:val="00A64D7D"/>
    <w:rsid w:val="00A81B33"/>
    <w:rsid w:val="00A85CE1"/>
    <w:rsid w:val="00A8600A"/>
    <w:rsid w:val="00A87530"/>
    <w:rsid w:val="00A93FBD"/>
    <w:rsid w:val="00A943F6"/>
    <w:rsid w:val="00A97400"/>
    <w:rsid w:val="00A97A7A"/>
    <w:rsid w:val="00A97AF3"/>
    <w:rsid w:val="00AA23E2"/>
    <w:rsid w:val="00AA382A"/>
    <w:rsid w:val="00AA43E2"/>
    <w:rsid w:val="00AA4C48"/>
    <w:rsid w:val="00AB280A"/>
    <w:rsid w:val="00AB2FFA"/>
    <w:rsid w:val="00AB7F48"/>
    <w:rsid w:val="00AD1035"/>
    <w:rsid w:val="00AD332D"/>
    <w:rsid w:val="00AD58DB"/>
    <w:rsid w:val="00AE0B22"/>
    <w:rsid w:val="00AE287A"/>
    <w:rsid w:val="00AE5CBC"/>
    <w:rsid w:val="00AF29F8"/>
    <w:rsid w:val="00AF3988"/>
    <w:rsid w:val="00B02358"/>
    <w:rsid w:val="00B07521"/>
    <w:rsid w:val="00B10560"/>
    <w:rsid w:val="00B11465"/>
    <w:rsid w:val="00B11D77"/>
    <w:rsid w:val="00B24169"/>
    <w:rsid w:val="00B26A7F"/>
    <w:rsid w:val="00B2794E"/>
    <w:rsid w:val="00B30387"/>
    <w:rsid w:val="00B309DC"/>
    <w:rsid w:val="00B30BB6"/>
    <w:rsid w:val="00B3162C"/>
    <w:rsid w:val="00B31A1B"/>
    <w:rsid w:val="00B343DC"/>
    <w:rsid w:val="00B344C3"/>
    <w:rsid w:val="00B3506F"/>
    <w:rsid w:val="00B3768E"/>
    <w:rsid w:val="00B37A51"/>
    <w:rsid w:val="00B41F25"/>
    <w:rsid w:val="00B443EE"/>
    <w:rsid w:val="00B45729"/>
    <w:rsid w:val="00B475C3"/>
    <w:rsid w:val="00B47CF2"/>
    <w:rsid w:val="00B511EF"/>
    <w:rsid w:val="00B528F7"/>
    <w:rsid w:val="00B55EF2"/>
    <w:rsid w:val="00B57C17"/>
    <w:rsid w:val="00B60574"/>
    <w:rsid w:val="00B635CA"/>
    <w:rsid w:val="00B64547"/>
    <w:rsid w:val="00B6476E"/>
    <w:rsid w:val="00B72D17"/>
    <w:rsid w:val="00B75A9C"/>
    <w:rsid w:val="00B76512"/>
    <w:rsid w:val="00B76BA1"/>
    <w:rsid w:val="00B8307A"/>
    <w:rsid w:val="00B84758"/>
    <w:rsid w:val="00B86662"/>
    <w:rsid w:val="00B91580"/>
    <w:rsid w:val="00B9308F"/>
    <w:rsid w:val="00B960D8"/>
    <w:rsid w:val="00B96581"/>
    <w:rsid w:val="00B96BAE"/>
    <w:rsid w:val="00BA325E"/>
    <w:rsid w:val="00BA49D4"/>
    <w:rsid w:val="00BA76AC"/>
    <w:rsid w:val="00BB235F"/>
    <w:rsid w:val="00BB4BA7"/>
    <w:rsid w:val="00BB551C"/>
    <w:rsid w:val="00BC1CA0"/>
    <w:rsid w:val="00BC1D2D"/>
    <w:rsid w:val="00BC38F7"/>
    <w:rsid w:val="00BC7231"/>
    <w:rsid w:val="00BD1C65"/>
    <w:rsid w:val="00BE00E9"/>
    <w:rsid w:val="00BF1169"/>
    <w:rsid w:val="00C00378"/>
    <w:rsid w:val="00C04B90"/>
    <w:rsid w:val="00C04C8C"/>
    <w:rsid w:val="00C14925"/>
    <w:rsid w:val="00C169AE"/>
    <w:rsid w:val="00C178AD"/>
    <w:rsid w:val="00C222DF"/>
    <w:rsid w:val="00C23CE6"/>
    <w:rsid w:val="00C2418D"/>
    <w:rsid w:val="00C2677A"/>
    <w:rsid w:val="00C31E00"/>
    <w:rsid w:val="00C32E77"/>
    <w:rsid w:val="00C34896"/>
    <w:rsid w:val="00C34EAF"/>
    <w:rsid w:val="00C40B3E"/>
    <w:rsid w:val="00C4110B"/>
    <w:rsid w:val="00C4489D"/>
    <w:rsid w:val="00C44AE2"/>
    <w:rsid w:val="00C450E9"/>
    <w:rsid w:val="00C473F8"/>
    <w:rsid w:val="00C507C6"/>
    <w:rsid w:val="00C50C04"/>
    <w:rsid w:val="00C520C2"/>
    <w:rsid w:val="00C55011"/>
    <w:rsid w:val="00C5615E"/>
    <w:rsid w:val="00C604A5"/>
    <w:rsid w:val="00C61D13"/>
    <w:rsid w:val="00C6790A"/>
    <w:rsid w:val="00C67D75"/>
    <w:rsid w:val="00C70B88"/>
    <w:rsid w:val="00C711C9"/>
    <w:rsid w:val="00C72978"/>
    <w:rsid w:val="00C752C2"/>
    <w:rsid w:val="00C75828"/>
    <w:rsid w:val="00C808D7"/>
    <w:rsid w:val="00C82D1D"/>
    <w:rsid w:val="00C83AFA"/>
    <w:rsid w:val="00C83B2E"/>
    <w:rsid w:val="00C84829"/>
    <w:rsid w:val="00C86A08"/>
    <w:rsid w:val="00C911F0"/>
    <w:rsid w:val="00C92244"/>
    <w:rsid w:val="00C94C7F"/>
    <w:rsid w:val="00C96AD6"/>
    <w:rsid w:val="00CA0552"/>
    <w:rsid w:val="00CA73FA"/>
    <w:rsid w:val="00CB4C98"/>
    <w:rsid w:val="00CB4CC0"/>
    <w:rsid w:val="00CB4D9E"/>
    <w:rsid w:val="00CB7E96"/>
    <w:rsid w:val="00CC02DE"/>
    <w:rsid w:val="00CC2075"/>
    <w:rsid w:val="00CC23D2"/>
    <w:rsid w:val="00CC3A83"/>
    <w:rsid w:val="00CC54E1"/>
    <w:rsid w:val="00CC75FC"/>
    <w:rsid w:val="00CD0ABF"/>
    <w:rsid w:val="00CD6DCB"/>
    <w:rsid w:val="00CE017F"/>
    <w:rsid w:val="00CE2157"/>
    <w:rsid w:val="00CF04B4"/>
    <w:rsid w:val="00CF45B1"/>
    <w:rsid w:val="00CF4DB6"/>
    <w:rsid w:val="00CF770B"/>
    <w:rsid w:val="00D051EB"/>
    <w:rsid w:val="00D052A0"/>
    <w:rsid w:val="00D171CF"/>
    <w:rsid w:val="00D23644"/>
    <w:rsid w:val="00D267AC"/>
    <w:rsid w:val="00D30DB3"/>
    <w:rsid w:val="00D3112A"/>
    <w:rsid w:val="00D3381A"/>
    <w:rsid w:val="00D342D6"/>
    <w:rsid w:val="00D3701C"/>
    <w:rsid w:val="00D375F7"/>
    <w:rsid w:val="00D43B3D"/>
    <w:rsid w:val="00D449B8"/>
    <w:rsid w:val="00D51C85"/>
    <w:rsid w:val="00D52FF6"/>
    <w:rsid w:val="00D629C5"/>
    <w:rsid w:val="00D63485"/>
    <w:rsid w:val="00D6776B"/>
    <w:rsid w:val="00D72D52"/>
    <w:rsid w:val="00D76EDD"/>
    <w:rsid w:val="00D81E93"/>
    <w:rsid w:val="00D826BE"/>
    <w:rsid w:val="00D86683"/>
    <w:rsid w:val="00D86C93"/>
    <w:rsid w:val="00D95ED0"/>
    <w:rsid w:val="00D97195"/>
    <w:rsid w:val="00D97B77"/>
    <w:rsid w:val="00DA018E"/>
    <w:rsid w:val="00DA05C3"/>
    <w:rsid w:val="00DA416B"/>
    <w:rsid w:val="00DB377C"/>
    <w:rsid w:val="00DB4BF6"/>
    <w:rsid w:val="00DB5F46"/>
    <w:rsid w:val="00DB61B3"/>
    <w:rsid w:val="00DC558A"/>
    <w:rsid w:val="00DC7608"/>
    <w:rsid w:val="00DD23A5"/>
    <w:rsid w:val="00DD2634"/>
    <w:rsid w:val="00DD498E"/>
    <w:rsid w:val="00DD4B0A"/>
    <w:rsid w:val="00DD6C8C"/>
    <w:rsid w:val="00DE033B"/>
    <w:rsid w:val="00DE126E"/>
    <w:rsid w:val="00DE3745"/>
    <w:rsid w:val="00DE674A"/>
    <w:rsid w:val="00DE7D64"/>
    <w:rsid w:val="00DF0649"/>
    <w:rsid w:val="00DF1C93"/>
    <w:rsid w:val="00DF2562"/>
    <w:rsid w:val="00DF6728"/>
    <w:rsid w:val="00DF675D"/>
    <w:rsid w:val="00DF6EF3"/>
    <w:rsid w:val="00E02DB9"/>
    <w:rsid w:val="00E104B7"/>
    <w:rsid w:val="00E107DD"/>
    <w:rsid w:val="00E12D59"/>
    <w:rsid w:val="00E20BC9"/>
    <w:rsid w:val="00E2428F"/>
    <w:rsid w:val="00E27518"/>
    <w:rsid w:val="00E276D1"/>
    <w:rsid w:val="00E31197"/>
    <w:rsid w:val="00E3336C"/>
    <w:rsid w:val="00E3419A"/>
    <w:rsid w:val="00E360C5"/>
    <w:rsid w:val="00E36E09"/>
    <w:rsid w:val="00E400A3"/>
    <w:rsid w:val="00E42224"/>
    <w:rsid w:val="00E472E7"/>
    <w:rsid w:val="00E52C57"/>
    <w:rsid w:val="00E53521"/>
    <w:rsid w:val="00E57585"/>
    <w:rsid w:val="00E5772A"/>
    <w:rsid w:val="00E6174B"/>
    <w:rsid w:val="00E63BC6"/>
    <w:rsid w:val="00E63C39"/>
    <w:rsid w:val="00E669A9"/>
    <w:rsid w:val="00E71695"/>
    <w:rsid w:val="00E723E7"/>
    <w:rsid w:val="00E72544"/>
    <w:rsid w:val="00E74665"/>
    <w:rsid w:val="00E822A5"/>
    <w:rsid w:val="00E82FC0"/>
    <w:rsid w:val="00E906B2"/>
    <w:rsid w:val="00E95B13"/>
    <w:rsid w:val="00EA0D1F"/>
    <w:rsid w:val="00EA4D2A"/>
    <w:rsid w:val="00EA61CD"/>
    <w:rsid w:val="00EB7DA9"/>
    <w:rsid w:val="00EC366D"/>
    <w:rsid w:val="00ED1289"/>
    <w:rsid w:val="00ED170D"/>
    <w:rsid w:val="00ED2B78"/>
    <w:rsid w:val="00ED5AF6"/>
    <w:rsid w:val="00ED725D"/>
    <w:rsid w:val="00EE106F"/>
    <w:rsid w:val="00EE15C9"/>
    <w:rsid w:val="00EE67D3"/>
    <w:rsid w:val="00EF1C9A"/>
    <w:rsid w:val="00EF3899"/>
    <w:rsid w:val="00EF5D13"/>
    <w:rsid w:val="00F01311"/>
    <w:rsid w:val="00F01C7F"/>
    <w:rsid w:val="00F025AA"/>
    <w:rsid w:val="00F07202"/>
    <w:rsid w:val="00F103E5"/>
    <w:rsid w:val="00F21538"/>
    <w:rsid w:val="00F24B27"/>
    <w:rsid w:val="00F25DB6"/>
    <w:rsid w:val="00F268E7"/>
    <w:rsid w:val="00F32385"/>
    <w:rsid w:val="00F332B6"/>
    <w:rsid w:val="00F33601"/>
    <w:rsid w:val="00F37FB5"/>
    <w:rsid w:val="00F42746"/>
    <w:rsid w:val="00F4716E"/>
    <w:rsid w:val="00F47A4A"/>
    <w:rsid w:val="00F47B89"/>
    <w:rsid w:val="00F5272D"/>
    <w:rsid w:val="00F53475"/>
    <w:rsid w:val="00F546CF"/>
    <w:rsid w:val="00F55AC4"/>
    <w:rsid w:val="00F6214D"/>
    <w:rsid w:val="00F622CB"/>
    <w:rsid w:val="00F635B7"/>
    <w:rsid w:val="00F678FE"/>
    <w:rsid w:val="00F70160"/>
    <w:rsid w:val="00F70335"/>
    <w:rsid w:val="00F70B32"/>
    <w:rsid w:val="00F72548"/>
    <w:rsid w:val="00F72F99"/>
    <w:rsid w:val="00F74D1A"/>
    <w:rsid w:val="00F75246"/>
    <w:rsid w:val="00F75EE1"/>
    <w:rsid w:val="00F76245"/>
    <w:rsid w:val="00F77D60"/>
    <w:rsid w:val="00F822ED"/>
    <w:rsid w:val="00F82E7E"/>
    <w:rsid w:val="00F838CF"/>
    <w:rsid w:val="00F849F5"/>
    <w:rsid w:val="00F876D7"/>
    <w:rsid w:val="00F87A65"/>
    <w:rsid w:val="00F93481"/>
    <w:rsid w:val="00F97607"/>
    <w:rsid w:val="00FA17BB"/>
    <w:rsid w:val="00FA1B88"/>
    <w:rsid w:val="00FA368D"/>
    <w:rsid w:val="00FA3CC1"/>
    <w:rsid w:val="00FA44FE"/>
    <w:rsid w:val="00FA4804"/>
    <w:rsid w:val="00FB0984"/>
    <w:rsid w:val="00FB1A2B"/>
    <w:rsid w:val="00FB29B2"/>
    <w:rsid w:val="00FB29F9"/>
    <w:rsid w:val="00FB366C"/>
    <w:rsid w:val="00FB5845"/>
    <w:rsid w:val="00FB5A3B"/>
    <w:rsid w:val="00FC37B0"/>
    <w:rsid w:val="00FC66EC"/>
    <w:rsid w:val="00FC6997"/>
    <w:rsid w:val="00FC78A8"/>
    <w:rsid w:val="00FD2585"/>
    <w:rsid w:val="00FD652A"/>
    <w:rsid w:val="00FE0043"/>
    <w:rsid w:val="00FE0C95"/>
    <w:rsid w:val="00FE3225"/>
    <w:rsid w:val="00FE7AD3"/>
    <w:rsid w:val="00FE7E2E"/>
    <w:rsid w:val="00FF644C"/>
    <w:rsid w:val="00FF7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55F02BE-BC6E-4CE0-BB5A-C32F8E7F9C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5F4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E7D6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67D7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55EF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32919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3291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32919"/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32919"/>
    <w:rPr>
      <w:rFonts w:ascii="Calibri" w:hAnsi="Calibri"/>
      <w:noProof/>
      <w:lang w:val="en-US"/>
    </w:rPr>
  </w:style>
  <w:style w:type="character" w:customStyle="1" w:styleId="tgc">
    <w:name w:val="_tgc"/>
    <w:basedOn w:val="DefaultParagraphFont"/>
    <w:rsid w:val="00FA4804"/>
  </w:style>
  <w:style w:type="paragraph" w:styleId="ListParagraph">
    <w:name w:val="List Paragraph"/>
    <w:basedOn w:val="Normal"/>
    <w:uiPriority w:val="34"/>
    <w:qFormat/>
    <w:rsid w:val="00F332B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86C9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86C93"/>
  </w:style>
  <w:style w:type="paragraph" w:styleId="Footer">
    <w:name w:val="footer"/>
    <w:basedOn w:val="Normal"/>
    <w:link w:val="FooterChar"/>
    <w:uiPriority w:val="99"/>
    <w:unhideWhenUsed/>
    <w:rsid w:val="00D86C9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86C93"/>
  </w:style>
  <w:style w:type="table" w:styleId="TableGrid">
    <w:name w:val="Table Grid"/>
    <w:basedOn w:val="TableNormal"/>
    <w:uiPriority w:val="39"/>
    <w:rsid w:val="000C53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C539B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DE7D6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DE7D64"/>
    <w:p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DE7D64"/>
    <w:pPr>
      <w:spacing w:after="100"/>
      <w:ind w:left="220"/>
    </w:pPr>
    <w:rPr>
      <w:rFonts w:eastAsiaTheme="minorEastAsia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E7D64"/>
    <w:pPr>
      <w:spacing w:after="100"/>
    </w:pPr>
    <w:rPr>
      <w:rFonts w:eastAsiaTheme="minorEastAsia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DE7D64"/>
    <w:pPr>
      <w:spacing w:after="100"/>
      <w:ind w:left="440"/>
    </w:pPr>
    <w:rPr>
      <w:rFonts w:eastAsiaTheme="minorEastAsia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110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110B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C67D7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C222DF"/>
    <w:pPr>
      <w:spacing w:before="100" w:beforeAutospacing="1" w:after="100" w:afterAutospacing="1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7681F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187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627719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93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7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5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33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7800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245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0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81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48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179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4551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05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133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58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588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132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49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38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2659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955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17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184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1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666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4562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4438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9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0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10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53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5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319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505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140890">
          <w:marLeft w:val="1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69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7382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96938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0861885">
                          <w:marLeft w:val="6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24" w:space="6" w:color="99C6D7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161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44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0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36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880524">
          <w:marLeft w:val="1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98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4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7688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0014734">
                          <w:marLeft w:val="6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24" w:space="6" w:color="99C6D7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899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25379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747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69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5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5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70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18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6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57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16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2967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0279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205613">
          <w:marLeft w:val="1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073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8959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4500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3595436">
                          <w:marLeft w:val="6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single" w:sz="24" w:space="6" w:color="99C6D7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196929-AB74-4F5F-883E-DEEAEBCCAE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9</Pages>
  <Words>49525</Words>
  <Characters>282295</Characters>
  <Application>Microsoft Office Word</Application>
  <DocSecurity>4</DocSecurity>
  <Lines>2352</Lines>
  <Paragraphs>6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>Northumbria University at Newcastle</Company>
  <LinksUpToDate>false</LinksUpToDate>
  <CharactersWithSpaces>331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lina.mitsiogianni</dc:creator>
  <cp:lastModifiedBy>Paul Burns</cp:lastModifiedBy>
  <cp:revision>2</cp:revision>
  <dcterms:created xsi:type="dcterms:W3CDTF">2018-09-17T15:57:00Z</dcterms:created>
  <dcterms:modified xsi:type="dcterms:W3CDTF">2018-09-17T15:57:00Z</dcterms:modified>
</cp:coreProperties>
</file>